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2B537" w14:textId="77777777" w:rsidR="00533481" w:rsidRDefault="005F50C5" w:rsidP="001C0A1B">
      <w:pPr>
        <w:spacing w:before="120" w:after="120" w:line="360" w:lineRule="auto"/>
        <w:jc w:val="center"/>
        <w:rPr>
          <w:b/>
          <w:i/>
          <w:sz w:val="36"/>
          <w:szCs w:val="36"/>
        </w:rPr>
      </w:pPr>
      <w:r>
        <w:rPr>
          <w:b/>
          <w:i/>
          <w:sz w:val="36"/>
          <w:szCs w:val="36"/>
        </w:rPr>
        <w:t xml:space="preserve">Interfacial Adsorption of Silk Fibroin </w:t>
      </w:r>
      <w:r w:rsidR="007F0B69">
        <w:rPr>
          <w:b/>
          <w:i/>
          <w:sz w:val="36"/>
          <w:szCs w:val="36"/>
        </w:rPr>
        <w:t xml:space="preserve">Peptides </w:t>
      </w:r>
      <w:r>
        <w:rPr>
          <w:b/>
          <w:i/>
          <w:sz w:val="36"/>
          <w:szCs w:val="36"/>
        </w:rPr>
        <w:t xml:space="preserve">and </w:t>
      </w:r>
      <w:r w:rsidR="007F0B69">
        <w:rPr>
          <w:b/>
          <w:i/>
          <w:sz w:val="36"/>
          <w:szCs w:val="36"/>
        </w:rPr>
        <w:t xml:space="preserve">Their Interaction with </w:t>
      </w:r>
      <w:r>
        <w:rPr>
          <w:b/>
          <w:i/>
          <w:sz w:val="36"/>
          <w:szCs w:val="36"/>
        </w:rPr>
        <w:t>S</w:t>
      </w:r>
      <w:r w:rsidR="001C0A1B" w:rsidRPr="001C0A1B">
        <w:rPr>
          <w:b/>
          <w:i/>
          <w:sz w:val="36"/>
          <w:szCs w:val="36"/>
        </w:rPr>
        <w:t>urfactant</w:t>
      </w:r>
      <w:r w:rsidR="007F0B69">
        <w:rPr>
          <w:b/>
          <w:i/>
          <w:sz w:val="36"/>
          <w:szCs w:val="36"/>
        </w:rPr>
        <w:t>s</w:t>
      </w:r>
      <w:r w:rsidR="001C0A1B" w:rsidRPr="001C0A1B">
        <w:rPr>
          <w:b/>
          <w:i/>
          <w:sz w:val="36"/>
          <w:szCs w:val="36"/>
        </w:rPr>
        <w:t xml:space="preserve"> </w:t>
      </w:r>
      <w:r w:rsidR="001C0A1B" w:rsidRPr="001C0A1B">
        <w:rPr>
          <w:rFonts w:hint="eastAsia"/>
          <w:b/>
          <w:i/>
          <w:sz w:val="36"/>
          <w:szCs w:val="36"/>
        </w:rPr>
        <w:t>at</w:t>
      </w:r>
      <w:r w:rsidR="001C0A1B" w:rsidRPr="001C0A1B">
        <w:rPr>
          <w:b/>
          <w:i/>
          <w:sz w:val="36"/>
          <w:szCs w:val="36"/>
        </w:rPr>
        <w:t xml:space="preserve"> the</w:t>
      </w:r>
      <w:r>
        <w:rPr>
          <w:rFonts w:hint="eastAsia"/>
          <w:b/>
          <w:i/>
          <w:sz w:val="36"/>
          <w:szCs w:val="36"/>
        </w:rPr>
        <w:t xml:space="preserve"> </w:t>
      </w:r>
      <w:r>
        <w:rPr>
          <w:b/>
          <w:i/>
          <w:sz w:val="36"/>
          <w:szCs w:val="36"/>
        </w:rPr>
        <w:t>S</w:t>
      </w:r>
      <w:r>
        <w:rPr>
          <w:rFonts w:hint="eastAsia"/>
          <w:b/>
          <w:i/>
          <w:sz w:val="36"/>
          <w:szCs w:val="36"/>
        </w:rPr>
        <w:t>olid-</w:t>
      </w:r>
      <w:r>
        <w:rPr>
          <w:b/>
          <w:i/>
          <w:sz w:val="36"/>
          <w:szCs w:val="36"/>
        </w:rPr>
        <w:t>W</w:t>
      </w:r>
      <w:r>
        <w:rPr>
          <w:rFonts w:hint="eastAsia"/>
          <w:b/>
          <w:i/>
          <w:sz w:val="36"/>
          <w:szCs w:val="36"/>
        </w:rPr>
        <w:t xml:space="preserve">ater </w:t>
      </w:r>
      <w:r>
        <w:rPr>
          <w:b/>
          <w:i/>
          <w:sz w:val="36"/>
          <w:szCs w:val="36"/>
        </w:rPr>
        <w:t>I</w:t>
      </w:r>
      <w:r w:rsidR="001C0A1B" w:rsidRPr="001C0A1B">
        <w:rPr>
          <w:rFonts w:hint="eastAsia"/>
          <w:b/>
          <w:i/>
          <w:sz w:val="36"/>
          <w:szCs w:val="36"/>
        </w:rPr>
        <w:t>nterface</w:t>
      </w:r>
      <w:r>
        <w:rPr>
          <w:b/>
          <w:i/>
          <w:sz w:val="36"/>
          <w:szCs w:val="36"/>
        </w:rPr>
        <w:t xml:space="preserve"> </w:t>
      </w:r>
    </w:p>
    <w:p w14:paraId="0F8EC784" w14:textId="6E97D7EC" w:rsidR="001C0A1B" w:rsidRDefault="001C0A1B" w:rsidP="001C0A1B">
      <w:pPr>
        <w:spacing w:before="120" w:after="120" w:line="360" w:lineRule="auto"/>
        <w:jc w:val="center"/>
        <w:rPr>
          <w:bCs/>
          <w:sz w:val="24"/>
        </w:rPr>
      </w:pPr>
      <w:r>
        <w:rPr>
          <w:bCs/>
          <w:sz w:val="24"/>
        </w:rPr>
        <w:t>Dharana Jayawardane</w:t>
      </w:r>
      <w:r w:rsidR="00F43341" w:rsidRPr="00F43341">
        <w:rPr>
          <w:bCs/>
          <w:sz w:val="24"/>
          <w:vertAlign w:val="superscript"/>
        </w:rPr>
        <w:t>1</w:t>
      </w:r>
      <w:r>
        <w:rPr>
          <w:rFonts w:hint="eastAsia"/>
          <w:bCs/>
          <w:sz w:val="24"/>
        </w:rPr>
        <w:t xml:space="preserve">, </w:t>
      </w:r>
      <w:r w:rsidR="00F43341">
        <w:rPr>
          <w:bCs/>
          <w:sz w:val="24"/>
        </w:rPr>
        <w:t>Fang Pan</w:t>
      </w:r>
      <w:r w:rsidR="00F43341" w:rsidRPr="00F43341">
        <w:rPr>
          <w:bCs/>
          <w:sz w:val="24"/>
          <w:vertAlign w:val="superscript"/>
        </w:rPr>
        <w:t>2</w:t>
      </w:r>
      <w:r w:rsidR="00F43341">
        <w:rPr>
          <w:bCs/>
          <w:sz w:val="24"/>
        </w:rPr>
        <w:t>, Jian R. Lu</w:t>
      </w:r>
      <w:r w:rsidR="00F43341" w:rsidRPr="00F43341">
        <w:rPr>
          <w:bCs/>
          <w:sz w:val="24"/>
          <w:vertAlign w:val="superscript"/>
        </w:rPr>
        <w:t>2</w:t>
      </w:r>
      <w:r w:rsidR="00F43341">
        <w:rPr>
          <w:bCs/>
          <w:sz w:val="24"/>
        </w:rPr>
        <w:t xml:space="preserve">, </w:t>
      </w:r>
      <w:r w:rsidRPr="00541725">
        <w:rPr>
          <w:bCs/>
          <w:sz w:val="24"/>
        </w:rPr>
        <w:t>Xiub</w:t>
      </w:r>
      <w:r>
        <w:rPr>
          <w:bCs/>
          <w:sz w:val="24"/>
        </w:rPr>
        <w:t>o Zhao</w:t>
      </w:r>
      <w:r w:rsidR="00F43341" w:rsidRPr="00F43341">
        <w:rPr>
          <w:bCs/>
          <w:sz w:val="24"/>
          <w:vertAlign w:val="superscript"/>
        </w:rPr>
        <w:t>1</w:t>
      </w:r>
      <w:r w:rsidRPr="00541725">
        <w:rPr>
          <w:bCs/>
          <w:sz w:val="24"/>
        </w:rPr>
        <w:t>*</w:t>
      </w:r>
    </w:p>
    <w:p w14:paraId="7388D6D6" w14:textId="77777777" w:rsidR="001C0A1B" w:rsidRDefault="0083182D" w:rsidP="001C0A1B">
      <w:pPr>
        <w:spacing w:before="120" w:after="120" w:line="360" w:lineRule="auto"/>
        <w:jc w:val="center"/>
        <w:rPr>
          <w:bCs/>
          <w:sz w:val="24"/>
        </w:rPr>
      </w:pPr>
      <w:r w:rsidRPr="00F43341">
        <w:rPr>
          <w:bCs/>
          <w:sz w:val="24"/>
          <w:vertAlign w:val="superscript"/>
        </w:rPr>
        <w:t>1</w:t>
      </w:r>
      <w:r w:rsidR="001C0A1B">
        <w:rPr>
          <w:rFonts w:hint="eastAsia"/>
          <w:bCs/>
          <w:sz w:val="24"/>
        </w:rPr>
        <w:t xml:space="preserve">Department of Chemical and Biological Engineering, University of Sheffield, </w:t>
      </w:r>
      <w:r w:rsidR="001C0A1B">
        <w:rPr>
          <w:bCs/>
          <w:sz w:val="24"/>
        </w:rPr>
        <w:t>Sheffield</w:t>
      </w:r>
      <w:r w:rsidR="001C0A1B">
        <w:rPr>
          <w:rFonts w:hint="eastAsia"/>
          <w:bCs/>
          <w:sz w:val="24"/>
        </w:rPr>
        <w:t>, S1 3JD, UK</w:t>
      </w:r>
    </w:p>
    <w:p w14:paraId="63A6BF4F" w14:textId="77777777" w:rsidR="0083182D" w:rsidRPr="00541725" w:rsidRDefault="0083182D" w:rsidP="0083182D">
      <w:pPr>
        <w:spacing w:before="120" w:after="120" w:line="360" w:lineRule="auto"/>
        <w:jc w:val="center"/>
        <w:rPr>
          <w:bCs/>
          <w:sz w:val="24"/>
        </w:rPr>
      </w:pPr>
      <w:r w:rsidRPr="00F43341">
        <w:rPr>
          <w:bCs/>
          <w:sz w:val="24"/>
          <w:vertAlign w:val="superscript"/>
        </w:rPr>
        <w:t>2</w:t>
      </w:r>
      <w:r w:rsidRPr="0083182D">
        <w:rPr>
          <w:bCs/>
          <w:sz w:val="24"/>
        </w:rPr>
        <w:t>Biological Physics Group, Schuster Building, University of</w:t>
      </w:r>
      <w:r>
        <w:rPr>
          <w:bCs/>
          <w:sz w:val="24"/>
        </w:rPr>
        <w:t xml:space="preserve"> </w:t>
      </w:r>
      <w:r w:rsidRPr="0083182D">
        <w:rPr>
          <w:bCs/>
          <w:sz w:val="24"/>
        </w:rPr>
        <w:t>Manchester, Manchester, M13 9PL, UK</w:t>
      </w:r>
    </w:p>
    <w:p w14:paraId="0F062560" w14:textId="481DD881" w:rsidR="001C0A1B" w:rsidRDefault="001C0A1B" w:rsidP="001C0A1B">
      <w:pPr>
        <w:spacing w:before="120" w:after="120" w:line="360" w:lineRule="auto"/>
        <w:jc w:val="center"/>
        <w:rPr>
          <w:bCs/>
          <w:sz w:val="24"/>
        </w:rPr>
      </w:pPr>
      <w:r w:rsidRPr="00541725">
        <w:rPr>
          <w:bCs/>
          <w:sz w:val="24"/>
        </w:rPr>
        <w:t>*</w:t>
      </w:r>
      <w:r w:rsidR="00F204EF">
        <w:rPr>
          <w:bCs/>
          <w:sz w:val="24"/>
        </w:rPr>
        <w:t>Author for</w:t>
      </w:r>
      <w:r w:rsidR="00F204EF" w:rsidRPr="00541725">
        <w:rPr>
          <w:bCs/>
          <w:sz w:val="24"/>
        </w:rPr>
        <w:t xml:space="preserve"> correspondence</w:t>
      </w:r>
      <w:r w:rsidR="00F204EF">
        <w:rPr>
          <w:bCs/>
          <w:sz w:val="24"/>
        </w:rPr>
        <w:t>: Xiubo Zhao</w:t>
      </w:r>
      <w:r w:rsidRPr="00541725">
        <w:rPr>
          <w:bCs/>
          <w:sz w:val="24"/>
        </w:rPr>
        <w:t>, phone +44-</w:t>
      </w:r>
      <w:r>
        <w:rPr>
          <w:rFonts w:hint="eastAsia"/>
          <w:bCs/>
          <w:sz w:val="24"/>
        </w:rPr>
        <w:t>114</w:t>
      </w:r>
      <w:r w:rsidRPr="00541725">
        <w:rPr>
          <w:bCs/>
          <w:sz w:val="24"/>
        </w:rPr>
        <w:t>-</w:t>
      </w:r>
      <w:r>
        <w:rPr>
          <w:rFonts w:hint="eastAsia"/>
          <w:bCs/>
          <w:sz w:val="24"/>
        </w:rPr>
        <w:t>2228256</w:t>
      </w:r>
      <w:r w:rsidRPr="00541725">
        <w:rPr>
          <w:bCs/>
          <w:sz w:val="24"/>
        </w:rPr>
        <w:t>, email:</w:t>
      </w:r>
      <w:r w:rsidR="000F7744">
        <w:rPr>
          <w:bCs/>
          <w:sz w:val="24"/>
        </w:rPr>
        <w:t xml:space="preserve"> </w:t>
      </w:r>
      <w:hyperlink r:id="rId8" w:history="1">
        <w:r w:rsidRPr="00897D64">
          <w:rPr>
            <w:rStyle w:val="Hyperlink"/>
            <w:bCs/>
            <w:sz w:val="24"/>
          </w:rPr>
          <w:t>Xiubo</w:t>
        </w:r>
        <w:r w:rsidRPr="00897D64">
          <w:rPr>
            <w:rStyle w:val="Hyperlink"/>
            <w:rFonts w:hint="eastAsia"/>
            <w:bCs/>
            <w:sz w:val="24"/>
          </w:rPr>
          <w:t>.zhao</w:t>
        </w:r>
        <w:r w:rsidRPr="00897D64">
          <w:rPr>
            <w:rStyle w:val="Hyperlink"/>
            <w:bCs/>
            <w:sz w:val="24"/>
          </w:rPr>
          <w:t>@</w:t>
        </w:r>
        <w:r w:rsidRPr="00897D64">
          <w:rPr>
            <w:rStyle w:val="Hyperlink"/>
            <w:rFonts w:hint="eastAsia"/>
            <w:bCs/>
            <w:sz w:val="24"/>
          </w:rPr>
          <w:t>sheffield</w:t>
        </w:r>
        <w:r w:rsidRPr="00897D64">
          <w:rPr>
            <w:rStyle w:val="Hyperlink"/>
            <w:bCs/>
            <w:sz w:val="24"/>
          </w:rPr>
          <w:t>.ac.uk</w:t>
        </w:r>
      </w:hyperlink>
    </w:p>
    <w:p w14:paraId="69733833" w14:textId="77777777" w:rsidR="00EF104C" w:rsidRDefault="003670DB" w:rsidP="007A6374">
      <w:pPr>
        <w:pStyle w:val="Heading1"/>
        <w:numPr>
          <w:ilvl w:val="0"/>
          <w:numId w:val="0"/>
        </w:numPr>
        <w:ind w:left="360"/>
        <w:rPr>
          <w:lang w:eastAsia="zh-CN"/>
        </w:rPr>
      </w:pPr>
      <w:r>
        <w:rPr>
          <w:rFonts w:hint="eastAsia"/>
          <w:lang w:eastAsia="zh-CN"/>
        </w:rPr>
        <w:t>Abstract</w:t>
      </w:r>
    </w:p>
    <w:p w14:paraId="043FFDA2" w14:textId="77777777" w:rsidR="00FF026C" w:rsidRDefault="00FF026C" w:rsidP="00FF026C">
      <w:pPr>
        <w:rPr>
          <w:sz w:val="24"/>
          <w:lang w:eastAsia="zh-CN"/>
        </w:rPr>
      </w:pPr>
    </w:p>
    <w:p w14:paraId="268BBA8D" w14:textId="735A438C" w:rsidR="006D197C" w:rsidRDefault="002C1733" w:rsidP="0015083C">
      <w:pPr>
        <w:jc w:val="both"/>
        <w:rPr>
          <w:sz w:val="24"/>
          <w:lang w:eastAsia="zh-CN"/>
        </w:rPr>
      </w:pPr>
      <w:r>
        <w:rPr>
          <w:sz w:val="24"/>
          <w:lang w:eastAsia="zh-CN"/>
        </w:rPr>
        <w:t xml:space="preserve">Regenerated silk fibroin (RSF) </w:t>
      </w:r>
      <w:r w:rsidR="004950E4">
        <w:rPr>
          <w:sz w:val="24"/>
          <w:lang w:eastAsia="zh-CN"/>
        </w:rPr>
        <w:t xml:space="preserve">is a FDA approved material and </w:t>
      </w:r>
      <w:r w:rsidR="00E44276">
        <w:rPr>
          <w:sz w:val="24"/>
          <w:lang w:eastAsia="zh-CN"/>
        </w:rPr>
        <w:t xml:space="preserve">has </w:t>
      </w:r>
      <w:r w:rsidR="004950E4">
        <w:rPr>
          <w:sz w:val="24"/>
          <w:lang w:eastAsia="zh-CN"/>
        </w:rPr>
        <w:t>been widely used in many biomedical</w:t>
      </w:r>
      <w:r w:rsidR="009032DD">
        <w:rPr>
          <w:sz w:val="24"/>
          <w:lang w:eastAsia="zh-CN"/>
        </w:rPr>
        <w:t xml:space="preserve"> and</w:t>
      </w:r>
      <w:r w:rsidR="004950E4">
        <w:rPr>
          <w:sz w:val="24"/>
          <w:lang w:eastAsia="zh-CN"/>
        </w:rPr>
        <w:t xml:space="preserve"> cosmetic applications. </w:t>
      </w:r>
      <w:r w:rsidR="00E728FB">
        <w:rPr>
          <w:sz w:val="24"/>
          <w:lang w:eastAsia="zh-CN"/>
        </w:rPr>
        <w:t xml:space="preserve">Due to the </w:t>
      </w:r>
      <w:r w:rsidR="00054ED9" w:rsidRPr="00054ED9">
        <w:rPr>
          <w:sz w:val="24"/>
          <w:lang w:eastAsia="zh-CN"/>
        </w:rPr>
        <w:t>amphiphil</w:t>
      </w:r>
      <w:r w:rsidR="00054ED9">
        <w:rPr>
          <w:sz w:val="24"/>
          <w:lang w:eastAsia="zh-CN"/>
        </w:rPr>
        <w:t>ic</w:t>
      </w:r>
      <w:r w:rsidR="00054ED9" w:rsidRPr="00054ED9">
        <w:rPr>
          <w:sz w:val="24"/>
          <w:lang w:eastAsia="zh-CN"/>
        </w:rPr>
        <w:t xml:space="preserve"> </w:t>
      </w:r>
      <w:r w:rsidR="00E728FB">
        <w:rPr>
          <w:sz w:val="24"/>
          <w:lang w:eastAsia="zh-CN"/>
        </w:rPr>
        <w:t xml:space="preserve">nature of the primary </w:t>
      </w:r>
      <w:r w:rsidR="003A02A0">
        <w:rPr>
          <w:sz w:val="24"/>
          <w:lang w:eastAsia="zh-CN"/>
        </w:rPr>
        <w:t xml:space="preserve">repeat </w:t>
      </w:r>
      <w:r w:rsidR="00E728FB">
        <w:rPr>
          <w:sz w:val="24"/>
          <w:lang w:eastAsia="zh-CN"/>
        </w:rPr>
        <w:t>amino acid sequence</w:t>
      </w:r>
      <w:r w:rsidR="00C7133B">
        <w:rPr>
          <w:sz w:val="24"/>
          <w:lang w:eastAsia="zh-CN"/>
        </w:rPr>
        <w:t xml:space="preserve"> (e.g. AGAGAS)</w:t>
      </w:r>
      <w:r w:rsidR="00E728FB">
        <w:rPr>
          <w:sz w:val="24"/>
          <w:lang w:eastAsia="zh-CN"/>
        </w:rPr>
        <w:t xml:space="preserve">, </w:t>
      </w:r>
      <w:r w:rsidR="004950E4">
        <w:rPr>
          <w:sz w:val="24"/>
          <w:lang w:eastAsia="zh-CN"/>
        </w:rPr>
        <w:t xml:space="preserve">RSF peptides can significantly reduce the water surface tension therefore has </w:t>
      </w:r>
      <w:r w:rsidR="00C7133B">
        <w:rPr>
          <w:sz w:val="24"/>
          <w:lang w:eastAsia="zh-CN"/>
        </w:rPr>
        <w:t xml:space="preserve">the </w:t>
      </w:r>
      <w:r w:rsidR="004950E4">
        <w:rPr>
          <w:sz w:val="24"/>
          <w:lang w:eastAsia="zh-CN"/>
        </w:rPr>
        <w:t xml:space="preserve">potential to be used as </w:t>
      </w:r>
      <w:r w:rsidR="004B39FA">
        <w:rPr>
          <w:sz w:val="24"/>
          <w:lang w:eastAsia="zh-CN"/>
        </w:rPr>
        <w:t xml:space="preserve">a </w:t>
      </w:r>
      <w:r w:rsidR="004950E4">
        <w:rPr>
          <w:sz w:val="24"/>
          <w:lang w:eastAsia="zh-CN"/>
        </w:rPr>
        <w:t>surface active component for many applications</w:t>
      </w:r>
      <w:r w:rsidR="00E728FB">
        <w:rPr>
          <w:sz w:val="24"/>
          <w:lang w:eastAsia="zh-CN"/>
        </w:rPr>
        <w:t xml:space="preserve"> particularly in biomedical, cosmetic, </w:t>
      </w:r>
      <w:r w:rsidR="007554F8" w:rsidRPr="00E728FB">
        <w:rPr>
          <w:sz w:val="24"/>
          <w:lang w:eastAsia="zh-CN"/>
        </w:rPr>
        <w:t>pharma</w:t>
      </w:r>
      <w:r w:rsidR="007554F8">
        <w:rPr>
          <w:sz w:val="24"/>
          <w:lang w:eastAsia="zh-CN"/>
        </w:rPr>
        <w:t>ceu</w:t>
      </w:r>
      <w:r w:rsidR="007554F8" w:rsidRPr="00E728FB">
        <w:rPr>
          <w:sz w:val="24"/>
          <w:lang w:eastAsia="zh-CN"/>
        </w:rPr>
        <w:t>tical</w:t>
      </w:r>
      <w:r w:rsidR="00E728FB" w:rsidRPr="00E728FB">
        <w:rPr>
          <w:sz w:val="24"/>
          <w:lang w:eastAsia="zh-CN"/>
        </w:rPr>
        <w:t xml:space="preserve"> </w:t>
      </w:r>
      <w:r w:rsidR="00E728FB">
        <w:rPr>
          <w:sz w:val="24"/>
          <w:lang w:eastAsia="zh-CN"/>
        </w:rPr>
        <w:t>and food industries</w:t>
      </w:r>
      <w:r w:rsidR="004950E4">
        <w:rPr>
          <w:sz w:val="24"/>
          <w:lang w:eastAsia="zh-CN"/>
        </w:rPr>
        <w:t xml:space="preserve">. </w:t>
      </w:r>
      <w:r w:rsidR="00E728FB">
        <w:rPr>
          <w:sz w:val="24"/>
          <w:lang w:eastAsia="zh-CN"/>
        </w:rPr>
        <w:t xml:space="preserve">In this paper, </w:t>
      </w:r>
      <w:r w:rsidR="00281A4A">
        <w:rPr>
          <w:sz w:val="24"/>
          <w:lang w:eastAsia="zh-CN"/>
        </w:rPr>
        <w:t>t</w:t>
      </w:r>
      <w:r w:rsidR="00FF026C">
        <w:rPr>
          <w:sz w:val="24"/>
          <w:lang w:eastAsia="zh-CN"/>
        </w:rPr>
        <w:t xml:space="preserve">he adsorption of </w:t>
      </w:r>
      <w:r w:rsidR="00E728FB">
        <w:rPr>
          <w:sz w:val="24"/>
          <w:lang w:eastAsia="zh-CN"/>
        </w:rPr>
        <w:t>RSF</w:t>
      </w:r>
      <w:r w:rsidR="00E7251F">
        <w:rPr>
          <w:sz w:val="24"/>
          <w:lang w:eastAsia="zh-CN"/>
        </w:rPr>
        <w:t xml:space="preserve"> </w:t>
      </w:r>
      <w:r w:rsidR="0009065F">
        <w:rPr>
          <w:sz w:val="24"/>
          <w:lang w:eastAsia="zh-CN"/>
        </w:rPr>
        <w:t xml:space="preserve">peptides </w:t>
      </w:r>
      <w:r w:rsidR="00E7251F">
        <w:rPr>
          <w:sz w:val="24"/>
          <w:lang w:eastAsia="zh-CN"/>
        </w:rPr>
        <w:t xml:space="preserve">separated in to molecular fractions of 5-30 kDa, 30-300 kDa, and &gt;300 kDa has been studied </w:t>
      </w:r>
      <w:r w:rsidR="00407BB1">
        <w:rPr>
          <w:sz w:val="24"/>
          <w:lang w:eastAsia="zh-CN"/>
        </w:rPr>
        <w:t xml:space="preserve">at the solid water interface </w:t>
      </w:r>
      <w:r w:rsidR="00E7251F">
        <w:rPr>
          <w:sz w:val="24"/>
          <w:lang w:eastAsia="zh-CN"/>
        </w:rPr>
        <w:t>by neutron reflection and spectroscopic ellipsometry to assess it</w:t>
      </w:r>
      <w:r w:rsidR="00EE54CB">
        <w:rPr>
          <w:sz w:val="24"/>
          <w:lang w:eastAsia="zh-CN"/>
        </w:rPr>
        <w:t>s</w:t>
      </w:r>
      <w:r w:rsidR="00E7251F">
        <w:rPr>
          <w:sz w:val="24"/>
          <w:lang w:eastAsia="zh-CN"/>
        </w:rPr>
        <w:t xml:space="preserve"> surface active behaviour. A stable layer of </w:t>
      </w:r>
      <w:r w:rsidR="007A7C7A">
        <w:rPr>
          <w:sz w:val="24"/>
          <w:lang w:eastAsia="zh-CN"/>
        </w:rPr>
        <w:t>RSF</w:t>
      </w:r>
      <w:r w:rsidR="00E7251F">
        <w:rPr>
          <w:sz w:val="24"/>
          <w:lang w:eastAsia="zh-CN"/>
        </w:rPr>
        <w:t xml:space="preserve"> </w:t>
      </w:r>
      <w:r w:rsidR="007A7C7A">
        <w:rPr>
          <w:sz w:val="24"/>
          <w:lang w:eastAsia="zh-CN"/>
        </w:rPr>
        <w:t xml:space="preserve">was found </w:t>
      </w:r>
      <w:r w:rsidR="00E7251F">
        <w:rPr>
          <w:sz w:val="24"/>
          <w:lang w:eastAsia="zh-CN"/>
        </w:rPr>
        <w:t>irreversibly adsorbed at the hydrophilic SiO</w:t>
      </w:r>
      <w:r w:rsidR="00E7251F" w:rsidRPr="00E7251F">
        <w:rPr>
          <w:sz w:val="24"/>
          <w:vertAlign w:val="subscript"/>
          <w:lang w:eastAsia="zh-CN"/>
        </w:rPr>
        <w:t>2</w:t>
      </w:r>
      <w:r w:rsidR="00C7133B">
        <w:rPr>
          <w:sz w:val="24"/>
          <w:lang w:eastAsia="zh-CN"/>
        </w:rPr>
        <w:t>/water inter</w:t>
      </w:r>
      <w:r w:rsidR="00E7251F">
        <w:rPr>
          <w:sz w:val="24"/>
          <w:lang w:eastAsia="zh-CN"/>
        </w:rPr>
        <w:t xml:space="preserve">face. </w:t>
      </w:r>
      <w:r w:rsidR="007C1F41">
        <w:rPr>
          <w:sz w:val="24"/>
          <w:lang w:eastAsia="zh-CN"/>
        </w:rPr>
        <w:t xml:space="preserve">Changes in solution concentration, pH and ionic strength all impacted on the final adsorbed amount found at the interface. There was no significant differences between the final adsorbed amounts </w:t>
      </w:r>
      <w:r w:rsidR="00EE54CB">
        <w:rPr>
          <w:sz w:val="24"/>
          <w:lang w:eastAsia="zh-CN"/>
        </w:rPr>
        <w:t>or layer structure between</w:t>
      </w:r>
      <w:r w:rsidR="007C1F41">
        <w:rPr>
          <w:sz w:val="24"/>
          <w:lang w:eastAsia="zh-CN"/>
        </w:rPr>
        <w:t xml:space="preserve"> the three </w:t>
      </w:r>
      <w:r w:rsidR="007A7C7A">
        <w:rPr>
          <w:sz w:val="24"/>
          <w:lang w:eastAsia="zh-CN"/>
        </w:rPr>
        <w:t>RSF</w:t>
      </w:r>
      <w:r w:rsidR="007C1F41">
        <w:rPr>
          <w:sz w:val="24"/>
          <w:lang w:eastAsia="zh-CN"/>
        </w:rPr>
        <w:t xml:space="preserve"> molecular fractions studied, however </w:t>
      </w:r>
      <w:r w:rsidR="007A7C7A">
        <w:rPr>
          <w:sz w:val="24"/>
          <w:lang w:eastAsia="zh-CN"/>
        </w:rPr>
        <w:t>RSF</w:t>
      </w:r>
      <w:r w:rsidR="007C1F41">
        <w:rPr>
          <w:sz w:val="24"/>
          <w:lang w:eastAsia="zh-CN"/>
        </w:rPr>
        <w:t xml:space="preserve"> &gt;300 kDa was more stable to changes in solution ionic strength. Adsorption of conventional </w:t>
      </w:r>
      <w:r w:rsidR="0063722F">
        <w:rPr>
          <w:sz w:val="24"/>
          <w:lang w:eastAsia="zh-CN"/>
        </w:rPr>
        <w:t xml:space="preserve">anionic and </w:t>
      </w:r>
      <w:r w:rsidR="007C1F41">
        <w:rPr>
          <w:sz w:val="24"/>
          <w:lang w:eastAsia="zh-CN"/>
        </w:rPr>
        <w:t>cationic surfactants</w:t>
      </w:r>
      <w:r w:rsidR="00407BB1">
        <w:rPr>
          <w:sz w:val="24"/>
          <w:lang w:eastAsia="zh-CN"/>
        </w:rPr>
        <w:t>,</w:t>
      </w:r>
      <w:r w:rsidR="007C1F41">
        <w:rPr>
          <w:sz w:val="24"/>
          <w:lang w:eastAsia="zh-CN"/>
        </w:rPr>
        <w:t xml:space="preserve"> sodium dodecyl sulfate (SDS), and </w:t>
      </w:r>
      <w:r w:rsidR="00407BB1" w:rsidRPr="00407BB1">
        <w:rPr>
          <w:sz w:val="24"/>
          <w:lang w:eastAsia="zh-CN"/>
        </w:rPr>
        <w:t>dodecyl trimethyl ammonium bromide</w:t>
      </w:r>
      <w:r w:rsidR="00407BB1">
        <w:rPr>
          <w:sz w:val="24"/>
          <w:lang w:eastAsia="zh-CN"/>
        </w:rPr>
        <w:t xml:space="preserve"> (C</w:t>
      </w:r>
      <w:r w:rsidR="00407BB1" w:rsidRPr="00407BB1">
        <w:rPr>
          <w:sz w:val="24"/>
          <w:vertAlign w:val="subscript"/>
          <w:lang w:eastAsia="zh-CN"/>
        </w:rPr>
        <w:t>12</w:t>
      </w:r>
      <w:r w:rsidR="00407BB1">
        <w:rPr>
          <w:sz w:val="24"/>
          <w:lang w:eastAsia="zh-CN"/>
        </w:rPr>
        <w:t>TAB)</w:t>
      </w:r>
      <w:r w:rsidR="00EE54CB">
        <w:rPr>
          <w:sz w:val="24"/>
          <w:lang w:eastAsia="zh-CN"/>
        </w:rPr>
        <w:t>,</w:t>
      </w:r>
      <w:r w:rsidR="00407BB1">
        <w:rPr>
          <w:sz w:val="24"/>
          <w:lang w:eastAsia="zh-CN"/>
        </w:rPr>
        <w:t xml:space="preserve"> on to </w:t>
      </w:r>
      <w:r w:rsidR="00FE0EC5">
        <w:rPr>
          <w:sz w:val="24"/>
          <w:lang w:eastAsia="zh-CN"/>
        </w:rPr>
        <w:t xml:space="preserve">the </w:t>
      </w:r>
      <w:r w:rsidR="000D7BEA">
        <w:rPr>
          <w:sz w:val="24"/>
          <w:lang w:eastAsia="zh-CN"/>
        </w:rPr>
        <w:t>pre-adsorbed</w:t>
      </w:r>
      <w:r w:rsidR="00407BB1">
        <w:rPr>
          <w:sz w:val="24"/>
          <w:lang w:eastAsia="zh-CN"/>
        </w:rPr>
        <w:t xml:space="preserve"> </w:t>
      </w:r>
      <w:r w:rsidR="007A7C7A">
        <w:rPr>
          <w:sz w:val="24"/>
          <w:lang w:eastAsia="zh-CN"/>
        </w:rPr>
        <w:t>RSF</w:t>
      </w:r>
      <w:r w:rsidR="00407BB1">
        <w:rPr>
          <w:sz w:val="24"/>
          <w:lang w:eastAsia="zh-CN"/>
        </w:rPr>
        <w:t xml:space="preserve"> 5-30 kDa revealed surfactant </w:t>
      </w:r>
      <w:r w:rsidR="00FE0EC5">
        <w:rPr>
          <w:sz w:val="24"/>
          <w:lang w:eastAsia="zh-CN"/>
        </w:rPr>
        <w:t xml:space="preserve">penetration </w:t>
      </w:r>
      <w:r w:rsidR="00D66EEF">
        <w:rPr>
          <w:sz w:val="24"/>
          <w:lang w:eastAsia="zh-CN"/>
        </w:rPr>
        <w:t>into</w:t>
      </w:r>
      <w:r w:rsidR="00407BB1">
        <w:rPr>
          <w:sz w:val="24"/>
          <w:lang w:eastAsia="zh-CN"/>
        </w:rPr>
        <w:t xml:space="preserve"> the </w:t>
      </w:r>
      <w:r w:rsidR="007A7C7A">
        <w:rPr>
          <w:sz w:val="24"/>
          <w:lang w:eastAsia="zh-CN"/>
        </w:rPr>
        <w:t>RSF</w:t>
      </w:r>
      <w:r w:rsidR="00407BB1">
        <w:rPr>
          <w:sz w:val="24"/>
          <w:lang w:eastAsia="zh-CN"/>
        </w:rPr>
        <w:t xml:space="preserve"> layer</w:t>
      </w:r>
      <w:r w:rsidR="00D66EEF">
        <w:rPr>
          <w:sz w:val="24"/>
          <w:lang w:eastAsia="zh-CN"/>
        </w:rPr>
        <w:t>,</w:t>
      </w:r>
      <w:r w:rsidR="00407BB1">
        <w:rPr>
          <w:sz w:val="24"/>
          <w:lang w:eastAsia="zh-CN"/>
        </w:rPr>
        <w:t xml:space="preserve"> at concentrations below the critical micellar concentration (</w:t>
      </w:r>
      <w:r w:rsidR="00D216F5">
        <w:rPr>
          <w:sz w:val="24"/>
          <w:lang w:eastAsia="zh-CN"/>
        </w:rPr>
        <w:t>CMC</w:t>
      </w:r>
      <w:r w:rsidR="00407BB1">
        <w:rPr>
          <w:sz w:val="24"/>
          <w:lang w:eastAsia="zh-CN"/>
        </w:rPr>
        <w:t xml:space="preserve">). SDS was found </w:t>
      </w:r>
      <w:r w:rsidR="00D66EEF">
        <w:rPr>
          <w:sz w:val="24"/>
          <w:lang w:eastAsia="zh-CN"/>
        </w:rPr>
        <w:t>in</w:t>
      </w:r>
      <w:r w:rsidR="00407BB1">
        <w:rPr>
          <w:sz w:val="24"/>
          <w:lang w:eastAsia="zh-CN"/>
        </w:rPr>
        <w:t xml:space="preserve"> the </w:t>
      </w:r>
      <w:r w:rsidR="000D7BEA">
        <w:rPr>
          <w:sz w:val="24"/>
          <w:lang w:eastAsia="zh-CN"/>
        </w:rPr>
        <w:t>pre-adsorbed</w:t>
      </w:r>
      <w:r w:rsidR="00407BB1">
        <w:rPr>
          <w:sz w:val="24"/>
          <w:lang w:eastAsia="zh-CN"/>
        </w:rPr>
        <w:t xml:space="preserve"> </w:t>
      </w:r>
      <w:r w:rsidR="007A7C7A">
        <w:rPr>
          <w:sz w:val="24"/>
          <w:lang w:eastAsia="zh-CN"/>
        </w:rPr>
        <w:t>RSF</w:t>
      </w:r>
      <w:r w:rsidR="00407BB1">
        <w:rPr>
          <w:sz w:val="24"/>
          <w:lang w:eastAsia="zh-CN"/>
        </w:rPr>
        <w:t xml:space="preserve"> layer and it gradually removed </w:t>
      </w:r>
      <w:r w:rsidR="00D216F5">
        <w:rPr>
          <w:sz w:val="24"/>
          <w:lang w:eastAsia="zh-CN"/>
        </w:rPr>
        <w:t xml:space="preserve">RSF </w:t>
      </w:r>
      <w:r w:rsidR="00407BB1">
        <w:rPr>
          <w:sz w:val="24"/>
          <w:lang w:eastAsia="zh-CN"/>
        </w:rPr>
        <w:t xml:space="preserve">from the surface with increasing </w:t>
      </w:r>
      <w:r w:rsidR="00FE0EC5">
        <w:rPr>
          <w:sz w:val="24"/>
          <w:lang w:eastAsia="zh-CN"/>
        </w:rPr>
        <w:t xml:space="preserve">SDS </w:t>
      </w:r>
      <w:r w:rsidR="00407BB1">
        <w:rPr>
          <w:sz w:val="24"/>
          <w:lang w:eastAsia="zh-CN"/>
        </w:rPr>
        <w:t>concentration.</w:t>
      </w:r>
      <w:r w:rsidR="00D66EEF">
        <w:rPr>
          <w:sz w:val="24"/>
          <w:lang w:eastAsia="zh-CN"/>
        </w:rPr>
        <w:t xml:space="preserve"> At concentrations above the </w:t>
      </w:r>
      <w:r w:rsidR="00D216F5">
        <w:rPr>
          <w:sz w:val="24"/>
          <w:lang w:eastAsia="zh-CN"/>
        </w:rPr>
        <w:t>CMC</w:t>
      </w:r>
      <w:r w:rsidR="00D66EEF">
        <w:rPr>
          <w:sz w:val="24"/>
          <w:lang w:eastAsia="zh-CN"/>
        </w:rPr>
        <w:t xml:space="preserve">, there is near complete removal of </w:t>
      </w:r>
      <w:r w:rsidR="007A7C7A">
        <w:rPr>
          <w:sz w:val="24"/>
          <w:lang w:eastAsia="zh-CN"/>
        </w:rPr>
        <w:t>RSF</w:t>
      </w:r>
      <w:r w:rsidR="00D66EEF">
        <w:rPr>
          <w:sz w:val="24"/>
          <w:lang w:eastAsia="zh-CN"/>
        </w:rPr>
        <w:t xml:space="preserve"> by SDS at the interface. C</w:t>
      </w:r>
      <w:r w:rsidR="00D66EEF" w:rsidRPr="00D66EEF">
        <w:rPr>
          <w:sz w:val="24"/>
          <w:vertAlign w:val="subscript"/>
          <w:lang w:eastAsia="zh-CN"/>
        </w:rPr>
        <w:t>12</w:t>
      </w:r>
      <w:r w:rsidR="00D66EEF">
        <w:rPr>
          <w:sz w:val="24"/>
          <w:lang w:eastAsia="zh-CN"/>
        </w:rPr>
        <w:t xml:space="preserve">TAB adsorbed into the </w:t>
      </w:r>
      <w:r w:rsidR="000D7BEA">
        <w:rPr>
          <w:sz w:val="24"/>
          <w:lang w:eastAsia="zh-CN"/>
        </w:rPr>
        <w:t>pre-adsorbed</w:t>
      </w:r>
      <w:r w:rsidR="00D66EEF">
        <w:rPr>
          <w:sz w:val="24"/>
          <w:lang w:eastAsia="zh-CN"/>
        </w:rPr>
        <w:t xml:space="preserve"> </w:t>
      </w:r>
      <w:r w:rsidR="007A7C7A">
        <w:rPr>
          <w:sz w:val="24"/>
          <w:lang w:eastAsia="zh-CN"/>
        </w:rPr>
        <w:t>RSF</w:t>
      </w:r>
      <w:r w:rsidR="00D66EEF">
        <w:rPr>
          <w:sz w:val="24"/>
          <w:lang w:eastAsia="zh-CN"/>
        </w:rPr>
        <w:t xml:space="preserve"> layer </w:t>
      </w:r>
      <w:r w:rsidR="006429C8">
        <w:rPr>
          <w:sz w:val="24"/>
          <w:lang w:eastAsia="zh-CN"/>
        </w:rPr>
        <w:t>with considerably</w:t>
      </w:r>
      <w:r w:rsidR="00D66EEF">
        <w:rPr>
          <w:sz w:val="24"/>
          <w:lang w:eastAsia="zh-CN"/>
        </w:rPr>
        <w:t xml:space="preserve"> </w:t>
      </w:r>
      <w:r w:rsidR="006429C8">
        <w:rPr>
          <w:sz w:val="24"/>
          <w:lang w:eastAsia="zh-CN"/>
        </w:rPr>
        <w:t>less</w:t>
      </w:r>
      <w:r w:rsidR="00D66EEF">
        <w:rPr>
          <w:sz w:val="24"/>
          <w:lang w:eastAsia="zh-CN"/>
        </w:rPr>
        <w:t xml:space="preserve"> removal of </w:t>
      </w:r>
      <w:r w:rsidR="007A7C7A">
        <w:rPr>
          <w:sz w:val="24"/>
          <w:lang w:eastAsia="zh-CN"/>
        </w:rPr>
        <w:t>RSF</w:t>
      </w:r>
      <w:r w:rsidR="00D66EEF">
        <w:rPr>
          <w:sz w:val="24"/>
          <w:lang w:eastAsia="zh-CN"/>
        </w:rPr>
        <w:t xml:space="preserve"> from the interface compared to SDS. At concentrations above </w:t>
      </w:r>
      <w:r w:rsidR="00D216F5">
        <w:rPr>
          <w:sz w:val="24"/>
          <w:lang w:eastAsia="zh-CN"/>
        </w:rPr>
        <w:t>CMC</w:t>
      </w:r>
      <w:r w:rsidR="006429C8">
        <w:rPr>
          <w:sz w:val="24"/>
          <w:lang w:eastAsia="zh-CN"/>
        </w:rPr>
        <w:t>,</w:t>
      </w:r>
      <w:r w:rsidR="00D66EEF">
        <w:rPr>
          <w:sz w:val="24"/>
          <w:lang w:eastAsia="zh-CN"/>
        </w:rPr>
        <w:t xml:space="preserve"> both C</w:t>
      </w:r>
      <w:r w:rsidR="00D66EEF" w:rsidRPr="00FD36D1">
        <w:rPr>
          <w:sz w:val="24"/>
          <w:vertAlign w:val="subscript"/>
          <w:lang w:eastAsia="zh-CN"/>
        </w:rPr>
        <w:t>12</w:t>
      </w:r>
      <w:r w:rsidR="00D66EEF">
        <w:rPr>
          <w:sz w:val="24"/>
          <w:lang w:eastAsia="zh-CN"/>
        </w:rPr>
        <w:t xml:space="preserve">Tab and </w:t>
      </w:r>
      <w:r w:rsidR="007A7C7A">
        <w:rPr>
          <w:sz w:val="24"/>
          <w:lang w:eastAsia="zh-CN"/>
        </w:rPr>
        <w:t>RSF</w:t>
      </w:r>
      <w:r w:rsidR="00D66EEF">
        <w:rPr>
          <w:sz w:val="24"/>
          <w:lang w:eastAsia="zh-CN"/>
        </w:rPr>
        <w:t xml:space="preserve"> </w:t>
      </w:r>
      <w:r w:rsidR="006429C8">
        <w:rPr>
          <w:sz w:val="24"/>
          <w:lang w:eastAsia="zh-CN"/>
        </w:rPr>
        <w:t xml:space="preserve">were found </w:t>
      </w:r>
      <w:r w:rsidR="00D66EEF">
        <w:rPr>
          <w:sz w:val="24"/>
          <w:lang w:eastAsia="zh-CN"/>
        </w:rPr>
        <w:t>coexi</w:t>
      </w:r>
      <w:r w:rsidR="00FD36D1">
        <w:rPr>
          <w:sz w:val="24"/>
          <w:lang w:eastAsia="zh-CN"/>
        </w:rPr>
        <w:t>sted at the interface forming</w:t>
      </w:r>
      <w:r w:rsidR="006429C8">
        <w:rPr>
          <w:sz w:val="24"/>
          <w:lang w:eastAsia="zh-CN"/>
        </w:rPr>
        <w:t xml:space="preserve"> a less thick layer but with considerable amount of </w:t>
      </w:r>
      <w:r w:rsidR="007A7C7A">
        <w:rPr>
          <w:sz w:val="24"/>
          <w:lang w:eastAsia="zh-CN"/>
        </w:rPr>
        <w:t>RSF</w:t>
      </w:r>
      <w:r w:rsidR="006429C8">
        <w:rPr>
          <w:sz w:val="24"/>
          <w:lang w:eastAsia="zh-CN"/>
        </w:rPr>
        <w:t xml:space="preserve"> still present</w:t>
      </w:r>
      <w:r w:rsidR="00FD36D1">
        <w:rPr>
          <w:sz w:val="24"/>
          <w:lang w:eastAsia="zh-CN"/>
        </w:rPr>
        <w:t>.</w:t>
      </w:r>
    </w:p>
    <w:p w14:paraId="195131FE" w14:textId="77777777" w:rsidR="008353E4" w:rsidRDefault="008353E4" w:rsidP="0015083C">
      <w:pPr>
        <w:jc w:val="both"/>
        <w:rPr>
          <w:sz w:val="24"/>
          <w:lang w:eastAsia="zh-CN"/>
        </w:rPr>
      </w:pPr>
    </w:p>
    <w:p w14:paraId="5AF79A6A" w14:textId="67EBB6BD" w:rsidR="008353E4" w:rsidRDefault="008353E4" w:rsidP="0015083C">
      <w:pPr>
        <w:jc w:val="both"/>
        <w:rPr>
          <w:sz w:val="24"/>
          <w:lang w:eastAsia="zh-CN"/>
        </w:rPr>
      </w:pPr>
      <w:r>
        <w:rPr>
          <w:sz w:val="24"/>
          <w:lang w:eastAsia="zh-CN"/>
        </w:rPr>
        <w:t>ToC</w:t>
      </w:r>
    </w:p>
    <w:p w14:paraId="418DC038" w14:textId="66118A7C" w:rsidR="00381952" w:rsidRDefault="006D197C" w:rsidP="0015083C">
      <w:pPr>
        <w:jc w:val="both"/>
        <w:rPr>
          <w:rFonts w:ascii="Calibri" w:hAnsi="Calibri"/>
          <w:b/>
          <w:noProof/>
          <w:sz w:val="24"/>
          <w:szCs w:val="24"/>
          <w:lang w:eastAsia="en-GB"/>
        </w:rPr>
      </w:pPr>
      <w:r w:rsidRPr="006D197C">
        <w:rPr>
          <w:rFonts w:ascii="Calibri" w:hAnsi="Calibri"/>
          <w:b/>
          <w:noProof/>
          <w:sz w:val="24"/>
          <w:szCs w:val="24"/>
          <w:lang w:eastAsia="en-GB"/>
        </w:rPr>
        <w:t xml:space="preserve"> </w:t>
      </w:r>
    </w:p>
    <w:p w14:paraId="25F1E20E" w14:textId="35D17F67" w:rsidR="00D542FA" w:rsidRPr="006D197C" w:rsidRDefault="00A31857" w:rsidP="0015083C">
      <w:pPr>
        <w:jc w:val="both"/>
        <w:rPr>
          <w:rFonts w:ascii="Calibri" w:hAnsi="Calibri"/>
          <w:b/>
          <w:noProof/>
          <w:sz w:val="24"/>
          <w:szCs w:val="24"/>
          <w:lang w:eastAsia="en-GB"/>
        </w:rPr>
      </w:pPr>
      <w:r>
        <w:rPr>
          <w:rFonts w:ascii="Calibri" w:hAnsi="Calibri"/>
          <w:b/>
          <w:noProof/>
          <w:sz w:val="24"/>
          <w:szCs w:val="24"/>
          <w:lang w:eastAsia="zh-CN"/>
        </w:rPr>
        <w:lastRenderedPageBreak/>
        <w:drawing>
          <wp:inline distT="0" distB="0" distL="0" distR="0" wp14:anchorId="06ADD1FE" wp14:editId="69DDC291">
            <wp:extent cx="5400000" cy="1937042"/>
            <wp:effectExtent l="0" t="0" r="0" b="6350"/>
            <wp:docPr id="32" name="Picture 32" descr="C:\Users\user\Dropbox\Documents\Silk neutron data analysis\SDS Silk Adsorption Diagr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ropbox\Documents\Silk neutron data analysis\SDS Silk Adsorption Diagram fin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1937042"/>
                    </a:xfrm>
                    <a:prstGeom prst="rect">
                      <a:avLst/>
                    </a:prstGeom>
                    <a:noFill/>
                    <a:ln>
                      <a:noFill/>
                    </a:ln>
                  </pic:spPr>
                </pic:pic>
              </a:graphicData>
            </a:graphic>
          </wp:inline>
        </w:drawing>
      </w:r>
      <w:r>
        <w:rPr>
          <w:noProof/>
          <w:lang w:eastAsia="zh-CN"/>
        </w:rPr>
        <w:drawing>
          <wp:inline distT="0" distB="0" distL="0" distR="0" wp14:anchorId="5F38DA62" wp14:editId="2F72EEBD">
            <wp:extent cx="5400000" cy="1933200"/>
            <wp:effectExtent l="0" t="0" r="0" b="0"/>
            <wp:docPr id="29" name="Picture 29" descr="C:\Users\user\Dropbox\Documents\Silk neutron data analysis\C12TAB Silk Adsorption Diagr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ropbox\Documents\Silk neutron data analysis\C12TAB Silk Adsorption Diagram fina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1933200"/>
                    </a:xfrm>
                    <a:prstGeom prst="rect">
                      <a:avLst/>
                    </a:prstGeom>
                    <a:noFill/>
                    <a:ln>
                      <a:noFill/>
                    </a:ln>
                  </pic:spPr>
                </pic:pic>
              </a:graphicData>
            </a:graphic>
          </wp:inline>
        </w:drawing>
      </w:r>
    </w:p>
    <w:p w14:paraId="4B7A0163" w14:textId="77777777" w:rsidR="00EE54CB" w:rsidRDefault="00EE54CB">
      <w:pPr>
        <w:rPr>
          <w:sz w:val="24"/>
          <w:lang w:eastAsia="zh-CN"/>
        </w:rPr>
      </w:pPr>
    </w:p>
    <w:p w14:paraId="229405B0" w14:textId="77777777" w:rsidR="00EC746C" w:rsidRPr="001C0A1B" w:rsidRDefault="001C0A1B" w:rsidP="000B7E6B">
      <w:pPr>
        <w:pStyle w:val="Heading1"/>
      </w:pPr>
      <w:r>
        <w:t>Introduction</w:t>
      </w:r>
    </w:p>
    <w:p w14:paraId="23AAF8CC" w14:textId="77777777" w:rsidR="007A6374" w:rsidRDefault="007A6374" w:rsidP="009B73CF">
      <w:pPr>
        <w:jc w:val="both"/>
      </w:pPr>
    </w:p>
    <w:p w14:paraId="71176500" w14:textId="4C91922A" w:rsidR="00B60D66" w:rsidRPr="00EE54CB" w:rsidRDefault="00F61EDF" w:rsidP="00072241">
      <w:pPr>
        <w:jc w:val="both"/>
        <w:rPr>
          <w:sz w:val="24"/>
        </w:rPr>
      </w:pPr>
      <w:r w:rsidRPr="00EE54CB">
        <w:rPr>
          <w:sz w:val="24"/>
        </w:rPr>
        <w:t>Surfactants are of</w:t>
      </w:r>
      <w:r w:rsidR="004908DB" w:rsidRPr="00EE54CB">
        <w:rPr>
          <w:sz w:val="24"/>
        </w:rPr>
        <w:t xml:space="preserve"> interest in</w:t>
      </w:r>
      <w:r w:rsidR="00B60D66" w:rsidRPr="00EE54CB">
        <w:rPr>
          <w:sz w:val="24"/>
        </w:rPr>
        <w:t xml:space="preserve"> many </w:t>
      </w:r>
      <w:r w:rsidR="004908DB" w:rsidRPr="00EE54CB">
        <w:rPr>
          <w:sz w:val="24"/>
        </w:rPr>
        <w:t>fields</w:t>
      </w:r>
      <w:r w:rsidR="00CF5A11" w:rsidRPr="00EE54CB">
        <w:rPr>
          <w:sz w:val="24"/>
        </w:rPr>
        <w:t xml:space="preserve"> ranging from bioremediation</w:t>
      </w:r>
      <w:hyperlink w:anchor="_ENREF_1" w:tooltip="Mulligan, 2005 #234" w:history="1">
        <w:r w:rsidR="004E740A" w:rsidRPr="00EE54CB">
          <w:rPr>
            <w:sz w:val="24"/>
          </w:rPr>
          <w:fldChar w:fldCharType="begin"/>
        </w:r>
        <w:r w:rsidR="004E740A" w:rsidRPr="00EE54CB">
          <w:rPr>
            <w:sz w:val="24"/>
          </w:rPr>
          <w:instrText xml:space="preserve"> ADDIN EN.CITE &lt;EndNote&gt;&lt;Cite&gt;&lt;Author&gt;Mulligan&lt;/Author&gt;&lt;Year&gt;2005&lt;/Year&gt;&lt;RecNum&gt;234&lt;/RecNum&gt;&lt;DisplayText&gt;&lt;style face="superscript"&gt;1&lt;/style&gt;&lt;/DisplayText&gt;&lt;record&gt;&lt;rec-number&gt;234&lt;/rec-number&gt;&lt;foreign-keys&gt;&lt;key app="EN" db-id="92dfas2dbw5ar0ed5dv5esdxr9fww5tsax50"&gt;234&lt;/key&gt;&lt;/foreign-keys&gt;&lt;ref-type name="Journal Article"&gt;17&lt;/ref-type&gt;&lt;contributors&gt;&lt;authors&gt;&lt;author&gt;Mulligan, C. N.&lt;/author&gt;&lt;/authors&gt;&lt;/contributors&gt;&lt;auth-address&gt;Concordia Univ, Dept Bldg Civil &amp;amp; Environm Engn, Montreal, PQ H3G 1M8, Canada&lt;/auth-address&gt;&lt;titles&gt;&lt;title&gt;Environmental applications for biosurfactants&lt;/title&gt;&lt;secondary-title&gt;Environmental Pollution&lt;/secondary-title&gt;&lt;alt-title&gt;Environ Pollut&lt;/alt-title&gt;&lt;/titles&gt;&lt;periodical&gt;&lt;full-title&gt;Environmental Pollution&lt;/full-title&gt;&lt;abbr-1&gt;Environ Pollut&lt;/abbr-1&gt;&lt;/periodical&gt;&lt;alt-periodical&gt;&lt;full-title&gt;Environmental Pollution&lt;/full-title&gt;&lt;abbr-1&gt;Environ Pollut&lt;/abbr-1&gt;&lt;/alt-periodical&gt;&lt;pages&gt;183-198&lt;/pages&gt;&lt;volume&gt;133&lt;/volume&gt;&lt;number&gt;2&lt;/number&gt;&lt;keywords&gt;&lt;keyword&gt;biosurfactants&lt;/keyword&gt;&lt;keyword&gt;rhamnolipids&lt;/keyword&gt;&lt;keyword&gt;surfactin&lt;/keyword&gt;&lt;keyword&gt;sophorolipids&lt;/keyword&gt;&lt;keyword&gt;remediation&lt;/keyword&gt;&lt;keyword&gt;pseudomonas-aeruginosa ug2&lt;/keyword&gt;&lt;keyword&gt;polycyclic aromatic-hydrocarbons&lt;/keyword&gt;&lt;keyword&gt;oil-contaminated soil&lt;/keyword&gt;&lt;keyword&gt;rhamnolipid biosurfactant&lt;/keyword&gt;&lt;keyword&gt;bacillus-subtilis&lt;/keyword&gt;&lt;keyword&gt;nonaqueous-phase&lt;/keyword&gt;&lt;keyword&gt;structural characterization&lt;/keyword&gt;&lt;keyword&gt;polyaromatic hydrocarbons&lt;/keyword&gt;&lt;keyword&gt;polychlorinated-biphenyls&lt;/keyword&gt;&lt;keyword&gt;microbial surfactants&lt;/keyword&gt;&lt;/keywords&gt;&lt;dates&gt;&lt;year&gt;2005&lt;/year&gt;&lt;pub-dates&gt;&lt;date&gt;Jan&lt;/date&gt;&lt;/pub-dates&gt;&lt;/dates&gt;&lt;isbn&gt;0269-7491&lt;/isbn&gt;&lt;accession-num&gt;ISI:000225533200001&lt;/accession-num&gt;&lt;urls&gt;&lt;related-urls&gt;&lt;url&gt;&amp;lt;Go to ISI&amp;gt;://000225533200001&lt;/url&gt;&lt;/related-urls&gt;&lt;/urls&gt;&lt;electronic-resource-num&gt;10.1016/j.envpol.2004.06.009&lt;/electronic-resource-num&gt;&lt;language&gt;English&lt;/language&gt;&lt;/record&gt;&lt;/Cite&gt;&lt;/EndNote&gt;</w:instrText>
        </w:r>
        <w:r w:rsidR="004E740A" w:rsidRPr="00EE54CB">
          <w:rPr>
            <w:sz w:val="24"/>
          </w:rPr>
          <w:fldChar w:fldCharType="separate"/>
        </w:r>
        <w:r w:rsidR="004E740A" w:rsidRPr="00EE54CB">
          <w:rPr>
            <w:noProof/>
            <w:sz w:val="24"/>
            <w:vertAlign w:val="superscript"/>
          </w:rPr>
          <w:t>1</w:t>
        </w:r>
        <w:r w:rsidR="004E740A" w:rsidRPr="00EE54CB">
          <w:rPr>
            <w:sz w:val="24"/>
          </w:rPr>
          <w:fldChar w:fldCharType="end"/>
        </w:r>
      </w:hyperlink>
      <w:r w:rsidR="00925F5C" w:rsidRPr="00EE54CB">
        <w:rPr>
          <w:sz w:val="24"/>
        </w:rPr>
        <w:t>,</w:t>
      </w:r>
      <w:r w:rsidR="004908DB" w:rsidRPr="00EE54CB">
        <w:rPr>
          <w:sz w:val="24"/>
        </w:rPr>
        <w:t xml:space="preserve"> biomedical</w:t>
      </w:r>
      <w:r w:rsidR="00221459" w:rsidRPr="00EE54CB">
        <w:rPr>
          <w:sz w:val="24"/>
        </w:rPr>
        <w:t xml:space="preserve"> applications</w:t>
      </w:r>
      <w:hyperlink w:anchor="_ENREF_2" w:tooltip="Rodrigues, 2006 #235" w:history="1">
        <w:r w:rsidR="004E740A" w:rsidRPr="00EE54CB">
          <w:rPr>
            <w:sz w:val="24"/>
          </w:rPr>
          <w:fldChar w:fldCharType="begin">
            <w:fldData xml:space="preserve">PEVuZE5vdGU+PENpdGU+PEF1dGhvcj5Sb2RyaWd1ZXM8L0F1dGhvcj48WWVhcj4yMDA2PC9ZZWFy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</w:fldData>
          </w:fldChar>
        </w:r>
        <w:r w:rsidR="004E740A">
          <w:rPr>
            <w:sz w:val="24"/>
          </w:rPr>
          <w:instrText xml:space="preserve"> ADDIN EN.CITE </w:instrText>
        </w:r>
        <w:r w:rsidR="004E740A">
          <w:rPr>
            <w:sz w:val="24"/>
          </w:rPr>
          <w:fldChar w:fldCharType="begin">
            <w:fldData xml:space="preserve">PEVuZE5vdGU+PENpdGU+PEF1dGhvcj5Sb2RyaWd1ZXM8L0F1dGhvcj48WWVhcj4yMDA2PC9ZZWFy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</w:fldData>
          </w:fldChar>
        </w:r>
        <w:r w:rsidR="004E740A">
          <w:rPr>
            <w:sz w:val="24"/>
          </w:rPr>
          <w:instrText xml:space="preserve"> ADDIN EN.CITE.DATA </w:instrText>
        </w:r>
        <w:r w:rsidR="004E740A">
          <w:rPr>
            <w:sz w:val="24"/>
          </w:rPr>
        </w:r>
        <w:r w:rsidR="004E740A">
          <w:rPr>
            <w:sz w:val="24"/>
          </w:rPr>
          <w:fldChar w:fldCharType="end"/>
        </w:r>
        <w:r w:rsidR="004E740A" w:rsidRPr="00EE54CB">
          <w:rPr>
            <w:sz w:val="24"/>
          </w:rPr>
          <w:fldChar w:fldCharType="separate"/>
        </w:r>
        <w:r w:rsidR="004E740A" w:rsidRPr="004E740A">
          <w:rPr>
            <w:noProof/>
            <w:sz w:val="24"/>
            <w:vertAlign w:val="superscript"/>
          </w:rPr>
          <w:t>2-3</w:t>
        </w:r>
        <w:r w:rsidR="004E740A" w:rsidRPr="00EE54CB">
          <w:rPr>
            <w:sz w:val="24"/>
          </w:rPr>
          <w:fldChar w:fldCharType="end"/>
        </w:r>
      </w:hyperlink>
      <w:r w:rsidR="002A3741" w:rsidRPr="00EE54CB">
        <w:rPr>
          <w:sz w:val="24"/>
        </w:rPr>
        <w:t>,</w:t>
      </w:r>
      <w:r w:rsidR="00CF5A11" w:rsidRPr="00EE54CB">
        <w:rPr>
          <w:sz w:val="24"/>
        </w:rPr>
        <w:t xml:space="preserve"> food industry</w:t>
      </w:r>
      <w:hyperlink w:anchor="_ENREF_4" w:tooltip="Kralova, 2009 #255" w:history="1">
        <w:r w:rsidR="004E740A" w:rsidRPr="00EE54CB">
          <w:rPr>
            <w:sz w:val="24"/>
          </w:rPr>
          <w:fldChar w:fldCharType="begin">
            <w:fldData xml:space="preserve">PEVuZE5vdGU+PENpdGU+PEF1dGhvcj5LcmFsb3ZhPC9BdXRob3I+PFllYXI+MjAwOTwvWWVhcj48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</w:fldData>
          </w:fldChar>
        </w:r>
        <w:r w:rsidR="004E740A">
          <w:rPr>
            <w:sz w:val="24"/>
          </w:rPr>
          <w:instrText xml:space="preserve"> ADDIN EN.CITE </w:instrText>
        </w:r>
        <w:r w:rsidR="004E740A">
          <w:rPr>
            <w:sz w:val="24"/>
          </w:rPr>
          <w:fldChar w:fldCharType="begin">
            <w:fldData xml:space="preserve">PEVuZE5vdGU+PENpdGU+PEF1dGhvcj5LcmFsb3ZhPC9BdXRob3I+PFllYXI+MjAwOTwvWWVhcj48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</w:fldData>
          </w:fldChar>
        </w:r>
        <w:r w:rsidR="004E740A">
          <w:rPr>
            <w:sz w:val="24"/>
          </w:rPr>
          <w:instrText xml:space="preserve"> ADDIN EN.CITE.DATA </w:instrText>
        </w:r>
        <w:r w:rsidR="004E740A">
          <w:rPr>
            <w:sz w:val="24"/>
          </w:rPr>
        </w:r>
        <w:r w:rsidR="004E740A">
          <w:rPr>
            <w:sz w:val="24"/>
          </w:rPr>
          <w:fldChar w:fldCharType="end"/>
        </w:r>
        <w:r w:rsidR="004E740A" w:rsidRPr="00EE54CB">
          <w:rPr>
            <w:sz w:val="24"/>
          </w:rPr>
          <w:fldChar w:fldCharType="separate"/>
        </w:r>
        <w:r w:rsidR="004E740A" w:rsidRPr="004E740A">
          <w:rPr>
            <w:noProof/>
            <w:sz w:val="24"/>
            <w:vertAlign w:val="superscript"/>
          </w:rPr>
          <w:t>4-5</w:t>
        </w:r>
        <w:r w:rsidR="004E740A" w:rsidRPr="00EE54CB">
          <w:rPr>
            <w:sz w:val="24"/>
          </w:rPr>
          <w:fldChar w:fldCharType="end"/>
        </w:r>
      </w:hyperlink>
      <w:r w:rsidR="00925F5C" w:rsidRPr="00EE54CB">
        <w:rPr>
          <w:sz w:val="24"/>
        </w:rPr>
        <w:t xml:space="preserve"> and personal care</w:t>
      </w:r>
      <w:r w:rsidR="004C6AC5" w:rsidRPr="00EE54CB">
        <w:rPr>
          <w:sz w:val="24"/>
        </w:rPr>
        <w:t>.</w:t>
      </w:r>
      <w:hyperlink w:anchor="_ENREF_6" w:tooltip="Desai, 1997 #252" w:history="1">
        <w:r w:rsidR="004E740A" w:rsidRPr="00EE54CB">
          <w:rPr>
            <w:sz w:val="24"/>
          </w:rPr>
          <w:fldChar w:fldCharType="begin">
            <w:fldData xml:space="preserve">PEVuZE5vdGU+PENpdGU+PEF1dGhvcj5EZXNhaTwvQXV0aG9yPjxZZWFyPjE5OTc8L1llYXI+PFJl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</w:fldData>
          </w:fldChar>
        </w:r>
        <w:r w:rsidR="004E740A">
          <w:rPr>
            <w:sz w:val="24"/>
          </w:rPr>
          <w:instrText xml:space="preserve"> ADDIN EN.CITE </w:instrText>
        </w:r>
        <w:r w:rsidR="004E740A">
          <w:rPr>
            <w:sz w:val="24"/>
          </w:rPr>
          <w:fldChar w:fldCharType="begin">
            <w:fldData xml:space="preserve">PEVuZE5vdGU+PENpdGU+PEF1dGhvcj5EZXNhaTwvQXV0aG9yPjxZZWFyPjE5OTc8L1llYXI+PFJl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</w:fldData>
          </w:fldChar>
        </w:r>
        <w:r w:rsidR="004E740A">
          <w:rPr>
            <w:sz w:val="24"/>
          </w:rPr>
          <w:instrText xml:space="preserve"> ADDIN EN.CITE.DATA </w:instrText>
        </w:r>
        <w:r w:rsidR="004E740A">
          <w:rPr>
            <w:sz w:val="24"/>
          </w:rPr>
        </w:r>
        <w:r w:rsidR="004E740A">
          <w:rPr>
            <w:sz w:val="24"/>
          </w:rPr>
          <w:fldChar w:fldCharType="end"/>
        </w:r>
        <w:r w:rsidR="004E740A" w:rsidRPr="00EE54CB">
          <w:rPr>
            <w:sz w:val="24"/>
          </w:rPr>
          <w:fldChar w:fldCharType="separate"/>
        </w:r>
        <w:r w:rsidR="004E740A" w:rsidRPr="004E740A">
          <w:rPr>
            <w:noProof/>
            <w:sz w:val="24"/>
            <w:vertAlign w:val="superscript"/>
          </w:rPr>
          <w:t>6-7</w:t>
        </w:r>
        <w:r w:rsidR="004E740A" w:rsidRPr="00EE54CB">
          <w:rPr>
            <w:sz w:val="24"/>
          </w:rPr>
          <w:fldChar w:fldCharType="end"/>
        </w:r>
      </w:hyperlink>
      <w:r w:rsidR="00D63FA5" w:rsidRPr="00EE54CB">
        <w:rPr>
          <w:sz w:val="24"/>
        </w:rPr>
        <w:t xml:space="preserve"> C</w:t>
      </w:r>
      <w:r w:rsidR="0079009F" w:rsidRPr="00EE54CB">
        <w:rPr>
          <w:sz w:val="24"/>
        </w:rPr>
        <w:t xml:space="preserve">urrent environmental requirements place emphasis on </w:t>
      </w:r>
      <w:r w:rsidR="007A6374" w:rsidRPr="00EE54CB">
        <w:rPr>
          <w:sz w:val="24"/>
        </w:rPr>
        <w:t xml:space="preserve">the use of </w:t>
      </w:r>
      <w:r w:rsidR="0079009F" w:rsidRPr="00EE54CB">
        <w:rPr>
          <w:sz w:val="24"/>
        </w:rPr>
        <w:t xml:space="preserve">biosustainable and biodegradable surfactant based </w:t>
      </w:r>
      <w:r w:rsidR="00EF4CAD" w:rsidRPr="00EE54CB">
        <w:rPr>
          <w:sz w:val="24"/>
        </w:rPr>
        <w:t xml:space="preserve">products </w:t>
      </w:r>
      <w:r w:rsidR="00D63FA5" w:rsidRPr="00EE54CB">
        <w:rPr>
          <w:sz w:val="24"/>
        </w:rPr>
        <w:t>pushing</w:t>
      </w:r>
      <w:r w:rsidR="0079009F" w:rsidRPr="00EE54CB">
        <w:rPr>
          <w:sz w:val="24"/>
        </w:rPr>
        <w:t xml:space="preserve"> industries </w:t>
      </w:r>
      <w:r w:rsidR="00D63FA5" w:rsidRPr="00EE54CB">
        <w:rPr>
          <w:sz w:val="24"/>
        </w:rPr>
        <w:t>to search for</w:t>
      </w:r>
      <w:r w:rsidR="00EF4CAD" w:rsidRPr="00EE54CB">
        <w:rPr>
          <w:sz w:val="24"/>
        </w:rPr>
        <w:t xml:space="preserve"> </w:t>
      </w:r>
      <w:r w:rsidR="00B2760B" w:rsidRPr="00EE54CB">
        <w:rPr>
          <w:sz w:val="24"/>
        </w:rPr>
        <w:t>multi</w:t>
      </w:r>
      <w:r w:rsidR="00EF4CAD" w:rsidRPr="00EE54CB">
        <w:rPr>
          <w:sz w:val="24"/>
        </w:rPr>
        <w:t xml:space="preserve"> functioning </w:t>
      </w:r>
      <w:r w:rsidR="00292153" w:rsidRPr="00EE54CB">
        <w:rPr>
          <w:sz w:val="24"/>
        </w:rPr>
        <w:t>surfactants</w:t>
      </w:r>
      <w:r w:rsidR="00EF4CAD" w:rsidRPr="00EE54CB">
        <w:rPr>
          <w:sz w:val="24"/>
        </w:rPr>
        <w:t xml:space="preserve"> derived from natural sources.</w:t>
      </w:r>
      <w:hyperlink w:anchor="_ENREF_8" w:tooltip="Foley, 2012 #263" w:history="1">
        <w:r w:rsidR="004E740A" w:rsidRPr="00EE54CB">
          <w:rPr>
            <w:sz w:val="24"/>
          </w:rPr>
          <w:fldChar w:fldCharType="begin"/>
        </w:r>
        <w:r w:rsidR="004E740A" w:rsidRPr="00EE54CB">
          <w:rPr>
            <w:sz w:val="24"/>
          </w:rPr>
          <w:instrText xml:space="preserve"> ADDIN EN.CITE &lt;EndNote&gt;&lt;Cite&gt;&lt;Author&gt;Foley&lt;/Author&gt;&lt;Year&gt;2012&lt;/Year&gt;&lt;RecNum&gt;263&lt;/RecNum&gt;&lt;DisplayText&gt;&lt;style face="superscript"&gt;8&lt;/style&gt;&lt;/DisplayText&gt;&lt;record&gt;&lt;rec-number&gt;263&lt;/rec-number&gt;&lt;foreign-keys&gt;&lt;key app="EN" db-id="92dfas2dbw5ar0ed5dv5esdxr9fww5tsax50"&gt;263&lt;/key&gt;&lt;/foreign-keys&gt;&lt;ref-type name="Journal Article"&gt;17&lt;/ref-type&gt;&lt;contributors&gt;&lt;authors&gt;&lt;author&gt;Foley, P.&lt;/author&gt;&lt;author&gt;Pour, A. K.&lt;/author&gt;&lt;author&gt;Beach, E. S.&lt;/author&gt;&lt;author&gt;Zimmerman, J. B.&lt;/author&gt;&lt;/authors&gt;&lt;/contributors&gt;&lt;auth-address&gt;Yale Univ, Ctr Green Chem &amp;amp; Green Engn, New Haven, CT 06511 USA&lt;/auth-address&gt;&lt;titles&gt;&lt;title&gt;Derivation and synthesis of renewable surfactants&lt;/title&gt;&lt;secondary-title&gt;Chemical Society Reviews&lt;/secondary-title&gt;&lt;alt-title&gt;Chem Soc Rev&lt;/alt-title&gt;&lt;/titles&gt;&lt;periodical&gt;&lt;full-title&gt;Chemical Society Reviews&lt;/full-title&gt;&lt;/periodical&gt;&lt;pages&gt;1499-1518&lt;/pages&gt;&lt;volume&gt;41&lt;/volume&gt;&lt;number&gt;4&lt;/number&gt;&lt;keywords&gt;&lt;keyword&gt;methyl-ester sulfonates&lt;/keyword&gt;&lt;keyword&gt;pseudomonas-aeruginosa&lt;/keyword&gt;&lt;keyword&gt;biosurfactant production&lt;/keyword&gt;&lt;keyword&gt;vegetable-oils&lt;/keyword&gt;&lt;keyword&gt;torulopsis-bombicola&lt;/keyword&gt;&lt;keyword&gt;microbial-production&lt;/keyword&gt;&lt;keyword&gt;bacillus-subtilis&lt;/keyword&gt;&lt;keyword&gt;candida-bombicola&lt;/keyword&gt;&lt;keyword&gt;fatty-acids&lt;/keyword&gt;&lt;keyword&gt;biotechnological production&lt;/keyword&gt;&lt;/keywords&gt;&lt;dates&gt;&lt;year&gt;2012&lt;/year&gt;&lt;/dates&gt;&lt;isbn&gt;0306-0012&lt;/isbn&gt;&lt;accession-num&gt;ISI:000299638600008&lt;/accession-num&gt;&lt;urls&gt;&lt;related-urls&gt;&lt;url&gt;&amp;lt;Go to ISI&amp;gt;://000299638600008&lt;/url&gt;&lt;/related-urls&gt;&lt;/urls&gt;&lt;electronic-resource-num&gt;10.1039/c1cs15217c&lt;/electronic-resource-num&gt;&lt;language&gt;English&lt;/language&gt;&lt;/record&gt;&lt;/Cite&gt;&lt;/EndNote&gt;</w:instrText>
        </w:r>
        <w:r w:rsidR="004E740A" w:rsidRPr="00EE54CB">
          <w:rPr>
            <w:sz w:val="24"/>
          </w:rPr>
          <w:fldChar w:fldCharType="separate"/>
        </w:r>
        <w:r w:rsidR="004E740A" w:rsidRPr="00EE54CB">
          <w:rPr>
            <w:noProof/>
            <w:sz w:val="24"/>
            <w:vertAlign w:val="superscript"/>
          </w:rPr>
          <w:t>8</w:t>
        </w:r>
        <w:r w:rsidR="004E740A" w:rsidRPr="00EE54CB">
          <w:rPr>
            <w:sz w:val="24"/>
          </w:rPr>
          <w:fldChar w:fldCharType="end"/>
        </w:r>
      </w:hyperlink>
      <w:r w:rsidR="00AB57A5" w:rsidRPr="00EE54CB">
        <w:rPr>
          <w:sz w:val="24"/>
        </w:rPr>
        <w:t xml:space="preserve"> </w:t>
      </w:r>
      <w:r w:rsidR="00C3170A" w:rsidRPr="00EE54CB">
        <w:rPr>
          <w:sz w:val="24"/>
        </w:rPr>
        <w:t>To meet requirements and increase consumer appeal</w:t>
      </w:r>
      <w:r w:rsidR="00AD4029">
        <w:rPr>
          <w:sz w:val="24"/>
        </w:rPr>
        <w:t>,</w:t>
      </w:r>
      <w:r w:rsidR="00C3170A" w:rsidRPr="00EE54CB">
        <w:rPr>
          <w:sz w:val="24"/>
        </w:rPr>
        <w:t xml:space="preserve"> a</w:t>
      </w:r>
      <w:r w:rsidR="0069752D" w:rsidRPr="00EE54CB">
        <w:rPr>
          <w:sz w:val="24"/>
        </w:rPr>
        <w:t>lternatives to conventional petrochemical derived surfactants are highly sought</w:t>
      </w:r>
      <w:r w:rsidR="00AB57A5" w:rsidRPr="00EE54CB">
        <w:rPr>
          <w:sz w:val="24"/>
        </w:rPr>
        <w:t xml:space="preserve"> after</w:t>
      </w:r>
      <w:r w:rsidR="0069752D" w:rsidRPr="00EE54CB">
        <w:rPr>
          <w:sz w:val="24"/>
        </w:rPr>
        <w:t xml:space="preserve">. </w:t>
      </w:r>
      <w:r w:rsidR="00612A9A" w:rsidRPr="00EE54CB">
        <w:rPr>
          <w:sz w:val="24"/>
        </w:rPr>
        <w:t xml:space="preserve">In this landscape, </w:t>
      </w:r>
      <w:r w:rsidR="00CA7B0E" w:rsidRPr="00EE54CB">
        <w:rPr>
          <w:sz w:val="24"/>
        </w:rPr>
        <w:t>the search for new</w:t>
      </w:r>
      <w:r w:rsidR="00E41338" w:rsidRPr="00EE54CB">
        <w:rPr>
          <w:sz w:val="24"/>
        </w:rPr>
        <w:t xml:space="preserve"> bio-polymer surfactants</w:t>
      </w:r>
      <w:r w:rsidR="006879CF" w:rsidRPr="00EE54CB">
        <w:rPr>
          <w:sz w:val="24"/>
        </w:rPr>
        <w:t xml:space="preserve"> derived from proteins</w:t>
      </w:r>
      <w:r w:rsidR="00CA7B0E" w:rsidRPr="00EE54CB">
        <w:rPr>
          <w:sz w:val="24"/>
        </w:rPr>
        <w:t xml:space="preserve"> </w:t>
      </w:r>
      <w:r w:rsidR="000A00ED" w:rsidRPr="00EE54CB">
        <w:rPr>
          <w:sz w:val="24"/>
        </w:rPr>
        <w:t>has</w:t>
      </w:r>
      <w:r w:rsidR="00612A9A" w:rsidRPr="00EE54CB">
        <w:rPr>
          <w:sz w:val="24"/>
        </w:rPr>
        <w:t xml:space="preserve"> become an</w:t>
      </w:r>
      <w:r w:rsidR="003B7292" w:rsidRPr="00EE54CB">
        <w:rPr>
          <w:sz w:val="24"/>
        </w:rPr>
        <w:t xml:space="preserve"> important area of research</w:t>
      </w:r>
      <w:r w:rsidR="006879CF" w:rsidRPr="00EE54CB">
        <w:rPr>
          <w:sz w:val="24"/>
        </w:rPr>
        <w:t>, as they possess desirable physicochemical properties and a</w:t>
      </w:r>
      <w:r w:rsidR="0069752D" w:rsidRPr="00EE54CB">
        <w:rPr>
          <w:sz w:val="24"/>
        </w:rPr>
        <w:t xml:space="preserve"> </w:t>
      </w:r>
      <w:r w:rsidR="000A00ED" w:rsidRPr="00EE54CB">
        <w:rPr>
          <w:sz w:val="24"/>
        </w:rPr>
        <w:t>biocompatible and environmentally friendly</w:t>
      </w:r>
      <w:r w:rsidR="0069752D" w:rsidRPr="00EE54CB">
        <w:rPr>
          <w:sz w:val="24"/>
        </w:rPr>
        <w:t xml:space="preserve"> nature</w:t>
      </w:r>
      <w:r w:rsidR="00A23FF5" w:rsidRPr="00EE54CB">
        <w:rPr>
          <w:sz w:val="24"/>
        </w:rPr>
        <w:t>.</w:t>
      </w:r>
      <w:hyperlink w:anchor="_ENREF_9" w:tooltip="Nnanna, 2001 #264" w:history="1">
        <w:r w:rsidR="004E740A" w:rsidRPr="00EE54CB">
          <w:rPr>
            <w:sz w:val="24"/>
          </w:rPr>
          <w:fldChar w:fldCharType="begin"/>
        </w:r>
        <w:r w:rsidR="004E740A" w:rsidRPr="00EE54CB">
          <w:rPr>
            <w:sz w:val="24"/>
          </w:rPr>
          <w:instrText xml:space="preserve"> ADDIN EN.CITE &lt;EndNote&gt;&lt;Cite&gt;&lt;Author&gt;Nnanna&lt;/Author&gt;&lt;Year&gt;2001&lt;/Year&gt;&lt;RecNum&gt;264&lt;/RecNum&gt;&lt;DisplayText&gt;&lt;style face="superscript"&gt;9&lt;/style&gt;&lt;/DisplayText&gt;&lt;record&gt;&lt;rec-number&gt;264&lt;/rec-number&gt;&lt;foreign-keys&gt;&lt;key app="EN" db-id="92dfas2dbw5ar0ed5dv5esdxr9fww5tsax50"&gt;264&lt;/key&gt;&lt;/foreign-keys&gt;&lt;ref-type name="Book"&gt;6&lt;/ref-type&gt;&lt;contributors&gt;&lt;authors&gt;&lt;author&gt;Nnanna, Ifendu A.&lt;/author&gt;&lt;author&gt;Xia, Jiding&lt;/author&gt;&lt;/authors&gt;&lt;/contributors&gt;&lt;titles&gt;&lt;title&gt;Protein-based surfactants : synthesis, physicochemical properties, and applications&lt;/title&gt;&lt;/titles&gt;&lt;keywords&gt;&lt;keyword&gt;Protein-based surfactants.&lt;/keyword&gt;&lt;/keywords&gt;&lt;dates&gt;&lt;year&gt;2001&lt;/year&gt;&lt;/dates&gt;&lt;pub-location&gt;New York&lt;/pub-location&gt;&lt;publisher&gt;Marcel Dekker&lt;/publisher&gt;&lt;isbn&gt;082470004X&lt;/isbn&gt;&lt;accession-num&gt;s668677007&lt;/accession-num&gt;&lt;call-num&gt;668.1 21&amp;#xD;British Library STI (B) LD 65 blsrissc&lt;/call-num&gt;&lt;urls&gt;&lt;/urls&gt;&lt;/record&gt;&lt;/Cite&gt;&lt;/EndNote&gt;</w:instrText>
        </w:r>
        <w:r w:rsidR="004E740A" w:rsidRPr="00EE54CB">
          <w:rPr>
            <w:sz w:val="24"/>
          </w:rPr>
          <w:fldChar w:fldCharType="separate"/>
        </w:r>
        <w:r w:rsidR="004E740A" w:rsidRPr="00EE54CB">
          <w:rPr>
            <w:noProof/>
            <w:sz w:val="24"/>
            <w:vertAlign w:val="superscript"/>
          </w:rPr>
          <w:t>9</w:t>
        </w:r>
        <w:r w:rsidR="004E740A" w:rsidRPr="00EE54CB">
          <w:rPr>
            <w:sz w:val="24"/>
          </w:rPr>
          <w:fldChar w:fldCharType="end"/>
        </w:r>
      </w:hyperlink>
      <w:r w:rsidR="00E41338" w:rsidRPr="00EE54CB">
        <w:rPr>
          <w:sz w:val="24"/>
        </w:rPr>
        <w:t xml:space="preserve"> </w:t>
      </w:r>
      <w:r w:rsidRPr="00EE54CB">
        <w:rPr>
          <w:sz w:val="24"/>
        </w:rPr>
        <w:t>Sil</w:t>
      </w:r>
      <w:r w:rsidR="002977B0" w:rsidRPr="00EE54CB">
        <w:rPr>
          <w:sz w:val="24"/>
        </w:rPr>
        <w:t>k f</w:t>
      </w:r>
      <w:r w:rsidRPr="00EE54CB">
        <w:rPr>
          <w:sz w:val="24"/>
        </w:rPr>
        <w:t>ibroin</w:t>
      </w:r>
      <w:r w:rsidR="00762A6B" w:rsidRPr="00EE54CB">
        <w:rPr>
          <w:sz w:val="24"/>
        </w:rPr>
        <w:t xml:space="preserve"> </w:t>
      </w:r>
      <w:r w:rsidR="00CA7B0E" w:rsidRPr="00EE54CB">
        <w:rPr>
          <w:sz w:val="24"/>
        </w:rPr>
        <w:t xml:space="preserve">is a </w:t>
      </w:r>
      <w:r w:rsidR="00762A6B" w:rsidRPr="00EE54CB">
        <w:rPr>
          <w:sz w:val="24"/>
        </w:rPr>
        <w:t>protein</w:t>
      </w:r>
      <w:r w:rsidR="00612A9A" w:rsidRPr="00EE54CB">
        <w:rPr>
          <w:sz w:val="24"/>
        </w:rPr>
        <w:t xml:space="preserve"> </w:t>
      </w:r>
      <w:r w:rsidR="00CA7B0E" w:rsidRPr="00EE54CB">
        <w:rPr>
          <w:sz w:val="24"/>
        </w:rPr>
        <w:t xml:space="preserve">which </w:t>
      </w:r>
      <w:r w:rsidR="00612A9A" w:rsidRPr="00EE54CB">
        <w:rPr>
          <w:sz w:val="24"/>
        </w:rPr>
        <w:t>has been</w:t>
      </w:r>
      <w:r w:rsidRPr="00EE54CB">
        <w:rPr>
          <w:sz w:val="24"/>
        </w:rPr>
        <w:t xml:space="preserve"> </w:t>
      </w:r>
      <w:r w:rsidR="00A91F2D" w:rsidRPr="00EE54CB">
        <w:rPr>
          <w:sz w:val="24"/>
        </w:rPr>
        <w:t>extensively studied as a bi</w:t>
      </w:r>
      <w:r w:rsidRPr="00EE54CB">
        <w:rPr>
          <w:sz w:val="24"/>
        </w:rPr>
        <w:t>omaterial</w:t>
      </w:r>
      <w:hyperlink w:anchor="_ENREF_10" w:tooltip="Rockwood, 2011 #3" w:history="1">
        <w:r w:rsidR="004E740A" w:rsidRPr="00EE54CB">
          <w:rPr>
            <w:sz w:val="24"/>
          </w:rPr>
          <w:fldChar w:fldCharType="begin"/>
        </w:r>
        <w:r w:rsidR="004E740A" w:rsidRPr="00EE54CB">
          <w:rPr>
            <w:sz w:val="24"/>
          </w:rPr>
          <w:instrText xml:space="preserve"> ADDIN EN.CITE &lt;EndNote&gt;&lt;Cite&gt;&lt;Author&gt;Rockwood&lt;/Author&gt;&lt;Year&gt;2011&lt;/Year&gt;&lt;RecNum&gt;3&lt;/RecNum&gt;&lt;DisplayText&gt;&lt;style face="superscript"&gt;10&lt;/style&gt;&lt;/DisplayText&gt;&lt;record&gt;&lt;rec-number&gt;3&lt;/rec-number&gt;&lt;foreign-keys&gt;&lt;key app="EN" db-id="92dfas2dbw5ar0ed5dv5esdxr9fww5tsax50"&gt;3&lt;/key&gt;&lt;/foreign-keys&gt;&lt;ref-type name="Journal Article"&gt;17&lt;/ref-type&gt;&lt;contributors&gt;&lt;authors&gt;&lt;author&gt;Rockwood, D. N.&lt;/author&gt;&lt;author&gt;Preda, R. C.&lt;/author&gt;&lt;author&gt;Yucel, T.&lt;/author&gt;&lt;author&gt;Wang, X.&lt;/author&gt;&lt;author&gt;Lovett, M. L.&lt;/author&gt;&lt;author&gt;Kaplan, D. L.&lt;/author&gt;&lt;/authors&gt;&lt;/contributors&gt;&lt;auth-address&gt;Department of Biomedical Engineering, Tufts University, Medford, Massachusetts, USA.&lt;/auth-address&gt;&lt;titles&gt;&lt;title&gt;Materials fabrication from Bombyx mori silk fibroi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612-31&lt;/pages&gt;&lt;volume&gt;6&lt;/volume&gt;&lt;number&gt;10&lt;/number&gt;&lt;edition&gt;2011/10/01&lt;/edition&gt;&lt;keywords&gt;&lt;keyword&gt;Animals&lt;/keyword&gt;&lt;keyword&gt;Biocompatible Materials/*chemical synthesis&lt;/keyword&gt;&lt;keyword&gt;Biotechnology/*methods&lt;/keyword&gt;&lt;keyword&gt;Bombyx/*chemistry&lt;/keyword&gt;&lt;keyword&gt;Fibroins/*chemistry/isolation &amp;amp; purification&lt;/keyword&gt;&lt;keyword&gt;Prostheses and Implants&lt;/keyword&gt;&lt;keyword&gt;Surface Properties&lt;/keyword&gt;&lt;keyword&gt;Tissue Scaffolds/chemistry&lt;/keyword&gt;&lt;/keywords&gt;&lt;dates&gt;&lt;year&gt;2011&lt;/year&gt;&lt;pub-dates&gt;&lt;date&gt;Oct&lt;/date&gt;&lt;/pub-dates&gt;&lt;/dates&gt;&lt;isbn&gt;1750-2799 (Electronic)&amp;#xD;1750-2799 (Linking)&lt;/isbn&gt;&lt;accession-num&gt;21959241&lt;/accession-num&gt;&lt;work-type&gt;Research Support, N.I.H., Extramural&amp;#xD;Research Support, U.S. Gov&amp;apos;t, Non-P.H.S.&lt;/work-type&gt;&lt;urls&gt;&lt;related-urls&gt;&lt;url&gt;http://www.ncbi.nlm.nih.gov/pubmed/21959241&lt;/url&gt;&lt;/related-urls&gt;&lt;/urls&gt;&lt;electronic-resource-num&gt;10.1038/nprot.2011.379&lt;/electronic-resource-num&gt;&lt;language&gt;eng&lt;/language&gt;&lt;/record&gt;&lt;/Cite&gt;&lt;/EndNote&gt;</w:instrText>
        </w:r>
        <w:r w:rsidR="004E740A" w:rsidRPr="00EE54CB">
          <w:rPr>
            <w:sz w:val="24"/>
          </w:rPr>
          <w:fldChar w:fldCharType="separate"/>
        </w:r>
        <w:r w:rsidR="004E740A" w:rsidRPr="00EE54CB">
          <w:rPr>
            <w:noProof/>
            <w:sz w:val="24"/>
            <w:vertAlign w:val="superscript"/>
          </w:rPr>
          <w:t>10</w:t>
        </w:r>
        <w:r w:rsidR="004E740A" w:rsidRPr="00EE54CB">
          <w:rPr>
            <w:sz w:val="24"/>
          </w:rPr>
          <w:fldChar w:fldCharType="end"/>
        </w:r>
      </w:hyperlink>
      <w:r w:rsidR="004C6AC5" w:rsidRPr="00EE54CB">
        <w:rPr>
          <w:sz w:val="24"/>
        </w:rPr>
        <w:t>,</w:t>
      </w:r>
      <w:r w:rsidRPr="00EE54CB">
        <w:rPr>
          <w:sz w:val="24"/>
        </w:rPr>
        <w:t xml:space="preserve"> attracting much attention for its biodegradable and</w:t>
      </w:r>
      <w:r w:rsidR="00A91F2D" w:rsidRPr="00EE54CB">
        <w:rPr>
          <w:sz w:val="24"/>
        </w:rPr>
        <w:t xml:space="preserve"> biocompatible</w:t>
      </w:r>
      <w:hyperlink w:anchor="_ENREF_11" w:tooltip="Thurber, 2015 #192" w:history="1">
        <w:r w:rsidR="004E740A" w:rsidRPr="00EE54CB">
          <w:rPr>
            <w:sz w:val="24"/>
          </w:rPr>
          <w:fldChar w:fldCharType="begin">
            <w:fldData xml:space="preserve">PEVuZE5vdGU+PENpdGU+PEF1dGhvcj5UaHVyYmVyPC9BdXRob3I+PFllYXI+MjAxNTwvWWVhcj48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MTQ1LTE1NzwvcGFnZXM+PHZvbHVtZT43MTwv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</w:fldData>
          </w:fldChar>
        </w:r>
        <w:r w:rsidR="004E740A" w:rsidRPr="00EE54CB">
          <w:rPr>
            <w:sz w:val="24"/>
          </w:rPr>
          <w:instrText xml:space="preserve"> ADDIN EN.CITE </w:instrText>
        </w:r>
        <w:r w:rsidR="004E740A" w:rsidRPr="00EE54CB">
          <w:rPr>
            <w:sz w:val="24"/>
          </w:rPr>
          <w:fldChar w:fldCharType="begin">
            <w:fldData xml:space="preserve">PEVuZE5vdGU+PENpdGU+PEF1dGhvcj5UaHVyYmVyPC9BdXRob3I+PFllYXI+MjAxNTwvWWVhcj48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MTQ1LTE1NzwvcGFnZXM+PHZvbHVtZT43MTwv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</w:fldData>
          </w:fldChar>
        </w:r>
        <w:r w:rsidR="004E740A" w:rsidRPr="00EE54CB">
          <w:rPr>
            <w:sz w:val="24"/>
          </w:rPr>
          <w:instrText xml:space="preserve"> ADDIN EN.CITE.DATA </w:instrText>
        </w:r>
        <w:r w:rsidR="004E740A" w:rsidRPr="00EE54CB">
          <w:rPr>
            <w:sz w:val="24"/>
          </w:rPr>
        </w:r>
        <w:r w:rsidR="004E740A" w:rsidRPr="00EE54CB">
          <w:rPr>
            <w:sz w:val="24"/>
          </w:rPr>
          <w:fldChar w:fldCharType="end"/>
        </w:r>
        <w:r w:rsidR="004E740A" w:rsidRPr="00EE54CB">
          <w:rPr>
            <w:sz w:val="24"/>
          </w:rPr>
        </w:r>
        <w:r w:rsidR="004E740A" w:rsidRPr="00EE54CB">
          <w:rPr>
            <w:sz w:val="24"/>
          </w:rPr>
          <w:fldChar w:fldCharType="separate"/>
        </w:r>
        <w:r w:rsidR="004E740A" w:rsidRPr="00EE54CB">
          <w:rPr>
            <w:noProof/>
            <w:sz w:val="24"/>
            <w:vertAlign w:val="superscript"/>
          </w:rPr>
          <w:t>11</w:t>
        </w:r>
        <w:r w:rsidR="004E740A" w:rsidRPr="00EE54CB">
          <w:rPr>
            <w:sz w:val="24"/>
          </w:rPr>
          <w:fldChar w:fldCharType="end"/>
        </w:r>
      </w:hyperlink>
      <w:r w:rsidR="005E22BA" w:rsidRPr="00EE54CB">
        <w:rPr>
          <w:sz w:val="24"/>
        </w:rPr>
        <w:t xml:space="preserve"> properties as well as</w:t>
      </w:r>
      <w:r w:rsidR="00762A6B" w:rsidRPr="00EE54CB">
        <w:rPr>
          <w:sz w:val="24"/>
        </w:rPr>
        <w:t xml:space="preserve"> other</w:t>
      </w:r>
      <w:r w:rsidRPr="00EE54CB">
        <w:rPr>
          <w:sz w:val="24"/>
        </w:rPr>
        <w:t xml:space="preserve"> excellent material properties </w:t>
      </w:r>
      <w:r w:rsidR="00D420F0">
        <w:rPr>
          <w:sz w:val="24"/>
        </w:rPr>
        <w:t xml:space="preserve">(e.g. strong mechanical strength) </w:t>
      </w:r>
      <w:r w:rsidRPr="00EE54CB">
        <w:rPr>
          <w:sz w:val="24"/>
        </w:rPr>
        <w:t xml:space="preserve">making it highly versatile </w:t>
      </w:r>
      <w:r w:rsidR="00F04A2B" w:rsidRPr="00EE54CB">
        <w:rPr>
          <w:sz w:val="24"/>
        </w:rPr>
        <w:t xml:space="preserve">for use in </w:t>
      </w:r>
      <w:r w:rsidR="00A66081" w:rsidRPr="00EE54CB">
        <w:rPr>
          <w:sz w:val="24"/>
        </w:rPr>
        <w:t xml:space="preserve">a </w:t>
      </w:r>
      <w:r w:rsidR="00F04A2B" w:rsidRPr="00EE54CB">
        <w:rPr>
          <w:sz w:val="24"/>
        </w:rPr>
        <w:t xml:space="preserve">diverse </w:t>
      </w:r>
      <w:r w:rsidR="00A66081" w:rsidRPr="00EE54CB">
        <w:rPr>
          <w:sz w:val="24"/>
        </w:rPr>
        <w:t xml:space="preserve">range of </w:t>
      </w:r>
      <w:r w:rsidR="00433B3E" w:rsidRPr="00EE54CB">
        <w:rPr>
          <w:sz w:val="24"/>
        </w:rPr>
        <w:t>applications</w:t>
      </w:r>
      <w:r w:rsidR="00EA5D96" w:rsidRPr="00EE54CB">
        <w:rPr>
          <w:sz w:val="24"/>
        </w:rPr>
        <w:t xml:space="preserve"> </w:t>
      </w:r>
      <w:r w:rsidR="00433B3E" w:rsidRPr="00EE54CB">
        <w:rPr>
          <w:sz w:val="24"/>
        </w:rPr>
        <w:t>from</w:t>
      </w:r>
      <w:r w:rsidR="00A66081" w:rsidRPr="00EE54CB">
        <w:rPr>
          <w:sz w:val="24"/>
        </w:rPr>
        <w:t xml:space="preserve"> </w:t>
      </w:r>
      <w:r w:rsidR="00433B3E" w:rsidRPr="00EE54CB">
        <w:rPr>
          <w:sz w:val="24"/>
        </w:rPr>
        <w:t>tissue engineering scaffolds to</w:t>
      </w:r>
      <w:r w:rsidR="00EA5D96" w:rsidRPr="00EE54CB">
        <w:rPr>
          <w:sz w:val="24"/>
        </w:rPr>
        <w:t xml:space="preserve"> </w:t>
      </w:r>
      <w:r w:rsidR="00D84035" w:rsidRPr="00EE54CB">
        <w:rPr>
          <w:sz w:val="24"/>
        </w:rPr>
        <w:t>drug delivery</w:t>
      </w:r>
      <w:r w:rsidR="005173E8">
        <w:rPr>
          <w:sz w:val="24"/>
        </w:rPr>
        <w:t xml:space="preserve"> vectors</w:t>
      </w:r>
      <w:r w:rsidR="004C6AC5" w:rsidRPr="00EE54CB">
        <w:rPr>
          <w:sz w:val="24"/>
        </w:rPr>
        <w:t>.</w:t>
      </w:r>
      <w:hyperlink w:anchor="_ENREF_12" w:tooltip="Tao, 2015 #236" w:history="1">
        <w:r w:rsidR="004E740A" w:rsidRPr="00EE54CB">
          <w:rPr>
            <w:sz w:val="24"/>
          </w:rPr>
          <w:fldChar w:fldCharType="begin">
            <w:fldData xml:space="preserve">PEVuZE5vdGU+PENpdGU+PEF1dGhvcj5UYW88L0F1dGhvcj48WWVhcj4yMDE1PC9ZZWFyPjxSZWNO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Q1ODMtNDU5MTwvcGFnZXM+PHZvbHVtZT4zMTwvdm9sdW1lPjxudW1iZXI+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</w:fldData>
          </w:fldChar>
        </w:r>
        <w:r w:rsidR="004E740A" w:rsidRPr="00EE54CB">
          <w:rPr>
            <w:sz w:val="24"/>
          </w:rPr>
          <w:instrText xml:space="preserve"> ADDIN EN.CITE </w:instrText>
        </w:r>
        <w:r w:rsidR="004E740A" w:rsidRPr="00EE54CB">
          <w:rPr>
            <w:sz w:val="24"/>
          </w:rPr>
          <w:fldChar w:fldCharType="begin">
            <w:fldData xml:space="preserve">PEVuZE5vdGU+PENpdGU+PEF1dGhvcj5UYW88L0F1dGhvcj48WWVhcj4yMDE1PC9ZZWFyPjxSZWNO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</w:fldData>
          </w:fldChar>
        </w:r>
        <w:r w:rsidR="004E740A" w:rsidRPr="00EE54CB">
          <w:rPr>
            <w:sz w:val="24"/>
          </w:rPr>
          <w:instrText xml:space="preserve"> ADDIN EN.CITE.DATA </w:instrText>
        </w:r>
        <w:r w:rsidR="004E740A" w:rsidRPr="00EE54CB">
          <w:rPr>
            <w:sz w:val="24"/>
          </w:rPr>
        </w:r>
        <w:r w:rsidR="004E740A" w:rsidRPr="00EE54CB">
          <w:rPr>
            <w:sz w:val="24"/>
          </w:rPr>
          <w:fldChar w:fldCharType="end"/>
        </w:r>
        <w:r w:rsidR="004E740A" w:rsidRPr="00EE54CB">
          <w:rPr>
            <w:sz w:val="24"/>
          </w:rPr>
        </w:r>
        <w:r w:rsidR="004E740A" w:rsidRPr="00EE54CB">
          <w:rPr>
            <w:sz w:val="24"/>
          </w:rPr>
          <w:fldChar w:fldCharType="separate"/>
        </w:r>
        <w:r w:rsidR="004E740A" w:rsidRPr="00EE54CB">
          <w:rPr>
            <w:noProof/>
            <w:sz w:val="24"/>
            <w:vertAlign w:val="superscript"/>
          </w:rPr>
          <w:t>12-15</w:t>
        </w:r>
        <w:r w:rsidR="004E740A" w:rsidRPr="00EE54CB">
          <w:rPr>
            <w:sz w:val="24"/>
          </w:rPr>
          <w:fldChar w:fldCharType="end"/>
        </w:r>
      </w:hyperlink>
      <w:r w:rsidR="007F3789" w:rsidRPr="00EE54CB">
        <w:rPr>
          <w:sz w:val="24"/>
        </w:rPr>
        <w:t xml:space="preserve"> However silk fibroin</w:t>
      </w:r>
      <w:r w:rsidR="00464F40" w:rsidRPr="00EE54CB">
        <w:rPr>
          <w:sz w:val="24"/>
        </w:rPr>
        <w:t>’</w:t>
      </w:r>
      <w:r w:rsidR="007F3789" w:rsidRPr="00EE54CB">
        <w:rPr>
          <w:sz w:val="24"/>
        </w:rPr>
        <w:t>s</w:t>
      </w:r>
      <w:r w:rsidRPr="00EE54CB">
        <w:rPr>
          <w:sz w:val="24"/>
        </w:rPr>
        <w:t xml:space="preserve"> </w:t>
      </w:r>
      <w:r w:rsidR="00CA7B0E" w:rsidRPr="00EE54CB">
        <w:rPr>
          <w:sz w:val="24"/>
        </w:rPr>
        <w:t xml:space="preserve">interfacial </w:t>
      </w:r>
      <w:r w:rsidRPr="00EE54CB">
        <w:rPr>
          <w:sz w:val="24"/>
        </w:rPr>
        <w:t>adsorption behaviour and its surface active propertie</w:t>
      </w:r>
      <w:r w:rsidR="00C26F3A" w:rsidRPr="00EE54CB">
        <w:rPr>
          <w:sz w:val="24"/>
        </w:rPr>
        <w:t>s are poorly understood and have</w:t>
      </w:r>
      <w:r w:rsidR="00971E11" w:rsidRPr="00EE54CB">
        <w:rPr>
          <w:sz w:val="24"/>
        </w:rPr>
        <w:t xml:space="preserve"> not been extensively</w:t>
      </w:r>
      <w:r w:rsidRPr="00EE54CB">
        <w:rPr>
          <w:sz w:val="24"/>
        </w:rPr>
        <w:t xml:space="preserve"> characterized thus limiting</w:t>
      </w:r>
      <w:r w:rsidR="00585FFE" w:rsidRPr="00EE54CB">
        <w:rPr>
          <w:sz w:val="24"/>
        </w:rPr>
        <w:t xml:space="preserve"> its potential</w:t>
      </w:r>
      <w:r w:rsidR="007A6374" w:rsidRPr="00EE54CB">
        <w:rPr>
          <w:sz w:val="24"/>
        </w:rPr>
        <w:t xml:space="preserve"> use</w:t>
      </w:r>
      <w:r w:rsidR="00585FFE" w:rsidRPr="00EE54CB">
        <w:rPr>
          <w:sz w:val="24"/>
        </w:rPr>
        <w:t xml:space="preserve"> </w:t>
      </w:r>
      <w:r w:rsidRPr="00EE54CB">
        <w:rPr>
          <w:sz w:val="24"/>
        </w:rPr>
        <w:t>as a surface active agent</w:t>
      </w:r>
      <w:r w:rsidR="00333251" w:rsidRPr="00EE54CB">
        <w:rPr>
          <w:sz w:val="24"/>
        </w:rPr>
        <w:t xml:space="preserve"> and its</w:t>
      </w:r>
      <w:r w:rsidR="00BA3C4D" w:rsidRPr="00EE54CB">
        <w:rPr>
          <w:sz w:val="24"/>
        </w:rPr>
        <w:t xml:space="preserve"> possible applications</w:t>
      </w:r>
      <w:r w:rsidR="001128CC" w:rsidRPr="00EE54CB">
        <w:rPr>
          <w:sz w:val="24"/>
        </w:rPr>
        <w:t>.</w:t>
      </w:r>
    </w:p>
    <w:p w14:paraId="298AA85D" w14:textId="77D81611" w:rsidR="00D01A65" w:rsidRPr="00EE54CB" w:rsidRDefault="009D5C33" w:rsidP="00307475">
      <w:pPr>
        <w:jc w:val="both"/>
        <w:rPr>
          <w:bCs/>
          <w:sz w:val="24"/>
        </w:rPr>
      </w:pPr>
      <w:r w:rsidRPr="00EE54CB">
        <w:rPr>
          <w:sz w:val="24"/>
        </w:rPr>
        <w:t xml:space="preserve">The molecular structure of native silk fibroin, extracted from the silk worm </w:t>
      </w:r>
      <w:r w:rsidRPr="00EE54CB">
        <w:rPr>
          <w:i/>
          <w:sz w:val="24"/>
        </w:rPr>
        <w:t>Bombyx Mori</w:t>
      </w:r>
      <w:r w:rsidRPr="00EE54CB">
        <w:rPr>
          <w:sz w:val="24"/>
        </w:rPr>
        <w:t>, consists of a light chain (25 kDa) and a heavy chain (391 kDa). Repetitive crystalline regions are found in the chain,</w:t>
      </w:r>
      <w:r w:rsidR="003B7292" w:rsidRPr="00EE54CB">
        <w:rPr>
          <w:sz w:val="24"/>
        </w:rPr>
        <w:t xml:space="preserve"> which is</w:t>
      </w:r>
      <w:r w:rsidRPr="00EE54CB">
        <w:rPr>
          <w:sz w:val="24"/>
        </w:rPr>
        <w:t xml:space="preserve"> mainly based on a Gly-X sequence as well as a repetitive hexapeptide sequence </w:t>
      </w:r>
      <w:r w:rsidRPr="00EE54CB">
        <w:rPr>
          <w:sz w:val="24"/>
        </w:rPr>
        <w:lastRenderedPageBreak/>
        <w:t>of Gly-Ala-Gly-Ala-</w:t>
      </w:r>
      <w:r w:rsidR="00A86EF6" w:rsidRPr="00EE54CB">
        <w:rPr>
          <w:sz w:val="24"/>
        </w:rPr>
        <w:t>Gly-</w:t>
      </w:r>
      <w:r w:rsidRPr="00EE54CB">
        <w:rPr>
          <w:sz w:val="24"/>
        </w:rPr>
        <w:t>X</w:t>
      </w:r>
      <w:hyperlink w:anchor="_ENREF_7" w:tooltip="Ha, 2005 #231" w:history="1"/>
      <w:r w:rsidRPr="00EE54CB">
        <w:rPr>
          <w:sz w:val="24"/>
        </w:rPr>
        <w:t>, where X is one of Ala&gt;Ser&gt;Tyr</w:t>
      </w:r>
      <w:r w:rsidR="004C6AC5" w:rsidRPr="00EE54CB">
        <w:rPr>
          <w:sz w:val="24"/>
        </w:rPr>
        <w:t>.</w:t>
      </w:r>
      <w:hyperlink w:anchor="_ENREF_16" w:tooltip="Zhou, 2001 #194" w:history="1">
        <w:r w:rsidR="004E740A" w:rsidRPr="00EE54CB">
          <w:rPr>
            <w:sz w:val="24"/>
          </w:rPr>
          <w:fldChar w:fldCharType="begin">
            <w:fldData xml:space="preserve">PEVuZE5vdGU+PENpdGU+PEF1dGhvcj5aaG91PC9BdXRob3I+PFllYXI+MjAwMTwvWWVhcj48UmVj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</w:fldData>
          </w:fldChar>
        </w:r>
        <w:r w:rsidR="004E740A">
          <w:rPr>
            <w:sz w:val="24"/>
          </w:rPr>
          <w:instrText xml:space="preserve"> ADDIN EN.CITE </w:instrText>
        </w:r>
        <w:r w:rsidR="004E740A">
          <w:rPr>
            <w:sz w:val="24"/>
          </w:rPr>
          <w:fldChar w:fldCharType="begin">
            <w:fldData xml:space="preserve">PEVuZE5vdGU+PENpdGU+PEF1dGhvcj5aaG91PC9BdXRob3I+PFllYXI+MjAwMTwvWWVhcj48UmVj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</w:fldData>
          </w:fldChar>
        </w:r>
        <w:r w:rsidR="004E740A">
          <w:rPr>
            <w:sz w:val="24"/>
          </w:rPr>
          <w:instrText xml:space="preserve"> ADDIN EN.CITE.DATA </w:instrText>
        </w:r>
        <w:r w:rsidR="004E740A">
          <w:rPr>
            <w:sz w:val="24"/>
          </w:rPr>
        </w:r>
        <w:r w:rsidR="004E740A">
          <w:rPr>
            <w:sz w:val="24"/>
          </w:rPr>
          <w:fldChar w:fldCharType="end"/>
        </w:r>
        <w:r w:rsidR="004E740A" w:rsidRPr="00EE54CB">
          <w:rPr>
            <w:sz w:val="24"/>
          </w:rPr>
          <w:fldChar w:fldCharType="separate"/>
        </w:r>
        <w:r w:rsidR="004E740A" w:rsidRPr="004E740A">
          <w:rPr>
            <w:noProof/>
            <w:sz w:val="24"/>
            <w:vertAlign w:val="superscript"/>
          </w:rPr>
          <w:t>16-17</w:t>
        </w:r>
        <w:r w:rsidR="004E740A" w:rsidRPr="00EE54CB">
          <w:rPr>
            <w:sz w:val="24"/>
          </w:rPr>
          <w:fldChar w:fldCharType="end"/>
        </w:r>
      </w:hyperlink>
      <w:r w:rsidRPr="00EE54CB">
        <w:rPr>
          <w:sz w:val="24"/>
        </w:rPr>
        <w:t xml:space="preserve"> </w:t>
      </w:r>
      <w:r w:rsidR="003B7292" w:rsidRPr="00EE54CB">
        <w:rPr>
          <w:sz w:val="24"/>
        </w:rPr>
        <w:t>Hydrogen bonding between these crystalline regions gives rise to insoluble silk II (beta sheet) structure found in fibres. Most dissolutio</w:t>
      </w:r>
      <w:r w:rsidR="00433B3E" w:rsidRPr="00EE54CB">
        <w:rPr>
          <w:sz w:val="24"/>
        </w:rPr>
        <w:t>n methods employ chaotropic agents</w:t>
      </w:r>
      <w:r w:rsidR="003B7292" w:rsidRPr="00EE54CB">
        <w:rPr>
          <w:sz w:val="24"/>
        </w:rPr>
        <w:t xml:space="preserve"> to disrupt the hydrogen bonds holding the silk II structure in place. Interestingly, the regenerated silk fibroin arising from the dissolution process has been observed to yield a very broad range of molecular sizes (other than 25 kDa and 391 kDa) indicating fragmentation of the native silk fibroin chains into a complex mixture of peptides</w:t>
      </w:r>
      <w:r w:rsidR="004C6AC5" w:rsidRPr="00EE54CB">
        <w:rPr>
          <w:sz w:val="24"/>
        </w:rPr>
        <w:t>.</w:t>
      </w:r>
      <w:hyperlink w:anchor="_ENREF_18" w:tooltip="Wray, 2011 #201" w:history="1">
        <w:r w:rsidR="004E740A" w:rsidRPr="00EE54CB">
          <w:rPr>
            <w:sz w:val="24"/>
          </w:rPr>
          <w:fldChar w:fldCharType="begin">
            <w:fldData xml:space="preserve">PEVuZE5vdGU+PENpdGU+PEF1dGhvcj5XcmF5PC9BdXRob3I+PFllYXI+MjAxMTwvWWVhcj48UmVj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==
</w:fldData>
          </w:fldChar>
        </w:r>
        <w:r w:rsidR="004E740A">
          <w:rPr>
            <w:sz w:val="24"/>
          </w:rPr>
          <w:instrText xml:space="preserve"> ADDIN EN.CITE </w:instrText>
        </w:r>
        <w:r w:rsidR="004E740A">
          <w:rPr>
            <w:sz w:val="24"/>
          </w:rPr>
          <w:fldChar w:fldCharType="begin">
            <w:fldData xml:space="preserve">PEVuZE5vdGU+PENpdGU+PEF1dGhvcj5XcmF5PC9BdXRob3I+PFllYXI+MjAxMTwvWWVhcj48UmVj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==
</w:fldData>
          </w:fldChar>
        </w:r>
        <w:r w:rsidR="004E740A">
          <w:rPr>
            <w:sz w:val="24"/>
          </w:rPr>
          <w:instrText xml:space="preserve"> ADDIN EN.CITE.DATA </w:instrText>
        </w:r>
        <w:r w:rsidR="004E740A">
          <w:rPr>
            <w:sz w:val="24"/>
          </w:rPr>
        </w:r>
        <w:r w:rsidR="004E740A">
          <w:rPr>
            <w:sz w:val="24"/>
          </w:rPr>
          <w:fldChar w:fldCharType="end"/>
        </w:r>
        <w:r w:rsidR="004E740A" w:rsidRPr="00EE54CB">
          <w:rPr>
            <w:sz w:val="24"/>
          </w:rPr>
          <w:fldChar w:fldCharType="separate"/>
        </w:r>
        <w:r w:rsidR="004E740A" w:rsidRPr="004E740A">
          <w:rPr>
            <w:noProof/>
            <w:sz w:val="24"/>
            <w:vertAlign w:val="superscript"/>
          </w:rPr>
          <w:t>18-19</w:t>
        </w:r>
        <w:r w:rsidR="004E740A" w:rsidRPr="00EE54CB">
          <w:rPr>
            <w:sz w:val="24"/>
          </w:rPr>
          <w:fldChar w:fldCharType="end"/>
        </w:r>
      </w:hyperlink>
      <w:r w:rsidR="003B7292" w:rsidRPr="00EE54CB">
        <w:rPr>
          <w:sz w:val="24"/>
        </w:rPr>
        <w:t xml:space="preserve"> </w:t>
      </w:r>
      <w:r w:rsidR="00D01A65" w:rsidRPr="00EE54CB">
        <w:rPr>
          <w:sz w:val="24"/>
        </w:rPr>
        <w:t>The resulting peptides can resemble common surfactant structures, embodying an amphiphilic nature with a hydrophilic head and hydrophobic tail</w:t>
      </w:r>
      <w:r w:rsidR="004C6AC5" w:rsidRPr="00EE54CB">
        <w:rPr>
          <w:sz w:val="24"/>
        </w:rPr>
        <w:t>.</w:t>
      </w:r>
      <w:hyperlink w:anchor="_ENREF_20" w:tooltip="Dexter, 2008 #169" w:history="1">
        <w:r w:rsidR="004E740A" w:rsidRPr="00EE54CB">
          <w:rPr>
            <w:sz w:val="24"/>
          </w:rPr>
          <w:fldChar w:fldCharType="begin">
            <w:fldData xml:space="preserve">PEVuZE5vdGU+PENpdGU+PEF1dGhvcj5EZXh0ZXI8L0F1dGhvcj48WWVhcj4yMDA4PC9ZZWFyPjxS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</w:fldData>
          </w:fldChar>
        </w:r>
        <w:r w:rsidR="004E740A" w:rsidRPr="00EE54CB">
          <w:rPr>
            <w:sz w:val="24"/>
          </w:rPr>
          <w:instrText xml:space="preserve"> ADDIN EN.CITE </w:instrText>
        </w:r>
        <w:r w:rsidR="004E740A" w:rsidRPr="00EE54CB">
          <w:rPr>
            <w:sz w:val="24"/>
          </w:rPr>
          <w:fldChar w:fldCharType="begin">
            <w:fldData xml:space="preserve">PEVuZE5vdGU+PENpdGU+PEF1dGhvcj5EZXh0ZXI8L0F1dGhvcj48WWVhcj4yMDA4PC9ZZWFyPjxS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</w:fldData>
          </w:fldChar>
        </w:r>
        <w:r w:rsidR="004E740A" w:rsidRPr="00EE54CB">
          <w:rPr>
            <w:sz w:val="24"/>
          </w:rPr>
          <w:instrText xml:space="preserve"> ADDIN EN.CITE.DATA </w:instrText>
        </w:r>
        <w:r w:rsidR="004E740A" w:rsidRPr="00EE54CB">
          <w:rPr>
            <w:sz w:val="24"/>
          </w:rPr>
        </w:r>
        <w:r w:rsidR="004E740A" w:rsidRPr="00EE54CB">
          <w:rPr>
            <w:sz w:val="24"/>
          </w:rPr>
          <w:fldChar w:fldCharType="end"/>
        </w:r>
        <w:r w:rsidR="004E740A" w:rsidRPr="00EE54CB">
          <w:rPr>
            <w:sz w:val="24"/>
          </w:rPr>
        </w:r>
        <w:r w:rsidR="004E740A" w:rsidRPr="00EE54CB">
          <w:rPr>
            <w:sz w:val="24"/>
          </w:rPr>
          <w:fldChar w:fldCharType="separate"/>
        </w:r>
        <w:r w:rsidR="004E740A" w:rsidRPr="00EE54CB">
          <w:rPr>
            <w:noProof/>
            <w:sz w:val="24"/>
            <w:vertAlign w:val="superscript"/>
          </w:rPr>
          <w:t>20</w:t>
        </w:r>
        <w:r w:rsidR="004E740A" w:rsidRPr="00EE54CB">
          <w:rPr>
            <w:sz w:val="24"/>
          </w:rPr>
          <w:fldChar w:fldCharType="end"/>
        </w:r>
      </w:hyperlink>
      <w:r w:rsidR="00D01A65" w:rsidRPr="00EE54CB">
        <w:rPr>
          <w:sz w:val="24"/>
        </w:rPr>
        <w:t xml:space="preserve"> The repetitive nature of silk fibroin’s amino acid sequence </w:t>
      </w:r>
      <w:r w:rsidR="00433B3E" w:rsidRPr="00EE54CB">
        <w:rPr>
          <w:sz w:val="24"/>
        </w:rPr>
        <w:t>indicates</w:t>
      </w:r>
      <w:r w:rsidR="00D01A65" w:rsidRPr="00EE54CB">
        <w:rPr>
          <w:sz w:val="24"/>
        </w:rPr>
        <w:t xml:space="preserve"> the presence of hydrophilic segments arising from the hydroxyl side chains present on amino acids such as Ser and Tyr </w:t>
      </w:r>
      <w:r w:rsidR="003A6314">
        <w:rPr>
          <w:sz w:val="24"/>
        </w:rPr>
        <w:t xml:space="preserve">and carboxyl group of the C terminal, </w:t>
      </w:r>
      <w:r w:rsidR="00D01A65" w:rsidRPr="00EE54CB">
        <w:rPr>
          <w:sz w:val="24"/>
        </w:rPr>
        <w:t xml:space="preserve">and hydrophobic </w:t>
      </w:r>
      <w:r w:rsidR="00301152" w:rsidRPr="00EE54CB">
        <w:rPr>
          <w:sz w:val="24"/>
        </w:rPr>
        <w:t xml:space="preserve">segments from </w:t>
      </w:r>
      <w:r w:rsidR="00D01A65" w:rsidRPr="00EE54CB">
        <w:rPr>
          <w:sz w:val="24"/>
        </w:rPr>
        <w:t xml:space="preserve">methyl side chains found in Gly-Ala segments. Thus the dissolution process can liberate shorter peptide sequences which possess a stronger amphiphilic character and surfactant properties. Similarly, food proteins such as pea protein and </w:t>
      </w:r>
      <w:r w:rsidR="00F7104D" w:rsidRPr="00EE54CB">
        <w:rPr>
          <w:sz w:val="24"/>
        </w:rPr>
        <w:t>whey</w:t>
      </w:r>
      <w:r w:rsidR="00D01A65" w:rsidRPr="00EE54CB">
        <w:rPr>
          <w:sz w:val="24"/>
        </w:rPr>
        <w:t xml:space="preserve"> have been chemically or enzymatically digested in order to produce low molecular weight peptides which have been shown to possess enhanced emulsifying and foaming abilities</w:t>
      </w:r>
      <w:r w:rsidR="004C6AC5" w:rsidRPr="00EE54CB">
        <w:rPr>
          <w:sz w:val="24"/>
        </w:rPr>
        <w:t>.</w:t>
      </w:r>
      <w:hyperlink w:anchor="_ENREF_21" w:tooltip="Dimitrijev-Dwyer, 2012 #241" w:history="1">
        <w:r w:rsidR="004E740A" w:rsidRPr="00EE54CB">
          <w:rPr>
            <w:sz w:val="24"/>
          </w:rPr>
          <w:fldChar w:fldCharType="begin">
            <w:fldData xml:space="preserve">PEVuZE5vdGU+PENpdGU+PEF1dGhvcj5EaW1pdHJpamV2LUR3eWVyPC9BdXRob3I+PFllYXI+MjAx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</w:fldData>
          </w:fldChar>
        </w:r>
        <w:r w:rsidR="004E740A" w:rsidRPr="00EE54CB">
          <w:rPr>
            <w:sz w:val="24"/>
          </w:rPr>
          <w:instrText xml:space="preserve"> ADDIN EN.CITE </w:instrText>
        </w:r>
        <w:r w:rsidR="004E740A" w:rsidRPr="00EE54CB">
          <w:rPr>
            <w:sz w:val="24"/>
          </w:rPr>
          <w:fldChar w:fldCharType="begin">
            <w:fldData xml:space="preserve">PEVuZE5vdGU+PENpdGU+PEF1dGhvcj5EaW1pdHJpamV2LUR3eWVyPC9BdXRob3I+PFllYXI+MjAx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</w:fldData>
          </w:fldChar>
        </w:r>
        <w:r w:rsidR="004E740A" w:rsidRPr="00EE54CB">
          <w:rPr>
            <w:sz w:val="24"/>
          </w:rPr>
          <w:instrText xml:space="preserve"> ADDIN EN.CITE.DATA </w:instrText>
        </w:r>
        <w:r w:rsidR="004E740A" w:rsidRPr="00EE54CB">
          <w:rPr>
            <w:sz w:val="24"/>
          </w:rPr>
        </w:r>
        <w:r w:rsidR="004E740A" w:rsidRPr="00EE54CB">
          <w:rPr>
            <w:sz w:val="24"/>
          </w:rPr>
          <w:fldChar w:fldCharType="end"/>
        </w:r>
        <w:r w:rsidR="004E740A" w:rsidRPr="00EE54CB">
          <w:rPr>
            <w:sz w:val="24"/>
          </w:rPr>
        </w:r>
        <w:r w:rsidR="004E740A" w:rsidRPr="00EE54CB">
          <w:rPr>
            <w:sz w:val="24"/>
          </w:rPr>
          <w:fldChar w:fldCharType="separate"/>
        </w:r>
        <w:r w:rsidR="004E740A" w:rsidRPr="00EE54CB">
          <w:rPr>
            <w:noProof/>
            <w:sz w:val="24"/>
            <w:vertAlign w:val="superscript"/>
          </w:rPr>
          <w:t>21-24</w:t>
        </w:r>
        <w:r w:rsidR="004E740A" w:rsidRPr="00EE54CB">
          <w:rPr>
            <w:sz w:val="24"/>
          </w:rPr>
          <w:fldChar w:fldCharType="end"/>
        </w:r>
      </w:hyperlink>
      <w:r w:rsidR="00A23FF5" w:rsidRPr="00EE54CB">
        <w:rPr>
          <w:sz w:val="24"/>
        </w:rPr>
        <w:t xml:space="preserve"> </w:t>
      </w:r>
    </w:p>
    <w:p w14:paraId="4769B8E6" w14:textId="7AD6582D" w:rsidR="00BC1255" w:rsidRPr="00EE54CB" w:rsidRDefault="00601395" w:rsidP="00D82F07">
      <w:pPr>
        <w:jc w:val="both"/>
        <w:rPr>
          <w:sz w:val="24"/>
        </w:rPr>
      </w:pPr>
      <w:r w:rsidRPr="00EE54CB">
        <w:rPr>
          <w:sz w:val="24"/>
        </w:rPr>
        <w:t xml:space="preserve">A detailed understanding of </w:t>
      </w:r>
      <w:r w:rsidR="007A7C7A">
        <w:rPr>
          <w:sz w:val="24"/>
        </w:rPr>
        <w:t>RSF</w:t>
      </w:r>
      <w:r w:rsidR="003952C2" w:rsidRPr="00EE54CB">
        <w:rPr>
          <w:sz w:val="24"/>
        </w:rPr>
        <w:t>’s</w:t>
      </w:r>
      <w:r w:rsidRPr="00EE54CB">
        <w:rPr>
          <w:sz w:val="24"/>
        </w:rPr>
        <w:t xml:space="preserve"> adsorption behaviour is necessary in order to exploit desirable surface active properties</w:t>
      </w:r>
      <w:r w:rsidR="00EE0777" w:rsidRPr="00EE54CB">
        <w:rPr>
          <w:sz w:val="24"/>
        </w:rPr>
        <w:t xml:space="preserve"> and compare its adsorption behaviour with other bio-polymers </w:t>
      </w:r>
      <w:r w:rsidR="00C3170A" w:rsidRPr="00EE54CB">
        <w:rPr>
          <w:sz w:val="24"/>
        </w:rPr>
        <w:t>and</w:t>
      </w:r>
      <w:r w:rsidR="00EE0777" w:rsidRPr="00EE54CB">
        <w:rPr>
          <w:sz w:val="24"/>
        </w:rPr>
        <w:t xml:space="preserve"> biosurfactants</w:t>
      </w:r>
      <w:r w:rsidRPr="00EE54CB">
        <w:rPr>
          <w:sz w:val="24"/>
        </w:rPr>
        <w:t>.</w:t>
      </w:r>
      <w:hyperlink w:anchor="_ENREF_25" w:tooltip="Penfold, 2012 #168" w:history="1">
        <w:r w:rsidR="004E740A" w:rsidRPr="00EE54CB">
          <w:rPr>
            <w:i/>
            <w:sz w:val="24"/>
          </w:rPr>
          <w:fldChar w:fldCharType="begin">
            <w:fldData xml:space="preserve">PEVuZE5vdGU+PENpdGU+PEF1dGhvcj5QZW5mb2xkPC9BdXRob3I+PFllYXI+MjAxMjwvWWVhcj48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</w:fldData>
          </w:fldChar>
        </w:r>
        <w:r w:rsidR="004E740A">
          <w:rPr>
            <w:i/>
            <w:sz w:val="24"/>
          </w:rPr>
          <w:instrText xml:space="preserve"> ADDIN EN.CITE </w:instrText>
        </w:r>
        <w:r w:rsidR="004E740A">
          <w:rPr>
            <w:i/>
            <w:sz w:val="24"/>
          </w:rPr>
          <w:fldChar w:fldCharType="begin">
            <w:fldData xml:space="preserve">PEVuZE5vdGU+PENpdGU+PEF1dGhvcj5QZW5mb2xkPC9BdXRob3I+PFllYXI+MjAxMjwvWWVhcj48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</w:fldData>
          </w:fldChar>
        </w:r>
        <w:r w:rsidR="004E740A">
          <w:rPr>
            <w:i/>
            <w:sz w:val="24"/>
          </w:rPr>
          <w:instrText xml:space="preserve"> ADDIN EN.CITE.DATA </w:instrText>
        </w:r>
        <w:r w:rsidR="004E740A">
          <w:rPr>
            <w:i/>
            <w:sz w:val="24"/>
          </w:rPr>
        </w:r>
        <w:r w:rsidR="004E740A">
          <w:rPr>
            <w:i/>
            <w:sz w:val="24"/>
          </w:rPr>
          <w:fldChar w:fldCharType="end"/>
        </w:r>
        <w:r w:rsidR="004E740A" w:rsidRPr="00EE54CB">
          <w:rPr>
            <w:i/>
            <w:sz w:val="24"/>
          </w:rPr>
          <w:fldChar w:fldCharType="separate"/>
        </w:r>
        <w:r w:rsidR="004E740A" w:rsidRPr="004E740A">
          <w:rPr>
            <w:i/>
            <w:noProof/>
            <w:sz w:val="24"/>
            <w:vertAlign w:val="superscript"/>
          </w:rPr>
          <w:t>25-26</w:t>
        </w:r>
        <w:r w:rsidR="004E740A" w:rsidRPr="00EE54CB">
          <w:rPr>
            <w:i/>
            <w:sz w:val="24"/>
          </w:rPr>
          <w:fldChar w:fldCharType="end"/>
        </w:r>
      </w:hyperlink>
      <w:r w:rsidR="00A23FF5" w:rsidRPr="00EE54CB">
        <w:rPr>
          <w:i/>
          <w:sz w:val="24"/>
        </w:rPr>
        <w:t xml:space="preserve"> </w:t>
      </w:r>
      <w:r w:rsidR="00A23FF5" w:rsidRPr="0079286B">
        <w:rPr>
          <w:sz w:val="24"/>
        </w:rPr>
        <w:t>O</w:t>
      </w:r>
      <w:r w:rsidR="00EE0777" w:rsidRPr="00EE54CB">
        <w:rPr>
          <w:sz w:val="24"/>
        </w:rPr>
        <w:t>ver the years much effort has gone into studying the adsorption of proteins</w:t>
      </w:r>
      <w:hyperlink w:anchor="_ENREF_27" w:tooltip="Rabe, 2011 #242" w:history="1">
        <w:r w:rsidR="004E740A" w:rsidRPr="00EE54CB">
          <w:rPr>
            <w:sz w:val="24"/>
          </w:rPr>
          <w:fldChar w:fldCharType="begin">
            <w:fldData xml:space="preserve">PEVuZE5vdGU+PENpdGU+PEF1dGhvcj5SYWJlPC9BdXRob3I+PFllYXI+MjAxMTwvWWVhcj48UmVj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</w:fldData>
          </w:fldChar>
        </w:r>
        <w:r w:rsidR="004E740A" w:rsidRPr="00EE54CB">
          <w:rPr>
            <w:sz w:val="24"/>
          </w:rPr>
          <w:instrText xml:space="preserve"> ADDIN EN.CITE </w:instrText>
        </w:r>
        <w:r w:rsidR="004E740A" w:rsidRPr="00EE54CB">
          <w:rPr>
            <w:sz w:val="24"/>
          </w:rPr>
          <w:fldChar w:fldCharType="begin">
            <w:fldData xml:space="preserve">PEVuZE5vdGU+PENpdGU+PEF1dGhvcj5SYWJlPC9BdXRob3I+PFllYXI+MjAxMTwvWWVhcj48UmVj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</w:fldData>
          </w:fldChar>
        </w:r>
        <w:r w:rsidR="004E740A" w:rsidRPr="00EE54CB">
          <w:rPr>
            <w:sz w:val="24"/>
          </w:rPr>
          <w:instrText xml:space="preserve"> ADDIN EN.CITE.DATA </w:instrText>
        </w:r>
        <w:r w:rsidR="004E740A" w:rsidRPr="00EE54CB">
          <w:rPr>
            <w:sz w:val="24"/>
          </w:rPr>
        </w:r>
        <w:r w:rsidR="004E740A" w:rsidRPr="00EE54CB">
          <w:rPr>
            <w:sz w:val="24"/>
          </w:rPr>
          <w:fldChar w:fldCharType="end"/>
        </w:r>
        <w:r w:rsidR="004E740A" w:rsidRPr="00EE54CB">
          <w:rPr>
            <w:sz w:val="24"/>
          </w:rPr>
        </w:r>
        <w:r w:rsidR="004E740A" w:rsidRPr="00EE54CB">
          <w:rPr>
            <w:sz w:val="24"/>
          </w:rPr>
          <w:fldChar w:fldCharType="separate"/>
        </w:r>
        <w:r w:rsidR="004E740A" w:rsidRPr="00EE54CB">
          <w:rPr>
            <w:noProof/>
            <w:sz w:val="24"/>
            <w:vertAlign w:val="superscript"/>
          </w:rPr>
          <w:t>27-30</w:t>
        </w:r>
        <w:r w:rsidR="004E740A" w:rsidRPr="00EE54CB">
          <w:rPr>
            <w:sz w:val="24"/>
          </w:rPr>
          <w:fldChar w:fldCharType="end"/>
        </w:r>
      </w:hyperlink>
      <w:r w:rsidR="00EE0777" w:rsidRPr="00EE54CB">
        <w:rPr>
          <w:sz w:val="24"/>
        </w:rPr>
        <w:t xml:space="preserve"> </w:t>
      </w:r>
      <w:r w:rsidR="004C6AC5" w:rsidRPr="00EE54CB">
        <w:rPr>
          <w:sz w:val="24"/>
        </w:rPr>
        <w:t xml:space="preserve">at interfaces </w:t>
      </w:r>
      <w:r w:rsidR="00A011FB">
        <w:rPr>
          <w:sz w:val="24"/>
        </w:rPr>
        <w:t xml:space="preserve">which </w:t>
      </w:r>
      <w:r w:rsidR="004C6AC5" w:rsidRPr="00EE54CB">
        <w:rPr>
          <w:sz w:val="24"/>
        </w:rPr>
        <w:t>can have complex adsorption behaviour</w:t>
      </w:r>
      <w:r w:rsidR="003952C2" w:rsidRPr="00EE54CB">
        <w:rPr>
          <w:sz w:val="24"/>
        </w:rPr>
        <w:t>s</w:t>
      </w:r>
      <w:r w:rsidR="004C6AC5" w:rsidRPr="00EE54CB">
        <w:rPr>
          <w:sz w:val="24"/>
        </w:rPr>
        <w:t>, especially in mixed systems.</w:t>
      </w:r>
      <w:hyperlink w:anchor="_ENREF_31" w:tooltip="Dickinson, 2011 #245" w:history="1">
        <w:r w:rsidR="004E740A" w:rsidRPr="00EE54CB">
          <w:rPr>
            <w:sz w:val="24"/>
          </w:rPr>
          <w:fldChar w:fldCharType="begin"/>
        </w:r>
        <w:r w:rsidR="004E740A" w:rsidRPr="00EE54CB">
          <w:rPr>
            <w:sz w:val="24"/>
          </w:rPr>
          <w:instrText xml:space="preserve"> ADDIN EN.CITE &lt;EndNote&gt;&lt;Cite&gt;&lt;Author&gt;Dickinson&lt;/Author&gt;&lt;Year&gt;2011&lt;/Year&gt;&lt;RecNum&gt;245&lt;/RecNum&gt;&lt;DisplayText&gt;&lt;style face="superscript"&gt;31&lt;/style&gt;&lt;/DisplayText&gt;&lt;record&gt;&lt;rec-number&gt;245&lt;/rec-number&gt;&lt;foreign-keys&gt;&lt;key app="EN" db-id="92dfas2dbw5ar0ed5dv5esdxr9fww5tsax50"&gt;245&lt;/key&gt;&lt;/foreign-keys&gt;&lt;ref-type name="Journal Article"&gt;17&lt;/ref-type&gt;&lt;contributors&gt;&lt;authors&gt;&lt;author&gt;Dickinson, E.&lt;/author&gt;&lt;/authors&gt;&lt;/contributors&gt;&lt;auth-address&gt;Univ Leeds, Sch Food Sci &amp;amp; Nutr, Leeds LS2 9JT, W Yorkshire, England&lt;/auth-address&gt;&lt;titles&gt;&lt;title&gt;Mixed biopolymers at interfaces: Competitive adsorption and multilayer structures&lt;/title&gt;&lt;secondary-title&gt;Food Hydrocolloids&lt;/secondary-title&gt;&lt;alt-title&gt;Food Hydrocolloid&lt;/alt-title&gt;&lt;/titles&gt;&lt;periodical&gt;&lt;full-title&gt;Food Hydrocolloids&lt;/full-title&gt;&lt;abbr-1&gt;Food Hydrocolloid&lt;/abbr-1&gt;&lt;/periodical&gt;&lt;alt-periodical&gt;&lt;full-title&gt;Food Hydrocolloids&lt;/full-title&gt;&lt;abbr-1&gt;Food Hydrocolloid&lt;/abbr-1&gt;&lt;/alt-periodical&gt;&lt;pages&gt;1966-1983&lt;/pages&gt;&lt;volume&gt;25&lt;/volume&gt;&lt;number&gt;8&lt;/number&gt;&lt;keywords&gt;&lt;keyword&gt;interactions&lt;/keyword&gt;&lt;keyword&gt;emulsions&lt;/keyword&gt;&lt;keyword&gt;foams&lt;/keyword&gt;&lt;keyword&gt;droplets&lt;/keyword&gt;&lt;keyword&gt;bubbles&lt;/keyword&gt;&lt;keyword&gt;interfaces&lt;/keyword&gt;&lt;keyword&gt;competitive adsorption&lt;/keyword&gt;&lt;keyword&gt;multilayers&lt;/keyword&gt;&lt;keyword&gt;surface rheology&lt;/keyword&gt;&lt;keyword&gt;in-water emulsions&lt;/keyword&gt;&lt;keyword&gt;whey-protein isolate&lt;/keyword&gt;&lt;keyword&gt;bovine serum-albumin&lt;/keyword&gt;&lt;keyword&gt;beta-lactoglobulin-pectin&lt;/keyword&gt;&lt;keyword&gt;sodium caseinate emulsions&lt;/keyword&gt;&lt;keyword&gt;propylene-glycol alginate&lt;/keyword&gt;&lt;keyword&gt;heat-induced aggregation&lt;/keyword&gt;&lt;keyword&gt;high-pressure treatment&lt;/keyword&gt;&lt;keyword&gt;complex food emulsions&lt;/keyword&gt;&lt;keyword&gt;high methoxyl pectin&lt;/keyword&gt;&lt;/keywords&gt;&lt;dates&gt;&lt;year&gt;2011&lt;/year&gt;&lt;pub-dates&gt;&lt;date&gt;Dec&lt;/date&gt;&lt;/pub-dates&gt;&lt;/dates&gt;&lt;isbn&gt;0268-005X&lt;/isbn&gt;&lt;accession-num&gt;ISI:000293580300019&lt;/accession-num&gt;&lt;urls&gt;&lt;related-urls&gt;&lt;url&gt;&amp;lt;Go to ISI&amp;gt;://000293580300019&lt;/url&gt;&lt;/related-urls&gt;&lt;/urls&gt;&lt;electronic-resource-num&gt;10.1016/j.foodhyd.2010.12.001&lt;/electronic-resource-num&gt;&lt;language&gt;English&lt;/language&gt;&lt;/record&gt;&lt;/Cite&gt;&lt;/EndNote&gt;</w:instrText>
        </w:r>
        <w:r w:rsidR="004E740A" w:rsidRPr="00EE54CB">
          <w:rPr>
            <w:sz w:val="24"/>
          </w:rPr>
          <w:fldChar w:fldCharType="separate"/>
        </w:r>
        <w:r w:rsidR="004E740A" w:rsidRPr="00EE54CB">
          <w:rPr>
            <w:noProof/>
            <w:sz w:val="24"/>
            <w:vertAlign w:val="superscript"/>
          </w:rPr>
          <w:t>31</w:t>
        </w:r>
        <w:r w:rsidR="004E740A" w:rsidRPr="00EE54CB">
          <w:rPr>
            <w:sz w:val="24"/>
          </w:rPr>
          <w:fldChar w:fldCharType="end"/>
        </w:r>
      </w:hyperlink>
      <w:r w:rsidR="004C6AC5" w:rsidRPr="00EE54CB">
        <w:rPr>
          <w:sz w:val="24"/>
        </w:rPr>
        <w:t xml:space="preserve"> </w:t>
      </w:r>
      <w:r w:rsidR="001632F6" w:rsidRPr="00EE54CB">
        <w:rPr>
          <w:sz w:val="24"/>
        </w:rPr>
        <w:t>Regenerated silk fibroin is inherently a complex mixed system and filtration of the solution can yield fractions which exhibit distinct behaviours adding value to the product.</w:t>
      </w:r>
      <w:hyperlink w:anchor="_ENREF_32" w:tooltip="Adjonu, 2014 #276" w:history="1">
        <w:r w:rsidR="004E740A" w:rsidRPr="00EE54CB">
          <w:rPr>
            <w:sz w:val="24"/>
          </w:rPr>
          <w:fldChar w:fldCharType="begin">
            <w:fldData xml:space="preserve">PEVuZE5vdGU+PENpdGU+PEF1dGhvcj5BZGpvbnU8L0F1dGhvcj48WWVhcj4yMDE0PC9ZZWFyPjxS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</w:fldData>
          </w:fldChar>
        </w:r>
        <w:r w:rsidR="004E740A" w:rsidRPr="00EE54CB">
          <w:rPr>
            <w:sz w:val="24"/>
          </w:rPr>
          <w:instrText xml:space="preserve"> ADDIN EN.CITE </w:instrText>
        </w:r>
        <w:r w:rsidR="004E740A" w:rsidRPr="00EE54CB">
          <w:rPr>
            <w:sz w:val="24"/>
          </w:rPr>
          <w:fldChar w:fldCharType="begin">
            <w:fldData xml:space="preserve">PEVuZE5vdGU+PENpdGU+PEF1dGhvcj5BZGpvbnU8L0F1dGhvcj48WWVhcj4yMDE0PC9ZZWFyPjxS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</w:fldData>
          </w:fldChar>
        </w:r>
        <w:r w:rsidR="004E740A" w:rsidRPr="00EE54CB">
          <w:rPr>
            <w:sz w:val="24"/>
          </w:rPr>
          <w:instrText xml:space="preserve"> ADDIN EN.CITE.DATA </w:instrText>
        </w:r>
        <w:r w:rsidR="004E740A" w:rsidRPr="00EE54CB">
          <w:rPr>
            <w:sz w:val="24"/>
          </w:rPr>
        </w:r>
        <w:r w:rsidR="004E740A" w:rsidRPr="00EE54CB">
          <w:rPr>
            <w:sz w:val="24"/>
          </w:rPr>
          <w:fldChar w:fldCharType="end"/>
        </w:r>
        <w:r w:rsidR="004E740A" w:rsidRPr="00EE54CB">
          <w:rPr>
            <w:sz w:val="24"/>
          </w:rPr>
        </w:r>
        <w:r w:rsidR="004E740A" w:rsidRPr="00EE54CB">
          <w:rPr>
            <w:sz w:val="24"/>
          </w:rPr>
          <w:fldChar w:fldCharType="separate"/>
        </w:r>
        <w:r w:rsidR="004E740A" w:rsidRPr="00EE54CB">
          <w:rPr>
            <w:noProof/>
            <w:sz w:val="24"/>
            <w:vertAlign w:val="superscript"/>
          </w:rPr>
          <w:t>32-35</w:t>
        </w:r>
        <w:r w:rsidR="004E740A" w:rsidRPr="00EE54CB">
          <w:rPr>
            <w:sz w:val="24"/>
          </w:rPr>
          <w:fldChar w:fldCharType="end"/>
        </w:r>
      </w:hyperlink>
      <w:r w:rsidR="00302FEA" w:rsidRPr="00EE54CB">
        <w:rPr>
          <w:sz w:val="24"/>
        </w:rPr>
        <w:t xml:space="preserve"> </w:t>
      </w:r>
      <w:r w:rsidR="001632F6" w:rsidRPr="00EE54CB">
        <w:rPr>
          <w:sz w:val="24"/>
        </w:rPr>
        <w:t>In this article</w:t>
      </w:r>
      <w:r w:rsidR="00563F64">
        <w:rPr>
          <w:sz w:val="24"/>
        </w:rPr>
        <w:t>,</w:t>
      </w:r>
      <w:r w:rsidR="001632F6" w:rsidRPr="00EE54CB">
        <w:rPr>
          <w:sz w:val="24"/>
        </w:rPr>
        <w:t xml:space="preserve"> we investigated how different bulk solution conditions and the presence of </w:t>
      </w:r>
      <w:r w:rsidR="002977B0" w:rsidRPr="00EE54CB">
        <w:rPr>
          <w:sz w:val="24"/>
        </w:rPr>
        <w:t xml:space="preserve">conventional </w:t>
      </w:r>
      <w:r w:rsidR="001632F6" w:rsidRPr="00EE54CB">
        <w:rPr>
          <w:sz w:val="24"/>
        </w:rPr>
        <w:t>surfactants affect the silk fibroin peptides at the SiO</w:t>
      </w:r>
      <w:r w:rsidR="001632F6" w:rsidRPr="00EE54CB">
        <w:rPr>
          <w:sz w:val="24"/>
          <w:vertAlign w:val="subscript"/>
        </w:rPr>
        <w:t>2</w:t>
      </w:r>
      <w:r w:rsidR="001632F6" w:rsidRPr="00EE54CB">
        <w:rPr>
          <w:sz w:val="24"/>
        </w:rPr>
        <w:t xml:space="preserve">/water interface. </w:t>
      </w:r>
      <w:r w:rsidRPr="00EE54CB">
        <w:rPr>
          <w:sz w:val="24"/>
        </w:rPr>
        <w:t xml:space="preserve">Neutron reflection and spectroscopic ellipsometry </w:t>
      </w:r>
      <w:r w:rsidR="001632F6" w:rsidRPr="00EE54CB">
        <w:rPr>
          <w:sz w:val="24"/>
        </w:rPr>
        <w:t>were used</w:t>
      </w:r>
      <w:r w:rsidR="003952C2" w:rsidRPr="00EE54CB">
        <w:rPr>
          <w:sz w:val="24"/>
        </w:rPr>
        <w:t xml:space="preserve"> to study interactions </w:t>
      </w:r>
      <w:r w:rsidR="001632F6" w:rsidRPr="00EE54CB">
        <w:rPr>
          <w:sz w:val="24"/>
        </w:rPr>
        <w:t>for their combined excellent ability to study buried interfaces,</w:t>
      </w:r>
      <w:r w:rsidR="003952C2" w:rsidRPr="00EE54CB">
        <w:rPr>
          <w:sz w:val="24"/>
        </w:rPr>
        <w:t xml:space="preserve"> adsorption behaviour and probe the structures found at the solid/liquid interface. </w:t>
      </w:r>
      <w:hyperlink w:anchor="_ENREF_36" w:tooltip="Lu, 1998 #183" w:history="1">
        <w:r w:rsidR="004E740A" w:rsidRPr="00EE54CB">
          <w:rPr>
            <w:sz w:val="24"/>
          </w:rPr>
          <w:fldChar w:fldCharType="begin">
            <w:fldData xml:space="preserve">PEVuZE5vdGU+PENpdGU+PEF1dGhvcj5MdTwvQXV0aG9yPjxZZWFyPjE5OTg8L1llYXI+PFJlY051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=
</w:fldData>
          </w:fldChar>
        </w:r>
        <w:r w:rsidR="004E740A" w:rsidRPr="00EE54CB">
          <w:rPr>
            <w:sz w:val="24"/>
          </w:rPr>
          <w:instrText xml:space="preserve"> ADDIN EN.CITE </w:instrText>
        </w:r>
        <w:r w:rsidR="004E740A" w:rsidRPr="00EE54CB">
          <w:rPr>
            <w:sz w:val="24"/>
          </w:rPr>
          <w:fldChar w:fldCharType="begin">
            <w:fldData xml:space="preserve">PEVuZE5vdGU+PENpdGU+PEF1dGhvcj5MdTwvQXV0aG9yPjxZZWFyPjE5OTg8L1llYXI+PFJlY051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=
</w:fldData>
          </w:fldChar>
        </w:r>
        <w:r w:rsidR="004E740A" w:rsidRPr="00EE54CB">
          <w:rPr>
            <w:sz w:val="24"/>
          </w:rPr>
          <w:instrText xml:space="preserve"> ADDIN EN.CITE.DATA </w:instrText>
        </w:r>
        <w:r w:rsidR="004E740A" w:rsidRPr="00EE54CB">
          <w:rPr>
            <w:sz w:val="24"/>
          </w:rPr>
        </w:r>
        <w:r w:rsidR="004E740A" w:rsidRPr="00EE54CB">
          <w:rPr>
            <w:sz w:val="24"/>
          </w:rPr>
          <w:fldChar w:fldCharType="end"/>
        </w:r>
        <w:r w:rsidR="004E740A" w:rsidRPr="00EE54CB">
          <w:rPr>
            <w:sz w:val="24"/>
          </w:rPr>
        </w:r>
        <w:r w:rsidR="004E740A" w:rsidRPr="00EE54CB">
          <w:rPr>
            <w:sz w:val="24"/>
          </w:rPr>
          <w:fldChar w:fldCharType="separate"/>
        </w:r>
        <w:r w:rsidR="004E740A" w:rsidRPr="00EE54CB">
          <w:rPr>
            <w:noProof/>
            <w:sz w:val="24"/>
            <w:vertAlign w:val="superscript"/>
          </w:rPr>
          <w:t>36-40</w:t>
        </w:r>
        <w:r w:rsidR="004E740A" w:rsidRPr="00EE54CB">
          <w:rPr>
            <w:sz w:val="24"/>
          </w:rPr>
          <w:fldChar w:fldCharType="end"/>
        </w:r>
      </w:hyperlink>
      <w:r w:rsidR="00EE0777" w:rsidRPr="00EE54CB">
        <w:rPr>
          <w:sz w:val="24"/>
        </w:rPr>
        <w:t xml:space="preserve"> </w:t>
      </w:r>
    </w:p>
    <w:p w14:paraId="3DE7237A" w14:textId="77777777" w:rsidR="005C5AE0" w:rsidRPr="001C0A1B" w:rsidRDefault="005C5AE0" w:rsidP="000B7E6B">
      <w:pPr>
        <w:pStyle w:val="Heading1"/>
      </w:pPr>
      <w:r w:rsidRPr="001C0A1B">
        <w:t>Materials and Methods</w:t>
      </w:r>
    </w:p>
    <w:p w14:paraId="6748C394" w14:textId="77777777" w:rsidR="00B14F6B" w:rsidRPr="00F3291E" w:rsidRDefault="008477A2" w:rsidP="009B73CF">
      <w:pPr>
        <w:pStyle w:val="Heading2"/>
        <w:numPr>
          <w:ilvl w:val="0"/>
          <w:numId w:val="0"/>
        </w:numPr>
        <w:jc w:val="both"/>
      </w:pPr>
      <w:r w:rsidRPr="00F3291E">
        <w:t xml:space="preserve">Silk </w:t>
      </w:r>
      <w:r w:rsidRPr="000B7E6B">
        <w:t>preparation</w:t>
      </w:r>
    </w:p>
    <w:p w14:paraId="6D83F0CF" w14:textId="6AB7E7E0" w:rsidR="008477A2" w:rsidRPr="00465F86" w:rsidRDefault="008477A2" w:rsidP="009B73CF">
      <w:pPr>
        <w:jc w:val="both"/>
        <w:rPr>
          <w:sz w:val="24"/>
        </w:rPr>
      </w:pPr>
      <w:r>
        <w:rPr>
          <w:sz w:val="24"/>
        </w:rPr>
        <w:t xml:space="preserve">Silk fibrion </w:t>
      </w:r>
      <w:r w:rsidR="00E93228">
        <w:rPr>
          <w:sz w:val="24"/>
        </w:rPr>
        <w:t xml:space="preserve">peptides </w:t>
      </w:r>
      <w:r w:rsidR="00072241">
        <w:rPr>
          <w:sz w:val="24"/>
        </w:rPr>
        <w:t>with molecular weight cut-off</w:t>
      </w:r>
      <w:r w:rsidR="000D2787">
        <w:rPr>
          <w:sz w:val="24"/>
        </w:rPr>
        <w:t>s (</w:t>
      </w:r>
      <w:r w:rsidR="00EE0777">
        <w:rPr>
          <w:sz w:val="24"/>
        </w:rPr>
        <w:t>MWCO</w:t>
      </w:r>
      <w:r w:rsidR="000D2787">
        <w:rPr>
          <w:sz w:val="24"/>
        </w:rPr>
        <w:t>)</w:t>
      </w:r>
      <w:r w:rsidR="00EE0777">
        <w:rPr>
          <w:sz w:val="24"/>
        </w:rPr>
        <w:t xml:space="preserve"> of 5-30 kDa, 30-300 kDa and over 300 kDa were </w:t>
      </w:r>
      <w:r w:rsidR="00E93228">
        <w:rPr>
          <w:sz w:val="24"/>
        </w:rPr>
        <w:t>obtained from Huaian Hongma biotech Ltd, China.</w:t>
      </w:r>
      <w:r w:rsidR="00EE0777">
        <w:rPr>
          <w:sz w:val="24"/>
        </w:rPr>
        <w:t xml:space="preserve"> </w:t>
      </w:r>
      <w:r w:rsidR="001C368F">
        <w:rPr>
          <w:sz w:val="24"/>
        </w:rPr>
        <w:t xml:space="preserve">For information, </w:t>
      </w:r>
      <w:r w:rsidR="001C368F" w:rsidRPr="00EE54CB">
        <w:rPr>
          <w:i/>
          <w:sz w:val="24"/>
        </w:rPr>
        <w:t>Bombyx Mori</w:t>
      </w:r>
      <w:r w:rsidR="001C368F">
        <w:rPr>
          <w:sz w:val="24"/>
        </w:rPr>
        <w:t xml:space="preserve"> silk was degummed by boiling in 0.02 M Na</w:t>
      </w:r>
      <w:r w:rsidR="001C368F" w:rsidRPr="0079286B">
        <w:rPr>
          <w:sz w:val="24"/>
          <w:vertAlign w:val="subscript"/>
        </w:rPr>
        <w:t>2</w:t>
      </w:r>
      <w:r w:rsidR="001C368F">
        <w:rPr>
          <w:sz w:val="24"/>
        </w:rPr>
        <w:t>CO</w:t>
      </w:r>
      <w:r w:rsidR="001C368F" w:rsidRPr="0079286B">
        <w:rPr>
          <w:sz w:val="24"/>
          <w:vertAlign w:val="subscript"/>
        </w:rPr>
        <w:t>3</w:t>
      </w:r>
      <w:r w:rsidR="001C368F">
        <w:rPr>
          <w:sz w:val="24"/>
        </w:rPr>
        <w:t xml:space="preserve"> for 30</w:t>
      </w:r>
      <w:r w:rsidR="00E61923">
        <w:rPr>
          <w:sz w:val="24"/>
        </w:rPr>
        <w:t xml:space="preserve"> </w:t>
      </w:r>
      <w:r w:rsidR="001C368F">
        <w:rPr>
          <w:sz w:val="24"/>
        </w:rPr>
        <w:t xml:space="preserve">min before </w:t>
      </w:r>
      <w:r w:rsidR="00F7104D">
        <w:rPr>
          <w:sz w:val="24"/>
        </w:rPr>
        <w:t xml:space="preserve">being </w:t>
      </w:r>
      <w:r w:rsidR="001C368F">
        <w:rPr>
          <w:sz w:val="24"/>
        </w:rPr>
        <w:t xml:space="preserve">dissolved in </w:t>
      </w:r>
      <w:r w:rsidR="001C368F" w:rsidRPr="001C368F">
        <w:rPr>
          <w:sz w:val="24"/>
        </w:rPr>
        <w:t>Ajisawa’s reagent</w:t>
      </w:r>
      <w:r w:rsidR="001C368F">
        <w:rPr>
          <w:sz w:val="24"/>
        </w:rPr>
        <w:t xml:space="preserve"> at </w:t>
      </w:r>
      <w:r w:rsidR="001C368F" w:rsidRPr="0079286B">
        <w:rPr>
          <w:rFonts w:eastAsia="Times New Roman" w:cs="Times New Roman"/>
          <w:sz w:val="24"/>
          <w:szCs w:val="24"/>
        </w:rPr>
        <w:t>75</w:t>
      </w:r>
      <w:r w:rsidR="001C368F" w:rsidRPr="0079286B">
        <w:rPr>
          <w:rFonts w:eastAsia="Times New Roman" w:cs="Times New Roman"/>
          <w:sz w:val="24"/>
          <w:szCs w:val="24"/>
          <w:vertAlign w:val="superscript"/>
        </w:rPr>
        <w:t>o</w:t>
      </w:r>
      <w:r w:rsidR="001C368F" w:rsidRPr="0079286B">
        <w:rPr>
          <w:rFonts w:eastAsia="Times New Roman" w:cs="Times New Roman"/>
          <w:sz w:val="24"/>
          <w:szCs w:val="24"/>
        </w:rPr>
        <w:t>C for 3 hours</w:t>
      </w:r>
      <w:r w:rsidR="001C368F">
        <w:rPr>
          <w:rFonts w:eastAsia="Times New Roman" w:cs="Times New Roman"/>
          <w:sz w:val="24"/>
          <w:szCs w:val="24"/>
        </w:rPr>
        <w:t>.</w:t>
      </w:r>
      <w:hyperlink w:anchor="_ENREF_41" w:tooltip="Ajisawa, 1998 #290" w:history="1">
        <w:r w:rsidR="004E740A">
          <w:rPr>
            <w:rFonts w:eastAsia="Times New Roman" w:cs="Times New Roman"/>
            <w:sz w:val="24"/>
            <w:szCs w:val="24"/>
          </w:rPr>
          <w:fldChar w:fldCharType="begin"/>
        </w:r>
        <w:r w:rsidR="004E740A">
          <w:rPr>
            <w:rFonts w:eastAsia="Times New Roman" w:cs="Times New Roman"/>
            <w:sz w:val="24"/>
            <w:szCs w:val="24"/>
          </w:rPr>
          <w:instrText xml:space="preserve"> ADDIN EN.CITE &lt;EndNote&gt;&lt;Cite&gt;&lt;Author&gt;Ajisawa&lt;/Author&gt;&lt;Year&gt;1998&lt;/Year&gt;&lt;RecNum&gt;290&lt;/RecNum&gt;&lt;DisplayText&gt;&lt;style face="superscript"&gt;41&lt;/style&gt;&lt;/DisplayText&gt;&lt;record&gt;&lt;rec-number&gt;290&lt;/rec-number&gt;&lt;foreign-keys&gt;&lt;key app="EN" db-id="92dfas2dbw5ar0ed5dv5esdxr9fww5tsax50"&gt;290&lt;/key&gt;&lt;/foreign-keys&gt;&lt;ref-type name="Journal Article"&gt;17&lt;/ref-type&gt;&lt;contributors&gt;&lt;authors&gt;&lt;author&gt;Ajisawa, Akiyoshi&lt;/author&gt;&lt;/authors&gt;&lt;/contributors&gt;&lt;titles&gt;&lt;title&gt;Dissolution of silk fibroin with calciumchloride/ethanol aqueous solution&amp;#xD;Studies on the dissolution of silk fibroin. (IX)&lt;/title&gt;&lt;secondary-title&gt;The Journal of Sericultural Science of Japan&lt;/secondary-title&gt;&lt;/titles&gt;&lt;periodical&gt;&lt;full-title&gt;The Journal of Sericultural Science of Japan&lt;/full-title&gt;&lt;/periodical&gt;&lt;pages&gt;91-94&lt;/pages&gt;&lt;volume&gt;67&lt;/volume&gt;&lt;number&gt;2&lt;/number&gt;&lt;dates&gt;&lt;year&gt;1998&lt;/year&gt;&lt;/dates&gt;&lt;urls&gt;&lt;/urls&gt;&lt;electronic-resource-num&gt;10.11416/kontyushigen1930.67.91&lt;/electronic-resource-num&gt;&lt;/record&gt;&lt;/Cite&gt;&lt;/EndNote&gt;</w:instrText>
        </w:r>
        <w:r w:rsidR="004E740A">
          <w:rPr>
            <w:rFonts w:eastAsia="Times New Roman" w:cs="Times New Roman"/>
            <w:sz w:val="24"/>
            <w:szCs w:val="24"/>
          </w:rPr>
          <w:fldChar w:fldCharType="separate"/>
        </w:r>
        <w:r w:rsidR="004E740A" w:rsidRPr="0079286B">
          <w:rPr>
            <w:rFonts w:eastAsia="Times New Roman" w:cs="Times New Roman"/>
            <w:noProof/>
            <w:sz w:val="24"/>
            <w:szCs w:val="24"/>
            <w:vertAlign w:val="superscript"/>
          </w:rPr>
          <w:t>41</w:t>
        </w:r>
        <w:r w:rsidR="004E740A">
          <w:rPr>
            <w:rFonts w:eastAsia="Times New Roman" w:cs="Times New Roman"/>
            <w:sz w:val="24"/>
            <w:szCs w:val="24"/>
          </w:rPr>
          <w:fldChar w:fldCharType="end"/>
        </w:r>
      </w:hyperlink>
      <w:r w:rsidR="00520FA8">
        <w:rPr>
          <w:rFonts w:eastAsia="Times New Roman" w:cs="Times New Roman"/>
          <w:sz w:val="24"/>
          <w:szCs w:val="24"/>
        </w:rPr>
        <w:t xml:space="preserve"> </w:t>
      </w:r>
      <w:r w:rsidR="00403041">
        <w:rPr>
          <w:sz w:val="24"/>
        </w:rPr>
        <w:t>Sample</w:t>
      </w:r>
      <w:r w:rsidR="001C368F">
        <w:rPr>
          <w:sz w:val="24"/>
        </w:rPr>
        <w:t xml:space="preserve"> w</w:t>
      </w:r>
      <w:r w:rsidR="00403041">
        <w:rPr>
          <w:sz w:val="24"/>
        </w:rPr>
        <w:t>ere</w:t>
      </w:r>
      <w:r w:rsidR="001C368F">
        <w:rPr>
          <w:sz w:val="24"/>
        </w:rPr>
        <w:t xml:space="preserve"> </w:t>
      </w:r>
      <w:r w:rsidR="001C368F" w:rsidRPr="001C368F">
        <w:rPr>
          <w:sz w:val="24"/>
        </w:rPr>
        <w:t>ultrafiltrate</w:t>
      </w:r>
      <w:r w:rsidR="00403041">
        <w:rPr>
          <w:sz w:val="24"/>
        </w:rPr>
        <w:t>d</w:t>
      </w:r>
      <w:r w:rsidR="001C368F">
        <w:rPr>
          <w:sz w:val="24"/>
        </w:rPr>
        <w:t xml:space="preserve"> using different membranes to obtain the RSF peptides with different molecular weight ranges</w:t>
      </w:r>
      <w:r w:rsidR="007319AC">
        <w:rPr>
          <w:sz w:val="24"/>
        </w:rPr>
        <w:t xml:space="preserve"> and then lyophilized</w:t>
      </w:r>
      <w:r w:rsidR="001C368F">
        <w:rPr>
          <w:sz w:val="24"/>
        </w:rPr>
        <w:t xml:space="preserve">. </w:t>
      </w:r>
      <w:r w:rsidR="00EE0777">
        <w:rPr>
          <w:sz w:val="24"/>
        </w:rPr>
        <w:t>F</w:t>
      </w:r>
      <w:r>
        <w:rPr>
          <w:sz w:val="24"/>
        </w:rPr>
        <w:t xml:space="preserve">resh solutions of silk fibroin </w:t>
      </w:r>
      <w:r w:rsidR="00E93228">
        <w:rPr>
          <w:sz w:val="24"/>
        </w:rPr>
        <w:t xml:space="preserve">peptides </w:t>
      </w:r>
      <w:r>
        <w:rPr>
          <w:sz w:val="24"/>
        </w:rPr>
        <w:t>were dissolved in ultra-high quality milli Q water</w:t>
      </w:r>
      <w:r w:rsidR="004677A4">
        <w:rPr>
          <w:sz w:val="24"/>
        </w:rPr>
        <w:t xml:space="preserve"> (UHQ)</w:t>
      </w:r>
      <w:r w:rsidR="00724DF8">
        <w:rPr>
          <w:sz w:val="24"/>
        </w:rPr>
        <w:t xml:space="preserve"> or D</w:t>
      </w:r>
      <w:r w:rsidR="00724DF8" w:rsidRPr="0015083C">
        <w:rPr>
          <w:sz w:val="24"/>
          <w:vertAlign w:val="subscript"/>
        </w:rPr>
        <w:t>2</w:t>
      </w:r>
      <w:r w:rsidR="00724DF8">
        <w:rPr>
          <w:sz w:val="24"/>
        </w:rPr>
        <w:t xml:space="preserve">O </w:t>
      </w:r>
      <w:r w:rsidR="00724DF8" w:rsidRPr="00062469">
        <w:rPr>
          <w:sz w:val="24"/>
        </w:rPr>
        <w:t>(Sigma-Aldrich, UK)</w:t>
      </w:r>
      <w:r>
        <w:rPr>
          <w:sz w:val="24"/>
        </w:rPr>
        <w:t xml:space="preserve">. Stock solutions of silk fibroin </w:t>
      </w:r>
      <w:r w:rsidR="00E93228">
        <w:rPr>
          <w:sz w:val="24"/>
        </w:rPr>
        <w:t xml:space="preserve">peptides </w:t>
      </w:r>
      <w:r>
        <w:rPr>
          <w:sz w:val="24"/>
        </w:rPr>
        <w:t>were then diluted to achieve the</w:t>
      </w:r>
      <w:r w:rsidR="00D62DB5">
        <w:rPr>
          <w:sz w:val="24"/>
        </w:rPr>
        <w:t xml:space="preserve"> appropriate concentrations</w:t>
      </w:r>
      <w:r w:rsidR="004677A4">
        <w:rPr>
          <w:sz w:val="24"/>
        </w:rPr>
        <w:t xml:space="preserve">. Sodium chloride </w:t>
      </w:r>
      <w:r w:rsidR="00465F86" w:rsidRPr="0015083C">
        <w:rPr>
          <w:sz w:val="24"/>
        </w:rPr>
        <w:t>(</w:t>
      </w:r>
      <w:r w:rsidR="00E93228" w:rsidRPr="0015083C">
        <w:rPr>
          <w:sz w:val="24"/>
        </w:rPr>
        <w:t>Sigma-Aldrich, UK</w:t>
      </w:r>
      <w:r w:rsidR="004677A4" w:rsidRPr="0015083C">
        <w:rPr>
          <w:sz w:val="24"/>
        </w:rPr>
        <w:t>)</w:t>
      </w:r>
      <w:r w:rsidR="004677A4" w:rsidRPr="00E93228">
        <w:rPr>
          <w:sz w:val="24"/>
        </w:rPr>
        <w:t xml:space="preserve"> </w:t>
      </w:r>
      <w:r w:rsidR="004677A4">
        <w:rPr>
          <w:sz w:val="24"/>
        </w:rPr>
        <w:t>was used to adjust</w:t>
      </w:r>
      <w:r w:rsidR="00D62DB5">
        <w:rPr>
          <w:sz w:val="24"/>
        </w:rPr>
        <w:t xml:space="preserve"> </w:t>
      </w:r>
      <w:r w:rsidR="004677A4">
        <w:rPr>
          <w:sz w:val="24"/>
        </w:rPr>
        <w:t xml:space="preserve">salt concentration and </w:t>
      </w:r>
      <w:r>
        <w:rPr>
          <w:sz w:val="24"/>
        </w:rPr>
        <w:t xml:space="preserve">pH </w:t>
      </w:r>
      <w:r w:rsidR="004677A4">
        <w:rPr>
          <w:sz w:val="24"/>
        </w:rPr>
        <w:t xml:space="preserve">was adjusted using </w:t>
      </w:r>
      <w:r w:rsidR="00E93228">
        <w:rPr>
          <w:sz w:val="24"/>
        </w:rPr>
        <w:t xml:space="preserve">minimum amount of </w:t>
      </w:r>
      <w:r w:rsidR="004677A4">
        <w:rPr>
          <w:sz w:val="24"/>
        </w:rPr>
        <w:t>NaOH</w:t>
      </w:r>
      <w:r w:rsidR="00724DF8">
        <w:rPr>
          <w:sz w:val="24"/>
        </w:rPr>
        <w:t xml:space="preserve"> (or NaOD)</w:t>
      </w:r>
      <w:r w:rsidR="004677A4">
        <w:rPr>
          <w:sz w:val="24"/>
        </w:rPr>
        <w:t xml:space="preserve"> or HCl</w:t>
      </w:r>
      <w:r w:rsidR="00724DF8">
        <w:rPr>
          <w:sz w:val="24"/>
        </w:rPr>
        <w:t xml:space="preserve"> (or DCl)</w:t>
      </w:r>
      <w:r w:rsidR="004677A4">
        <w:rPr>
          <w:sz w:val="24"/>
        </w:rPr>
        <w:t xml:space="preserve"> </w:t>
      </w:r>
      <w:r w:rsidR="00E93228" w:rsidRPr="00062469">
        <w:rPr>
          <w:sz w:val="24"/>
        </w:rPr>
        <w:t xml:space="preserve">(Sigma-Aldrich, UK) </w:t>
      </w:r>
      <w:r w:rsidR="004677A4">
        <w:rPr>
          <w:sz w:val="24"/>
        </w:rPr>
        <w:t>as appropriate</w:t>
      </w:r>
      <w:r>
        <w:rPr>
          <w:sz w:val="24"/>
        </w:rPr>
        <w:t>.</w:t>
      </w:r>
      <w:r w:rsidR="004677A4">
        <w:rPr>
          <w:sz w:val="24"/>
        </w:rPr>
        <w:t xml:space="preserve"> </w:t>
      </w:r>
      <w:r w:rsidR="004677A4" w:rsidRPr="004677A4">
        <w:rPr>
          <w:sz w:val="24"/>
        </w:rPr>
        <w:t xml:space="preserve"> </w:t>
      </w:r>
      <w:r w:rsidR="004677A4">
        <w:rPr>
          <w:sz w:val="24"/>
        </w:rPr>
        <w:t>For both Ellipsometry and neutron reflection experiments, silk fibroin was allowed to adsorb for 1 hour onto the SiO</w:t>
      </w:r>
      <w:r w:rsidR="004677A4" w:rsidRPr="00D62DB5">
        <w:rPr>
          <w:sz w:val="24"/>
          <w:vertAlign w:val="subscript"/>
        </w:rPr>
        <w:t>2</w:t>
      </w:r>
      <w:r w:rsidR="00E93228">
        <w:rPr>
          <w:sz w:val="24"/>
        </w:rPr>
        <w:t>/water inter</w:t>
      </w:r>
      <w:r w:rsidR="004677A4">
        <w:rPr>
          <w:sz w:val="24"/>
        </w:rPr>
        <w:t>face. Surfactants SDS and C</w:t>
      </w:r>
      <w:r w:rsidR="004677A4" w:rsidRPr="004677A4">
        <w:rPr>
          <w:sz w:val="24"/>
          <w:vertAlign w:val="subscript"/>
        </w:rPr>
        <w:t>12</w:t>
      </w:r>
      <w:r w:rsidR="004677A4">
        <w:rPr>
          <w:sz w:val="24"/>
        </w:rPr>
        <w:t>TAB</w:t>
      </w:r>
      <w:r w:rsidR="00465F86">
        <w:rPr>
          <w:sz w:val="24"/>
        </w:rPr>
        <w:t xml:space="preserve"> </w:t>
      </w:r>
      <w:r w:rsidR="00E93228">
        <w:rPr>
          <w:sz w:val="24"/>
        </w:rPr>
        <w:t xml:space="preserve">were purchased from </w:t>
      </w:r>
      <w:r w:rsidR="00E93228" w:rsidRPr="00062469">
        <w:rPr>
          <w:sz w:val="24"/>
        </w:rPr>
        <w:t>Sigma-Aldrich, UK</w:t>
      </w:r>
      <w:r w:rsidR="00E93228">
        <w:rPr>
          <w:sz w:val="24"/>
        </w:rPr>
        <w:t xml:space="preserve"> </w:t>
      </w:r>
      <w:r w:rsidR="00465F86">
        <w:rPr>
          <w:sz w:val="24"/>
        </w:rPr>
        <w:t xml:space="preserve">and their deuterated versions were </w:t>
      </w:r>
      <w:r w:rsidR="00E93228">
        <w:rPr>
          <w:sz w:val="24"/>
        </w:rPr>
        <w:t>contributed by Dr R.</w:t>
      </w:r>
      <w:r w:rsidR="00724DF8">
        <w:rPr>
          <w:sz w:val="24"/>
        </w:rPr>
        <w:t xml:space="preserve"> </w:t>
      </w:r>
      <w:r w:rsidR="00E93228">
        <w:rPr>
          <w:sz w:val="24"/>
        </w:rPr>
        <w:t>K. Thomas,</w:t>
      </w:r>
      <w:r w:rsidR="00465F86">
        <w:rPr>
          <w:b/>
          <w:sz w:val="24"/>
        </w:rPr>
        <w:t xml:space="preserve"> </w:t>
      </w:r>
      <w:r w:rsidR="00E93228" w:rsidRPr="0015083C">
        <w:rPr>
          <w:sz w:val="24"/>
        </w:rPr>
        <w:t xml:space="preserve">Physical &amp; </w:t>
      </w:r>
      <w:r w:rsidR="00E93228" w:rsidRPr="0015083C">
        <w:rPr>
          <w:sz w:val="24"/>
        </w:rPr>
        <w:lastRenderedPageBreak/>
        <w:t>Theoretical Chemistry lab, University of Oxford.</w:t>
      </w:r>
      <w:r w:rsidR="00E93228">
        <w:rPr>
          <w:b/>
          <w:sz w:val="24"/>
        </w:rPr>
        <w:t xml:space="preserve"> </w:t>
      </w:r>
      <w:r w:rsidR="00E93228">
        <w:rPr>
          <w:sz w:val="24"/>
        </w:rPr>
        <w:t xml:space="preserve">All surfactants </w:t>
      </w:r>
      <w:r w:rsidR="00465F86">
        <w:rPr>
          <w:sz w:val="24"/>
        </w:rPr>
        <w:t>were purified and dissolved in UHQ</w:t>
      </w:r>
      <w:r w:rsidR="00724DF8">
        <w:rPr>
          <w:sz w:val="24"/>
        </w:rPr>
        <w:t xml:space="preserve"> (or D</w:t>
      </w:r>
      <w:r w:rsidR="00724DF8" w:rsidRPr="00062469">
        <w:rPr>
          <w:sz w:val="24"/>
          <w:vertAlign w:val="subscript"/>
        </w:rPr>
        <w:t>2</w:t>
      </w:r>
      <w:r w:rsidR="00724DF8">
        <w:rPr>
          <w:sz w:val="24"/>
        </w:rPr>
        <w:t>O)</w:t>
      </w:r>
      <w:r w:rsidR="00465F86">
        <w:rPr>
          <w:sz w:val="24"/>
        </w:rPr>
        <w:t xml:space="preserve"> stock solutions ready for dilution and use in experiments.</w:t>
      </w:r>
    </w:p>
    <w:p w14:paraId="79BA328D" w14:textId="77777777" w:rsidR="00F3291E" w:rsidRDefault="00B14F6B" w:rsidP="009B73CF">
      <w:pPr>
        <w:pStyle w:val="Heading2"/>
        <w:numPr>
          <w:ilvl w:val="0"/>
          <w:numId w:val="0"/>
        </w:numPr>
        <w:jc w:val="both"/>
      </w:pPr>
      <w:r w:rsidRPr="00B14F6B">
        <w:t>Spectroscop</w:t>
      </w:r>
      <w:r w:rsidR="00531BB5">
        <w:t>ic Ellipsometry</w:t>
      </w:r>
      <w:r w:rsidR="00724DF8">
        <w:t xml:space="preserve"> (SE)</w:t>
      </w:r>
    </w:p>
    <w:p w14:paraId="77324713" w14:textId="0B5242F6" w:rsidR="00B14F6B" w:rsidRPr="00B14F6B" w:rsidRDefault="002C7873" w:rsidP="009B73CF">
      <w:pPr>
        <w:jc w:val="both"/>
        <w:rPr>
          <w:sz w:val="24"/>
        </w:rPr>
      </w:pPr>
      <w:r>
        <w:rPr>
          <w:sz w:val="24"/>
        </w:rPr>
        <w:t xml:space="preserve">SE </w:t>
      </w:r>
      <w:r w:rsidR="00AC42A3">
        <w:rPr>
          <w:sz w:val="24"/>
        </w:rPr>
        <w:t>m</w:t>
      </w:r>
      <w:r w:rsidR="00B14F6B" w:rsidRPr="00B14F6B">
        <w:rPr>
          <w:sz w:val="24"/>
        </w:rPr>
        <w:t>easurements were determined by Jobin-Yvon UVISEL spectroscopic ellipsometer. The SE measurements were performed over a wavelength range between 300 and 600 nm. A liquid cell with fused quartz windows was used to enable the SE measurement at the solid/liquid interface with the incident light beam at 70°. The experimental data were analysed using software called DeltaPsi II developed by Jobin-Yvon. The ellipsometer measured the change in the polarization state of light reflected from the surface of the sample. By studying the changes in the state of polarization, information about layer thickness and refractive index was revealed through the simultaneous analysis of two ellipsometric angles ψ and Δ. The changes in amplitude and phase of polarization of the light after reflection were determined in two components, the plane of reflection (p-plane), and that perpendicular to it (s-plane). The sample ellipticity, F, is defined as the ratio of the Fresnel coefficients of the p and s planes (</w:t>
      </w:r>
      <w:r w:rsidR="00B14F6B" w:rsidRPr="00B14F6B">
        <w:rPr>
          <w:i/>
          <w:sz w:val="24"/>
        </w:rPr>
        <w:t>R</w:t>
      </w:r>
      <w:r w:rsidR="00B14F6B" w:rsidRPr="00B14F6B">
        <w:rPr>
          <w:sz w:val="24"/>
          <w:vertAlign w:val="subscript"/>
        </w:rPr>
        <w:t>p</w:t>
      </w:r>
      <w:r w:rsidR="00B14F6B" w:rsidRPr="00B14F6B">
        <w:rPr>
          <w:sz w:val="24"/>
        </w:rPr>
        <w:t xml:space="preserve"> and </w:t>
      </w:r>
      <w:r w:rsidR="00B14F6B" w:rsidRPr="00B14F6B">
        <w:rPr>
          <w:i/>
          <w:sz w:val="24"/>
        </w:rPr>
        <w:t>R</w:t>
      </w:r>
      <w:r w:rsidR="00B14F6B" w:rsidRPr="00B14F6B">
        <w:rPr>
          <w:sz w:val="24"/>
          <w:vertAlign w:val="subscript"/>
        </w:rPr>
        <w:t>s</w:t>
      </w:r>
      <w:r w:rsidR="00B14F6B" w:rsidRPr="00B14F6B">
        <w:rPr>
          <w:sz w:val="24"/>
        </w:rPr>
        <w:t>) and is expressed as</w:t>
      </w:r>
      <w:hyperlink w:anchor="_ENREF_42" w:tooltip="Tang, 2002 #126" w:history="1">
        <w:r w:rsidR="004E740A" w:rsidRPr="00D47FA1">
          <w:rPr>
            <w:sz w:val="24"/>
          </w:rPr>
          <w:fldChar w:fldCharType="begin"/>
        </w:r>
        <w:r w:rsidR="004E740A">
          <w:rPr>
            <w:sz w:val="24"/>
          </w:rPr>
          <w:instrText xml:space="preserve"> ADDIN EN.CITE &lt;EndNote&gt;&lt;Cite&gt;&lt;Author&gt;Tang&lt;/Author&gt;&lt;Year&gt;2002&lt;/Year&gt;&lt;RecNum&gt;126&lt;/RecNum&gt;&lt;DisplayText&gt;&lt;style face="superscript"&gt;42&lt;/style&gt;&lt;/DisplayText&gt;&lt;record&gt;&lt;rec-number&gt;126&lt;/rec-number&gt;&lt;foreign-keys&gt;&lt;key app="EN" db-id="92dfas2dbw5ar0ed5dv5esdxr9fww5tsax50"&gt;126&lt;/key&gt;&lt;/foreign-keys&gt;&lt;ref-type name="Journal Article"&gt;17&lt;/ref-type&gt;&lt;contributors&gt;&lt;authors&gt;&lt;author&gt;Tang, Y.&lt;/author&gt;&lt;author&gt;Lu, J. R.&lt;/author&gt;&lt;author&gt;Lewis, A. L.&lt;/author&gt;&lt;author&gt;Vick, T. A.&lt;/author&gt;&lt;author&gt;Stratford, P. W.&lt;/author&gt;&lt;/authors&gt;&lt;/contributors&gt;&lt;auth-address&gt;Lu, Jr&amp;#xD;UMIST, Dept Phys, POB 88, Manchester M60 1QD, Lancs, England&amp;#xD;UMIST, Dept Phys, POB 88, Manchester M60 1QD, Lancs, England&amp;#xD;UMIST, Dept Phys, Manchester M60 1QD, Lancs, England&amp;#xD;Biocompatibles Ltd, Farnham GU9 8QL, Surrey, England&lt;/auth-address&gt;&lt;titles&gt;&lt;title&gt;Structural effects on swelling of thin phosphorylcholine polymer films&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3955-3964&lt;/pages&gt;&lt;volume&gt;35&lt;/volume&gt;&lt;number&gt;10&lt;/number&gt;&lt;keywords&gt;&lt;keyword&gt;case-ii transport&lt;/keyword&gt;&lt;keyword&gt;spectroscopic ellipsometry&lt;/keyword&gt;&lt;keyword&gt;reduced adsorption&lt;/keyword&gt;&lt;keyword&gt;drug-delivery&lt;/keyword&gt;&lt;keyword&gt;water-uptake&lt;/keyword&gt;&lt;keyword&gt;diffusion&lt;/keyword&gt;&lt;keyword&gt;release&lt;/keyword&gt;&lt;keyword&gt;hydrogels&lt;/keyword&gt;&lt;keyword&gt;sorption&lt;/keyword&gt;&lt;keyword&gt;solute&lt;/keyword&gt;&lt;/keywords&gt;&lt;dates&gt;&lt;year&gt;2002&lt;/year&gt;&lt;pub-dates&gt;&lt;date&gt;May 7&lt;/date&gt;&lt;/pub-dates&gt;&lt;/dates&gt;&lt;isbn&gt;0024-9297&lt;/isbn&gt;&lt;accession-num&gt;ISI:000175378600027&lt;/accession-num&gt;&lt;urls&gt;&lt;related-urls&gt;&lt;url&gt;&amp;lt;Go to ISI&amp;gt;://000175378600027&lt;/url&gt;&lt;/related-urls&gt;&lt;/urls&gt;&lt;electronic-resource-num&gt;10.1021/ma0117918&lt;/electronic-resource-num&gt;&lt;language&gt;English&lt;/language&gt;&lt;/record&gt;&lt;/Cite&gt;&lt;/EndNote&gt;</w:instrText>
        </w:r>
        <w:r w:rsidR="004E740A" w:rsidRPr="00D47FA1">
          <w:rPr>
            <w:sz w:val="24"/>
          </w:rPr>
          <w:fldChar w:fldCharType="separate"/>
        </w:r>
        <w:r w:rsidR="004E740A" w:rsidRPr="0079286B">
          <w:rPr>
            <w:noProof/>
            <w:sz w:val="24"/>
            <w:vertAlign w:val="superscript"/>
          </w:rPr>
          <w:t>42</w:t>
        </w:r>
        <w:r w:rsidR="004E740A" w:rsidRPr="00D47FA1">
          <w:rPr>
            <w:sz w:val="24"/>
          </w:rPr>
          <w:fldChar w:fldCharType="end"/>
        </w:r>
      </w:hyperlink>
    </w:p>
    <w:p w14:paraId="5EDDADD8" w14:textId="77777777" w:rsidR="00B14F6B" w:rsidRPr="00B14F6B" w:rsidRDefault="00B14F6B" w:rsidP="00B14F6B">
      <w:pPr>
        <w:rPr>
          <w:sz w:val="24"/>
        </w:rPr>
      </w:pPr>
      <m:oMath>
        <m:r>
          <w:rPr>
            <w:rFonts w:ascii="Cambria Math" w:hAnsi="Cambria Math"/>
            <w:sz w:val="24"/>
          </w:rPr>
          <m:t>ρ=</m:t>
        </m:r>
        <m:f>
          <m:fPr>
            <m:ctrlPr>
              <w:rPr>
                <w:rFonts w:ascii="Cambria Math" w:hAnsi="Cambria Math"/>
                <w:i/>
                <w:sz w:val="24"/>
              </w:rPr>
            </m:ctrlPr>
          </m:fPr>
          <m:num>
            <m:r>
              <w:rPr>
                <w:rFonts w:ascii="Cambria Math" w:hAnsi="Cambria Math"/>
                <w:sz w:val="24"/>
              </w:rPr>
              <m:t>Rp</m:t>
            </m:r>
          </m:num>
          <m:den>
            <m:r>
              <w:rPr>
                <w:rFonts w:ascii="Cambria Math" w:hAnsi="Cambria Math"/>
                <w:sz w:val="24"/>
              </w:rPr>
              <m:t>Rs</m:t>
            </m:r>
          </m:den>
        </m:f>
        <m:r>
          <w:rPr>
            <w:rFonts w:ascii="Cambria Math" w:hAnsi="Cambria Math"/>
            <w:sz w:val="24"/>
          </w:rPr>
          <m:t>=tan</m:t>
        </m:r>
        <m:r>
          <m:rPr>
            <m:sty m:val="p"/>
          </m:rPr>
          <w:rPr>
            <w:rFonts w:ascii="Cambria Math" w:hAnsi="Cambria Math"/>
            <w:sz w:val="24"/>
          </w:rPr>
          <m:t>ψ</m:t>
        </m:r>
        <m:sSup>
          <m:sSupPr>
            <m:ctrlPr>
              <w:rPr>
                <w:rFonts w:ascii="Cambria Math" w:hAnsi="Cambria Math"/>
                <w:i/>
                <w:sz w:val="24"/>
              </w:rPr>
            </m:ctrlPr>
          </m:sSupPr>
          <m:e>
            <m:r>
              <w:rPr>
                <w:rFonts w:ascii="Cambria Math" w:hAnsi="Cambria Math"/>
                <w:sz w:val="24"/>
              </w:rPr>
              <m:t xml:space="preserve"> e</m:t>
            </m:r>
          </m:e>
          <m:sup>
            <m:r>
              <w:rPr>
                <w:rFonts w:ascii="Cambria Math" w:hAnsi="Cambria Math"/>
                <w:sz w:val="24"/>
              </w:rPr>
              <m:t>i∆</m:t>
            </m:r>
          </m:sup>
        </m:sSup>
      </m:oMath>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00CF199C">
        <w:rPr>
          <w:sz w:val="24"/>
        </w:rPr>
        <w:tab/>
      </w:r>
      <w:r w:rsidR="00CF199C">
        <w:rPr>
          <w:sz w:val="24"/>
        </w:rPr>
        <w:tab/>
      </w:r>
      <w:r w:rsidRPr="00B14F6B">
        <w:rPr>
          <w:sz w:val="24"/>
        </w:rPr>
        <w:t>(1)</w:t>
      </w:r>
    </w:p>
    <w:p w14:paraId="796320BD" w14:textId="77777777" w:rsidR="00B14F6B" w:rsidRPr="00B14F6B" w:rsidRDefault="00B14F6B" w:rsidP="009B73CF">
      <w:pPr>
        <w:jc w:val="both"/>
        <w:rPr>
          <w:sz w:val="24"/>
        </w:rPr>
      </w:pPr>
      <w:r w:rsidRPr="00B14F6B">
        <w:rPr>
          <w:sz w:val="24"/>
        </w:rPr>
        <w:t xml:space="preserve">The refractive index </w:t>
      </w:r>
      <w:r w:rsidRPr="00B14F6B">
        <w:rPr>
          <w:i/>
          <w:sz w:val="24"/>
        </w:rPr>
        <w:t>n</w:t>
      </w:r>
      <w:r w:rsidRPr="00B14F6B">
        <w:rPr>
          <w:sz w:val="24"/>
          <w:vertAlign w:val="subscript"/>
        </w:rPr>
        <w:t>f</w:t>
      </w:r>
      <w:r w:rsidRPr="00B14F6B">
        <w:rPr>
          <w:sz w:val="24"/>
        </w:rPr>
        <w:t xml:space="preserve"> and the coupled thickness τ</w:t>
      </w:r>
      <w:r w:rsidRPr="00B14F6B">
        <w:rPr>
          <w:sz w:val="24"/>
          <w:vertAlign w:val="subscript"/>
        </w:rPr>
        <w:t>f</w:t>
      </w:r>
      <w:r w:rsidRPr="00B14F6B">
        <w:rPr>
          <w:sz w:val="24"/>
        </w:rPr>
        <w:t xml:space="preserve"> were subsequently calculated by the software using eq 1. The surface adsorbed amount Γ (mg/m</w:t>
      </w:r>
      <w:r w:rsidRPr="00B14F6B">
        <w:rPr>
          <w:sz w:val="24"/>
          <w:vertAlign w:val="superscript"/>
        </w:rPr>
        <w:t>2</w:t>
      </w:r>
      <w:r w:rsidRPr="00B14F6B">
        <w:rPr>
          <w:sz w:val="24"/>
        </w:rPr>
        <w:t xml:space="preserve">) of the sample is finally calculated from </w:t>
      </w:r>
      <w:r w:rsidRPr="00B14F6B">
        <w:rPr>
          <w:i/>
          <w:sz w:val="24"/>
        </w:rPr>
        <w:t>n</w:t>
      </w:r>
      <w:r w:rsidRPr="00B14F6B">
        <w:rPr>
          <w:sz w:val="24"/>
          <w:vertAlign w:val="subscript"/>
        </w:rPr>
        <w:t>f</w:t>
      </w:r>
      <w:r w:rsidRPr="00B14F6B">
        <w:rPr>
          <w:sz w:val="24"/>
        </w:rPr>
        <w:t xml:space="preserve"> and τ</w:t>
      </w:r>
      <w:r w:rsidRPr="00B14F6B">
        <w:rPr>
          <w:sz w:val="24"/>
          <w:vertAlign w:val="subscript"/>
        </w:rPr>
        <w:t>f</w:t>
      </w:r>
      <w:r w:rsidRPr="00B14F6B">
        <w:rPr>
          <w:sz w:val="24"/>
        </w:rPr>
        <w:t xml:space="preserve"> (in Å) through eq 2,</w:t>
      </w:r>
    </w:p>
    <w:p w14:paraId="6AEBFABA" w14:textId="77777777" w:rsidR="00B14F6B" w:rsidRPr="00B14F6B" w:rsidRDefault="00B14F6B" w:rsidP="00B14F6B">
      <w:pPr>
        <w:rPr>
          <w:sz w:val="24"/>
        </w:rPr>
      </w:pPr>
      <m:oMath>
        <m:r>
          <m:rPr>
            <m:sty m:val="p"/>
          </m:rPr>
          <w:rPr>
            <w:rFonts w:ascii="Cambria Math" w:hAnsi="Cambria Math"/>
            <w:sz w:val="24"/>
          </w:rPr>
          <m:t>Γ=</m:t>
        </m:r>
        <m:f>
          <m:fPr>
            <m:ctrlPr>
              <w:rPr>
                <w:rFonts w:ascii="Cambria Math" w:hAnsi="Cambria Math"/>
                <w:sz w:val="24"/>
              </w:rPr>
            </m:ctrlPr>
          </m:fPr>
          <m:num>
            <m:sSub>
              <m:sSubPr>
                <m:ctrlPr>
                  <w:rPr>
                    <w:rFonts w:ascii="Cambria Math" w:hAnsi="Cambria Math"/>
                    <w:i/>
                    <w:sz w:val="24"/>
                  </w:rPr>
                </m:ctrlPr>
              </m:sSubPr>
              <m:e>
                <m:r>
                  <w:rPr>
                    <w:rFonts w:ascii="Cambria Math" w:hAnsi="Cambria Math"/>
                    <w:sz w:val="24"/>
                  </w:rPr>
                  <m:t>τ</m:t>
                </m:r>
              </m:e>
              <m:sub>
                <m:r>
                  <w:rPr>
                    <w:rFonts w:ascii="Cambria Math" w:hAnsi="Cambria Math"/>
                    <w:sz w:val="24"/>
                  </w:rPr>
                  <m:t>f</m:t>
                </m:r>
              </m:sub>
            </m:sSub>
            <m:r>
              <w:rPr>
                <w:rFonts w:ascii="Cambria Math" w:hAnsi="Cambria Math"/>
                <w:sz w:val="24"/>
              </w:rPr>
              <m:t>(</m:t>
            </m:r>
            <m:sSub>
              <m:sSubPr>
                <m:ctrlPr>
                  <w:rPr>
                    <w:rFonts w:ascii="Cambria Math" w:hAnsi="Cambria Math"/>
                    <w:i/>
                    <w:sz w:val="24"/>
                  </w:rPr>
                </m:ctrlPr>
              </m:sSubPr>
              <m:e>
                <m:r>
                  <w:rPr>
                    <w:rFonts w:ascii="Cambria Math" w:hAnsi="Cambria Math"/>
                    <w:sz w:val="24"/>
                  </w:rPr>
                  <m:t>n</m:t>
                </m:r>
              </m:e>
              <m:sub>
                <m:r>
                  <w:rPr>
                    <w:rFonts w:ascii="Cambria Math" w:hAnsi="Cambria Math"/>
                    <w:sz w:val="24"/>
                  </w:rPr>
                  <m:t>f</m:t>
                </m:r>
              </m:sub>
            </m:sSub>
            <m:r>
              <w:rPr>
                <w:rFonts w:ascii="Cambria Math" w:hAnsi="Cambria Math"/>
                <w:sz w:val="24"/>
              </w:rPr>
              <m:t>-</m:t>
            </m:r>
            <m:sSub>
              <m:sSubPr>
                <m:ctrlPr>
                  <w:rPr>
                    <w:rFonts w:ascii="Cambria Math" w:hAnsi="Cambria Math"/>
                    <w:i/>
                    <w:sz w:val="24"/>
                  </w:rPr>
                </m:ctrlPr>
              </m:sSubPr>
              <m:e>
                <m:r>
                  <w:rPr>
                    <w:rFonts w:ascii="Cambria Math" w:hAnsi="Cambria Math"/>
                    <w:sz w:val="24"/>
                  </w:rPr>
                  <m:t>n</m:t>
                </m:r>
              </m:e>
              <m:sub>
                <m:r>
                  <w:rPr>
                    <w:rFonts w:ascii="Cambria Math" w:hAnsi="Cambria Math"/>
                    <w:sz w:val="24"/>
                  </w:rPr>
                  <m:t>0</m:t>
                </m:r>
              </m:sub>
            </m:sSub>
            <m:r>
              <w:rPr>
                <w:rFonts w:ascii="Cambria Math" w:hAnsi="Cambria Math"/>
                <w:sz w:val="24"/>
              </w:rPr>
              <m:t>)</m:t>
            </m:r>
          </m:num>
          <m:den>
            <m:r>
              <w:rPr>
                <w:rFonts w:ascii="Cambria Math" w:hAnsi="Cambria Math"/>
                <w:sz w:val="24"/>
              </w:rPr>
              <m:t>dn/dc</m:t>
            </m:r>
          </m:den>
        </m:f>
      </m:oMath>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00CF199C">
        <w:rPr>
          <w:sz w:val="24"/>
        </w:rPr>
        <w:tab/>
      </w:r>
      <w:r w:rsidR="00CF199C">
        <w:rPr>
          <w:sz w:val="24"/>
        </w:rPr>
        <w:tab/>
      </w:r>
      <w:r w:rsidRPr="00B14F6B">
        <w:rPr>
          <w:sz w:val="24"/>
        </w:rPr>
        <w:t>(2)</w:t>
      </w:r>
    </w:p>
    <w:p w14:paraId="79FEAC60" w14:textId="48321644" w:rsidR="00B14F6B" w:rsidRPr="001632F6" w:rsidRDefault="00B14F6B" w:rsidP="009B73CF">
      <w:pPr>
        <w:jc w:val="both"/>
        <w:rPr>
          <w:sz w:val="24"/>
        </w:rPr>
      </w:pPr>
      <w:r w:rsidRPr="00B14F6B">
        <w:rPr>
          <w:sz w:val="24"/>
        </w:rPr>
        <w:t>where n</w:t>
      </w:r>
      <w:r w:rsidRPr="00B14F6B">
        <w:rPr>
          <w:sz w:val="24"/>
          <w:vertAlign w:val="subscript"/>
        </w:rPr>
        <w:t>0</w:t>
      </w:r>
      <w:r w:rsidRPr="00B14F6B">
        <w:rPr>
          <w:sz w:val="24"/>
        </w:rPr>
        <w:t xml:space="preserve"> is the refractive index of the buffer, dn/dc stands for the change of refractive index against solution concentration and a value of 0.18 m</w:t>
      </w:r>
      <w:r w:rsidRPr="00B14F6B">
        <w:rPr>
          <w:rFonts w:hint="eastAsia"/>
          <w:sz w:val="24"/>
        </w:rPr>
        <w:t>l</w:t>
      </w:r>
      <w:r w:rsidRPr="00B14F6B">
        <w:rPr>
          <w:sz w:val="24"/>
        </w:rPr>
        <w:t>/g was used in this work.</w:t>
      </w:r>
      <w:hyperlink w:anchor="_ENREF_43" w:tooltip="Zhao, 2008 #43" w:history="1">
        <w:r w:rsidR="004E740A" w:rsidRPr="00D47FA1">
          <w:rPr>
            <w:sz w:val="24"/>
          </w:rPr>
          <w:fldChar w:fldCharType="begin">
            <w:fldData xml:space="preserve">PEVuZE5vdGU+PENpdGU+PEF1dGhvcj5aaGFvPC9BdXRob3I+PFllYXI+MjAwODwvWWVhcj48UmVj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</w:fldData>
          </w:fldChar>
        </w:r>
        <w:r w:rsidR="004E740A">
          <w:rPr>
            <w:sz w:val="24"/>
          </w:rPr>
          <w:instrText xml:space="preserve"> ADDIN EN.CITE </w:instrText>
        </w:r>
        <w:r w:rsidR="004E740A">
          <w:rPr>
            <w:sz w:val="24"/>
          </w:rPr>
          <w:fldChar w:fldCharType="begin">
            <w:fldData xml:space="preserve">PEVuZE5vdGU+PENpdGU+PEF1dGhvcj5aaGFvPC9BdXRob3I+PFllYXI+MjAwODwvWWVhcj48UmVj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</w:fldData>
          </w:fldChar>
        </w:r>
        <w:r w:rsidR="004E740A">
          <w:rPr>
            <w:sz w:val="24"/>
          </w:rPr>
          <w:instrText xml:space="preserve"> ADDIN EN.CITE.DATA </w:instrText>
        </w:r>
        <w:r w:rsidR="004E740A">
          <w:rPr>
            <w:sz w:val="24"/>
          </w:rPr>
        </w:r>
        <w:r w:rsidR="004E740A">
          <w:rPr>
            <w:sz w:val="24"/>
          </w:rPr>
          <w:fldChar w:fldCharType="end"/>
        </w:r>
        <w:r w:rsidR="004E740A" w:rsidRPr="00D47FA1">
          <w:rPr>
            <w:sz w:val="24"/>
          </w:rPr>
        </w:r>
        <w:r w:rsidR="004E740A" w:rsidRPr="00D47FA1">
          <w:rPr>
            <w:sz w:val="24"/>
          </w:rPr>
          <w:fldChar w:fldCharType="separate"/>
        </w:r>
        <w:r w:rsidR="004E740A" w:rsidRPr="0079286B">
          <w:rPr>
            <w:noProof/>
            <w:sz w:val="24"/>
            <w:vertAlign w:val="superscript"/>
          </w:rPr>
          <w:t>43</w:t>
        </w:r>
        <w:r w:rsidR="004E740A" w:rsidRPr="00D47FA1">
          <w:rPr>
            <w:sz w:val="24"/>
          </w:rPr>
          <w:fldChar w:fldCharType="end"/>
        </w:r>
      </w:hyperlink>
      <w:r w:rsidR="001632F6">
        <w:rPr>
          <w:sz w:val="24"/>
        </w:rPr>
        <w:t xml:space="preserve"> </w:t>
      </w:r>
    </w:p>
    <w:p w14:paraId="3A27D3FD" w14:textId="77777777" w:rsidR="00F3291E" w:rsidRDefault="00B14F6B" w:rsidP="00531BB5">
      <w:pPr>
        <w:pStyle w:val="Heading2"/>
        <w:numPr>
          <w:ilvl w:val="0"/>
          <w:numId w:val="0"/>
        </w:numPr>
      </w:pPr>
      <w:r w:rsidRPr="00B14F6B">
        <w:t>Neutron reflect</w:t>
      </w:r>
      <w:r w:rsidR="00531BB5">
        <w:t>ion (NR)</w:t>
      </w:r>
    </w:p>
    <w:p w14:paraId="24FC6728" w14:textId="77777777" w:rsidR="00B14F6B" w:rsidRPr="00B14F6B" w:rsidRDefault="002C7873" w:rsidP="009B73CF">
      <w:pPr>
        <w:jc w:val="both"/>
        <w:rPr>
          <w:sz w:val="24"/>
        </w:rPr>
      </w:pPr>
      <w:r>
        <w:rPr>
          <w:sz w:val="24"/>
        </w:rPr>
        <w:t>NR m</w:t>
      </w:r>
      <w:r w:rsidRPr="00B14F6B">
        <w:rPr>
          <w:sz w:val="24"/>
        </w:rPr>
        <w:t xml:space="preserve">easurements </w:t>
      </w:r>
      <w:r w:rsidR="00B14F6B" w:rsidRPr="00B14F6B">
        <w:rPr>
          <w:sz w:val="24"/>
        </w:rPr>
        <w:t>were carried out on SURF at RAL, Oxford, UK, using a neutron beam of wavelength 0.5 to 6.5 Å. The silicon &lt;111&gt; blocks used were polished by Crystran Ltd., UK and treated with Piranha solution at 90 °C for 1 min. Solution samples (2 m</w:t>
      </w:r>
      <w:r w:rsidR="00B14F6B" w:rsidRPr="00B14F6B">
        <w:rPr>
          <w:rFonts w:hint="eastAsia"/>
          <w:sz w:val="24"/>
        </w:rPr>
        <w:t>l</w:t>
      </w:r>
      <w:r w:rsidR="00B14F6B" w:rsidRPr="00B14F6B">
        <w:rPr>
          <w:sz w:val="24"/>
        </w:rPr>
        <w:t>) were filled into the lumen cell made by clamping a Perspex trough against the polished face of a silicon block with dimensions of 6 × 5 × 1.2 cm</w:t>
      </w:r>
      <w:r w:rsidR="00B14F6B" w:rsidRPr="00B14F6B">
        <w:rPr>
          <w:sz w:val="24"/>
          <w:vertAlign w:val="superscript"/>
        </w:rPr>
        <w:t>3</w:t>
      </w:r>
      <w:r w:rsidR="00B14F6B" w:rsidRPr="00B14F6B">
        <w:rPr>
          <w:sz w:val="24"/>
        </w:rPr>
        <w:t>. The sample cell was mounted on a goniometer stage controlled by the computer terminals. The neutron beam entered the small face of the silicon block, was reflected from the solid/solution interface and exited from the opposite end of the small face. The neutron beam was collimated by two sets of horizontal and vertical slits placed before the sample cell, creating a typical beam illuminated area around 4 × 3 cm</w:t>
      </w:r>
      <w:r w:rsidR="00B14F6B" w:rsidRPr="00B14F6B">
        <w:rPr>
          <w:sz w:val="24"/>
          <w:vertAlign w:val="superscript"/>
        </w:rPr>
        <w:t>2</w:t>
      </w:r>
      <w:r w:rsidR="00B14F6B" w:rsidRPr="00B14F6B">
        <w:rPr>
          <w:sz w:val="24"/>
        </w:rPr>
        <w:t>. Each reflectivity experiment was carried out at three incidence angles of 0.35, 0.8 and 1.8° and the resulting reflectivity profiles combined to cover a wave vector (κ) between 0.012 and 0.5 Å</w:t>
      </w:r>
      <w:r w:rsidR="00B14F6B" w:rsidRPr="00B14F6B">
        <w:rPr>
          <w:sz w:val="24"/>
          <w:vertAlign w:val="superscript"/>
        </w:rPr>
        <w:t>-1</w:t>
      </w:r>
      <w:r w:rsidR="00B14F6B" w:rsidRPr="00B14F6B">
        <w:rPr>
          <w:sz w:val="24"/>
        </w:rPr>
        <w:t>. Reflectivity profiles below the critical angle were theoretically equal to unity and all the data measured were scaled accordingly. Constant background was subtracted using the average reflectivity between 0.3 and 0.5 Å</w:t>
      </w:r>
      <w:r w:rsidR="00B14F6B" w:rsidRPr="00B14F6B">
        <w:rPr>
          <w:sz w:val="24"/>
          <w:vertAlign w:val="superscript"/>
        </w:rPr>
        <w:t>-1</w:t>
      </w:r>
      <w:r w:rsidR="00B14F6B" w:rsidRPr="00B14F6B">
        <w:rPr>
          <w:sz w:val="24"/>
        </w:rPr>
        <w:t>. The background was found to be typical</w:t>
      </w:r>
      <w:r w:rsidR="00CC6808">
        <w:rPr>
          <w:sz w:val="24"/>
        </w:rPr>
        <w:t>ly around 3</w:t>
      </w:r>
      <w:r w:rsidR="00B14F6B" w:rsidRPr="00B14F6B">
        <w:rPr>
          <w:sz w:val="24"/>
        </w:rPr>
        <w:t xml:space="preserve"> × 10</w:t>
      </w:r>
      <w:r w:rsidR="00B14F6B" w:rsidRPr="00B14F6B">
        <w:rPr>
          <w:sz w:val="24"/>
          <w:vertAlign w:val="superscript"/>
        </w:rPr>
        <w:t>-6</w:t>
      </w:r>
      <w:r w:rsidR="00B14F6B" w:rsidRPr="00B14F6B">
        <w:rPr>
          <w:sz w:val="24"/>
        </w:rPr>
        <w:t xml:space="preserve"> in D</w:t>
      </w:r>
      <w:r w:rsidR="00B14F6B" w:rsidRPr="00B14F6B">
        <w:rPr>
          <w:sz w:val="24"/>
          <w:vertAlign w:val="subscript"/>
        </w:rPr>
        <w:t>2</w:t>
      </w:r>
      <w:r w:rsidR="00B14F6B" w:rsidRPr="00B14F6B">
        <w:rPr>
          <w:sz w:val="24"/>
        </w:rPr>
        <w:t>O.</w:t>
      </w:r>
    </w:p>
    <w:p w14:paraId="020E1FA2" w14:textId="4E228B4C" w:rsidR="00B14F6B" w:rsidRPr="00B14F6B" w:rsidRDefault="00B14F6B" w:rsidP="009B73CF">
      <w:pPr>
        <w:jc w:val="both"/>
        <w:rPr>
          <w:sz w:val="24"/>
        </w:rPr>
      </w:pPr>
      <w:r w:rsidRPr="00B14F6B">
        <w:rPr>
          <w:sz w:val="24"/>
        </w:rPr>
        <w:lastRenderedPageBreak/>
        <w:t>Model fitting of neutron reflection data has been extensively used to quantitatively analyse information regarding thickness and composition of adsorbed layers and has been found to be ideally suited to investigate multi component mixed layers adsorbed at an interface.</w:t>
      </w:r>
      <w:hyperlink w:anchor="_ENREF_36" w:tooltip="Lu, 1998 #183" w:history="1">
        <w:r w:rsidR="004E740A" w:rsidRPr="00D47FA1">
          <w:rPr>
            <w:sz w:val="24"/>
          </w:rPr>
          <w:fldChar w:fldCharType="begin">
            <w:fldData xml:space="preserve">PEVuZE5vdGU+PENpdGU+PEF1dGhvcj5HcmVlbjwvQXV0aG9yPjxZZWFyPjIwMDE8L1llYXI+PFJl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TU5NC0xNjAyPC9wYWdlcz48dm9sdW1lPjEwNTwvdm9sdW1lPjxudW1iZXI+ODwvbnVtYmVy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</w:fldData>
          </w:fldChar>
        </w:r>
        <w:r w:rsidR="004E740A">
          <w:rPr>
            <w:sz w:val="24"/>
          </w:rPr>
          <w:instrText xml:space="preserve"> ADDIN EN.CITE </w:instrText>
        </w:r>
        <w:r w:rsidR="004E740A">
          <w:rPr>
            <w:sz w:val="24"/>
          </w:rPr>
          <w:fldChar w:fldCharType="begin">
            <w:fldData xml:space="preserve">PEVuZE5vdGU+PENpdGU+PEF1dGhvcj5HcmVlbjwvQXV0aG9yPjxZZWFyPjIwMDE8L1llYXI+PFJl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TU5NC0xNjAyPC9wYWdlcz48dm9sdW1lPjEwNTwvdm9sdW1lPjxudW1iZXI+ODwvbnVtYmVy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</w:fldData>
          </w:fldChar>
        </w:r>
        <w:r w:rsidR="004E740A">
          <w:rPr>
            <w:sz w:val="24"/>
          </w:rPr>
          <w:instrText xml:space="preserve"> ADDIN EN.CITE.DATA </w:instrText>
        </w:r>
        <w:r w:rsidR="004E740A">
          <w:rPr>
            <w:sz w:val="24"/>
          </w:rPr>
        </w:r>
        <w:r w:rsidR="004E740A">
          <w:rPr>
            <w:sz w:val="24"/>
          </w:rPr>
          <w:fldChar w:fldCharType="end"/>
        </w:r>
        <w:r w:rsidR="004E740A" w:rsidRPr="00D47FA1">
          <w:rPr>
            <w:sz w:val="24"/>
          </w:rPr>
        </w:r>
        <w:r w:rsidR="004E740A" w:rsidRPr="00D47FA1">
          <w:rPr>
            <w:sz w:val="24"/>
          </w:rPr>
          <w:fldChar w:fldCharType="separate"/>
        </w:r>
        <w:r w:rsidR="004E740A" w:rsidRPr="00302FEA">
          <w:rPr>
            <w:noProof/>
            <w:sz w:val="24"/>
            <w:vertAlign w:val="superscript"/>
          </w:rPr>
          <w:t>36-39</w:t>
        </w:r>
        <w:r w:rsidR="004E740A" w:rsidRPr="00D47FA1">
          <w:rPr>
            <w:sz w:val="24"/>
          </w:rPr>
          <w:fldChar w:fldCharType="end"/>
        </w:r>
      </w:hyperlink>
      <w:r w:rsidRPr="00B14F6B">
        <w:rPr>
          <w:sz w:val="24"/>
        </w:rPr>
        <w:t xml:space="preserve"> </w:t>
      </w:r>
      <w:r w:rsidRPr="00B14F6B">
        <w:rPr>
          <w:rFonts w:hint="eastAsia"/>
          <w:sz w:val="24"/>
        </w:rPr>
        <w:t>Motofit package was used for the data fitting.</w:t>
      </w:r>
      <w:hyperlink w:anchor="_ENREF_44" w:tooltip="Nelson, 2006 #186" w:history="1">
        <w:r w:rsidR="004E740A" w:rsidRPr="00D47FA1">
          <w:rPr>
            <w:sz w:val="24"/>
          </w:rPr>
          <w:fldChar w:fldCharType="begin"/>
        </w:r>
        <w:r w:rsidR="004E740A">
          <w:rPr>
            <w:sz w:val="24"/>
          </w:rPr>
          <w:instrText xml:space="preserve"> ADDIN EN.CITE &lt;EndNote&gt;&lt;Cite&gt;&lt;Author&gt;Nelson&lt;/Author&gt;&lt;Year&gt;2006&lt;/Year&gt;&lt;RecNum&gt;186&lt;/RecNum&gt;&lt;DisplayText&gt;&lt;style face="superscript"&gt;44&lt;/style&gt;&lt;/DisplayText&gt;&lt;record&gt;&lt;rec-number&gt;186&lt;/rec-number&gt;&lt;foreign-keys&gt;&lt;key app="EN" db-id="92dfas2dbw5ar0ed5dv5esdxr9fww5tsax50"&gt;186&lt;/key&gt;&lt;/foreign-keys&gt;&lt;ref-type name="Journal Article"&gt;17&lt;/ref-type&gt;&lt;contributors&gt;&lt;authors&gt;&lt;author&gt;Nelson, A.&lt;/author&gt;&lt;/authors&gt;&lt;/contributors&gt;&lt;titles&gt;&lt;title&gt;Co-refinement of multiple-contrast neutron/X-ray reflectivity data using MOTOFIT&lt;/title&gt;&lt;secondary-title&gt;Journal of Applied Crystallography&lt;/secondary-title&gt;&lt;alt-title&gt;J Appl Crystallogr&lt;/alt-title&gt;&lt;/titles&gt;&lt;periodical&gt;&lt;full-title&gt;Journal of Applied Crystallography&lt;/full-title&gt;&lt;abbr-1&gt;J Appl Crystallogr&lt;/abbr-1&gt;&lt;/periodical&gt;&lt;alt-periodical&gt;&lt;full-title&gt;Journal of Applied Crystallography&lt;/full-title&gt;&lt;abbr-1&gt;J Appl Crystallogr&lt;/abbr-1&gt;&lt;/alt-periodical&gt;&lt;pages&gt;273-276&lt;/pages&gt;&lt;volume&gt;39&lt;/volume&gt;&lt;keywords&gt;&lt;keyword&gt;x-ray&lt;/keyword&gt;&lt;keyword&gt;reflectometry&lt;/keyword&gt;&lt;keyword&gt;surfaces&lt;/keyword&gt;&lt;/keywords&gt;&lt;dates&gt;&lt;year&gt;2006&lt;/year&gt;&lt;pub-dates&gt;&lt;date&gt;Apr&lt;/date&gt;&lt;/pub-dates&gt;&lt;/dates&gt;&lt;isbn&gt;0021-8898&lt;/isbn&gt;&lt;accession-num&gt;ISI:000235991200020&lt;/accession-num&gt;&lt;urls&gt;&lt;related-urls&gt;&lt;url&gt;&amp;lt;Go to ISI&amp;gt;://000235991200020&lt;/url&gt;&lt;/related-urls&gt;&lt;/urls&gt;&lt;electronic-resource-num&gt;10.1107/S0021889806005073&lt;/electronic-resource-num&gt;&lt;language&gt;English&lt;/language&gt;&lt;/record&gt;&lt;/Cite&gt;&lt;/EndNote&gt;</w:instrText>
        </w:r>
        <w:r w:rsidR="004E740A" w:rsidRPr="00D47FA1">
          <w:rPr>
            <w:sz w:val="24"/>
          </w:rPr>
          <w:fldChar w:fldCharType="separate"/>
        </w:r>
        <w:r w:rsidR="004E740A" w:rsidRPr="0079286B">
          <w:rPr>
            <w:noProof/>
            <w:sz w:val="24"/>
            <w:vertAlign w:val="superscript"/>
          </w:rPr>
          <w:t>44</w:t>
        </w:r>
        <w:r w:rsidR="004E740A" w:rsidRPr="00D47FA1">
          <w:rPr>
            <w:sz w:val="24"/>
          </w:rPr>
          <w:fldChar w:fldCharType="end"/>
        </w:r>
      </w:hyperlink>
      <w:r w:rsidRPr="00B14F6B">
        <w:rPr>
          <w:rFonts w:hint="eastAsia"/>
          <w:sz w:val="24"/>
        </w:rPr>
        <w:t xml:space="preserve"> </w:t>
      </w:r>
      <w:r w:rsidRPr="00B14F6B">
        <w:rPr>
          <w:sz w:val="24"/>
        </w:rPr>
        <w:t xml:space="preserve">When fitting the data a structural model was assumed and the interface was divided into a suitable number of uniform sublayers. A model with minimum number of sublayers is preferred as it reduces the complexity of the system and overfitting of the data. Reflectivity from the model layers is calculated using the optical matrix formulism this is then compared with the measured reflectivity and the structural parameters (mainly thickness </w:t>
      </w:r>
      <w:r w:rsidRPr="00B14F6B">
        <w:rPr>
          <w:rFonts w:hint="eastAsia"/>
          <w:sz w:val="24"/>
        </w:rPr>
        <w:t>(</w:t>
      </w:r>
      <m:oMath>
        <m:r>
          <m:rPr>
            <m:sty m:val="p"/>
          </m:rPr>
          <w:rPr>
            <w:rFonts w:ascii="Cambria Math" w:hAnsi="Cambria Math"/>
            <w:sz w:val="24"/>
          </w:rPr>
          <m:t>τ</m:t>
        </m:r>
      </m:oMath>
      <w:r w:rsidRPr="00B14F6B">
        <w:rPr>
          <w:rFonts w:hint="eastAsia"/>
          <w:sz w:val="24"/>
        </w:rPr>
        <w:t xml:space="preserve">) </w:t>
      </w:r>
      <w:r w:rsidRPr="00B14F6B">
        <w:rPr>
          <w:sz w:val="24"/>
        </w:rPr>
        <w:t>and scattering length density</w:t>
      </w:r>
      <w:r w:rsidR="00192861">
        <w:rPr>
          <w:sz w:val="24"/>
        </w:rPr>
        <w:t xml:space="preserve"> </w:t>
      </w:r>
      <w:r w:rsidRPr="00B14F6B">
        <w:rPr>
          <w:rFonts w:hint="eastAsia"/>
          <w:sz w:val="24"/>
        </w:rPr>
        <w:t>(</w:t>
      </w:r>
      <m:oMath>
        <m:r>
          <m:rPr>
            <m:sty m:val="p"/>
          </m:rPr>
          <w:rPr>
            <w:rFonts w:ascii="Cambria Math" w:hAnsi="Cambria Math"/>
            <w:sz w:val="24"/>
          </w:rPr>
          <m:t>ρ</m:t>
        </m:r>
      </m:oMath>
      <w:r w:rsidRPr="00B14F6B">
        <w:rPr>
          <w:sz w:val="24"/>
        </w:rPr>
        <w:t>)</w:t>
      </w:r>
      <w:r w:rsidRPr="00B14F6B">
        <w:rPr>
          <w:rFonts w:hint="eastAsia"/>
          <w:sz w:val="24"/>
        </w:rPr>
        <w:t>)</w:t>
      </w:r>
      <w:r w:rsidRPr="00B14F6B">
        <w:rPr>
          <w:sz w:val="24"/>
        </w:rPr>
        <w:t xml:space="preserve"> are modified in a least-square iteration until a good fit is obtained. For a two component adsorption, such as surfactant and peptide in water, the volume fraction and scattering length density of a layer can be expressed using equations (3) and (4)</w:t>
      </w:r>
    </w:p>
    <w:p w14:paraId="72E042DF" w14:textId="77777777" w:rsidR="00B14F6B" w:rsidRPr="00B14F6B" w:rsidRDefault="00B14F6B" w:rsidP="00B14F6B">
      <w:pPr>
        <w:rPr>
          <w:sz w:val="24"/>
        </w:rPr>
      </w:pPr>
      <m:oMath>
        <m:r>
          <m:rPr>
            <m:sty m:val="p"/>
          </m:rPr>
          <w:rPr>
            <w:rFonts w:ascii="Cambria Math" w:hAnsi="Cambria Math"/>
            <w:sz w:val="24"/>
          </w:rPr>
          <m:t>ρ</m:t>
        </m:r>
        <m:sSub>
          <m:sSubPr>
            <m:ctrlPr>
              <w:rPr>
                <w:rFonts w:ascii="Cambria Math" w:hAnsi="Cambria Math"/>
                <w:sz w:val="24"/>
              </w:rPr>
            </m:ctrlPr>
          </m:sSub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ρ</m:t>
                </m:r>
              </m:e>
              <m:sub>
                <m:r>
                  <m:rPr>
                    <m:sty m:val="p"/>
                  </m:rPr>
                  <w:rPr>
                    <w:rFonts w:ascii="Cambria Math" w:hAnsi="Cambria Math"/>
                    <w:sz w:val="24"/>
                  </w:rPr>
                  <m:t>p</m:t>
                </m:r>
              </m:sub>
            </m:sSub>
            <m:r>
              <m:rPr>
                <m:sty m:val="p"/>
              </m:rPr>
              <w:rPr>
                <w:rFonts w:ascii="Cambria Math" w:hAnsi="Cambria Math"/>
                <w:sz w:val="24"/>
              </w:rPr>
              <m:t>φ</m:t>
            </m:r>
          </m:e>
          <m:sub>
            <m:r>
              <m:rPr>
                <m:sty m:val="p"/>
              </m:rPr>
              <w:rPr>
                <w:rFonts w:ascii="Cambria Math" w:hAnsi="Cambria Math"/>
                <w:sz w:val="24"/>
              </w:rPr>
              <m:t>p</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ρ</m:t>
            </m:r>
          </m:e>
          <m:sub>
            <m:r>
              <m:rPr>
                <m:sty m:val="p"/>
              </m:rPr>
              <w:rPr>
                <w:rFonts w:ascii="Cambria Math" w:hAnsi="Cambria Math"/>
                <w:sz w:val="24"/>
              </w:rPr>
              <m:t>s</m:t>
            </m:r>
          </m:sub>
        </m:sSub>
        <m:sSub>
          <m:sSubPr>
            <m:ctrlPr>
              <w:rPr>
                <w:rFonts w:ascii="Cambria Math" w:hAnsi="Cambria Math"/>
                <w:sz w:val="24"/>
              </w:rPr>
            </m:ctrlPr>
          </m:sSubPr>
          <m:e>
            <m:r>
              <m:rPr>
                <m:sty m:val="p"/>
              </m:rPr>
              <w:rPr>
                <w:rFonts w:ascii="Cambria Math" w:hAnsi="Cambria Math"/>
                <w:sz w:val="24"/>
              </w:rPr>
              <m:t>φ</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ρ</m:t>
            </m:r>
          </m:e>
          <m:sub>
            <m:r>
              <m:rPr>
                <m:sty m:val="p"/>
              </m:rPr>
              <w:rPr>
                <w:rFonts w:ascii="Cambria Math" w:hAnsi="Cambria Math"/>
                <w:sz w:val="24"/>
              </w:rPr>
              <m:t>w</m:t>
            </m:r>
          </m:sub>
        </m:sSub>
        <m:sSub>
          <m:sSubPr>
            <m:ctrlPr>
              <w:rPr>
                <w:rFonts w:ascii="Cambria Math" w:hAnsi="Cambria Math"/>
                <w:sz w:val="24"/>
              </w:rPr>
            </m:ctrlPr>
          </m:sSubPr>
          <m:e>
            <m:r>
              <m:rPr>
                <m:sty m:val="p"/>
              </m:rPr>
              <w:rPr>
                <w:rFonts w:ascii="Cambria Math" w:hAnsi="Cambria Math"/>
                <w:sz w:val="24"/>
              </w:rPr>
              <m:t>φ</m:t>
            </m:r>
          </m:e>
          <m:sub>
            <m:r>
              <m:rPr>
                <m:sty m:val="p"/>
              </m:rPr>
              <w:rPr>
                <w:rFonts w:ascii="Cambria Math" w:hAnsi="Cambria Math"/>
                <w:sz w:val="24"/>
              </w:rPr>
              <m:t>w</m:t>
            </m:r>
          </m:sub>
        </m:sSub>
      </m:oMath>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00CF199C">
        <w:rPr>
          <w:sz w:val="24"/>
        </w:rPr>
        <w:tab/>
      </w:r>
      <w:r w:rsidR="00CF199C">
        <w:rPr>
          <w:sz w:val="24"/>
        </w:rPr>
        <w:tab/>
      </w:r>
      <w:r w:rsidR="00CF199C">
        <w:rPr>
          <w:sz w:val="24"/>
        </w:rPr>
        <w:tab/>
      </w:r>
      <w:r w:rsidRPr="00B14F6B">
        <w:rPr>
          <w:sz w:val="24"/>
        </w:rPr>
        <w:t>(3)</w:t>
      </w:r>
    </w:p>
    <w:p w14:paraId="2072479F" w14:textId="77777777" w:rsidR="00B14F6B" w:rsidRPr="00B14F6B" w:rsidRDefault="00BF6564" w:rsidP="00B14F6B">
      <w:pPr>
        <w:rPr>
          <w:sz w:val="24"/>
        </w:rPr>
      </w:pPr>
      <m:oMath>
        <m:sSub>
          <m:sSubPr>
            <m:ctrlPr>
              <w:rPr>
                <w:rFonts w:ascii="Cambria Math" w:hAnsi="Cambria Math"/>
                <w:sz w:val="24"/>
              </w:rPr>
            </m:ctrlPr>
          </m:sSubPr>
          <m:e>
            <m:r>
              <m:rPr>
                <m:sty m:val="p"/>
              </m:rPr>
              <w:rPr>
                <w:rFonts w:ascii="Cambria Math" w:hAnsi="Cambria Math"/>
                <w:sz w:val="24"/>
              </w:rPr>
              <m:t>φ</m:t>
            </m:r>
          </m:e>
          <m:sub>
            <m:r>
              <m:rPr>
                <m:sty m:val="p"/>
              </m:rPr>
              <w:rPr>
                <w:rFonts w:ascii="Cambria Math" w:hAnsi="Cambria Math"/>
                <w:sz w:val="24"/>
              </w:rPr>
              <m:t>p</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φ</m:t>
            </m:r>
          </m:e>
          <m:sub>
            <m:r>
              <m:rPr>
                <m:sty m:val="p"/>
              </m:rPr>
              <w:rPr>
                <w:rFonts w:ascii="Cambria Math" w:hAnsi="Cambria Math"/>
                <w:sz w:val="24"/>
              </w:rPr>
              <m:t>s</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φ</m:t>
            </m:r>
          </m:e>
          <m:sub>
            <m:r>
              <m:rPr>
                <m:sty m:val="p"/>
              </m:rPr>
              <w:rPr>
                <w:rFonts w:ascii="Cambria Math" w:hAnsi="Cambria Math"/>
                <w:sz w:val="24"/>
              </w:rPr>
              <m:t>w</m:t>
            </m:r>
          </m:sub>
        </m:sSub>
        <m:r>
          <m:rPr>
            <m:sty m:val="p"/>
          </m:rPr>
          <w:rPr>
            <w:rFonts w:ascii="Cambria Math" w:hAnsi="Cambria Math"/>
            <w:sz w:val="24"/>
          </w:rPr>
          <m:t>=1</m:t>
        </m:r>
      </m:oMath>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C6808">
        <w:rPr>
          <w:sz w:val="24"/>
        </w:rPr>
        <w:tab/>
      </w:r>
      <w:r w:rsidR="00CF199C">
        <w:rPr>
          <w:sz w:val="24"/>
        </w:rPr>
        <w:tab/>
      </w:r>
      <w:r w:rsidR="00CF199C">
        <w:rPr>
          <w:sz w:val="24"/>
        </w:rPr>
        <w:tab/>
      </w:r>
      <w:r w:rsidR="00CF199C">
        <w:rPr>
          <w:sz w:val="24"/>
        </w:rPr>
        <w:tab/>
      </w:r>
      <w:r w:rsidR="00B14F6B" w:rsidRPr="00B14F6B">
        <w:rPr>
          <w:sz w:val="24"/>
        </w:rPr>
        <w:t>(4)</w:t>
      </w:r>
    </w:p>
    <w:p w14:paraId="5B326AD0" w14:textId="143BA9EA" w:rsidR="00B14F6B" w:rsidRPr="00B14F6B" w:rsidRDefault="00B14F6B" w:rsidP="009B73CF">
      <w:pPr>
        <w:jc w:val="both"/>
        <w:rPr>
          <w:sz w:val="24"/>
        </w:rPr>
      </w:pPr>
      <w:r w:rsidRPr="00B14F6B">
        <w:rPr>
          <w:sz w:val="24"/>
        </w:rPr>
        <w:t>where ρ is the total scattering length density</w:t>
      </w:r>
      <w:r w:rsidR="00096806">
        <w:rPr>
          <w:sz w:val="24"/>
        </w:rPr>
        <w:t xml:space="preserve"> (SLD)</w:t>
      </w:r>
      <w:r w:rsidRPr="00B14F6B">
        <w:rPr>
          <w:sz w:val="24"/>
        </w:rPr>
        <w:t xml:space="preserve"> of a layer and ρ</w:t>
      </w:r>
      <w:r w:rsidRPr="00B14F6B">
        <w:rPr>
          <w:sz w:val="24"/>
          <w:vertAlign w:val="subscript"/>
        </w:rPr>
        <w:t>p</w:t>
      </w:r>
      <w:r w:rsidRPr="00B14F6B">
        <w:rPr>
          <w:sz w:val="24"/>
        </w:rPr>
        <w:t>,</w:t>
      </w:r>
      <w:r w:rsidRPr="00B14F6B">
        <w:rPr>
          <w:sz w:val="24"/>
          <w:vertAlign w:val="subscript"/>
        </w:rPr>
        <w:t xml:space="preserve"> </w:t>
      </w:r>
      <w:r w:rsidRPr="00B14F6B">
        <w:rPr>
          <w:sz w:val="24"/>
        </w:rPr>
        <w:t>ρ</w:t>
      </w:r>
      <w:r w:rsidRPr="00B14F6B">
        <w:rPr>
          <w:sz w:val="24"/>
          <w:vertAlign w:val="subscript"/>
        </w:rPr>
        <w:t>s</w:t>
      </w:r>
      <w:r w:rsidRPr="00B14F6B">
        <w:rPr>
          <w:sz w:val="24"/>
        </w:rPr>
        <w:t>, and</w:t>
      </w:r>
      <w:r w:rsidRPr="00B14F6B">
        <w:rPr>
          <w:sz w:val="24"/>
          <w:vertAlign w:val="subscript"/>
        </w:rPr>
        <w:t xml:space="preserve"> </w:t>
      </w:r>
      <w:r w:rsidRPr="00B14F6B">
        <w:rPr>
          <w:sz w:val="24"/>
        </w:rPr>
        <w:t>ρ</w:t>
      </w:r>
      <w:r w:rsidRPr="00B14F6B">
        <w:rPr>
          <w:sz w:val="24"/>
          <w:vertAlign w:val="subscript"/>
        </w:rPr>
        <w:t>w</w:t>
      </w:r>
      <w:r w:rsidRPr="00B14F6B">
        <w:rPr>
          <w:sz w:val="24"/>
        </w:rPr>
        <w:t xml:space="preserve"> are the known individual scattering length densities of peptide, surfactant and water, and φ</w:t>
      </w:r>
      <w:r w:rsidRPr="00B14F6B">
        <w:rPr>
          <w:sz w:val="24"/>
          <w:vertAlign w:val="subscript"/>
        </w:rPr>
        <w:t>p</w:t>
      </w:r>
      <w:r w:rsidRPr="00B14F6B">
        <w:rPr>
          <w:sz w:val="24"/>
        </w:rPr>
        <w:t>, φ</w:t>
      </w:r>
      <w:r w:rsidRPr="00B14F6B">
        <w:rPr>
          <w:sz w:val="24"/>
          <w:vertAlign w:val="subscript"/>
        </w:rPr>
        <w:t>s</w:t>
      </w:r>
      <w:r w:rsidRPr="00B14F6B">
        <w:rPr>
          <w:sz w:val="24"/>
        </w:rPr>
        <w:t xml:space="preserve"> and φ</w:t>
      </w:r>
      <w:r w:rsidRPr="00B14F6B">
        <w:rPr>
          <w:sz w:val="24"/>
          <w:vertAlign w:val="subscript"/>
        </w:rPr>
        <w:t>w,</w:t>
      </w:r>
      <w:r w:rsidRPr="00B14F6B">
        <w:rPr>
          <w:sz w:val="24"/>
        </w:rPr>
        <w:t xml:space="preserve"> are the respective unknown volume fractions of the components found in the layer which must add up to one. However, since there are three unknowns, the volume fraction of each component cannot be solved. In order to solve the equation, the adsorption experiment is repeated using a deuterated version of the surfactant as an isotopic contrast to yield two independent equations for eq 3 allowing the volume fraction for both components to be calculated. Fitting two different isotopic compositions to one structural model also significantly reduces possible ambiguity in the interpretation of the data. Once the volume fractions have been calculated the surface area per molecule (A) can be calculated using equation (5) </w:t>
      </w:r>
    </w:p>
    <w:p w14:paraId="3838956A" w14:textId="77777777" w:rsidR="00B14F6B" w:rsidRPr="00B14F6B" w:rsidRDefault="00B14F6B" w:rsidP="00B14F6B">
      <w:pPr>
        <w:rPr>
          <w:sz w:val="24"/>
        </w:rPr>
      </w:pPr>
      <m:oMath>
        <m:r>
          <m:rPr>
            <m:sty m:val="p"/>
          </m:rPr>
          <w:rPr>
            <w:rFonts w:ascii="Cambria Math" w:hAnsi="Cambria Math"/>
            <w:sz w:val="24"/>
          </w:rPr>
          <m:t>A=</m:t>
        </m:r>
        <m:f>
          <m:fPr>
            <m:ctrlPr>
              <w:rPr>
                <w:rFonts w:ascii="Cambria Math" w:hAnsi="Cambria Math"/>
                <w:sz w:val="24"/>
              </w:rPr>
            </m:ctrlPr>
          </m:fPr>
          <m:num>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p</m:t>
                </m:r>
              </m:sub>
            </m:sSub>
          </m:num>
          <m:den>
            <m:sSub>
              <m:sSubPr>
                <m:ctrlPr>
                  <w:rPr>
                    <w:rFonts w:ascii="Cambria Math" w:hAnsi="Cambria Math"/>
                    <w:sz w:val="24"/>
                  </w:rPr>
                </m:ctrlPr>
              </m:sSubPr>
              <m:e>
                <m:r>
                  <m:rPr>
                    <m:sty m:val="p"/>
                  </m:rPr>
                  <w:rPr>
                    <w:rFonts w:ascii="Cambria Math" w:hAnsi="Cambria Math"/>
                    <w:sz w:val="24"/>
                  </w:rPr>
                  <m:t>τφ</m:t>
                </m:r>
              </m:e>
              <m:sub>
                <m:r>
                  <m:rPr>
                    <m:sty m:val="p"/>
                  </m:rPr>
                  <w:rPr>
                    <w:rFonts w:ascii="Cambria Math" w:hAnsi="Cambria Math"/>
                    <w:sz w:val="24"/>
                  </w:rPr>
                  <m:t>p</m:t>
                </m:r>
              </m:sub>
            </m:sSub>
          </m:den>
        </m:f>
      </m:oMath>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t>(5)</w:t>
      </w:r>
    </w:p>
    <w:p w14:paraId="6DC8D3E7" w14:textId="77777777" w:rsidR="00B14F6B" w:rsidRPr="00B14F6B" w:rsidRDefault="00B14F6B" w:rsidP="009B73CF">
      <w:pPr>
        <w:jc w:val="both"/>
        <w:rPr>
          <w:sz w:val="24"/>
        </w:rPr>
      </w:pPr>
      <w:r w:rsidRPr="00B14F6B">
        <w:rPr>
          <w:sz w:val="24"/>
        </w:rPr>
        <w:t>where V</w:t>
      </w:r>
      <w:r w:rsidRPr="00B14F6B">
        <w:rPr>
          <w:sz w:val="24"/>
          <w:vertAlign w:val="subscript"/>
        </w:rPr>
        <w:t>p</w:t>
      </w:r>
      <w:r w:rsidRPr="00B14F6B">
        <w:rPr>
          <w:sz w:val="24"/>
        </w:rPr>
        <w:t xml:space="preserve"> is the volume of the peptide. The surface excess (Γ) can then be calculated by</w:t>
      </w:r>
    </w:p>
    <w:p w14:paraId="4C76414C" w14:textId="77777777" w:rsidR="00B14F6B" w:rsidRPr="00B14F6B" w:rsidRDefault="00B14F6B" w:rsidP="00B14F6B">
      <w:pPr>
        <w:rPr>
          <w:sz w:val="24"/>
        </w:rPr>
      </w:pPr>
      <m:oMath>
        <m:r>
          <m:rPr>
            <m:sty m:val="p"/>
          </m:rPr>
          <w:rPr>
            <w:rFonts w:ascii="Cambria Math" w:hAnsi="Cambria Math"/>
            <w:sz w:val="24"/>
          </w:rPr>
          <m:t>Γ=</m:t>
        </m:r>
        <m:f>
          <m:fPr>
            <m:ctrlPr>
              <w:rPr>
                <w:rFonts w:ascii="Cambria Math" w:hAnsi="Cambria Math"/>
                <w:sz w:val="24"/>
              </w:rPr>
            </m:ctrlPr>
          </m:fPr>
          <m:num>
            <m:r>
              <m:rPr>
                <m:sty m:val="p"/>
              </m:rPr>
              <w:rPr>
                <w:rFonts w:ascii="Cambria Math" w:hAnsi="Cambria Math"/>
                <w:sz w:val="24"/>
              </w:rPr>
              <m:t>MW</m:t>
            </m:r>
          </m:num>
          <m:den>
            <m:r>
              <m:rPr>
                <m:sty m:val="p"/>
              </m:rPr>
              <w:rPr>
                <w:rFonts w:ascii="Cambria Math" w:hAnsi="Cambria Math"/>
                <w:sz w:val="24"/>
              </w:rPr>
              <m:t>6.02A</m:t>
            </m:r>
          </m:den>
        </m:f>
      </m:oMath>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Pr="00B14F6B">
        <w:rPr>
          <w:sz w:val="24"/>
        </w:rPr>
        <w:tab/>
      </w:r>
      <w:r w:rsidR="00CF199C">
        <w:rPr>
          <w:sz w:val="24"/>
        </w:rPr>
        <w:tab/>
      </w:r>
      <w:r w:rsidRPr="00B14F6B">
        <w:rPr>
          <w:sz w:val="24"/>
        </w:rPr>
        <w:t>(6)</w:t>
      </w:r>
    </w:p>
    <w:p w14:paraId="6FB3EE87" w14:textId="77777777" w:rsidR="00B14F6B" w:rsidRPr="00B14F6B" w:rsidRDefault="00B14F6B" w:rsidP="009B73CF">
      <w:pPr>
        <w:jc w:val="both"/>
        <w:rPr>
          <w:sz w:val="24"/>
        </w:rPr>
      </w:pPr>
      <w:r w:rsidRPr="00B14F6B">
        <w:rPr>
          <w:sz w:val="24"/>
        </w:rPr>
        <w:t>where MW is the molecular weight of the component.</w:t>
      </w:r>
    </w:p>
    <w:p w14:paraId="64D29CCA" w14:textId="77777777" w:rsidR="00BC1255" w:rsidRDefault="00BC1255">
      <w:pPr>
        <w:rPr>
          <w:b/>
          <w:sz w:val="32"/>
        </w:rPr>
      </w:pPr>
    </w:p>
    <w:p w14:paraId="7ED5D303" w14:textId="77777777" w:rsidR="002977B0" w:rsidRDefault="002977B0">
      <w:pPr>
        <w:rPr>
          <w:b/>
          <w:sz w:val="32"/>
        </w:rPr>
      </w:pPr>
    </w:p>
    <w:p w14:paraId="6C0D0DED" w14:textId="77777777" w:rsidR="008B7B32" w:rsidRPr="000A7C84" w:rsidRDefault="00EC746C" w:rsidP="005C5AE0">
      <w:pPr>
        <w:pStyle w:val="ListParagraph"/>
        <w:numPr>
          <w:ilvl w:val="0"/>
          <w:numId w:val="3"/>
        </w:numPr>
        <w:outlineLvl w:val="0"/>
        <w:rPr>
          <w:rFonts w:asciiTheme="majorHAnsi" w:hAnsiTheme="majorHAnsi"/>
          <w:b/>
          <w:sz w:val="28"/>
        </w:rPr>
      </w:pPr>
      <w:r w:rsidRPr="000A7C84">
        <w:rPr>
          <w:rFonts w:asciiTheme="majorHAnsi" w:hAnsiTheme="majorHAnsi"/>
          <w:b/>
          <w:sz w:val="28"/>
        </w:rPr>
        <w:t>Results</w:t>
      </w:r>
    </w:p>
    <w:tbl>
      <w:tblPr>
        <w:tblStyle w:val="TableGrid"/>
        <w:tblW w:w="0" w:type="auto"/>
        <w:tblLook w:val="04A0" w:firstRow="1" w:lastRow="0" w:firstColumn="1" w:lastColumn="0" w:noHBand="0" w:noVBand="1"/>
      </w:tblPr>
      <w:tblGrid>
        <w:gridCol w:w="675"/>
        <w:gridCol w:w="8567"/>
      </w:tblGrid>
      <w:tr w:rsidR="00A54BAC" w14:paraId="1B2A5943" w14:textId="77777777" w:rsidTr="002D1F85">
        <w:tc>
          <w:tcPr>
            <w:tcW w:w="675" w:type="dxa"/>
            <w:tcBorders>
              <w:top w:val="nil"/>
              <w:left w:val="nil"/>
              <w:bottom w:val="nil"/>
              <w:right w:val="nil"/>
            </w:tcBorders>
          </w:tcPr>
          <w:p w14:paraId="4BDC3668" w14:textId="77777777" w:rsidR="00A54BAC" w:rsidRDefault="00A54BAC" w:rsidP="00F61EDF">
            <w:pPr>
              <w:rPr>
                <w:rFonts w:ascii="Calibri" w:hAnsi="Calibri"/>
                <w:b/>
                <w:sz w:val="32"/>
                <w:lang w:eastAsia="zh-CN"/>
              </w:rPr>
            </w:pPr>
            <w:r w:rsidRPr="00EA720A">
              <w:rPr>
                <w:rFonts w:ascii="Calibri" w:hAnsi="Calibri"/>
                <w:b/>
                <w:sz w:val="24"/>
                <w:lang w:eastAsia="zh-CN"/>
              </w:rPr>
              <w:lastRenderedPageBreak/>
              <w:t>(A)</w:t>
            </w:r>
          </w:p>
        </w:tc>
        <w:tc>
          <w:tcPr>
            <w:tcW w:w="8567" w:type="dxa"/>
            <w:tcBorders>
              <w:top w:val="nil"/>
              <w:left w:val="nil"/>
              <w:bottom w:val="nil"/>
              <w:right w:val="nil"/>
            </w:tcBorders>
          </w:tcPr>
          <w:p w14:paraId="5A20109E" w14:textId="77777777" w:rsidR="00A54BAC" w:rsidRDefault="002D1F85" w:rsidP="00D630F2">
            <w:pPr>
              <w:jc w:val="center"/>
              <w:rPr>
                <w:rFonts w:ascii="Calibri" w:hAnsi="Calibri"/>
                <w:b/>
                <w:sz w:val="32"/>
                <w:lang w:eastAsia="zh-CN"/>
              </w:rPr>
            </w:pPr>
            <w:r>
              <w:rPr>
                <w:noProof/>
                <w:lang w:eastAsia="zh-CN"/>
              </w:rPr>
              <w:drawing>
                <wp:inline distT="0" distB="0" distL="0" distR="0" wp14:anchorId="47165793" wp14:editId="4DCA4C1E">
                  <wp:extent cx="3681046" cy="3036277"/>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A54BAC" w14:paraId="0E7C0D45" w14:textId="77777777" w:rsidTr="00A54BAC">
        <w:tc>
          <w:tcPr>
            <w:tcW w:w="675" w:type="dxa"/>
            <w:tcBorders>
              <w:top w:val="nil"/>
              <w:left w:val="nil"/>
              <w:bottom w:val="nil"/>
              <w:right w:val="nil"/>
            </w:tcBorders>
          </w:tcPr>
          <w:p w14:paraId="42AF2D57" w14:textId="77777777" w:rsidR="00A54BAC" w:rsidRDefault="00A54BAC" w:rsidP="00F61EDF">
            <w:pPr>
              <w:rPr>
                <w:rFonts w:ascii="Calibri" w:hAnsi="Calibri"/>
                <w:b/>
                <w:sz w:val="32"/>
                <w:lang w:eastAsia="zh-CN"/>
              </w:rPr>
            </w:pPr>
            <w:r w:rsidRPr="00EA720A">
              <w:rPr>
                <w:rFonts w:ascii="Calibri" w:hAnsi="Calibri"/>
                <w:b/>
                <w:sz w:val="24"/>
                <w:lang w:eastAsia="zh-CN"/>
              </w:rPr>
              <w:t>(B)</w:t>
            </w:r>
          </w:p>
        </w:tc>
        <w:tc>
          <w:tcPr>
            <w:tcW w:w="8567" w:type="dxa"/>
            <w:tcBorders>
              <w:top w:val="nil"/>
              <w:left w:val="nil"/>
              <w:bottom w:val="nil"/>
              <w:right w:val="nil"/>
            </w:tcBorders>
          </w:tcPr>
          <w:p w14:paraId="556B3FD1" w14:textId="77777777" w:rsidR="00A54BAC" w:rsidRDefault="00A54BAC" w:rsidP="00D630F2">
            <w:pPr>
              <w:jc w:val="center"/>
              <w:rPr>
                <w:rFonts w:ascii="Calibri" w:hAnsi="Calibri"/>
                <w:b/>
                <w:sz w:val="32"/>
                <w:lang w:eastAsia="zh-CN"/>
              </w:rPr>
            </w:pPr>
            <w:r>
              <w:rPr>
                <w:noProof/>
                <w:lang w:eastAsia="zh-CN"/>
              </w:rPr>
              <w:drawing>
                <wp:inline distT="0" distB="0" distL="0" distR="0" wp14:anchorId="5D8555D4" wp14:editId="5F3A9C07">
                  <wp:extent cx="4412512" cy="359380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14:paraId="4815C976" w14:textId="06D1B117" w:rsidR="00F3291E" w:rsidRDefault="00F3291E" w:rsidP="009B73CF">
      <w:pPr>
        <w:jc w:val="both"/>
        <w:rPr>
          <w:rFonts w:ascii="Calibri" w:hAnsi="Calibri"/>
          <w:i/>
          <w:sz w:val="24"/>
          <w:szCs w:val="24"/>
        </w:rPr>
      </w:pPr>
      <w:r>
        <w:rPr>
          <w:rFonts w:ascii="Calibri" w:hAnsi="Calibri"/>
          <w:b/>
          <w:i/>
          <w:sz w:val="24"/>
        </w:rPr>
        <w:t xml:space="preserve">Figure </w:t>
      </w:r>
      <w:r>
        <w:rPr>
          <w:rFonts w:ascii="Calibri" w:hAnsi="Calibri"/>
          <w:b/>
          <w:i/>
          <w:sz w:val="24"/>
          <w:lang w:eastAsia="zh-CN"/>
        </w:rPr>
        <w:t>1</w:t>
      </w:r>
      <w:r w:rsidRPr="00D662AB">
        <w:rPr>
          <w:rFonts w:ascii="Calibri" w:hAnsi="Calibri"/>
          <w:b/>
          <w:i/>
          <w:sz w:val="24"/>
        </w:rPr>
        <w:t xml:space="preserve">. </w:t>
      </w:r>
      <w:r>
        <w:rPr>
          <w:rFonts w:ascii="Calibri" w:hAnsi="Calibri"/>
          <w:b/>
          <w:i/>
          <w:sz w:val="24"/>
        </w:rPr>
        <w:t xml:space="preserve">(A) </w:t>
      </w:r>
      <w:r>
        <w:rPr>
          <w:rFonts w:ascii="Calibri" w:hAnsi="Calibri"/>
          <w:i/>
          <w:sz w:val="24"/>
        </w:rPr>
        <w:t>A</w:t>
      </w:r>
      <w:r w:rsidRPr="00D662AB">
        <w:rPr>
          <w:rFonts w:ascii="Calibri" w:hAnsi="Calibri"/>
          <w:i/>
          <w:sz w:val="24"/>
        </w:rPr>
        <w:t>dsorption</w:t>
      </w:r>
      <w:r>
        <w:rPr>
          <w:rFonts w:ascii="Calibri" w:hAnsi="Calibri"/>
          <w:i/>
          <w:sz w:val="24"/>
        </w:rPr>
        <w:t xml:space="preserve"> kinetics for </w:t>
      </w:r>
      <w:r w:rsidR="007A7C7A">
        <w:rPr>
          <w:rFonts w:ascii="Calibri" w:hAnsi="Calibri"/>
          <w:i/>
          <w:sz w:val="24"/>
          <w:szCs w:val="24"/>
        </w:rPr>
        <w:t>RSF</w:t>
      </w:r>
      <w:r w:rsidRPr="00CF098E">
        <w:rPr>
          <w:rFonts w:ascii="Calibri" w:hAnsi="Calibri"/>
          <w:i/>
          <w:sz w:val="24"/>
          <w:szCs w:val="24"/>
        </w:rPr>
        <w:t xml:space="preserve"> 5-30 kDa at concentration</w:t>
      </w:r>
      <w:r w:rsidR="00D108FE">
        <w:rPr>
          <w:rFonts w:ascii="Calibri" w:hAnsi="Calibri"/>
          <w:i/>
          <w:sz w:val="24"/>
          <w:szCs w:val="24"/>
        </w:rPr>
        <w:t>s</w:t>
      </w:r>
      <w:r w:rsidRPr="00CF098E">
        <w:rPr>
          <w:rFonts w:ascii="Calibri" w:hAnsi="Calibri"/>
          <w:i/>
          <w:sz w:val="24"/>
          <w:szCs w:val="24"/>
        </w:rPr>
        <w:t xml:space="preserve"> of </w:t>
      </w:r>
      <w:r w:rsidR="003713BA" w:rsidRPr="00CF098E">
        <w:rPr>
          <w:rFonts w:ascii="Calibri" w:hAnsi="Calibri"/>
          <w:i/>
          <w:sz w:val="24"/>
          <w:szCs w:val="24"/>
        </w:rPr>
        <w:t xml:space="preserve">0.3 </w:t>
      </w:r>
      <w:r w:rsidRPr="00CF098E">
        <w:rPr>
          <w:rFonts w:ascii="Calibri" w:hAnsi="Calibri"/>
          <w:i/>
          <w:sz w:val="24"/>
          <w:szCs w:val="24"/>
        </w:rPr>
        <w:t>(</w:t>
      </w:r>
      <w:r w:rsidR="00C170A5" w:rsidRPr="00CF098E">
        <w:rPr>
          <w:rFonts w:ascii="Calibri" w:hAnsi="Calibri"/>
          <w:i/>
          <w:sz w:val="24"/>
          <w:szCs w:val="24"/>
        </w:rPr>
        <w:t>□</w:t>
      </w:r>
      <w:r w:rsidRPr="00CF098E">
        <w:rPr>
          <w:rFonts w:ascii="Calibri" w:hAnsi="Calibri"/>
          <w:i/>
          <w:sz w:val="24"/>
          <w:szCs w:val="24"/>
        </w:rPr>
        <w:t xml:space="preserve">), </w:t>
      </w:r>
      <w:r w:rsidR="003713BA">
        <w:rPr>
          <w:rFonts w:ascii="Calibri" w:hAnsi="Calibri"/>
          <w:i/>
          <w:sz w:val="24"/>
          <w:szCs w:val="24"/>
        </w:rPr>
        <w:t xml:space="preserve">1 </w:t>
      </w:r>
      <w:r w:rsidRPr="00CF098E">
        <w:rPr>
          <w:rFonts w:ascii="Calibri" w:hAnsi="Calibri"/>
          <w:i/>
          <w:sz w:val="24"/>
          <w:szCs w:val="24"/>
        </w:rPr>
        <w:t>(◊)</w:t>
      </w:r>
      <w:r w:rsidR="003713BA">
        <w:rPr>
          <w:rFonts w:ascii="Calibri" w:hAnsi="Calibri"/>
          <w:i/>
          <w:sz w:val="24"/>
          <w:szCs w:val="24"/>
        </w:rPr>
        <w:t>, 3</w:t>
      </w:r>
      <w:r w:rsidRPr="00CF098E">
        <w:rPr>
          <w:rFonts w:ascii="Calibri" w:hAnsi="Calibri"/>
          <w:i/>
          <w:sz w:val="24"/>
          <w:szCs w:val="24"/>
        </w:rPr>
        <w:t xml:space="preserve"> (</w:t>
      </w:r>
      <w:r w:rsidR="00C170A5" w:rsidRPr="00CF098E">
        <w:rPr>
          <w:rFonts w:ascii="Calibri" w:hAnsi="Calibri"/>
          <w:i/>
          <w:sz w:val="24"/>
          <w:szCs w:val="24"/>
        </w:rPr>
        <w:t>∆</w:t>
      </w:r>
      <w:r>
        <w:rPr>
          <w:rFonts w:ascii="Calibri" w:hAnsi="Calibri"/>
          <w:i/>
          <w:sz w:val="24"/>
          <w:szCs w:val="24"/>
        </w:rPr>
        <w:t xml:space="preserve">) </w:t>
      </w:r>
      <w:r w:rsidR="003713BA">
        <w:rPr>
          <w:rFonts w:ascii="Calibri" w:hAnsi="Calibri"/>
          <w:i/>
          <w:sz w:val="24"/>
          <w:szCs w:val="24"/>
        </w:rPr>
        <w:t xml:space="preserve">and 10 </w:t>
      </w:r>
      <w:r>
        <w:rPr>
          <w:rFonts w:ascii="Calibri" w:hAnsi="Calibri"/>
          <w:i/>
          <w:sz w:val="24"/>
          <w:szCs w:val="24"/>
        </w:rPr>
        <w:t>(</w:t>
      </w:r>
      <w:r w:rsidR="00C170A5" w:rsidRPr="00CF098E">
        <w:rPr>
          <w:rFonts w:ascii="Calibri" w:hAnsi="Calibri"/>
          <w:i/>
          <w:sz w:val="24"/>
          <w:szCs w:val="24"/>
        </w:rPr>
        <w:t>o</w:t>
      </w:r>
      <w:r w:rsidRPr="00CF098E">
        <w:rPr>
          <w:rFonts w:ascii="Calibri" w:hAnsi="Calibri"/>
          <w:i/>
          <w:sz w:val="24"/>
          <w:szCs w:val="24"/>
        </w:rPr>
        <w:t>) mg/ml</w:t>
      </w:r>
      <w:r w:rsidR="00D108FE">
        <w:rPr>
          <w:rFonts w:ascii="Calibri" w:hAnsi="Calibri"/>
          <w:i/>
          <w:sz w:val="24"/>
          <w:szCs w:val="24"/>
        </w:rPr>
        <w:t xml:space="preserve">, </w:t>
      </w:r>
      <w:r w:rsidR="00D108FE" w:rsidRPr="00D662AB">
        <w:rPr>
          <w:rFonts w:ascii="Calibri" w:hAnsi="Calibri"/>
          <w:i/>
          <w:sz w:val="24"/>
        </w:rPr>
        <w:t>pH 7</w:t>
      </w:r>
      <w:r w:rsidR="00D108FE">
        <w:rPr>
          <w:rFonts w:ascii="Calibri" w:hAnsi="Calibri"/>
          <w:i/>
          <w:sz w:val="24"/>
        </w:rPr>
        <w:t>,</w:t>
      </w:r>
      <w:r w:rsidR="00D108FE">
        <w:rPr>
          <w:rFonts w:ascii="Calibri" w:hAnsi="Calibri" w:hint="eastAsia"/>
          <w:i/>
          <w:sz w:val="24"/>
          <w:lang w:eastAsia="zh-CN"/>
        </w:rPr>
        <w:t xml:space="preserve"> </w:t>
      </w:r>
      <w:r>
        <w:rPr>
          <w:rFonts w:ascii="Calibri" w:hAnsi="Calibri"/>
          <w:i/>
          <w:sz w:val="24"/>
        </w:rPr>
        <w:t xml:space="preserve"> at the silica/water interface, </w:t>
      </w:r>
      <w:r>
        <w:rPr>
          <w:rFonts w:ascii="Calibri" w:hAnsi="Calibri" w:hint="eastAsia"/>
          <w:i/>
          <w:sz w:val="24"/>
          <w:lang w:eastAsia="zh-CN"/>
        </w:rPr>
        <w:t xml:space="preserve">studied by </w:t>
      </w:r>
      <w:r w:rsidR="00496979">
        <w:rPr>
          <w:rFonts w:ascii="Calibri" w:hAnsi="Calibri"/>
          <w:i/>
          <w:sz w:val="24"/>
          <w:lang w:eastAsia="zh-CN"/>
        </w:rPr>
        <w:t>SE</w:t>
      </w:r>
      <w:r w:rsidRPr="00D662AB">
        <w:rPr>
          <w:rFonts w:ascii="Calibri" w:hAnsi="Calibri"/>
          <w:i/>
          <w:sz w:val="24"/>
        </w:rPr>
        <w:t>.</w:t>
      </w:r>
      <w:r>
        <w:rPr>
          <w:rFonts w:ascii="Calibri" w:hAnsi="Calibri"/>
          <w:i/>
          <w:sz w:val="24"/>
        </w:rPr>
        <w:t xml:space="preserve"> </w:t>
      </w:r>
      <w:r w:rsidRPr="00A54BAC">
        <w:rPr>
          <w:rFonts w:ascii="Calibri" w:hAnsi="Calibri"/>
          <w:b/>
          <w:i/>
          <w:sz w:val="24"/>
        </w:rPr>
        <w:t>(B)</w:t>
      </w:r>
      <w:r w:rsidRPr="00A54BAC">
        <w:rPr>
          <w:rFonts w:ascii="Calibri" w:hAnsi="Calibri"/>
          <w:i/>
          <w:sz w:val="24"/>
          <w:szCs w:val="24"/>
        </w:rPr>
        <w:t xml:space="preserve"> </w:t>
      </w:r>
      <w:r w:rsidRPr="00CF098E">
        <w:rPr>
          <w:rFonts w:ascii="Calibri" w:hAnsi="Calibri"/>
          <w:i/>
          <w:sz w:val="24"/>
          <w:szCs w:val="24"/>
        </w:rPr>
        <w:t xml:space="preserve">Reflectivity profiles for </w:t>
      </w:r>
      <w:r w:rsidR="007A7C7A">
        <w:rPr>
          <w:rFonts w:ascii="Calibri" w:hAnsi="Calibri"/>
          <w:i/>
          <w:sz w:val="24"/>
          <w:szCs w:val="24"/>
        </w:rPr>
        <w:t>RSF</w:t>
      </w:r>
      <w:r w:rsidRPr="00CF098E">
        <w:rPr>
          <w:rFonts w:ascii="Calibri" w:hAnsi="Calibri"/>
          <w:i/>
          <w:sz w:val="24"/>
          <w:szCs w:val="24"/>
        </w:rPr>
        <w:t xml:space="preserve"> 5-30 kDa at concentration of </w:t>
      </w:r>
      <w:r w:rsidR="00496979" w:rsidRPr="00CF098E">
        <w:rPr>
          <w:rFonts w:ascii="Calibri" w:hAnsi="Calibri"/>
          <w:i/>
          <w:sz w:val="24"/>
          <w:szCs w:val="24"/>
        </w:rPr>
        <w:t xml:space="preserve">0.3 (□), </w:t>
      </w:r>
      <w:r w:rsidR="00496979">
        <w:rPr>
          <w:rFonts w:ascii="Calibri" w:hAnsi="Calibri"/>
          <w:i/>
          <w:sz w:val="24"/>
          <w:szCs w:val="24"/>
        </w:rPr>
        <w:t xml:space="preserve">1 </w:t>
      </w:r>
      <w:r w:rsidR="00496979" w:rsidRPr="00CF098E">
        <w:rPr>
          <w:rFonts w:ascii="Calibri" w:hAnsi="Calibri"/>
          <w:i/>
          <w:sz w:val="24"/>
          <w:szCs w:val="24"/>
        </w:rPr>
        <w:t>(◊)</w:t>
      </w:r>
      <w:r w:rsidR="00496979">
        <w:rPr>
          <w:rFonts w:ascii="Calibri" w:hAnsi="Calibri"/>
          <w:i/>
          <w:sz w:val="24"/>
          <w:szCs w:val="24"/>
        </w:rPr>
        <w:t>, 3</w:t>
      </w:r>
      <w:r w:rsidR="00496979" w:rsidRPr="00CF098E">
        <w:rPr>
          <w:rFonts w:ascii="Calibri" w:hAnsi="Calibri"/>
          <w:i/>
          <w:sz w:val="24"/>
          <w:szCs w:val="24"/>
        </w:rPr>
        <w:t xml:space="preserve"> (∆</w:t>
      </w:r>
      <w:r w:rsidR="00496979">
        <w:rPr>
          <w:rFonts w:ascii="Calibri" w:hAnsi="Calibri"/>
          <w:i/>
          <w:sz w:val="24"/>
          <w:szCs w:val="24"/>
        </w:rPr>
        <w:t>) and 10 (</w:t>
      </w:r>
      <w:r w:rsidR="00496979" w:rsidRPr="00CF098E">
        <w:rPr>
          <w:rFonts w:ascii="Calibri" w:hAnsi="Calibri"/>
          <w:i/>
          <w:sz w:val="24"/>
          <w:szCs w:val="24"/>
        </w:rPr>
        <w:t>o) mg/ml</w:t>
      </w:r>
      <w:r w:rsidR="00177776">
        <w:rPr>
          <w:rFonts w:ascii="Calibri" w:hAnsi="Calibri"/>
          <w:i/>
          <w:sz w:val="24"/>
          <w:szCs w:val="24"/>
        </w:rPr>
        <w:t xml:space="preserve">, </w:t>
      </w:r>
      <w:r w:rsidR="00490B73">
        <w:rPr>
          <w:rFonts w:ascii="Calibri" w:hAnsi="Calibri"/>
          <w:i/>
          <w:sz w:val="24"/>
          <w:szCs w:val="24"/>
        </w:rPr>
        <w:t>pH 7</w:t>
      </w:r>
      <w:r w:rsidR="00177776">
        <w:rPr>
          <w:rFonts w:ascii="Calibri" w:hAnsi="Calibri"/>
          <w:i/>
          <w:sz w:val="24"/>
          <w:szCs w:val="24"/>
        </w:rPr>
        <w:t>,</w:t>
      </w:r>
      <w:r w:rsidR="00496979">
        <w:rPr>
          <w:rFonts w:ascii="Calibri" w:hAnsi="Calibri"/>
          <w:i/>
          <w:sz w:val="24"/>
        </w:rPr>
        <w:t xml:space="preserve"> at the silica/water interface studied by NR</w:t>
      </w:r>
      <w:r w:rsidRPr="00CF098E">
        <w:rPr>
          <w:rFonts w:ascii="Calibri" w:hAnsi="Calibri"/>
          <w:i/>
          <w:sz w:val="24"/>
          <w:szCs w:val="24"/>
        </w:rPr>
        <w:t xml:space="preserve">. Solid lines through the data points correspond to the best fits for the corresponding reflectivity </w:t>
      </w:r>
      <w:r>
        <w:rPr>
          <w:rFonts w:ascii="Calibri" w:hAnsi="Calibri"/>
          <w:i/>
          <w:sz w:val="24"/>
          <w:szCs w:val="24"/>
        </w:rPr>
        <w:t>curves which are detailed in Table 1</w:t>
      </w:r>
      <w:r w:rsidRPr="00CF098E">
        <w:rPr>
          <w:rFonts w:ascii="Calibri" w:hAnsi="Calibri"/>
          <w:i/>
          <w:sz w:val="24"/>
          <w:szCs w:val="24"/>
        </w:rPr>
        <w:t>.</w:t>
      </w:r>
    </w:p>
    <w:p w14:paraId="6FE9F24C" w14:textId="0D568873" w:rsidR="00FE7DAA" w:rsidRPr="00D662AB" w:rsidRDefault="00FE7DAA" w:rsidP="00FE7DAA">
      <w:pPr>
        <w:jc w:val="both"/>
        <w:rPr>
          <w:rFonts w:ascii="Calibri" w:hAnsi="Calibri"/>
          <w:b/>
          <w:sz w:val="24"/>
          <w:szCs w:val="24"/>
        </w:rPr>
      </w:pPr>
      <w:r w:rsidRPr="00D662AB">
        <w:rPr>
          <w:rFonts w:ascii="Calibri" w:hAnsi="Calibri"/>
          <w:b/>
          <w:sz w:val="24"/>
          <w:szCs w:val="24"/>
        </w:rPr>
        <w:t>Table 1</w:t>
      </w:r>
      <w:r w:rsidRPr="00D662AB">
        <w:rPr>
          <w:rFonts w:ascii="Calibri" w:hAnsi="Calibri"/>
          <w:sz w:val="24"/>
          <w:szCs w:val="24"/>
        </w:rPr>
        <w:t>.</w:t>
      </w:r>
      <w:r w:rsidRPr="00D662AB">
        <w:rPr>
          <w:rFonts w:ascii="Calibri" w:hAnsi="Calibri"/>
          <w:i/>
          <w:sz w:val="24"/>
          <w:szCs w:val="24"/>
        </w:rPr>
        <w:t xml:space="preserve"> Structural parameters of neutron reflection best fits for 5-30</w:t>
      </w:r>
      <w:r>
        <w:rPr>
          <w:rFonts w:ascii="Calibri" w:hAnsi="Calibri"/>
          <w:i/>
          <w:sz w:val="24"/>
          <w:szCs w:val="24"/>
        </w:rPr>
        <w:t xml:space="preserve"> </w:t>
      </w:r>
      <w:r w:rsidRPr="00D662AB">
        <w:rPr>
          <w:rFonts w:ascii="Calibri" w:hAnsi="Calibri"/>
          <w:i/>
          <w:sz w:val="24"/>
          <w:szCs w:val="24"/>
        </w:rPr>
        <w:t xml:space="preserve">kDa silk fibroin </w:t>
      </w:r>
      <w:r>
        <w:rPr>
          <w:rFonts w:ascii="Calibri" w:hAnsi="Calibri"/>
          <w:i/>
          <w:sz w:val="24"/>
          <w:szCs w:val="24"/>
        </w:rPr>
        <w:t xml:space="preserve">peptides </w:t>
      </w:r>
      <w:r w:rsidRPr="00D662AB">
        <w:rPr>
          <w:rFonts w:ascii="Calibri" w:hAnsi="Calibri"/>
          <w:i/>
          <w:sz w:val="24"/>
          <w:szCs w:val="24"/>
        </w:rPr>
        <w:t>adsorbed for 1hr at the SiO</w:t>
      </w:r>
      <w:r w:rsidRPr="00CF098E">
        <w:rPr>
          <w:rFonts w:ascii="Calibri" w:hAnsi="Calibri"/>
          <w:i/>
          <w:sz w:val="24"/>
          <w:szCs w:val="24"/>
          <w:vertAlign w:val="subscript"/>
        </w:rPr>
        <w:t>2</w:t>
      </w:r>
      <w:r w:rsidRPr="00D662AB">
        <w:rPr>
          <w:rFonts w:ascii="Calibri" w:hAnsi="Calibri"/>
          <w:i/>
          <w:sz w:val="24"/>
          <w:szCs w:val="24"/>
        </w:rPr>
        <w:t xml:space="preserve"> </w:t>
      </w:r>
      <w:r>
        <w:rPr>
          <w:rFonts w:ascii="Calibri" w:hAnsi="Calibri"/>
          <w:i/>
          <w:sz w:val="24"/>
          <w:szCs w:val="24"/>
        </w:rPr>
        <w:t xml:space="preserve">/water </w:t>
      </w:r>
      <w:r w:rsidRPr="00D662AB">
        <w:rPr>
          <w:rFonts w:ascii="Calibri" w:hAnsi="Calibri"/>
          <w:i/>
          <w:sz w:val="24"/>
          <w:szCs w:val="24"/>
        </w:rPr>
        <w:t xml:space="preserve">interface at </w:t>
      </w:r>
      <w:r w:rsidR="00490B73">
        <w:rPr>
          <w:rFonts w:ascii="Calibri" w:hAnsi="Calibri"/>
          <w:i/>
          <w:sz w:val="24"/>
          <w:szCs w:val="24"/>
        </w:rPr>
        <w:t>pH 7</w:t>
      </w:r>
      <w:r>
        <w:rPr>
          <w:rFonts w:ascii="Calibri" w:hAnsi="Calibr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0"/>
        <w:gridCol w:w="1600"/>
        <w:gridCol w:w="1445"/>
        <w:gridCol w:w="1560"/>
        <w:gridCol w:w="1020"/>
        <w:gridCol w:w="896"/>
      </w:tblGrid>
      <w:tr w:rsidR="00FE7DAA" w:rsidRPr="00724204" w14:paraId="0D7F4D41" w14:textId="77777777" w:rsidTr="00DB3205">
        <w:trPr>
          <w:trHeight w:val="380"/>
          <w:jc w:val="center"/>
        </w:trPr>
        <w:tc>
          <w:tcPr>
            <w:tcW w:w="1740" w:type="dxa"/>
            <w:vMerge w:val="restart"/>
            <w:tcBorders>
              <w:top w:val="single" w:sz="4" w:space="0" w:color="auto"/>
              <w:bottom w:val="single" w:sz="4" w:space="0" w:color="auto"/>
            </w:tcBorders>
          </w:tcPr>
          <w:p w14:paraId="7D0152AE" w14:textId="77777777" w:rsidR="00FE7DAA" w:rsidRPr="00724204" w:rsidRDefault="00FE7DAA" w:rsidP="00C17C6C">
            <w:pPr>
              <w:rPr>
                <w:rFonts w:ascii="Calibri" w:hAnsi="Calibri"/>
              </w:rPr>
            </w:pPr>
            <w:r w:rsidRPr="00724204">
              <w:rPr>
                <w:rFonts w:ascii="Calibri" w:hAnsi="Calibri"/>
              </w:rPr>
              <w:t xml:space="preserve">Concentration </w:t>
            </w:r>
            <w:r w:rsidRPr="00724204">
              <w:rPr>
                <w:rFonts w:ascii="Calibri" w:hAnsi="Calibri"/>
                <w:sz w:val="18"/>
              </w:rPr>
              <w:t>(mg/ml)</w:t>
            </w:r>
          </w:p>
        </w:tc>
        <w:tc>
          <w:tcPr>
            <w:tcW w:w="1600" w:type="dxa"/>
            <w:vMerge w:val="restart"/>
            <w:tcBorders>
              <w:top w:val="single" w:sz="4" w:space="0" w:color="auto"/>
              <w:bottom w:val="single" w:sz="4" w:space="0" w:color="auto"/>
            </w:tcBorders>
          </w:tcPr>
          <w:p w14:paraId="36CDCDD4" w14:textId="77777777" w:rsidR="00FE7DAA" w:rsidRPr="00724204" w:rsidRDefault="00FE7DAA" w:rsidP="00C17C6C">
            <w:pPr>
              <w:rPr>
                <w:rFonts w:ascii="Calibri" w:hAnsi="Calibri"/>
              </w:rPr>
            </w:pPr>
            <w:r w:rsidRPr="00724204">
              <w:rPr>
                <w:rFonts w:ascii="Calibri" w:hAnsi="Calibri"/>
              </w:rPr>
              <w:t xml:space="preserve">Layer thickness </w:t>
            </w:r>
            <w:r w:rsidRPr="00724204">
              <w:rPr>
                <w:rFonts w:ascii="Calibri" w:hAnsi="Calibri"/>
                <w:sz w:val="18"/>
              </w:rPr>
              <w:t>(±2 Å)</w:t>
            </w:r>
          </w:p>
        </w:tc>
        <w:tc>
          <w:tcPr>
            <w:tcW w:w="1445" w:type="dxa"/>
            <w:vMerge w:val="restart"/>
            <w:tcBorders>
              <w:top w:val="single" w:sz="4" w:space="0" w:color="auto"/>
              <w:bottom w:val="single" w:sz="4" w:space="0" w:color="auto"/>
            </w:tcBorders>
          </w:tcPr>
          <w:p w14:paraId="105E1828" w14:textId="77777777" w:rsidR="00FE7DAA" w:rsidRPr="00724204" w:rsidRDefault="00FE7DAA" w:rsidP="00C17C6C">
            <w:pPr>
              <w:rPr>
                <w:rFonts w:ascii="Calibri" w:hAnsi="Calibri"/>
              </w:rPr>
            </w:pPr>
            <w:r w:rsidRPr="00724204">
              <w:rPr>
                <w:rFonts w:ascii="Calibri" w:hAnsi="Calibri"/>
              </w:rPr>
              <w:t xml:space="preserve">SLD </w:t>
            </w:r>
          </w:p>
          <w:p w14:paraId="04D17DB8" w14:textId="77777777" w:rsidR="00FE7DAA" w:rsidRPr="00724204" w:rsidRDefault="00FE7DAA" w:rsidP="00C17C6C">
            <w:pPr>
              <w:rPr>
                <w:rFonts w:ascii="Calibri" w:hAnsi="Calibri"/>
              </w:rPr>
            </w:pPr>
            <w:r w:rsidRPr="00724204">
              <w:rPr>
                <w:rFonts w:ascii="Calibri" w:hAnsi="Calibri"/>
                <w:sz w:val="18"/>
              </w:rPr>
              <w:t>±0.1×10</w:t>
            </w:r>
            <w:r w:rsidRPr="00724204">
              <w:rPr>
                <w:rFonts w:ascii="Calibri" w:hAnsi="Calibri"/>
                <w:sz w:val="18"/>
                <w:vertAlign w:val="superscript"/>
              </w:rPr>
              <w:t>-6</w:t>
            </w:r>
            <w:r w:rsidRPr="00724204">
              <w:rPr>
                <w:rFonts w:ascii="Calibri" w:hAnsi="Calibri"/>
                <w:sz w:val="20"/>
              </w:rPr>
              <w:t xml:space="preserve"> Å</w:t>
            </w:r>
            <w:r w:rsidRPr="00724204">
              <w:rPr>
                <w:rFonts w:ascii="Calibri" w:hAnsi="Calibri"/>
                <w:sz w:val="20"/>
                <w:vertAlign w:val="superscript"/>
              </w:rPr>
              <w:t>-2</w:t>
            </w:r>
          </w:p>
        </w:tc>
        <w:tc>
          <w:tcPr>
            <w:tcW w:w="1560" w:type="dxa"/>
            <w:vMerge w:val="restart"/>
            <w:tcBorders>
              <w:top w:val="single" w:sz="4" w:space="0" w:color="auto"/>
              <w:bottom w:val="single" w:sz="4" w:space="0" w:color="auto"/>
            </w:tcBorders>
          </w:tcPr>
          <w:p w14:paraId="73D09E62" w14:textId="77777777" w:rsidR="00FE7DAA" w:rsidRPr="00724204" w:rsidRDefault="00FE7DAA" w:rsidP="00C17C6C">
            <w:pPr>
              <w:rPr>
                <w:rFonts w:ascii="Calibri" w:hAnsi="Calibri"/>
              </w:rPr>
            </w:pPr>
            <w:r w:rsidRPr="00724204">
              <w:rPr>
                <w:rFonts w:ascii="Calibri" w:hAnsi="Calibri"/>
              </w:rPr>
              <w:t xml:space="preserve">Volume fraction </w:t>
            </w:r>
          </w:p>
          <w:p w14:paraId="25590BB1" w14:textId="77777777" w:rsidR="00FE7DAA" w:rsidRPr="00724204" w:rsidRDefault="00FE7DAA" w:rsidP="00C17C6C">
            <w:pPr>
              <w:rPr>
                <w:rFonts w:ascii="Calibri" w:hAnsi="Calibri"/>
              </w:rPr>
            </w:pPr>
            <w:r w:rsidRPr="00724204">
              <w:rPr>
                <w:rFonts w:ascii="Calibri" w:hAnsi="Calibri"/>
                <w:sz w:val="18"/>
              </w:rPr>
              <w:t>±0.005</w:t>
            </w:r>
          </w:p>
        </w:tc>
        <w:tc>
          <w:tcPr>
            <w:tcW w:w="1916" w:type="dxa"/>
            <w:gridSpan w:val="2"/>
            <w:tcBorders>
              <w:top w:val="single" w:sz="4" w:space="0" w:color="auto"/>
              <w:bottom w:val="single" w:sz="4" w:space="0" w:color="auto"/>
            </w:tcBorders>
          </w:tcPr>
          <w:p w14:paraId="642242F7" w14:textId="77777777" w:rsidR="00FE7DAA" w:rsidRPr="00724204" w:rsidRDefault="00FE7DAA" w:rsidP="00DB3205">
            <w:pPr>
              <w:jc w:val="center"/>
              <w:rPr>
                <w:rFonts w:ascii="Calibri" w:hAnsi="Calibri"/>
              </w:rPr>
            </w:pPr>
            <w:r w:rsidRPr="00724204">
              <w:rPr>
                <w:rFonts w:ascii="Calibri" w:hAnsi="Calibri"/>
              </w:rPr>
              <w:t>Surface Excess</w:t>
            </w:r>
          </w:p>
          <w:p w14:paraId="116FEA61" w14:textId="1DFB97D0" w:rsidR="00FE7DAA" w:rsidRPr="00724204" w:rsidRDefault="00FE7DAA" w:rsidP="00DB3205">
            <w:pPr>
              <w:jc w:val="center"/>
              <w:rPr>
                <w:rFonts w:ascii="Calibri" w:hAnsi="Calibri"/>
              </w:rPr>
            </w:pPr>
            <w:r w:rsidRPr="00724204">
              <w:rPr>
                <w:rFonts w:ascii="Calibri" w:hAnsi="Calibri"/>
                <w:sz w:val="18"/>
              </w:rPr>
              <w:t>±0.1 mg/m</w:t>
            </w:r>
            <w:r w:rsidRPr="00724204">
              <w:rPr>
                <w:rFonts w:ascii="Calibri" w:hAnsi="Calibri"/>
                <w:sz w:val="18"/>
                <w:vertAlign w:val="superscript"/>
              </w:rPr>
              <w:t>2</w:t>
            </w:r>
          </w:p>
        </w:tc>
      </w:tr>
      <w:tr w:rsidR="00FE7DAA" w:rsidRPr="00724204" w14:paraId="461BD680" w14:textId="77777777" w:rsidTr="00DB3205">
        <w:trPr>
          <w:trHeight w:val="380"/>
          <w:jc w:val="center"/>
        </w:trPr>
        <w:tc>
          <w:tcPr>
            <w:tcW w:w="1740" w:type="dxa"/>
            <w:vMerge/>
            <w:tcBorders>
              <w:bottom w:val="single" w:sz="4" w:space="0" w:color="auto"/>
            </w:tcBorders>
          </w:tcPr>
          <w:p w14:paraId="67C36B10" w14:textId="77777777" w:rsidR="00FE7DAA" w:rsidRPr="00724204" w:rsidRDefault="00FE7DAA" w:rsidP="00C17C6C">
            <w:pPr>
              <w:rPr>
                <w:rFonts w:ascii="Calibri" w:hAnsi="Calibri"/>
              </w:rPr>
            </w:pPr>
          </w:p>
        </w:tc>
        <w:tc>
          <w:tcPr>
            <w:tcW w:w="1600" w:type="dxa"/>
            <w:vMerge/>
            <w:tcBorders>
              <w:bottom w:val="single" w:sz="4" w:space="0" w:color="auto"/>
            </w:tcBorders>
          </w:tcPr>
          <w:p w14:paraId="4EEF2458" w14:textId="77777777" w:rsidR="00FE7DAA" w:rsidRPr="00724204" w:rsidRDefault="00FE7DAA" w:rsidP="00C17C6C">
            <w:pPr>
              <w:rPr>
                <w:rFonts w:ascii="Calibri" w:hAnsi="Calibri"/>
              </w:rPr>
            </w:pPr>
          </w:p>
        </w:tc>
        <w:tc>
          <w:tcPr>
            <w:tcW w:w="1445" w:type="dxa"/>
            <w:vMerge/>
            <w:tcBorders>
              <w:bottom w:val="single" w:sz="4" w:space="0" w:color="auto"/>
            </w:tcBorders>
          </w:tcPr>
          <w:p w14:paraId="47523483" w14:textId="77777777" w:rsidR="00FE7DAA" w:rsidRPr="00724204" w:rsidRDefault="00FE7DAA" w:rsidP="00C17C6C">
            <w:pPr>
              <w:rPr>
                <w:rFonts w:ascii="Calibri" w:hAnsi="Calibri"/>
              </w:rPr>
            </w:pPr>
          </w:p>
        </w:tc>
        <w:tc>
          <w:tcPr>
            <w:tcW w:w="1560" w:type="dxa"/>
            <w:vMerge/>
            <w:tcBorders>
              <w:bottom w:val="single" w:sz="4" w:space="0" w:color="auto"/>
            </w:tcBorders>
          </w:tcPr>
          <w:p w14:paraId="37B558B0" w14:textId="77777777" w:rsidR="00FE7DAA" w:rsidRPr="00724204" w:rsidRDefault="00FE7DAA" w:rsidP="00C17C6C">
            <w:pPr>
              <w:rPr>
                <w:rFonts w:ascii="Calibri" w:hAnsi="Calibri"/>
              </w:rPr>
            </w:pPr>
          </w:p>
        </w:tc>
        <w:tc>
          <w:tcPr>
            <w:tcW w:w="1020" w:type="dxa"/>
            <w:tcBorders>
              <w:top w:val="single" w:sz="4" w:space="0" w:color="auto"/>
              <w:bottom w:val="single" w:sz="4" w:space="0" w:color="auto"/>
            </w:tcBorders>
          </w:tcPr>
          <w:p w14:paraId="43181C46" w14:textId="77777777" w:rsidR="00FE7DAA" w:rsidRPr="00724204" w:rsidRDefault="00FE7DAA" w:rsidP="00DB3205">
            <w:pPr>
              <w:jc w:val="center"/>
              <w:rPr>
                <w:rFonts w:ascii="Calibri" w:hAnsi="Calibri"/>
              </w:rPr>
            </w:pPr>
            <w:r w:rsidRPr="00724204">
              <w:rPr>
                <w:rFonts w:ascii="Calibri" w:hAnsi="Calibri"/>
              </w:rPr>
              <w:t>NR</w:t>
            </w:r>
          </w:p>
        </w:tc>
        <w:tc>
          <w:tcPr>
            <w:tcW w:w="896" w:type="dxa"/>
            <w:tcBorders>
              <w:top w:val="single" w:sz="4" w:space="0" w:color="auto"/>
              <w:bottom w:val="single" w:sz="4" w:space="0" w:color="auto"/>
            </w:tcBorders>
          </w:tcPr>
          <w:p w14:paraId="0F017616" w14:textId="77777777" w:rsidR="00FE7DAA" w:rsidRPr="00724204" w:rsidRDefault="00FE7DAA" w:rsidP="00DB3205">
            <w:pPr>
              <w:jc w:val="center"/>
              <w:rPr>
                <w:rFonts w:ascii="Calibri" w:hAnsi="Calibri"/>
              </w:rPr>
            </w:pPr>
            <w:r w:rsidRPr="00724204">
              <w:rPr>
                <w:rFonts w:ascii="Calibri" w:hAnsi="Calibri"/>
              </w:rPr>
              <w:t>SE</w:t>
            </w:r>
          </w:p>
        </w:tc>
      </w:tr>
      <w:tr w:rsidR="00FE7DAA" w:rsidRPr="00724204" w14:paraId="547248A5" w14:textId="77777777" w:rsidTr="00C17C6C">
        <w:trPr>
          <w:trHeight w:val="138"/>
          <w:jc w:val="center"/>
        </w:trPr>
        <w:tc>
          <w:tcPr>
            <w:tcW w:w="1740" w:type="dxa"/>
            <w:vMerge w:val="restart"/>
            <w:tcBorders>
              <w:top w:val="single" w:sz="4" w:space="0" w:color="auto"/>
            </w:tcBorders>
          </w:tcPr>
          <w:p w14:paraId="3500C24B" w14:textId="77777777" w:rsidR="00FE7DAA" w:rsidRPr="00724204" w:rsidRDefault="00FE7DAA" w:rsidP="00C17C6C">
            <w:pPr>
              <w:rPr>
                <w:rFonts w:ascii="Calibri" w:hAnsi="Calibri"/>
              </w:rPr>
            </w:pPr>
            <w:r w:rsidRPr="00724204">
              <w:rPr>
                <w:rFonts w:ascii="Calibri" w:hAnsi="Calibri"/>
              </w:rPr>
              <w:t>0.3</w:t>
            </w:r>
          </w:p>
        </w:tc>
        <w:tc>
          <w:tcPr>
            <w:tcW w:w="1600" w:type="dxa"/>
            <w:tcBorders>
              <w:top w:val="single" w:sz="4" w:space="0" w:color="auto"/>
            </w:tcBorders>
          </w:tcPr>
          <w:p w14:paraId="792A9042" w14:textId="77777777" w:rsidR="00FE7DAA" w:rsidRPr="00724204" w:rsidRDefault="00FE7DAA" w:rsidP="00C17C6C">
            <w:pPr>
              <w:rPr>
                <w:rFonts w:ascii="Calibri" w:hAnsi="Calibri"/>
              </w:rPr>
            </w:pPr>
            <w:r w:rsidRPr="00724204">
              <w:rPr>
                <w:rFonts w:ascii="Calibri" w:hAnsi="Calibri"/>
              </w:rPr>
              <w:t>45</w:t>
            </w:r>
          </w:p>
        </w:tc>
        <w:tc>
          <w:tcPr>
            <w:tcW w:w="1445" w:type="dxa"/>
            <w:tcBorders>
              <w:top w:val="single" w:sz="4" w:space="0" w:color="auto"/>
            </w:tcBorders>
          </w:tcPr>
          <w:p w14:paraId="70ED2C15" w14:textId="77777777" w:rsidR="00FE7DAA" w:rsidRPr="00724204" w:rsidRDefault="00FE7DAA" w:rsidP="00C17C6C">
            <w:pPr>
              <w:rPr>
                <w:rFonts w:ascii="Calibri" w:hAnsi="Calibri"/>
              </w:rPr>
            </w:pPr>
            <w:r w:rsidRPr="00724204">
              <w:rPr>
                <w:rFonts w:ascii="Calibri" w:hAnsi="Calibri"/>
              </w:rPr>
              <w:t>5.9</w:t>
            </w:r>
          </w:p>
        </w:tc>
        <w:tc>
          <w:tcPr>
            <w:tcW w:w="1560" w:type="dxa"/>
            <w:tcBorders>
              <w:top w:val="single" w:sz="4" w:space="0" w:color="auto"/>
            </w:tcBorders>
          </w:tcPr>
          <w:p w14:paraId="55C1286D" w14:textId="77777777" w:rsidR="00FE7DAA" w:rsidRPr="00724204" w:rsidRDefault="00FE7DAA" w:rsidP="00C17C6C">
            <w:pPr>
              <w:rPr>
                <w:rFonts w:ascii="Calibri" w:hAnsi="Calibri"/>
              </w:rPr>
            </w:pPr>
            <w:r w:rsidRPr="00724204">
              <w:rPr>
                <w:rFonts w:ascii="Calibri" w:hAnsi="Calibri"/>
              </w:rPr>
              <w:t>0.175</w:t>
            </w:r>
          </w:p>
        </w:tc>
        <w:tc>
          <w:tcPr>
            <w:tcW w:w="1020" w:type="dxa"/>
            <w:vMerge w:val="restart"/>
            <w:tcBorders>
              <w:top w:val="single" w:sz="4" w:space="0" w:color="auto"/>
            </w:tcBorders>
          </w:tcPr>
          <w:p w14:paraId="6E38AEBE" w14:textId="77777777" w:rsidR="00FE7DAA" w:rsidRPr="00724204" w:rsidRDefault="00FE7DAA" w:rsidP="00DB3205">
            <w:pPr>
              <w:jc w:val="center"/>
              <w:rPr>
                <w:rFonts w:ascii="Calibri" w:hAnsi="Calibri"/>
              </w:rPr>
            </w:pPr>
            <w:r w:rsidRPr="00724204">
              <w:rPr>
                <w:rFonts w:ascii="Calibri" w:hAnsi="Calibri"/>
              </w:rPr>
              <w:t>1.5</w:t>
            </w:r>
          </w:p>
        </w:tc>
        <w:tc>
          <w:tcPr>
            <w:tcW w:w="896" w:type="dxa"/>
            <w:vMerge w:val="restart"/>
            <w:tcBorders>
              <w:top w:val="single" w:sz="4" w:space="0" w:color="auto"/>
            </w:tcBorders>
          </w:tcPr>
          <w:p w14:paraId="0F94A45D" w14:textId="77777777" w:rsidR="00FE7DAA" w:rsidRPr="00724204" w:rsidRDefault="00FE7DAA" w:rsidP="00DB3205">
            <w:pPr>
              <w:jc w:val="center"/>
              <w:rPr>
                <w:rFonts w:ascii="Calibri" w:hAnsi="Calibri"/>
              </w:rPr>
            </w:pPr>
            <w:r w:rsidRPr="00724204">
              <w:rPr>
                <w:rFonts w:ascii="Calibri" w:hAnsi="Calibri"/>
              </w:rPr>
              <w:t>1.4</w:t>
            </w:r>
          </w:p>
        </w:tc>
      </w:tr>
      <w:tr w:rsidR="00FE7DAA" w:rsidRPr="00724204" w14:paraId="6911190F" w14:textId="77777777" w:rsidTr="00C17C6C">
        <w:trPr>
          <w:trHeight w:val="138"/>
          <w:jc w:val="center"/>
        </w:trPr>
        <w:tc>
          <w:tcPr>
            <w:tcW w:w="1740" w:type="dxa"/>
            <w:vMerge/>
          </w:tcPr>
          <w:p w14:paraId="3F59B902" w14:textId="77777777" w:rsidR="00FE7DAA" w:rsidRPr="00724204" w:rsidRDefault="00FE7DAA" w:rsidP="00C17C6C">
            <w:pPr>
              <w:rPr>
                <w:rFonts w:ascii="Calibri" w:hAnsi="Calibri"/>
              </w:rPr>
            </w:pPr>
          </w:p>
        </w:tc>
        <w:tc>
          <w:tcPr>
            <w:tcW w:w="1600" w:type="dxa"/>
          </w:tcPr>
          <w:p w14:paraId="701B5E1C" w14:textId="77777777" w:rsidR="00FE7DAA" w:rsidRPr="00724204" w:rsidRDefault="00FE7DAA" w:rsidP="00C17C6C">
            <w:pPr>
              <w:rPr>
                <w:rFonts w:ascii="Calibri" w:hAnsi="Calibri"/>
              </w:rPr>
            </w:pPr>
            <w:r w:rsidRPr="00724204">
              <w:rPr>
                <w:rFonts w:ascii="Calibri" w:hAnsi="Calibri"/>
              </w:rPr>
              <w:t>43</w:t>
            </w:r>
          </w:p>
        </w:tc>
        <w:tc>
          <w:tcPr>
            <w:tcW w:w="1445" w:type="dxa"/>
          </w:tcPr>
          <w:p w14:paraId="64F656F3" w14:textId="77777777" w:rsidR="00FE7DAA" w:rsidRPr="00724204" w:rsidRDefault="00FE7DAA" w:rsidP="00C17C6C">
            <w:pPr>
              <w:rPr>
                <w:rFonts w:ascii="Calibri" w:hAnsi="Calibri"/>
              </w:rPr>
            </w:pPr>
            <w:r w:rsidRPr="00724204">
              <w:rPr>
                <w:rFonts w:ascii="Calibri" w:hAnsi="Calibri"/>
              </w:rPr>
              <w:t>6.2</w:t>
            </w:r>
          </w:p>
        </w:tc>
        <w:tc>
          <w:tcPr>
            <w:tcW w:w="1560" w:type="dxa"/>
          </w:tcPr>
          <w:p w14:paraId="59728F01" w14:textId="77777777" w:rsidR="00FE7DAA" w:rsidRPr="00724204" w:rsidRDefault="00FE7DAA" w:rsidP="00C17C6C">
            <w:pPr>
              <w:rPr>
                <w:rFonts w:ascii="Calibri" w:hAnsi="Calibri"/>
              </w:rPr>
            </w:pPr>
            <w:r w:rsidRPr="00724204">
              <w:rPr>
                <w:rFonts w:ascii="Calibri" w:hAnsi="Calibri"/>
              </w:rPr>
              <w:t>0.060</w:t>
            </w:r>
          </w:p>
        </w:tc>
        <w:tc>
          <w:tcPr>
            <w:tcW w:w="1020" w:type="dxa"/>
            <w:vMerge/>
          </w:tcPr>
          <w:p w14:paraId="1AE4F454" w14:textId="77777777" w:rsidR="00FE7DAA" w:rsidRPr="00724204" w:rsidRDefault="00FE7DAA" w:rsidP="00DB3205">
            <w:pPr>
              <w:jc w:val="center"/>
              <w:rPr>
                <w:rFonts w:ascii="Calibri" w:hAnsi="Calibri"/>
              </w:rPr>
            </w:pPr>
          </w:p>
        </w:tc>
        <w:tc>
          <w:tcPr>
            <w:tcW w:w="896" w:type="dxa"/>
            <w:vMerge/>
          </w:tcPr>
          <w:p w14:paraId="5C7E019F" w14:textId="77777777" w:rsidR="00FE7DAA" w:rsidRPr="00724204" w:rsidRDefault="00FE7DAA" w:rsidP="00DB3205">
            <w:pPr>
              <w:jc w:val="center"/>
              <w:rPr>
                <w:rFonts w:ascii="Calibri" w:hAnsi="Calibri"/>
              </w:rPr>
            </w:pPr>
          </w:p>
        </w:tc>
      </w:tr>
      <w:tr w:rsidR="00FE7DAA" w:rsidRPr="00724204" w14:paraId="4BB94066" w14:textId="77777777" w:rsidTr="00C17C6C">
        <w:trPr>
          <w:trHeight w:val="138"/>
          <w:jc w:val="center"/>
        </w:trPr>
        <w:tc>
          <w:tcPr>
            <w:tcW w:w="1740" w:type="dxa"/>
            <w:vMerge w:val="restart"/>
          </w:tcPr>
          <w:p w14:paraId="4FFB4EA8" w14:textId="77777777" w:rsidR="00FE7DAA" w:rsidRPr="00724204" w:rsidRDefault="00FE7DAA" w:rsidP="00C17C6C">
            <w:pPr>
              <w:rPr>
                <w:rFonts w:ascii="Calibri" w:hAnsi="Calibri"/>
              </w:rPr>
            </w:pPr>
            <w:r w:rsidRPr="00724204">
              <w:rPr>
                <w:rFonts w:ascii="Calibri" w:hAnsi="Calibri"/>
              </w:rPr>
              <w:t>1</w:t>
            </w:r>
          </w:p>
        </w:tc>
        <w:tc>
          <w:tcPr>
            <w:tcW w:w="1600" w:type="dxa"/>
          </w:tcPr>
          <w:p w14:paraId="770566AF" w14:textId="77777777" w:rsidR="00FE7DAA" w:rsidRPr="00724204" w:rsidRDefault="00FE7DAA" w:rsidP="00C17C6C">
            <w:pPr>
              <w:rPr>
                <w:rFonts w:ascii="Calibri" w:hAnsi="Calibri"/>
              </w:rPr>
            </w:pPr>
            <w:r w:rsidRPr="00724204">
              <w:rPr>
                <w:rFonts w:ascii="Calibri" w:hAnsi="Calibri"/>
              </w:rPr>
              <w:t>37</w:t>
            </w:r>
          </w:p>
        </w:tc>
        <w:tc>
          <w:tcPr>
            <w:tcW w:w="1445" w:type="dxa"/>
          </w:tcPr>
          <w:p w14:paraId="254137BE" w14:textId="77777777" w:rsidR="00FE7DAA" w:rsidRPr="00724204" w:rsidRDefault="00FE7DAA" w:rsidP="00C17C6C">
            <w:pPr>
              <w:rPr>
                <w:rFonts w:ascii="Calibri" w:hAnsi="Calibri"/>
              </w:rPr>
            </w:pPr>
            <w:r w:rsidRPr="00724204">
              <w:rPr>
                <w:rFonts w:ascii="Calibri" w:hAnsi="Calibri"/>
              </w:rPr>
              <w:t>5.5</w:t>
            </w:r>
          </w:p>
        </w:tc>
        <w:tc>
          <w:tcPr>
            <w:tcW w:w="1560" w:type="dxa"/>
          </w:tcPr>
          <w:p w14:paraId="52044AB7" w14:textId="77777777" w:rsidR="00FE7DAA" w:rsidRPr="00724204" w:rsidRDefault="00FE7DAA" w:rsidP="00C17C6C">
            <w:pPr>
              <w:rPr>
                <w:rFonts w:ascii="Calibri" w:hAnsi="Calibri"/>
              </w:rPr>
            </w:pPr>
            <w:r w:rsidRPr="00724204">
              <w:rPr>
                <w:rFonts w:ascii="Calibri" w:hAnsi="Calibri"/>
              </w:rPr>
              <w:t>0.335</w:t>
            </w:r>
          </w:p>
        </w:tc>
        <w:tc>
          <w:tcPr>
            <w:tcW w:w="1020" w:type="dxa"/>
            <w:vMerge w:val="restart"/>
          </w:tcPr>
          <w:p w14:paraId="09B32E64" w14:textId="77777777" w:rsidR="00FE7DAA" w:rsidRPr="00724204" w:rsidRDefault="00FE7DAA" w:rsidP="00DB3205">
            <w:pPr>
              <w:jc w:val="center"/>
              <w:rPr>
                <w:rFonts w:ascii="Calibri" w:hAnsi="Calibri"/>
              </w:rPr>
            </w:pPr>
            <w:r w:rsidRPr="00724204">
              <w:rPr>
                <w:rFonts w:ascii="Calibri" w:hAnsi="Calibri"/>
              </w:rPr>
              <w:t>2.4</w:t>
            </w:r>
          </w:p>
        </w:tc>
        <w:tc>
          <w:tcPr>
            <w:tcW w:w="896" w:type="dxa"/>
            <w:vMerge w:val="restart"/>
          </w:tcPr>
          <w:p w14:paraId="3A0778FC" w14:textId="77777777" w:rsidR="00FE7DAA" w:rsidRPr="00724204" w:rsidRDefault="00FE7DAA" w:rsidP="00DB3205">
            <w:pPr>
              <w:jc w:val="center"/>
              <w:rPr>
                <w:rFonts w:ascii="Calibri" w:hAnsi="Calibri"/>
              </w:rPr>
            </w:pPr>
            <w:r w:rsidRPr="00724204">
              <w:rPr>
                <w:rFonts w:ascii="Calibri" w:hAnsi="Calibri"/>
              </w:rPr>
              <w:t>2.3</w:t>
            </w:r>
          </w:p>
        </w:tc>
      </w:tr>
      <w:tr w:rsidR="00FE7DAA" w:rsidRPr="00724204" w14:paraId="5E1E472B" w14:textId="77777777" w:rsidTr="00C17C6C">
        <w:trPr>
          <w:trHeight w:val="138"/>
          <w:jc w:val="center"/>
        </w:trPr>
        <w:tc>
          <w:tcPr>
            <w:tcW w:w="1740" w:type="dxa"/>
            <w:vMerge/>
          </w:tcPr>
          <w:p w14:paraId="1CE875A1" w14:textId="77777777" w:rsidR="00FE7DAA" w:rsidRPr="00724204" w:rsidRDefault="00FE7DAA" w:rsidP="00C17C6C">
            <w:pPr>
              <w:rPr>
                <w:rFonts w:ascii="Calibri" w:hAnsi="Calibri"/>
              </w:rPr>
            </w:pPr>
          </w:p>
        </w:tc>
        <w:tc>
          <w:tcPr>
            <w:tcW w:w="1600" w:type="dxa"/>
          </w:tcPr>
          <w:p w14:paraId="1CF55C89" w14:textId="77777777" w:rsidR="00FE7DAA" w:rsidRPr="00724204" w:rsidRDefault="00FE7DAA" w:rsidP="00C17C6C">
            <w:pPr>
              <w:rPr>
                <w:rFonts w:ascii="Calibri" w:hAnsi="Calibri"/>
              </w:rPr>
            </w:pPr>
            <w:r w:rsidRPr="00724204">
              <w:rPr>
                <w:rFonts w:ascii="Calibri" w:hAnsi="Calibri"/>
              </w:rPr>
              <w:t>45</w:t>
            </w:r>
          </w:p>
        </w:tc>
        <w:tc>
          <w:tcPr>
            <w:tcW w:w="1445" w:type="dxa"/>
          </w:tcPr>
          <w:p w14:paraId="0BEBAC58" w14:textId="77777777" w:rsidR="00FE7DAA" w:rsidRPr="00724204" w:rsidRDefault="00FE7DAA" w:rsidP="00C17C6C">
            <w:pPr>
              <w:rPr>
                <w:rFonts w:ascii="Calibri" w:hAnsi="Calibri"/>
              </w:rPr>
            </w:pPr>
            <w:r w:rsidRPr="00724204">
              <w:rPr>
                <w:rFonts w:ascii="Calibri" w:hAnsi="Calibri"/>
              </w:rPr>
              <w:t>6.1</w:t>
            </w:r>
          </w:p>
        </w:tc>
        <w:tc>
          <w:tcPr>
            <w:tcW w:w="1560" w:type="dxa"/>
          </w:tcPr>
          <w:p w14:paraId="6B3F64C3" w14:textId="77777777" w:rsidR="00FE7DAA" w:rsidRPr="00724204" w:rsidRDefault="00FE7DAA" w:rsidP="00C17C6C">
            <w:pPr>
              <w:rPr>
                <w:rFonts w:ascii="Calibri" w:hAnsi="Calibri"/>
              </w:rPr>
            </w:pPr>
            <w:r w:rsidRPr="00724204">
              <w:rPr>
                <w:rFonts w:ascii="Calibri" w:hAnsi="Calibri"/>
              </w:rPr>
              <w:t>0.100</w:t>
            </w:r>
          </w:p>
        </w:tc>
        <w:tc>
          <w:tcPr>
            <w:tcW w:w="1020" w:type="dxa"/>
            <w:vMerge/>
          </w:tcPr>
          <w:p w14:paraId="7A0980E7" w14:textId="77777777" w:rsidR="00FE7DAA" w:rsidRPr="00724204" w:rsidRDefault="00FE7DAA" w:rsidP="00DB3205">
            <w:pPr>
              <w:jc w:val="center"/>
              <w:rPr>
                <w:rFonts w:ascii="Calibri" w:hAnsi="Calibri"/>
              </w:rPr>
            </w:pPr>
          </w:p>
        </w:tc>
        <w:tc>
          <w:tcPr>
            <w:tcW w:w="896" w:type="dxa"/>
            <w:vMerge/>
          </w:tcPr>
          <w:p w14:paraId="59A305B1" w14:textId="77777777" w:rsidR="00FE7DAA" w:rsidRPr="00724204" w:rsidRDefault="00FE7DAA" w:rsidP="00DB3205">
            <w:pPr>
              <w:jc w:val="center"/>
              <w:rPr>
                <w:rFonts w:ascii="Calibri" w:hAnsi="Calibri"/>
              </w:rPr>
            </w:pPr>
          </w:p>
        </w:tc>
      </w:tr>
      <w:tr w:rsidR="00FE7DAA" w:rsidRPr="00724204" w14:paraId="6D94E8C0" w14:textId="77777777" w:rsidTr="00C17C6C">
        <w:trPr>
          <w:trHeight w:val="138"/>
          <w:jc w:val="center"/>
        </w:trPr>
        <w:tc>
          <w:tcPr>
            <w:tcW w:w="1740" w:type="dxa"/>
            <w:vMerge w:val="restart"/>
          </w:tcPr>
          <w:p w14:paraId="4A9D1DBA" w14:textId="77777777" w:rsidR="00FE7DAA" w:rsidRPr="00724204" w:rsidRDefault="00FE7DAA" w:rsidP="00C17C6C">
            <w:pPr>
              <w:rPr>
                <w:rFonts w:ascii="Calibri" w:hAnsi="Calibri"/>
              </w:rPr>
            </w:pPr>
            <w:r w:rsidRPr="00724204">
              <w:rPr>
                <w:rFonts w:ascii="Calibri" w:hAnsi="Calibri"/>
              </w:rPr>
              <w:t>3</w:t>
            </w:r>
          </w:p>
        </w:tc>
        <w:tc>
          <w:tcPr>
            <w:tcW w:w="1600" w:type="dxa"/>
          </w:tcPr>
          <w:p w14:paraId="088A5200" w14:textId="77777777" w:rsidR="00FE7DAA" w:rsidRPr="00724204" w:rsidRDefault="00FE7DAA" w:rsidP="00C17C6C">
            <w:pPr>
              <w:rPr>
                <w:rFonts w:ascii="Calibri" w:hAnsi="Calibri"/>
              </w:rPr>
            </w:pPr>
            <w:r w:rsidRPr="00724204">
              <w:rPr>
                <w:rFonts w:ascii="Calibri" w:hAnsi="Calibri"/>
              </w:rPr>
              <w:t>37</w:t>
            </w:r>
          </w:p>
        </w:tc>
        <w:tc>
          <w:tcPr>
            <w:tcW w:w="1445" w:type="dxa"/>
          </w:tcPr>
          <w:p w14:paraId="3D786CEB" w14:textId="77777777" w:rsidR="00FE7DAA" w:rsidRPr="00724204" w:rsidRDefault="00FE7DAA" w:rsidP="00C17C6C">
            <w:pPr>
              <w:rPr>
                <w:rFonts w:ascii="Calibri" w:hAnsi="Calibri"/>
              </w:rPr>
            </w:pPr>
            <w:r w:rsidRPr="00724204">
              <w:rPr>
                <w:rFonts w:ascii="Calibri" w:hAnsi="Calibri"/>
              </w:rPr>
              <w:t>5.2</w:t>
            </w:r>
          </w:p>
        </w:tc>
        <w:tc>
          <w:tcPr>
            <w:tcW w:w="1560" w:type="dxa"/>
          </w:tcPr>
          <w:p w14:paraId="4FF73F93" w14:textId="77777777" w:rsidR="00FE7DAA" w:rsidRPr="00724204" w:rsidRDefault="00FE7DAA" w:rsidP="00C17C6C">
            <w:pPr>
              <w:rPr>
                <w:rFonts w:ascii="Calibri" w:hAnsi="Calibri"/>
              </w:rPr>
            </w:pPr>
            <w:r w:rsidRPr="00724204">
              <w:rPr>
                <w:rFonts w:ascii="Calibri" w:hAnsi="Calibri"/>
              </w:rPr>
              <w:t>0.450</w:t>
            </w:r>
          </w:p>
        </w:tc>
        <w:tc>
          <w:tcPr>
            <w:tcW w:w="1020" w:type="dxa"/>
            <w:vMerge w:val="restart"/>
          </w:tcPr>
          <w:p w14:paraId="5B4EB9D3" w14:textId="77777777" w:rsidR="00FE7DAA" w:rsidRPr="00724204" w:rsidRDefault="00FE7DAA" w:rsidP="00DB3205">
            <w:pPr>
              <w:jc w:val="center"/>
              <w:rPr>
                <w:rFonts w:ascii="Calibri" w:hAnsi="Calibri"/>
              </w:rPr>
            </w:pPr>
            <w:r w:rsidRPr="00724204">
              <w:rPr>
                <w:rFonts w:ascii="Calibri" w:hAnsi="Calibri"/>
              </w:rPr>
              <w:t>3.2</w:t>
            </w:r>
          </w:p>
        </w:tc>
        <w:tc>
          <w:tcPr>
            <w:tcW w:w="896" w:type="dxa"/>
            <w:vMerge w:val="restart"/>
          </w:tcPr>
          <w:p w14:paraId="763BC22B" w14:textId="77777777" w:rsidR="00FE7DAA" w:rsidRPr="00724204" w:rsidRDefault="00FE7DAA" w:rsidP="00DB3205">
            <w:pPr>
              <w:jc w:val="center"/>
              <w:rPr>
                <w:rFonts w:ascii="Calibri" w:hAnsi="Calibri"/>
              </w:rPr>
            </w:pPr>
            <w:r w:rsidRPr="00724204">
              <w:rPr>
                <w:rFonts w:ascii="Calibri" w:hAnsi="Calibri"/>
              </w:rPr>
              <w:t>3.1</w:t>
            </w:r>
          </w:p>
        </w:tc>
      </w:tr>
      <w:tr w:rsidR="00FE7DAA" w:rsidRPr="00724204" w14:paraId="397AB416" w14:textId="77777777" w:rsidTr="00C17C6C">
        <w:trPr>
          <w:trHeight w:val="138"/>
          <w:jc w:val="center"/>
        </w:trPr>
        <w:tc>
          <w:tcPr>
            <w:tcW w:w="1740" w:type="dxa"/>
            <w:vMerge/>
          </w:tcPr>
          <w:p w14:paraId="04B1F4C8" w14:textId="77777777" w:rsidR="00FE7DAA" w:rsidRPr="00724204" w:rsidRDefault="00FE7DAA" w:rsidP="00C17C6C">
            <w:pPr>
              <w:rPr>
                <w:rFonts w:ascii="Calibri" w:hAnsi="Calibri"/>
              </w:rPr>
            </w:pPr>
          </w:p>
        </w:tc>
        <w:tc>
          <w:tcPr>
            <w:tcW w:w="1600" w:type="dxa"/>
          </w:tcPr>
          <w:p w14:paraId="3A0846D7" w14:textId="77777777" w:rsidR="00FE7DAA" w:rsidRPr="00724204" w:rsidRDefault="00FE7DAA" w:rsidP="00C17C6C">
            <w:pPr>
              <w:rPr>
                <w:rFonts w:ascii="Calibri" w:hAnsi="Calibri"/>
              </w:rPr>
            </w:pPr>
            <w:r w:rsidRPr="00724204">
              <w:rPr>
                <w:rFonts w:ascii="Calibri" w:hAnsi="Calibri"/>
              </w:rPr>
              <w:t>40</w:t>
            </w:r>
          </w:p>
        </w:tc>
        <w:tc>
          <w:tcPr>
            <w:tcW w:w="1445" w:type="dxa"/>
          </w:tcPr>
          <w:p w14:paraId="6A928A0F" w14:textId="77777777" w:rsidR="00FE7DAA" w:rsidRPr="00724204" w:rsidRDefault="00FE7DAA" w:rsidP="00C17C6C">
            <w:pPr>
              <w:rPr>
                <w:rFonts w:ascii="Calibri" w:hAnsi="Calibri"/>
              </w:rPr>
            </w:pPr>
            <w:r w:rsidRPr="00724204">
              <w:rPr>
                <w:rFonts w:ascii="Calibri" w:hAnsi="Calibri"/>
              </w:rPr>
              <w:t>6.0</w:t>
            </w:r>
          </w:p>
        </w:tc>
        <w:tc>
          <w:tcPr>
            <w:tcW w:w="1560" w:type="dxa"/>
          </w:tcPr>
          <w:p w14:paraId="12C74721" w14:textId="77777777" w:rsidR="00FE7DAA" w:rsidRPr="00724204" w:rsidRDefault="00FE7DAA" w:rsidP="00C17C6C">
            <w:pPr>
              <w:rPr>
                <w:rFonts w:ascii="Calibri" w:hAnsi="Calibri"/>
              </w:rPr>
            </w:pPr>
            <w:r w:rsidRPr="00724204">
              <w:rPr>
                <w:rFonts w:ascii="Calibri" w:hAnsi="Calibri"/>
              </w:rPr>
              <w:t>0.140</w:t>
            </w:r>
          </w:p>
        </w:tc>
        <w:tc>
          <w:tcPr>
            <w:tcW w:w="1020" w:type="dxa"/>
            <w:vMerge/>
          </w:tcPr>
          <w:p w14:paraId="02008320" w14:textId="77777777" w:rsidR="00FE7DAA" w:rsidRPr="00724204" w:rsidRDefault="00FE7DAA" w:rsidP="00DB3205">
            <w:pPr>
              <w:jc w:val="center"/>
              <w:rPr>
                <w:rFonts w:ascii="Calibri" w:hAnsi="Calibri"/>
              </w:rPr>
            </w:pPr>
          </w:p>
        </w:tc>
        <w:tc>
          <w:tcPr>
            <w:tcW w:w="896" w:type="dxa"/>
            <w:vMerge/>
          </w:tcPr>
          <w:p w14:paraId="68B316B3" w14:textId="77777777" w:rsidR="00FE7DAA" w:rsidRPr="00724204" w:rsidRDefault="00FE7DAA" w:rsidP="00DB3205">
            <w:pPr>
              <w:jc w:val="center"/>
              <w:rPr>
                <w:rFonts w:ascii="Calibri" w:hAnsi="Calibri"/>
              </w:rPr>
            </w:pPr>
          </w:p>
        </w:tc>
      </w:tr>
      <w:tr w:rsidR="00FE7DAA" w:rsidRPr="00724204" w14:paraId="13253894" w14:textId="77777777" w:rsidTr="00C17C6C">
        <w:trPr>
          <w:trHeight w:val="138"/>
          <w:jc w:val="center"/>
        </w:trPr>
        <w:tc>
          <w:tcPr>
            <w:tcW w:w="1740" w:type="dxa"/>
            <w:vMerge w:val="restart"/>
          </w:tcPr>
          <w:p w14:paraId="335B7F6B" w14:textId="77777777" w:rsidR="00FE7DAA" w:rsidRPr="00724204" w:rsidRDefault="00FE7DAA" w:rsidP="00C17C6C">
            <w:pPr>
              <w:rPr>
                <w:rFonts w:ascii="Calibri" w:hAnsi="Calibri"/>
              </w:rPr>
            </w:pPr>
            <w:r w:rsidRPr="00724204">
              <w:rPr>
                <w:rFonts w:ascii="Calibri" w:hAnsi="Calibri"/>
              </w:rPr>
              <w:t>10</w:t>
            </w:r>
          </w:p>
        </w:tc>
        <w:tc>
          <w:tcPr>
            <w:tcW w:w="1600" w:type="dxa"/>
          </w:tcPr>
          <w:p w14:paraId="5833F407" w14:textId="77777777" w:rsidR="00FE7DAA" w:rsidRPr="00724204" w:rsidRDefault="00FE7DAA" w:rsidP="00C17C6C">
            <w:pPr>
              <w:rPr>
                <w:rFonts w:ascii="Calibri" w:hAnsi="Calibri"/>
              </w:rPr>
            </w:pPr>
            <w:r w:rsidRPr="00724204">
              <w:rPr>
                <w:rFonts w:ascii="Calibri" w:hAnsi="Calibri"/>
              </w:rPr>
              <w:t>40</w:t>
            </w:r>
          </w:p>
        </w:tc>
        <w:tc>
          <w:tcPr>
            <w:tcW w:w="1445" w:type="dxa"/>
          </w:tcPr>
          <w:p w14:paraId="5C25874F" w14:textId="77777777" w:rsidR="00FE7DAA" w:rsidRPr="00724204" w:rsidRDefault="00FE7DAA" w:rsidP="00C17C6C">
            <w:pPr>
              <w:rPr>
                <w:rFonts w:ascii="Calibri" w:hAnsi="Calibri"/>
              </w:rPr>
            </w:pPr>
            <w:r w:rsidRPr="00724204">
              <w:rPr>
                <w:rFonts w:ascii="Calibri" w:hAnsi="Calibri"/>
              </w:rPr>
              <w:t>5.2</w:t>
            </w:r>
          </w:p>
        </w:tc>
        <w:tc>
          <w:tcPr>
            <w:tcW w:w="1560" w:type="dxa"/>
          </w:tcPr>
          <w:p w14:paraId="26C4C894" w14:textId="77777777" w:rsidR="00FE7DAA" w:rsidRPr="00724204" w:rsidRDefault="00FE7DAA" w:rsidP="00C17C6C">
            <w:pPr>
              <w:rPr>
                <w:rFonts w:ascii="Calibri" w:hAnsi="Calibri"/>
              </w:rPr>
            </w:pPr>
            <w:r w:rsidRPr="00724204">
              <w:rPr>
                <w:rFonts w:ascii="Calibri" w:hAnsi="Calibri"/>
              </w:rPr>
              <w:t>0.450</w:t>
            </w:r>
          </w:p>
        </w:tc>
        <w:tc>
          <w:tcPr>
            <w:tcW w:w="1020" w:type="dxa"/>
            <w:vMerge w:val="restart"/>
          </w:tcPr>
          <w:p w14:paraId="664F984D" w14:textId="77777777" w:rsidR="00FE7DAA" w:rsidRPr="00724204" w:rsidRDefault="00FE7DAA" w:rsidP="00DB3205">
            <w:pPr>
              <w:jc w:val="center"/>
              <w:rPr>
                <w:rFonts w:ascii="Calibri" w:hAnsi="Calibri"/>
              </w:rPr>
            </w:pPr>
            <w:r w:rsidRPr="00724204">
              <w:rPr>
                <w:rFonts w:ascii="Calibri" w:hAnsi="Calibri"/>
              </w:rPr>
              <w:t>3.5</w:t>
            </w:r>
          </w:p>
        </w:tc>
        <w:tc>
          <w:tcPr>
            <w:tcW w:w="896" w:type="dxa"/>
            <w:vMerge w:val="restart"/>
          </w:tcPr>
          <w:p w14:paraId="1692A734" w14:textId="77777777" w:rsidR="00FE7DAA" w:rsidRPr="00724204" w:rsidRDefault="00FE7DAA" w:rsidP="00DB3205">
            <w:pPr>
              <w:jc w:val="center"/>
              <w:rPr>
                <w:rFonts w:ascii="Calibri" w:hAnsi="Calibri"/>
              </w:rPr>
            </w:pPr>
            <w:r w:rsidRPr="00724204">
              <w:rPr>
                <w:rFonts w:ascii="Calibri" w:hAnsi="Calibri"/>
              </w:rPr>
              <w:t>3.4</w:t>
            </w:r>
          </w:p>
        </w:tc>
      </w:tr>
      <w:tr w:rsidR="00FE7DAA" w:rsidRPr="00D662AB" w14:paraId="297B03B6" w14:textId="77777777" w:rsidTr="00C17C6C">
        <w:trPr>
          <w:trHeight w:val="138"/>
          <w:jc w:val="center"/>
        </w:trPr>
        <w:tc>
          <w:tcPr>
            <w:tcW w:w="1740" w:type="dxa"/>
            <w:vMerge/>
            <w:tcBorders>
              <w:bottom w:val="single" w:sz="4" w:space="0" w:color="auto"/>
            </w:tcBorders>
          </w:tcPr>
          <w:p w14:paraId="15F85292" w14:textId="77777777" w:rsidR="00FE7DAA" w:rsidRPr="00724204" w:rsidRDefault="00FE7DAA" w:rsidP="00C17C6C">
            <w:pPr>
              <w:rPr>
                <w:rFonts w:ascii="Calibri" w:hAnsi="Calibri"/>
              </w:rPr>
            </w:pPr>
          </w:p>
        </w:tc>
        <w:tc>
          <w:tcPr>
            <w:tcW w:w="1600" w:type="dxa"/>
            <w:tcBorders>
              <w:bottom w:val="single" w:sz="4" w:space="0" w:color="auto"/>
            </w:tcBorders>
          </w:tcPr>
          <w:p w14:paraId="7284657B" w14:textId="77777777" w:rsidR="00FE7DAA" w:rsidRPr="00724204" w:rsidRDefault="00FE7DAA" w:rsidP="00C17C6C">
            <w:pPr>
              <w:rPr>
                <w:rFonts w:ascii="Calibri" w:hAnsi="Calibri"/>
              </w:rPr>
            </w:pPr>
            <w:r w:rsidRPr="00724204">
              <w:rPr>
                <w:rFonts w:ascii="Calibri" w:hAnsi="Calibri"/>
              </w:rPr>
              <w:t>43</w:t>
            </w:r>
          </w:p>
        </w:tc>
        <w:tc>
          <w:tcPr>
            <w:tcW w:w="1445" w:type="dxa"/>
            <w:tcBorders>
              <w:bottom w:val="single" w:sz="4" w:space="0" w:color="auto"/>
            </w:tcBorders>
          </w:tcPr>
          <w:p w14:paraId="5C361399" w14:textId="77777777" w:rsidR="00FE7DAA" w:rsidRPr="00724204" w:rsidRDefault="00FE7DAA" w:rsidP="00C17C6C">
            <w:pPr>
              <w:rPr>
                <w:rFonts w:ascii="Calibri" w:hAnsi="Calibri"/>
              </w:rPr>
            </w:pPr>
            <w:r w:rsidRPr="00724204">
              <w:rPr>
                <w:rFonts w:ascii="Calibri" w:hAnsi="Calibri"/>
              </w:rPr>
              <w:t>6.0</w:t>
            </w:r>
          </w:p>
        </w:tc>
        <w:tc>
          <w:tcPr>
            <w:tcW w:w="1560" w:type="dxa"/>
            <w:tcBorders>
              <w:bottom w:val="single" w:sz="4" w:space="0" w:color="auto"/>
            </w:tcBorders>
          </w:tcPr>
          <w:p w14:paraId="219AAE6C" w14:textId="77777777" w:rsidR="00FE7DAA" w:rsidRPr="00D662AB" w:rsidRDefault="00FE7DAA" w:rsidP="00C17C6C">
            <w:pPr>
              <w:rPr>
                <w:rFonts w:ascii="Calibri" w:hAnsi="Calibri"/>
              </w:rPr>
            </w:pPr>
            <w:r w:rsidRPr="00724204">
              <w:rPr>
                <w:rFonts w:ascii="Calibri" w:hAnsi="Calibri"/>
              </w:rPr>
              <w:t>0.140</w:t>
            </w:r>
          </w:p>
        </w:tc>
        <w:tc>
          <w:tcPr>
            <w:tcW w:w="1020" w:type="dxa"/>
            <w:vMerge/>
            <w:tcBorders>
              <w:bottom w:val="single" w:sz="4" w:space="0" w:color="auto"/>
            </w:tcBorders>
          </w:tcPr>
          <w:p w14:paraId="462236E8" w14:textId="77777777" w:rsidR="00FE7DAA" w:rsidRPr="00D662AB" w:rsidRDefault="00FE7DAA" w:rsidP="00C17C6C">
            <w:pPr>
              <w:rPr>
                <w:rFonts w:ascii="Calibri" w:hAnsi="Calibri"/>
              </w:rPr>
            </w:pPr>
          </w:p>
        </w:tc>
        <w:tc>
          <w:tcPr>
            <w:tcW w:w="896" w:type="dxa"/>
            <w:vMerge/>
            <w:tcBorders>
              <w:bottom w:val="single" w:sz="4" w:space="0" w:color="auto"/>
            </w:tcBorders>
          </w:tcPr>
          <w:p w14:paraId="29A13BAC" w14:textId="77777777" w:rsidR="00FE7DAA" w:rsidRPr="00D662AB" w:rsidRDefault="00FE7DAA" w:rsidP="00C17C6C">
            <w:pPr>
              <w:rPr>
                <w:rFonts w:ascii="Calibri" w:hAnsi="Calibri"/>
              </w:rPr>
            </w:pPr>
          </w:p>
        </w:tc>
      </w:tr>
    </w:tbl>
    <w:p w14:paraId="6F4A28DE" w14:textId="77777777" w:rsidR="00FE7DAA" w:rsidRDefault="00FE7DAA" w:rsidP="00C17C6C">
      <w:pPr>
        <w:rPr>
          <w:sz w:val="24"/>
        </w:rPr>
      </w:pPr>
    </w:p>
    <w:p w14:paraId="06DE92F4" w14:textId="1389AE2D" w:rsidR="00F3291E" w:rsidRDefault="00AA49C8" w:rsidP="00531BB5">
      <w:pPr>
        <w:pStyle w:val="Heading2"/>
        <w:numPr>
          <w:ilvl w:val="0"/>
          <w:numId w:val="4"/>
        </w:numPr>
      </w:pPr>
      <w:r>
        <w:t xml:space="preserve">The </w:t>
      </w:r>
      <w:r w:rsidR="00E468ED">
        <w:t>A</w:t>
      </w:r>
      <w:r w:rsidR="00046F17">
        <w:t xml:space="preserve">dsorption of </w:t>
      </w:r>
      <w:r w:rsidR="007A7C7A">
        <w:t>RSF</w:t>
      </w:r>
      <w:r w:rsidR="00046F17" w:rsidRPr="008B7B32">
        <w:t xml:space="preserve"> onto SiO</w:t>
      </w:r>
      <w:r w:rsidR="00046F17" w:rsidRPr="00C55EBB">
        <w:rPr>
          <w:vertAlign w:val="subscript"/>
        </w:rPr>
        <w:t>2</w:t>
      </w:r>
      <w:r w:rsidR="00E468ED">
        <w:t>/W</w:t>
      </w:r>
      <w:r w:rsidR="00046F17" w:rsidRPr="008B7B32">
        <w:t>ater</w:t>
      </w:r>
      <w:r w:rsidR="00E468ED">
        <w:t xml:space="preserve"> I</w:t>
      </w:r>
      <w:r w:rsidR="00046F17" w:rsidRPr="008B7B32">
        <w:t>nterface</w:t>
      </w:r>
      <w:r>
        <w:t xml:space="preserve"> increases with concentration</w:t>
      </w:r>
      <w:r w:rsidR="00046F17" w:rsidRPr="008B7B32">
        <w:t>.</w:t>
      </w:r>
    </w:p>
    <w:p w14:paraId="38CB63B7" w14:textId="5AFB202F" w:rsidR="00673B2B" w:rsidRDefault="00046F17" w:rsidP="007E37CE">
      <w:pPr>
        <w:jc w:val="both"/>
        <w:rPr>
          <w:sz w:val="24"/>
        </w:rPr>
      </w:pPr>
      <w:r>
        <w:rPr>
          <w:sz w:val="24"/>
        </w:rPr>
        <w:t xml:space="preserve">Ellipsometry experiments were carried out for the adsorption of several concentrations of </w:t>
      </w:r>
      <w:r w:rsidR="007A7C7A">
        <w:rPr>
          <w:sz w:val="24"/>
        </w:rPr>
        <w:t>RSF</w:t>
      </w:r>
      <w:r>
        <w:rPr>
          <w:sz w:val="24"/>
        </w:rPr>
        <w:t xml:space="preserve"> 5-30 kDa as shown in Fi</w:t>
      </w:r>
      <w:r w:rsidR="00D62DB5">
        <w:rPr>
          <w:sz w:val="24"/>
        </w:rPr>
        <w:t>gure 1 A. Neutron reflectivity curves</w:t>
      </w:r>
      <w:r>
        <w:rPr>
          <w:sz w:val="24"/>
        </w:rPr>
        <w:t xml:space="preserve"> for the same conditions </w:t>
      </w:r>
      <w:r w:rsidR="00D62DB5">
        <w:rPr>
          <w:sz w:val="24"/>
        </w:rPr>
        <w:t xml:space="preserve">(Figure 1B) </w:t>
      </w:r>
      <w:r>
        <w:rPr>
          <w:sz w:val="24"/>
        </w:rPr>
        <w:t>revealed how the structural arrangement of the peptide changed with concentrati</w:t>
      </w:r>
      <w:r w:rsidR="0064568C">
        <w:rPr>
          <w:sz w:val="24"/>
        </w:rPr>
        <w:t xml:space="preserve">on at the interface. </w:t>
      </w:r>
      <w:r w:rsidR="007A7C7A">
        <w:rPr>
          <w:sz w:val="24"/>
        </w:rPr>
        <w:t>RSF</w:t>
      </w:r>
      <w:r w:rsidR="0064568C">
        <w:rPr>
          <w:sz w:val="24"/>
        </w:rPr>
        <w:t xml:space="preserve"> was </w:t>
      </w:r>
      <w:r>
        <w:rPr>
          <w:sz w:val="24"/>
        </w:rPr>
        <w:t>adsorb</w:t>
      </w:r>
      <w:r w:rsidR="0064568C">
        <w:rPr>
          <w:sz w:val="24"/>
        </w:rPr>
        <w:t xml:space="preserve">ed </w:t>
      </w:r>
      <w:r>
        <w:rPr>
          <w:sz w:val="24"/>
        </w:rPr>
        <w:t>onto the SiO</w:t>
      </w:r>
      <w:r w:rsidRPr="00BE68D9">
        <w:rPr>
          <w:sz w:val="24"/>
          <w:vertAlign w:val="subscript"/>
        </w:rPr>
        <w:t>2</w:t>
      </w:r>
      <w:r>
        <w:rPr>
          <w:sz w:val="24"/>
        </w:rPr>
        <w:t xml:space="preserve"> surface and gradually plateaued over the period of 1 hour</w:t>
      </w:r>
      <w:r w:rsidR="0064568C">
        <w:rPr>
          <w:sz w:val="24"/>
        </w:rPr>
        <w:t xml:space="preserve">. </w:t>
      </w:r>
      <w:r w:rsidR="000D2787">
        <w:rPr>
          <w:sz w:val="24"/>
        </w:rPr>
        <w:t xml:space="preserve">Rinsing of the adsorbed layer with UHQ </w:t>
      </w:r>
      <w:r w:rsidR="007341DE">
        <w:rPr>
          <w:sz w:val="24"/>
        </w:rPr>
        <w:t>resulted in</w:t>
      </w:r>
      <w:r w:rsidR="000D2787">
        <w:rPr>
          <w:sz w:val="24"/>
        </w:rPr>
        <w:t xml:space="preserve"> a minor </w:t>
      </w:r>
      <w:r w:rsidR="007341DE">
        <w:rPr>
          <w:sz w:val="24"/>
        </w:rPr>
        <w:t xml:space="preserve">removal of loosely adsorbed </w:t>
      </w:r>
      <w:r w:rsidR="007A7C7A">
        <w:rPr>
          <w:sz w:val="24"/>
        </w:rPr>
        <w:t>RSF</w:t>
      </w:r>
      <w:r w:rsidR="000D2787">
        <w:rPr>
          <w:sz w:val="24"/>
        </w:rPr>
        <w:t xml:space="preserve"> (less than 0.2 mg/m</w:t>
      </w:r>
      <w:r w:rsidR="000D2787" w:rsidRPr="0064568C">
        <w:rPr>
          <w:sz w:val="24"/>
          <w:vertAlign w:val="superscript"/>
        </w:rPr>
        <w:t>2</w:t>
      </w:r>
      <w:r w:rsidR="000D2787">
        <w:rPr>
          <w:sz w:val="24"/>
        </w:rPr>
        <w:t>, data not shown), leaving a</w:t>
      </w:r>
      <w:r w:rsidR="007341DE">
        <w:rPr>
          <w:sz w:val="24"/>
        </w:rPr>
        <w:t xml:space="preserve"> stable, strongly adsorbed </w:t>
      </w:r>
      <w:r w:rsidR="007A7C7A">
        <w:rPr>
          <w:sz w:val="24"/>
        </w:rPr>
        <w:t>RSF</w:t>
      </w:r>
      <w:r w:rsidR="007341DE">
        <w:rPr>
          <w:sz w:val="24"/>
        </w:rPr>
        <w:t xml:space="preserve"> layer behind</w:t>
      </w:r>
      <w:r>
        <w:rPr>
          <w:sz w:val="24"/>
        </w:rPr>
        <w:t>. The absorbed amount, following 1 hour adsorption, was seen to increase considerably with bulk solution concentration</w:t>
      </w:r>
      <w:r w:rsidR="009E140C">
        <w:rPr>
          <w:sz w:val="24"/>
        </w:rPr>
        <w:t>,</w:t>
      </w:r>
      <w:r>
        <w:rPr>
          <w:sz w:val="24"/>
        </w:rPr>
        <w:t xml:space="preserve"> </w:t>
      </w:r>
      <w:r w:rsidR="009E140C">
        <w:rPr>
          <w:sz w:val="24"/>
        </w:rPr>
        <w:t>from 1.4</w:t>
      </w:r>
      <w:r w:rsidR="009E140C" w:rsidRPr="009E140C">
        <w:rPr>
          <w:sz w:val="24"/>
        </w:rPr>
        <w:t xml:space="preserve"> </w:t>
      </w:r>
      <w:r w:rsidR="009E140C">
        <w:rPr>
          <w:sz w:val="24"/>
        </w:rPr>
        <w:t>mg/m</w:t>
      </w:r>
      <w:r w:rsidR="009E140C" w:rsidRPr="00635537">
        <w:rPr>
          <w:sz w:val="24"/>
          <w:vertAlign w:val="superscript"/>
        </w:rPr>
        <w:t>2</w:t>
      </w:r>
      <w:r w:rsidR="009217ED">
        <w:rPr>
          <w:sz w:val="24"/>
        </w:rPr>
        <w:t xml:space="preserve"> at 0.3 mg/ml up to</w:t>
      </w:r>
      <w:r>
        <w:rPr>
          <w:sz w:val="24"/>
        </w:rPr>
        <w:t xml:space="preserve"> </w:t>
      </w:r>
      <w:r w:rsidR="009E140C">
        <w:rPr>
          <w:sz w:val="24"/>
        </w:rPr>
        <w:t>3.1 mg/m</w:t>
      </w:r>
      <w:r w:rsidR="009E140C" w:rsidRPr="00635537">
        <w:rPr>
          <w:sz w:val="24"/>
          <w:vertAlign w:val="superscript"/>
        </w:rPr>
        <w:t>2</w:t>
      </w:r>
      <w:r w:rsidR="009E140C">
        <w:rPr>
          <w:sz w:val="24"/>
        </w:rPr>
        <w:t xml:space="preserve"> </w:t>
      </w:r>
      <w:r w:rsidR="009217ED">
        <w:rPr>
          <w:sz w:val="24"/>
        </w:rPr>
        <w:t>at</w:t>
      </w:r>
      <w:r>
        <w:rPr>
          <w:sz w:val="24"/>
        </w:rPr>
        <w:t xml:space="preserve"> 3 mg/ml, further increase in concentration to 10 mg/ml </w:t>
      </w:r>
      <w:r w:rsidR="00D62DB5">
        <w:rPr>
          <w:sz w:val="24"/>
        </w:rPr>
        <w:t xml:space="preserve">led </w:t>
      </w:r>
      <w:r>
        <w:rPr>
          <w:sz w:val="24"/>
        </w:rPr>
        <w:t xml:space="preserve">only </w:t>
      </w:r>
      <w:r w:rsidR="00D62DB5">
        <w:rPr>
          <w:sz w:val="24"/>
        </w:rPr>
        <w:t>to a</w:t>
      </w:r>
      <w:r w:rsidR="007458BC">
        <w:rPr>
          <w:sz w:val="24"/>
        </w:rPr>
        <w:t>n additional</w:t>
      </w:r>
      <w:r w:rsidR="00D62DB5">
        <w:rPr>
          <w:sz w:val="24"/>
        </w:rPr>
        <w:t xml:space="preserve"> </w:t>
      </w:r>
      <w:r w:rsidR="007341DE">
        <w:rPr>
          <w:sz w:val="24"/>
        </w:rPr>
        <w:t>0.3 mg/m</w:t>
      </w:r>
      <w:r w:rsidR="007341DE" w:rsidRPr="00635537">
        <w:rPr>
          <w:sz w:val="24"/>
          <w:vertAlign w:val="superscript"/>
        </w:rPr>
        <w:t>2</w:t>
      </w:r>
      <w:r w:rsidR="00D62DB5">
        <w:rPr>
          <w:sz w:val="24"/>
        </w:rPr>
        <w:t xml:space="preserve"> increase</w:t>
      </w:r>
      <w:r>
        <w:rPr>
          <w:sz w:val="24"/>
        </w:rPr>
        <w:t xml:space="preserve"> </w:t>
      </w:r>
      <w:r w:rsidR="00D62DB5">
        <w:rPr>
          <w:sz w:val="24"/>
        </w:rPr>
        <w:t>in the adso</w:t>
      </w:r>
      <w:r w:rsidR="007341DE">
        <w:rPr>
          <w:sz w:val="24"/>
        </w:rPr>
        <w:t>rbed amount</w:t>
      </w:r>
      <w:r w:rsidR="00EE748B">
        <w:rPr>
          <w:sz w:val="24"/>
        </w:rPr>
        <w:t>, indicating the saturated adsorption</w:t>
      </w:r>
      <w:r>
        <w:rPr>
          <w:sz w:val="24"/>
        </w:rPr>
        <w:t xml:space="preserve">. Neutron data fittings shown in Table 1 show that </w:t>
      </w:r>
      <w:r w:rsidR="007A7C7A">
        <w:rPr>
          <w:sz w:val="24"/>
        </w:rPr>
        <w:t>RSF</w:t>
      </w:r>
      <w:r>
        <w:rPr>
          <w:sz w:val="24"/>
        </w:rPr>
        <w:t xml:space="preserve"> 5-30 kDa </w:t>
      </w:r>
      <w:r w:rsidR="00173FD1">
        <w:rPr>
          <w:sz w:val="24"/>
        </w:rPr>
        <w:t>was fitted using a</w:t>
      </w:r>
      <w:r>
        <w:rPr>
          <w:sz w:val="24"/>
        </w:rPr>
        <w:t xml:space="preserve"> two layer structure with an overall mean thickness of </w:t>
      </w:r>
      <w:r w:rsidRPr="00724204">
        <w:rPr>
          <w:sz w:val="24"/>
        </w:rPr>
        <w:t xml:space="preserve">around </w:t>
      </w:r>
      <w:r w:rsidR="007458BC" w:rsidRPr="00724204">
        <w:rPr>
          <w:sz w:val="24"/>
        </w:rPr>
        <w:t>83</w:t>
      </w:r>
      <w:r w:rsidR="009043B1" w:rsidRPr="00724204">
        <w:rPr>
          <w:sz w:val="24"/>
        </w:rPr>
        <w:t xml:space="preserve"> </w:t>
      </w:r>
      <w:r w:rsidRPr="00724204">
        <w:rPr>
          <w:sz w:val="24"/>
        </w:rPr>
        <w:t>Å over</w:t>
      </w:r>
      <w:r>
        <w:rPr>
          <w:sz w:val="24"/>
        </w:rPr>
        <w:t xml:space="preserve"> the concentration range studied.</w:t>
      </w:r>
      <w:r w:rsidR="00173FD1">
        <w:rPr>
          <w:sz w:val="24"/>
        </w:rPr>
        <w:t xml:space="preserve"> A single layer fitting could not provide a good fit across the </w:t>
      </w:r>
      <w:r w:rsidR="007341DE">
        <w:rPr>
          <w:sz w:val="24"/>
        </w:rPr>
        <w:t xml:space="preserve">entire </w:t>
      </w:r>
      <w:r w:rsidR="00173FD1">
        <w:rPr>
          <w:sz w:val="24"/>
        </w:rPr>
        <w:t>Q range.</w:t>
      </w:r>
      <w:r>
        <w:rPr>
          <w:sz w:val="24"/>
        </w:rPr>
        <w:t xml:space="preserve"> The inner layer was seen to have a lower SLD than the outer layer indicating that most of the peptide was found packed closest to the SiO</w:t>
      </w:r>
      <w:r w:rsidRPr="003E7DD9">
        <w:rPr>
          <w:sz w:val="24"/>
          <w:vertAlign w:val="subscript"/>
        </w:rPr>
        <w:t>2</w:t>
      </w:r>
      <w:r>
        <w:rPr>
          <w:sz w:val="24"/>
        </w:rPr>
        <w:t xml:space="preserve"> interface and the outer layer was diffuse with</w:t>
      </w:r>
      <w:r w:rsidR="007458BC">
        <w:rPr>
          <w:sz w:val="24"/>
        </w:rPr>
        <w:t xml:space="preserve"> a maximum volume fraction </w:t>
      </w:r>
      <w:r w:rsidR="007458BC" w:rsidRPr="00724204">
        <w:rPr>
          <w:sz w:val="24"/>
        </w:rPr>
        <w:t>of 14</w:t>
      </w:r>
      <w:r w:rsidRPr="00724204">
        <w:rPr>
          <w:sz w:val="24"/>
        </w:rPr>
        <w:t>%.</w:t>
      </w:r>
      <w:r>
        <w:rPr>
          <w:sz w:val="24"/>
        </w:rPr>
        <w:t xml:space="preserve">  Increasing the bulk solution concentration from 0.3 mg/ml to 10 mg/ml caused a gradual lowering of the inner layer SLD from 5.9 to 5.2 </w:t>
      </w:r>
      <w:r w:rsidR="009C1A21">
        <w:rPr>
          <w:sz w:val="24"/>
        </w:rPr>
        <w:t>(</w:t>
      </w:r>
      <w:r w:rsidRPr="005B7ED0">
        <w:rPr>
          <w:sz w:val="24"/>
        </w:rPr>
        <w:t>×</w:t>
      </w:r>
      <w:r>
        <w:rPr>
          <w:sz w:val="24"/>
        </w:rPr>
        <w:t xml:space="preserve"> </w:t>
      </w:r>
      <w:r w:rsidRPr="005B7ED0">
        <w:rPr>
          <w:sz w:val="24"/>
        </w:rPr>
        <w:t>10</w:t>
      </w:r>
      <w:r w:rsidRPr="005B7ED0">
        <w:rPr>
          <w:sz w:val="24"/>
          <w:vertAlign w:val="superscript"/>
        </w:rPr>
        <w:t>-6</w:t>
      </w:r>
      <w:r w:rsidRPr="005B7ED0">
        <w:rPr>
          <w:sz w:val="24"/>
        </w:rPr>
        <w:t xml:space="preserve"> Å</w:t>
      </w:r>
      <w:r w:rsidRPr="005B7ED0">
        <w:rPr>
          <w:sz w:val="24"/>
          <w:vertAlign w:val="superscript"/>
        </w:rPr>
        <w:t>-2</w:t>
      </w:r>
      <w:r w:rsidR="009C1A21">
        <w:rPr>
          <w:sz w:val="24"/>
        </w:rPr>
        <w:t>) a</w:t>
      </w:r>
      <w:r>
        <w:rPr>
          <w:sz w:val="24"/>
        </w:rPr>
        <w:t xml:space="preserve">nd a lowering of the outer layer SLD from 6.2 to 6.0 </w:t>
      </w:r>
      <w:r w:rsidR="00EA7EE2">
        <w:rPr>
          <w:sz w:val="24"/>
        </w:rPr>
        <w:t>(</w:t>
      </w:r>
      <w:r w:rsidRPr="005B7ED0">
        <w:rPr>
          <w:sz w:val="24"/>
        </w:rPr>
        <w:t>×</w:t>
      </w:r>
      <w:r>
        <w:rPr>
          <w:sz w:val="24"/>
        </w:rPr>
        <w:t xml:space="preserve"> </w:t>
      </w:r>
      <w:r w:rsidRPr="005B7ED0">
        <w:rPr>
          <w:sz w:val="24"/>
        </w:rPr>
        <w:t>10</w:t>
      </w:r>
      <w:r w:rsidRPr="005B7ED0">
        <w:rPr>
          <w:sz w:val="24"/>
          <w:vertAlign w:val="superscript"/>
        </w:rPr>
        <w:t>-6</w:t>
      </w:r>
      <w:r w:rsidRPr="005B7ED0">
        <w:rPr>
          <w:sz w:val="24"/>
        </w:rPr>
        <w:t xml:space="preserve"> Å</w:t>
      </w:r>
      <w:r w:rsidRPr="005B7ED0">
        <w:rPr>
          <w:sz w:val="24"/>
          <w:vertAlign w:val="superscript"/>
        </w:rPr>
        <w:t>-2</w:t>
      </w:r>
      <w:r w:rsidR="00EA7EE2">
        <w:rPr>
          <w:sz w:val="24"/>
        </w:rPr>
        <w:t>)</w:t>
      </w:r>
      <w:r w:rsidR="00EA57DD">
        <w:rPr>
          <w:sz w:val="24"/>
        </w:rPr>
        <w:t xml:space="preserve">. </w:t>
      </w:r>
      <w:r w:rsidR="007617C4">
        <w:rPr>
          <w:sz w:val="24"/>
        </w:rPr>
        <w:t xml:space="preserve">The SLD of RSF peptide was calculated to be 3.8 </w:t>
      </w:r>
      <w:r w:rsidR="007617C4" w:rsidRPr="005B7ED0">
        <w:rPr>
          <w:sz w:val="24"/>
        </w:rPr>
        <w:t>×</w:t>
      </w:r>
      <w:r w:rsidR="007617C4">
        <w:rPr>
          <w:sz w:val="24"/>
        </w:rPr>
        <w:t xml:space="preserve"> </w:t>
      </w:r>
      <w:r w:rsidR="007617C4" w:rsidRPr="005B7ED0">
        <w:rPr>
          <w:sz w:val="24"/>
        </w:rPr>
        <w:t>10</w:t>
      </w:r>
      <w:r w:rsidR="007617C4" w:rsidRPr="005B7ED0">
        <w:rPr>
          <w:sz w:val="24"/>
          <w:vertAlign w:val="superscript"/>
        </w:rPr>
        <w:t>-6</w:t>
      </w:r>
      <w:r w:rsidR="007617C4" w:rsidRPr="005B7ED0">
        <w:rPr>
          <w:sz w:val="24"/>
        </w:rPr>
        <w:t xml:space="preserve"> Å</w:t>
      </w:r>
      <w:r w:rsidR="007617C4" w:rsidRPr="005B7ED0">
        <w:rPr>
          <w:sz w:val="24"/>
          <w:vertAlign w:val="superscript"/>
        </w:rPr>
        <w:t>-2</w:t>
      </w:r>
      <w:r w:rsidR="007617C4">
        <w:rPr>
          <w:sz w:val="24"/>
        </w:rPr>
        <w:t>, based on its amino acid composition. Hence the</w:t>
      </w:r>
      <w:r>
        <w:rPr>
          <w:sz w:val="24"/>
        </w:rPr>
        <w:t xml:space="preserve"> </w:t>
      </w:r>
      <w:r w:rsidR="007341DE">
        <w:rPr>
          <w:sz w:val="24"/>
        </w:rPr>
        <w:t xml:space="preserve">lowering of the SLDs was due to </w:t>
      </w:r>
      <w:r w:rsidR="007A7C7A">
        <w:rPr>
          <w:sz w:val="24"/>
        </w:rPr>
        <w:t>RSF</w:t>
      </w:r>
      <w:r>
        <w:rPr>
          <w:sz w:val="24"/>
        </w:rPr>
        <w:t xml:space="preserve"> peptide</w:t>
      </w:r>
      <w:r w:rsidR="009217ED">
        <w:rPr>
          <w:sz w:val="24"/>
        </w:rPr>
        <w:t xml:space="preserve"> </w:t>
      </w:r>
      <w:r w:rsidR="007617C4">
        <w:rPr>
          <w:sz w:val="24"/>
        </w:rPr>
        <w:t xml:space="preserve">adsorbing and </w:t>
      </w:r>
      <w:r w:rsidR="00EA57DD">
        <w:rPr>
          <w:sz w:val="24"/>
        </w:rPr>
        <w:t>packing itself more tightly</w:t>
      </w:r>
      <w:r w:rsidR="007617C4">
        <w:rPr>
          <w:sz w:val="24"/>
        </w:rPr>
        <w:t>,</w:t>
      </w:r>
      <w:r w:rsidR="00EA57DD">
        <w:rPr>
          <w:sz w:val="24"/>
        </w:rPr>
        <w:t xml:space="preserve"> as seen by the peptide volume fraction increasing from 17.5% to 45%</w:t>
      </w:r>
      <w:r w:rsidR="007617C4">
        <w:rPr>
          <w:sz w:val="24"/>
        </w:rPr>
        <w:t>, at the interface</w:t>
      </w:r>
      <w:r w:rsidR="00EA57DD">
        <w:rPr>
          <w:sz w:val="24"/>
        </w:rPr>
        <w:t xml:space="preserve">. </w:t>
      </w:r>
      <w:r w:rsidR="00673B2B">
        <w:rPr>
          <w:sz w:val="24"/>
        </w:rPr>
        <w:t>The surface adsorbed amount obtained from NR was found increased from 1.5 mg/m</w:t>
      </w:r>
      <w:r w:rsidR="00673B2B" w:rsidRPr="00635537">
        <w:rPr>
          <w:sz w:val="24"/>
          <w:vertAlign w:val="superscript"/>
        </w:rPr>
        <w:t>2</w:t>
      </w:r>
      <w:r w:rsidR="00673B2B">
        <w:rPr>
          <w:sz w:val="24"/>
        </w:rPr>
        <w:t xml:space="preserve"> at 0.3 mg/ml to 3.5 mg/m</w:t>
      </w:r>
      <w:r w:rsidR="00673B2B" w:rsidRPr="00635537">
        <w:rPr>
          <w:sz w:val="24"/>
          <w:vertAlign w:val="superscript"/>
        </w:rPr>
        <w:t>2</w:t>
      </w:r>
      <w:r w:rsidR="00673B2B">
        <w:rPr>
          <w:sz w:val="24"/>
        </w:rPr>
        <w:t xml:space="preserve"> at 10 mg/ml. This finding is highly consistent with the SE results (Table 1).</w:t>
      </w:r>
    </w:p>
    <w:p w14:paraId="23B86160" w14:textId="29CEF93A" w:rsidR="007E37CE" w:rsidRDefault="00046F17" w:rsidP="007E37CE">
      <w:pPr>
        <w:jc w:val="both"/>
        <w:rPr>
          <w:rFonts w:ascii="Calibri" w:hAnsi="Calibri"/>
          <w:b/>
          <w:sz w:val="32"/>
        </w:rPr>
      </w:pPr>
      <w:r>
        <w:rPr>
          <w:sz w:val="24"/>
        </w:rPr>
        <w:t xml:space="preserve">Figure 2A shows data comparing the adsorption kinetics between </w:t>
      </w:r>
      <w:r w:rsidR="007A7C7A">
        <w:rPr>
          <w:sz w:val="24"/>
        </w:rPr>
        <w:t>RSF</w:t>
      </w:r>
      <w:r>
        <w:rPr>
          <w:sz w:val="24"/>
        </w:rPr>
        <w:t xml:space="preserve"> filtered by MWCOs of 5-30 kDa, 30-300 kDa and &gt;300 kDa</w:t>
      </w:r>
      <w:r w:rsidR="003D2157">
        <w:rPr>
          <w:sz w:val="24"/>
        </w:rPr>
        <w:t xml:space="preserve"> at</w:t>
      </w:r>
      <w:r w:rsidR="00BE11C6">
        <w:rPr>
          <w:sz w:val="24"/>
        </w:rPr>
        <w:t xml:space="preserve"> concent</w:t>
      </w:r>
      <w:r w:rsidR="007E37CE">
        <w:rPr>
          <w:sz w:val="24"/>
        </w:rPr>
        <w:t>ration</w:t>
      </w:r>
      <w:r w:rsidR="003D2157">
        <w:rPr>
          <w:sz w:val="24"/>
        </w:rPr>
        <w:t>s</w:t>
      </w:r>
      <w:r w:rsidR="007E37CE">
        <w:rPr>
          <w:sz w:val="24"/>
        </w:rPr>
        <w:t xml:space="preserve"> of </w:t>
      </w:r>
      <w:r w:rsidR="003D2157">
        <w:rPr>
          <w:sz w:val="24"/>
        </w:rPr>
        <w:t xml:space="preserve">0.3 and </w:t>
      </w:r>
      <w:r w:rsidR="007E37CE">
        <w:rPr>
          <w:sz w:val="24"/>
        </w:rPr>
        <w:t>3 mg/ml,</w:t>
      </w:r>
      <w:r w:rsidR="007E37CE" w:rsidRPr="007E37CE">
        <w:rPr>
          <w:sz w:val="24"/>
        </w:rPr>
        <w:t xml:space="preserve"> </w:t>
      </w:r>
      <w:r w:rsidR="007E37CE">
        <w:rPr>
          <w:sz w:val="24"/>
        </w:rPr>
        <w:t xml:space="preserve">and Figure 2B highlights the agreeing data between the adsorption isotherms measured by </w:t>
      </w:r>
      <w:r w:rsidR="00C96E14">
        <w:rPr>
          <w:sz w:val="24"/>
        </w:rPr>
        <w:t>SE</w:t>
      </w:r>
      <w:r w:rsidR="007E37CE">
        <w:rPr>
          <w:sz w:val="24"/>
        </w:rPr>
        <w:t xml:space="preserve"> and </w:t>
      </w:r>
      <w:r w:rsidR="00C96E14">
        <w:rPr>
          <w:sz w:val="24"/>
        </w:rPr>
        <w:t>NR</w:t>
      </w:r>
      <w:r w:rsidR="007E37CE">
        <w:rPr>
          <w:sz w:val="24"/>
        </w:rPr>
        <w:t>. There appeared to be no major differences in the</w:t>
      </w:r>
      <w:r w:rsidR="007E37CE" w:rsidRPr="000C045C">
        <w:rPr>
          <w:sz w:val="24"/>
        </w:rPr>
        <w:t xml:space="preserve"> </w:t>
      </w:r>
      <w:r w:rsidR="007E37CE">
        <w:rPr>
          <w:sz w:val="24"/>
        </w:rPr>
        <w:t xml:space="preserve">absorbed amounts </w:t>
      </w:r>
      <w:r w:rsidR="0018671A">
        <w:rPr>
          <w:sz w:val="24"/>
        </w:rPr>
        <w:t>and</w:t>
      </w:r>
      <w:r w:rsidR="007E37CE">
        <w:rPr>
          <w:sz w:val="24"/>
        </w:rPr>
        <w:t xml:space="preserve"> the structural arrangement of </w:t>
      </w:r>
      <w:r w:rsidR="007A7C7A">
        <w:rPr>
          <w:sz w:val="24"/>
        </w:rPr>
        <w:t>RSF</w:t>
      </w:r>
      <w:r w:rsidR="007E37CE">
        <w:rPr>
          <w:sz w:val="24"/>
        </w:rPr>
        <w:t xml:space="preserve"> following 1 hour adsorption between the three </w:t>
      </w:r>
      <w:r w:rsidR="00B05D43">
        <w:rPr>
          <w:sz w:val="24"/>
        </w:rPr>
        <w:t xml:space="preserve">molecular ranges of </w:t>
      </w:r>
      <w:r w:rsidR="007A7C7A">
        <w:rPr>
          <w:sz w:val="24"/>
        </w:rPr>
        <w:t>RSF</w:t>
      </w:r>
      <w:r w:rsidR="007E37CE">
        <w:rPr>
          <w:sz w:val="24"/>
        </w:rPr>
        <w:t xml:space="preserve"> fractions at the SiO</w:t>
      </w:r>
      <w:r w:rsidR="007E37CE" w:rsidRPr="000C045C">
        <w:rPr>
          <w:sz w:val="24"/>
          <w:vertAlign w:val="subscript"/>
        </w:rPr>
        <w:t>2</w:t>
      </w:r>
      <w:r w:rsidR="00B05D43">
        <w:rPr>
          <w:sz w:val="24"/>
        </w:rPr>
        <w:t xml:space="preserve">/water </w:t>
      </w:r>
      <w:r w:rsidR="007E37CE">
        <w:rPr>
          <w:sz w:val="24"/>
        </w:rPr>
        <w:t xml:space="preserve">interface </w:t>
      </w:r>
      <w:r w:rsidR="007E37CE" w:rsidRPr="002977B0">
        <w:rPr>
          <w:sz w:val="24"/>
        </w:rPr>
        <w:t>(Figure S1</w:t>
      </w:r>
      <w:r w:rsidR="0018671A">
        <w:rPr>
          <w:sz w:val="24"/>
        </w:rPr>
        <w:t>&amp;S2</w:t>
      </w:r>
      <w:r w:rsidR="00E446B1">
        <w:rPr>
          <w:sz w:val="24"/>
        </w:rPr>
        <w:t>, Table S1&amp;S2</w:t>
      </w:r>
      <w:r w:rsidR="007E37CE" w:rsidRPr="002977B0">
        <w:rPr>
          <w:sz w:val="24"/>
        </w:rPr>
        <w:t>).</w:t>
      </w:r>
      <w:r w:rsidR="007E37CE" w:rsidRPr="007E37CE">
        <w:rPr>
          <w:sz w:val="24"/>
        </w:rPr>
        <w:t xml:space="preserve"> </w:t>
      </w:r>
      <w:r w:rsidR="007E37CE">
        <w:rPr>
          <w:sz w:val="24"/>
        </w:rPr>
        <w:t xml:space="preserve">However, the adsorption kinetics shown in Figure 2A seem to show marginally slower initial adsorption rate by </w:t>
      </w:r>
      <w:r w:rsidR="007A7C7A">
        <w:rPr>
          <w:sz w:val="24"/>
        </w:rPr>
        <w:t>RSF</w:t>
      </w:r>
      <w:r w:rsidR="007E37CE">
        <w:rPr>
          <w:sz w:val="24"/>
        </w:rPr>
        <w:t xml:space="preserve"> &gt;300 kDa during the first minutes of adsorption at both </w:t>
      </w:r>
      <w:r w:rsidR="00C81300">
        <w:rPr>
          <w:sz w:val="24"/>
        </w:rPr>
        <w:t>0.</w:t>
      </w:r>
      <w:r w:rsidR="007E37CE">
        <w:rPr>
          <w:sz w:val="24"/>
        </w:rPr>
        <w:t xml:space="preserve">3 </w:t>
      </w:r>
      <w:r w:rsidR="00C81300">
        <w:rPr>
          <w:sz w:val="24"/>
        </w:rPr>
        <w:t xml:space="preserve">and </w:t>
      </w:r>
      <w:r w:rsidR="007E37CE">
        <w:rPr>
          <w:sz w:val="24"/>
        </w:rPr>
        <w:t>3 mg/ml. This would be consistent with a slower adsorption due to slower diffusion resulting from a larger molecular size.</w:t>
      </w:r>
    </w:p>
    <w:tbl>
      <w:tblPr>
        <w:tblStyle w:val="TableGrid"/>
        <w:tblW w:w="0" w:type="auto"/>
        <w:jc w:val="center"/>
        <w:tblLook w:val="04A0" w:firstRow="1" w:lastRow="0" w:firstColumn="1" w:lastColumn="0" w:noHBand="0" w:noVBand="1"/>
      </w:tblPr>
      <w:tblGrid>
        <w:gridCol w:w="675"/>
        <w:gridCol w:w="8567"/>
      </w:tblGrid>
      <w:tr w:rsidR="00D630F2" w14:paraId="3085ACC3" w14:textId="77777777" w:rsidTr="00593387">
        <w:trPr>
          <w:jc w:val="center"/>
        </w:trPr>
        <w:tc>
          <w:tcPr>
            <w:tcW w:w="675" w:type="dxa"/>
            <w:tcBorders>
              <w:top w:val="nil"/>
              <w:left w:val="nil"/>
              <w:bottom w:val="nil"/>
              <w:right w:val="nil"/>
            </w:tcBorders>
          </w:tcPr>
          <w:p w14:paraId="0364646F" w14:textId="68F9E2F8" w:rsidR="00D630F2" w:rsidRDefault="008353E4" w:rsidP="00762A6B">
            <w:pPr>
              <w:rPr>
                <w:rFonts w:ascii="Calibri" w:hAnsi="Calibri"/>
                <w:b/>
                <w:sz w:val="32"/>
                <w:lang w:eastAsia="zh-CN"/>
              </w:rPr>
            </w:pPr>
            <w:r>
              <w:rPr>
                <w:rFonts w:ascii="Calibri" w:hAnsi="Calibri"/>
                <w:b/>
                <w:sz w:val="32"/>
                <w:lang w:eastAsia="zh-CN"/>
              </w:rPr>
              <w:lastRenderedPageBreak/>
              <w:t xml:space="preserve"> </w:t>
            </w:r>
            <w:r w:rsidR="00D630F2">
              <w:rPr>
                <w:rFonts w:ascii="Calibri" w:hAnsi="Calibri"/>
                <w:b/>
                <w:sz w:val="32"/>
                <w:lang w:eastAsia="zh-CN"/>
              </w:rPr>
              <w:t>(A)</w:t>
            </w:r>
          </w:p>
        </w:tc>
        <w:tc>
          <w:tcPr>
            <w:tcW w:w="8567" w:type="dxa"/>
            <w:tcBorders>
              <w:top w:val="nil"/>
              <w:left w:val="nil"/>
              <w:bottom w:val="nil"/>
              <w:right w:val="nil"/>
            </w:tcBorders>
          </w:tcPr>
          <w:p w14:paraId="3D6D98A4" w14:textId="77777777" w:rsidR="00D630F2" w:rsidRDefault="00593387" w:rsidP="00762A6B">
            <w:pPr>
              <w:jc w:val="center"/>
              <w:rPr>
                <w:rFonts w:ascii="Calibri" w:hAnsi="Calibri"/>
                <w:b/>
                <w:sz w:val="32"/>
                <w:lang w:eastAsia="zh-CN"/>
              </w:rPr>
            </w:pPr>
            <w:r>
              <w:rPr>
                <w:noProof/>
                <w:lang w:eastAsia="zh-CN"/>
              </w:rPr>
              <w:drawing>
                <wp:inline distT="0" distB="0" distL="0" distR="0" wp14:anchorId="6680959A" wp14:editId="6DF825B6">
                  <wp:extent cx="4320000" cy="3600000"/>
                  <wp:effectExtent l="0" t="0" r="0" b="63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D630F2" w14:paraId="506CC28F" w14:textId="77777777" w:rsidTr="00593387">
        <w:trPr>
          <w:jc w:val="center"/>
        </w:trPr>
        <w:tc>
          <w:tcPr>
            <w:tcW w:w="675" w:type="dxa"/>
            <w:tcBorders>
              <w:top w:val="nil"/>
              <w:left w:val="nil"/>
              <w:bottom w:val="nil"/>
              <w:right w:val="nil"/>
            </w:tcBorders>
          </w:tcPr>
          <w:p w14:paraId="13417EDF" w14:textId="77777777" w:rsidR="00D630F2" w:rsidRDefault="00D630F2" w:rsidP="00762A6B">
            <w:pPr>
              <w:rPr>
                <w:rFonts w:ascii="Calibri" w:hAnsi="Calibri"/>
                <w:b/>
                <w:sz w:val="32"/>
                <w:lang w:eastAsia="zh-CN"/>
              </w:rPr>
            </w:pPr>
            <w:r>
              <w:rPr>
                <w:rFonts w:ascii="Calibri" w:hAnsi="Calibri"/>
                <w:b/>
                <w:sz w:val="32"/>
                <w:lang w:eastAsia="zh-CN"/>
              </w:rPr>
              <w:t>(B)</w:t>
            </w:r>
          </w:p>
        </w:tc>
        <w:tc>
          <w:tcPr>
            <w:tcW w:w="8567" w:type="dxa"/>
            <w:tcBorders>
              <w:top w:val="nil"/>
              <w:left w:val="nil"/>
              <w:bottom w:val="nil"/>
              <w:right w:val="nil"/>
            </w:tcBorders>
          </w:tcPr>
          <w:p w14:paraId="52ACF62B" w14:textId="77777777" w:rsidR="00D630F2" w:rsidRDefault="00593387" w:rsidP="00762A6B">
            <w:pPr>
              <w:jc w:val="center"/>
              <w:rPr>
                <w:rFonts w:ascii="Calibri" w:hAnsi="Calibri"/>
                <w:b/>
                <w:sz w:val="32"/>
                <w:lang w:eastAsia="zh-CN"/>
              </w:rPr>
            </w:pPr>
            <w:r>
              <w:rPr>
                <w:noProof/>
                <w:lang w:eastAsia="zh-CN"/>
              </w:rPr>
              <w:drawing>
                <wp:inline distT="0" distB="0" distL="0" distR="0" wp14:anchorId="63CB9F1E" wp14:editId="15A4203C">
                  <wp:extent cx="4339050" cy="3600000"/>
                  <wp:effectExtent l="0" t="0" r="4445" b="6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14:paraId="7770DA36" w14:textId="77777777" w:rsidR="00D630F2" w:rsidRDefault="00D630F2" w:rsidP="00382570">
      <w:pPr>
        <w:spacing w:beforeLines="100" w:before="240" w:afterLines="100" w:after="240" w:line="360" w:lineRule="auto"/>
        <w:rPr>
          <w:rFonts w:ascii="Calibri" w:hAnsi="Calibri"/>
          <w:b/>
          <w:i/>
          <w:sz w:val="24"/>
        </w:rPr>
      </w:pPr>
    </w:p>
    <w:p w14:paraId="3F7049E5" w14:textId="5F3D7C34" w:rsidR="00F61EDF" w:rsidRDefault="00382570" w:rsidP="00EA720A">
      <w:pPr>
        <w:spacing w:beforeLines="100" w:before="240" w:afterLines="100" w:after="240" w:line="360" w:lineRule="auto"/>
        <w:jc w:val="both"/>
        <w:rPr>
          <w:noProof/>
          <w:lang w:eastAsia="en-GB"/>
        </w:rPr>
      </w:pPr>
      <w:r>
        <w:rPr>
          <w:rFonts w:ascii="Calibri" w:hAnsi="Calibri"/>
          <w:b/>
          <w:i/>
          <w:sz w:val="24"/>
        </w:rPr>
        <w:t xml:space="preserve">Figure </w:t>
      </w:r>
      <w:r w:rsidR="00086664">
        <w:rPr>
          <w:rFonts w:ascii="Calibri" w:hAnsi="Calibri"/>
          <w:b/>
          <w:i/>
          <w:sz w:val="24"/>
          <w:lang w:eastAsia="zh-CN"/>
        </w:rPr>
        <w:t>2</w:t>
      </w:r>
      <w:r w:rsidRPr="00D662AB">
        <w:rPr>
          <w:rFonts w:ascii="Calibri" w:hAnsi="Calibri"/>
          <w:b/>
          <w:i/>
          <w:sz w:val="24"/>
        </w:rPr>
        <w:t>.</w:t>
      </w:r>
      <w:r w:rsidR="00031502">
        <w:rPr>
          <w:rFonts w:ascii="Calibri" w:hAnsi="Calibri"/>
          <w:b/>
          <w:i/>
          <w:sz w:val="24"/>
        </w:rPr>
        <w:t xml:space="preserve"> </w:t>
      </w:r>
      <w:r w:rsidR="00D630F2">
        <w:rPr>
          <w:rFonts w:ascii="Calibri" w:hAnsi="Calibri"/>
          <w:b/>
          <w:i/>
          <w:sz w:val="24"/>
        </w:rPr>
        <w:t>(A)</w:t>
      </w:r>
      <w:r w:rsidRPr="00D662AB">
        <w:rPr>
          <w:rFonts w:ascii="Calibri" w:hAnsi="Calibri"/>
          <w:b/>
          <w:i/>
          <w:sz w:val="24"/>
        </w:rPr>
        <w:t xml:space="preserve"> </w:t>
      </w:r>
      <w:r>
        <w:rPr>
          <w:rFonts w:ascii="Calibri" w:hAnsi="Calibri"/>
          <w:i/>
          <w:sz w:val="24"/>
        </w:rPr>
        <w:t>A</w:t>
      </w:r>
      <w:r w:rsidRPr="00D662AB">
        <w:rPr>
          <w:rFonts w:ascii="Calibri" w:hAnsi="Calibri"/>
          <w:i/>
          <w:sz w:val="24"/>
        </w:rPr>
        <w:t>dsorption</w:t>
      </w:r>
      <w:r>
        <w:rPr>
          <w:rFonts w:ascii="Calibri" w:hAnsi="Calibri"/>
          <w:i/>
          <w:sz w:val="24"/>
        </w:rPr>
        <w:t xml:space="preserve"> kinetics</w:t>
      </w:r>
      <w:r w:rsidR="00486FD5">
        <w:rPr>
          <w:rFonts w:ascii="Calibri" w:hAnsi="Calibri"/>
          <w:i/>
          <w:sz w:val="24"/>
        </w:rPr>
        <w:t xml:space="preserve"> (measured by SE) </w:t>
      </w:r>
      <w:r>
        <w:rPr>
          <w:rFonts w:ascii="Calibri" w:hAnsi="Calibri"/>
          <w:i/>
          <w:sz w:val="24"/>
        </w:rPr>
        <w:t xml:space="preserve">for </w:t>
      </w:r>
      <w:r w:rsidR="00B9369B">
        <w:rPr>
          <w:rFonts w:ascii="Calibri" w:hAnsi="Calibri"/>
          <w:i/>
          <w:sz w:val="24"/>
        </w:rPr>
        <w:t>0.3 mg/ml</w:t>
      </w:r>
      <w:r w:rsidR="00B9369B" w:rsidRPr="00D662AB">
        <w:rPr>
          <w:rFonts w:ascii="Calibri" w:hAnsi="Calibri"/>
          <w:i/>
          <w:sz w:val="24"/>
        </w:rPr>
        <w:t xml:space="preserve"> </w:t>
      </w:r>
      <w:r w:rsidR="00B9369B">
        <w:rPr>
          <w:rFonts w:ascii="Calibri" w:hAnsi="Calibri"/>
          <w:i/>
          <w:sz w:val="24"/>
        </w:rPr>
        <w:t xml:space="preserve">(open symbols) and </w:t>
      </w:r>
      <w:r>
        <w:rPr>
          <w:rFonts w:ascii="Calibri" w:hAnsi="Calibri"/>
          <w:i/>
          <w:sz w:val="24"/>
        </w:rPr>
        <w:t>3 mg/ml</w:t>
      </w:r>
      <w:r w:rsidR="00593387">
        <w:rPr>
          <w:rFonts w:ascii="Calibri" w:hAnsi="Calibri"/>
          <w:i/>
          <w:sz w:val="24"/>
        </w:rPr>
        <w:t xml:space="preserve"> </w:t>
      </w:r>
      <w:r w:rsidR="00B9369B">
        <w:rPr>
          <w:rFonts w:ascii="Calibri" w:hAnsi="Calibri"/>
          <w:i/>
          <w:sz w:val="24"/>
        </w:rPr>
        <w:t>(shaded symbols)</w:t>
      </w:r>
      <w:r w:rsidR="00593387">
        <w:rPr>
          <w:rFonts w:ascii="Calibri" w:hAnsi="Calibri"/>
          <w:i/>
          <w:sz w:val="24"/>
        </w:rPr>
        <w:t xml:space="preserve"> </w:t>
      </w:r>
      <w:r w:rsidR="002C3C88">
        <w:rPr>
          <w:rFonts w:ascii="Calibri" w:hAnsi="Calibri"/>
          <w:i/>
          <w:sz w:val="24"/>
        </w:rPr>
        <w:t>RSF</w:t>
      </w:r>
      <w:r w:rsidRPr="00D662AB">
        <w:rPr>
          <w:rFonts w:ascii="Calibri" w:hAnsi="Calibri"/>
          <w:i/>
          <w:sz w:val="24"/>
        </w:rPr>
        <w:t xml:space="preserve"> </w:t>
      </w:r>
      <w:r>
        <w:rPr>
          <w:rFonts w:ascii="Calibri" w:hAnsi="Calibri"/>
          <w:i/>
          <w:sz w:val="24"/>
        </w:rPr>
        <w:t xml:space="preserve">at the silica/water interface, </w:t>
      </w:r>
      <w:r w:rsidR="00D630F2">
        <w:rPr>
          <w:rFonts w:ascii="Calibri" w:hAnsi="Calibri"/>
          <w:i/>
          <w:sz w:val="24"/>
        </w:rPr>
        <w:t>pH 7</w:t>
      </w:r>
      <w:r w:rsidR="00486FD5">
        <w:rPr>
          <w:rFonts w:ascii="Calibri" w:hAnsi="Calibri"/>
          <w:i/>
          <w:sz w:val="24"/>
        </w:rPr>
        <w:t>.</w:t>
      </w:r>
      <w:r w:rsidR="00D630F2">
        <w:rPr>
          <w:rFonts w:ascii="Calibri" w:hAnsi="Calibri"/>
          <w:i/>
          <w:sz w:val="24"/>
        </w:rPr>
        <w:t xml:space="preserve"> </w:t>
      </w:r>
      <w:r w:rsidR="00D630F2" w:rsidRPr="00D630F2">
        <w:rPr>
          <w:rFonts w:ascii="Calibri" w:hAnsi="Calibri"/>
          <w:b/>
          <w:i/>
          <w:sz w:val="24"/>
        </w:rPr>
        <w:t>(B)</w:t>
      </w:r>
      <w:r w:rsidR="00D630F2" w:rsidRPr="00D630F2">
        <w:rPr>
          <w:rFonts w:ascii="Calibri" w:hAnsi="Calibri"/>
          <w:i/>
          <w:sz w:val="24"/>
        </w:rPr>
        <w:t xml:space="preserve"> </w:t>
      </w:r>
      <w:r w:rsidR="00D630F2">
        <w:rPr>
          <w:rFonts w:ascii="Calibri" w:hAnsi="Calibri"/>
          <w:i/>
          <w:sz w:val="24"/>
        </w:rPr>
        <w:t>A</w:t>
      </w:r>
      <w:r w:rsidR="00D630F2" w:rsidRPr="00D662AB">
        <w:rPr>
          <w:rFonts w:ascii="Calibri" w:hAnsi="Calibri"/>
          <w:i/>
          <w:sz w:val="24"/>
        </w:rPr>
        <w:t>dsorption</w:t>
      </w:r>
      <w:r w:rsidR="00D630F2">
        <w:rPr>
          <w:rFonts w:ascii="Calibri" w:hAnsi="Calibri"/>
          <w:i/>
          <w:sz w:val="24"/>
        </w:rPr>
        <w:t xml:space="preserve"> isotherms</w:t>
      </w:r>
      <w:r w:rsidR="00D630F2" w:rsidRPr="00D662AB">
        <w:rPr>
          <w:rFonts w:ascii="Calibri" w:hAnsi="Calibri"/>
          <w:i/>
          <w:sz w:val="24"/>
        </w:rPr>
        <w:t xml:space="preserve"> </w:t>
      </w:r>
      <w:r w:rsidR="00D630F2">
        <w:rPr>
          <w:rFonts w:ascii="Calibri" w:hAnsi="Calibri"/>
          <w:i/>
          <w:sz w:val="24"/>
        </w:rPr>
        <w:t>for</w:t>
      </w:r>
      <w:r w:rsidR="00D630F2" w:rsidRPr="00D662AB">
        <w:rPr>
          <w:rFonts w:ascii="Calibri" w:hAnsi="Calibri"/>
          <w:i/>
          <w:sz w:val="24"/>
        </w:rPr>
        <w:t xml:space="preserve"> </w:t>
      </w:r>
      <w:r w:rsidR="00D630F2">
        <w:rPr>
          <w:rFonts w:ascii="Calibri" w:hAnsi="Calibri"/>
          <w:i/>
          <w:sz w:val="24"/>
        </w:rPr>
        <w:t>silk fibroin</w:t>
      </w:r>
      <w:r w:rsidR="00007C73">
        <w:rPr>
          <w:rFonts w:ascii="Calibri" w:hAnsi="Calibri"/>
          <w:i/>
          <w:sz w:val="24"/>
        </w:rPr>
        <w:t xml:space="preserve"> </w:t>
      </w:r>
      <w:r w:rsidR="00164D54">
        <w:rPr>
          <w:rFonts w:ascii="Calibri" w:hAnsi="Calibri"/>
          <w:i/>
          <w:sz w:val="24"/>
        </w:rPr>
        <w:t xml:space="preserve">peptides </w:t>
      </w:r>
      <w:r w:rsidR="00007C73">
        <w:rPr>
          <w:rFonts w:ascii="Calibri" w:hAnsi="Calibri"/>
          <w:i/>
          <w:sz w:val="24"/>
        </w:rPr>
        <w:t xml:space="preserve">measured by NR </w:t>
      </w:r>
      <w:r w:rsidR="000D53DA">
        <w:rPr>
          <w:rFonts w:ascii="Calibri" w:hAnsi="Calibri"/>
          <w:i/>
          <w:sz w:val="24"/>
        </w:rPr>
        <w:t xml:space="preserve">(open symbols) </w:t>
      </w:r>
      <w:r w:rsidR="00007C73">
        <w:rPr>
          <w:rFonts w:ascii="Calibri" w:hAnsi="Calibri"/>
          <w:i/>
          <w:sz w:val="24"/>
        </w:rPr>
        <w:t xml:space="preserve">and </w:t>
      </w:r>
      <w:r w:rsidR="00486FD5">
        <w:rPr>
          <w:rFonts w:ascii="Calibri" w:hAnsi="Calibri"/>
          <w:i/>
          <w:sz w:val="24"/>
        </w:rPr>
        <w:t>SE (shaded symbols)</w:t>
      </w:r>
      <w:r w:rsidR="00D630F2" w:rsidRPr="00D662AB">
        <w:rPr>
          <w:rFonts w:ascii="Calibri" w:hAnsi="Calibri"/>
          <w:i/>
          <w:sz w:val="24"/>
        </w:rPr>
        <w:t>.</w:t>
      </w:r>
      <w:r w:rsidR="00F61EDF" w:rsidRPr="00CF098E">
        <w:rPr>
          <w:noProof/>
          <w:lang w:eastAsia="en-GB"/>
        </w:rPr>
        <w:t xml:space="preserve"> </w:t>
      </w:r>
    </w:p>
    <w:p w14:paraId="2772F6A6" w14:textId="77777777" w:rsidR="00E468ED" w:rsidRDefault="00E468ED" w:rsidP="00F61EDF">
      <w:pPr>
        <w:rPr>
          <w:rFonts w:ascii="Calibri" w:hAnsi="Calibri"/>
          <w:b/>
          <w:sz w:val="24"/>
        </w:rPr>
      </w:pPr>
    </w:p>
    <w:p w14:paraId="006D0CE9" w14:textId="0773B11B" w:rsidR="00F3291E" w:rsidRDefault="00307028" w:rsidP="00531BB5">
      <w:pPr>
        <w:pStyle w:val="Heading2"/>
        <w:numPr>
          <w:ilvl w:val="0"/>
          <w:numId w:val="4"/>
        </w:numPr>
        <w:rPr>
          <w:lang w:eastAsia="zh-CN"/>
        </w:rPr>
      </w:pPr>
      <w:r>
        <w:lastRenderedPageBreak/>
        <w:t xml:space="preserve">Increasing pH </w:t>
      </w:r>
      <w:r w:rsidR="008227A8">
        <w:t>reduces</w:t>
      </w:r>
      <w:r>
        <w:t xml:space="preserve"> the </w:t>
      </w:r>
      <w:r w:rsidR="00E468ED">
        <w:t xml:space="preserve">Adsorption of </w:t>
      </w:r>
      <w:r w:rsidR="007A7C7A">
        <w:t>RSF</w:t>
      </w:r>
      <w:r w:rsidR="00E468ED">
        <w:t xml:space="preserve"> </w:t>
      </w:r>
      <w:r w:rsidR="00EB2198">
        <w:t>at the</w:t>
      </w:r>
      <w:r w:rsidR="00E468ED">
        <w:t xml:space="preserve"> SiO</w:t>
      </w:r>
      <w:r w:rsidR="00E468ED" w:rsidRPr="00E468ED">
        <w:rPr>
          <w:vertAlign w:val="subscript"/>
        </w:rPr>
        <w:t>2</w:t>
      </w:r>
      <w:r w:rsidR="00E468ED">
        <w:t>/Water Interface</w:t>
      </w:r>
      <w:r w:rsidR="00E468ED">
        <w:rPr>
          <w:lang w:eastAsia="zh-CN"/>
        </w:rPr>
        <w:t>.</w:t>
      </w:r>
    </w:p>
    <w:p w14:paraId="7294E882" w14:textId="6D7F1B50" w:rsidR="00086664" w:rsidRDefault="009D216C" w:rsidP="009B73CF">
      <w:pPr>
        <w:jc w:val="both"/>
        <w:rPr>
          <w:rFonts w:ascii="Calibri" w:hAnsi="Calibri"/>
          <w:sz w:val="24"/>
          <w:lang w:eastAsia="zh-CN"/>
        </w:rPr>
      </w:pPr>
      <w:r>
        <w:rPr>
          <w:rFonts w:ascii="Calibri" w:hAnsi="Calibri"/>
          <w:sz w:val="24"/>
          <w:lang w:eastAsia="zh-CN"/>
        </w:rPr>
        <w:t xml:space="preserve">Ellipsometry and neutron reflection were used to study how changes in the pH solution affected the adsorption behaviour of </w:t>
      </w:r>
      <w:r w:rsidR="007A7C7A">
        <w:rPr>
          <w:rFonts w:ascii="Calibri" w:hAnsi="Calibri"/>
          <w:sz w:val="24"/>
          <w:lang w:eastAsia="zh-CN"/>
        </w:rPr>
        <w:t>RSF</w:t>
      </w:r>
      <w:r>
        <w:rPr>
          <w:rFonts w:ascii="Calibri" w:hAnsi="Calibri"/>
          <w:sz w:val="24"/>
          <w:lang w:eastAsia="zh-CN"/>
        </w:rPr>
        <w:t xml:space="preserve"> at the SiO</w:t>
      </w:r>
      <w:r w:rsidRPr="009D216C">
        <w:rPr>
          <w:rFonts w:ascii="Calibri" w:hAnsi="Calibri"/>
          <w:sz w:val="24"/>
          <w:vertAlign w:val="subscript"/>
          <w:lang w:eastAsia="zh-CN"/>
        </w:rPr>
        <w:t>2</w:t>
      </w:r>
      <w:r>
        <w:rPr>
          <w:rFonts w:ascii="Calibri" w:hAnsi="Calibri"/>
          <w:sz w:val="24"/>
          <w:lang w:eastAsia="zh-CN"/>
        </w:rPr>
        <w:t>/water interface.</w:t>
      </w:r>
      <w:r w:rsidR="006F6C52">
        <w:rPr>
          <w:rFonts w:ascii="Calibri" w:hAnsi="Calibri"/>
          <w:sz w:val="24"/>
          <w:lang w:eastAsia="zh-CN"/>
        </w:rPr>
        <w:t xml:space="preserve"> The solution pH has</w:t>
      </w:r>
      <w:r w:rsidR="00FE7AC6">
        <w:rPr>
          <w:rFonts w:ascii="Calibri" w:hAnsi="Calibri"/>
          <w:sz w:val="24"/>
          <w:lang w:eastAsia="zh-CN"/>
        </w:rPr>
        <w:t xml:space="preserve"> an effect on both</w:t>
      </w:r>
      <w:r>
        <w:rPr>
          <w:rFonts w:ascii="Calibri" w:hAnsi="Calibri"/>
          <w:sz w:val="24"/>
          <w:lang w:eastAsia="zh-CN"/>
        </w:rPr>
        <w:t xml:space="preserve"> </w:t>
      </w:r>
      <w:r w:rsidR="00FE7AC6">
        <w:rPr>
          <w:rFonts w:ascii="Calibri" w:hAnsi="Calibri"/>
          <w:sz w:val="24"/>
          <w:lang w:eastAsia="zh-CN"/>
        </w:rPr>
        <w:t>SiO</w:t>
      </w:r>
      <w:r w:rsidR="00FE7AC6" w:rsidRPr="00FE7AC6">
        <w:rPr>
          <w:rFonts w:ascii="Calibri" w:hAnsi="Calibri"/>
          <w:sz w:val="24"/>
          <w:vertAlign w:val="subscript"/>
          <w:lang w:eastAsia="zh-CN"/>
        </w:rPr>
        <w:t>2</w:t>
      </w:r>
      <w:r w:rsidR="00FE7AC6">
        <w:rPr>
          <w:rFonts w:ascii="Calibri" w:hAnsi="Calibri"/>
          <w:sz w:val="24"/>
          <w:lang w:eastAsia="zh-CN"/>
        </w:rPr>
        <w:t xml:space="preserve"> and peptide surface charge density</w:t>
      </w:r>
      <w:r w:rsidR="00DF18C4">
        <w:rPr>
          <w:rFonts w:ascii="Calibri" w:hAnsi="Calibri"/>
          <w:sz w:val="24"/>
          <w:lang w:eastAsia="zh-CN"/>
        </w:rPr>
        <w:t>. In the case of SiO</w:t>
      </w:r>
      <w:r w:rsidR="00DF18C4" w:rsidRPr="00DF18C4">
        <w:rPr>
          <w:rFonts w:ascii="Calibri" w:hAnsi="Calibri"/>
          <w:sz w:val="24"/>
          <w:vertAlign w:val="subscript"/>
          <w:lang w:eastAsia="zh-CN"/>
        </w:rPr>
        <w:t>2</w:t>
      </w:r>
      <w:r w:rsidR="00DF18C4">
        <w:rPr>
          <w:rFonts w:ascii="Calibri" w:hAnsi="Calibri"/>
          <w:sz w:val="24"/>
          <w:vertAlign w:val="subscript"/>
          <w:lang w:eastAsia="zh-CN"/>
        </w:rPr>
        <w:t xml:space="preserve">, </w:t>
      </w:r>
      <w:r w:rsidR="00FE7AC6">
        <w:rPr>
          <w:rFonts w:ascii="Calibri" w:hAnsi="Calibri"/>
          <w:sz w:val="24"/>
          <w:lang w:eastAsia="zh-CN"/>
        </w:rPr>
        <w:t>the surface charge becomes</w:t>
      </w:r>
      <w:r w:rsidR="00DF18C4">
        <w:rPr>
          <w:rFonts w:ascii="Calibri" w:hAnsi="Calibri"/>
          <w:sz w:val="24"/>
          <w:lang w:eastAsia="zh-CN"/>
        </w:rPr>
        <w:t xml:space="preserve"> </w:t>
      </w:r>
      <w:r w:rsidR="00BB54A4">
        <w:rPr>
          <w:rFonts w:ascii="Calibri" w:hAnsi="Calibri"/>
          <w:sz w:val="24"/>
          <w:lang w:eastAsia="zh-CN"/>
        </w:rPr>
        <w:t>weakly</w:t>
      </w:r>
      <w:r w:rsidR="00DF18C4">
        <w:rPr>
          <w:rFonts w:ascii="Calibri" w:hAnsi="Calibri"/>
          <w:sz w:val="24"/>
          <w:lang w:eastAsia="zh-CN"/>
        </w:rPr>
        <w:t xml:space="preserve"> negative a</w:t>
      </w:r>
      <w:r w:rsidR="00BB54A4">
        <w:rPr>
          <w:rFonts w:ascii="Calibri" w:hAnsi="Calibri"/>
          <w:sz w:val="24"/>
          <w:lang w:eastAsia="zh-CN"/>
        </w:rPr>
        <w:t>bove pH 2, and between pH</w:t>
      </w:r>
      <w:r w:rsidR="00DF18C4">
        <w:rPr>
          <w:rFonts w:ascii="Calibri" w:hAnsi="Calibri"/>
          <w:sz w:val="24"/>
          <w:lang w:eastAsia="zh-CN"/>
        </w:rPr>
        <w:t xml:space="preserve"> 5-9 the</w:t>
      </w:r>
      <w:r w:rsidR="00BB54A4">
        <w:rPr>
          <w:rFonts w:ascii="Calibri" w:hAnsi="Calibri"/>
          <w:sz w:val="24"/>
          <w:lang w:eastAsia="zh-CN"/>
        </w:rPr>
        <w:t xml:space="preserve">re is a </w:t>
      </w:r>
      <w:r w:rsidR="00331083">
        <w:rPr>
          <w:rFonts w:ascii="Calibri" w:hAnsi="Calibri"/>
          <w:sz w:val="24"/>
          <w:lang w:eastAsia="zh-CN"/>
        </w:rPr>
        <w:t>small</w:t>
      </w:r>
      <w:r w:rsidR="00BB54A4">
        <w:rPr>
          <w:rFonts w:ascii="Calibri" w:hAnsi="Calibri"/>
          <w:sz w:val="24"/>
          <w:lang w:eastAsia="zh-CN"/>
        </w:rPr>
        <w:t xml:space="preserve"> increase in surface charge density</w:t>
      </w:r>
      <w:r w:rsidR="00DF18C4">
        <w:rPr>
          <w:rFonts w:ascii="Calibri" w:hAnsi="Calibri"/>
          <w:sz w:val="24"/>
          <w:lang w:eastAsia="zh-CN"/>
        </w:rPr>
        <w:t xml:space="preserve">. Silk Fibroin has an </w:t>
      </w:r>
      <w:r w:rsidR="006F6C52">
        <w:rPr>
          <w:rFonts w:ascii="Calibri" w:hAnsi="Calibri"/>
          <w:sz w:val="24"/>
          <w:lang w:eastAsia="zh-CN"/>
        </w:rPr>
        <w:t>iso</w:t>
      </w:r>
      <w:r w:rsidR="00DF18C4">
        <w:rPr>
          <w:rFonts w:ascii="Calibri" w:hAnsi="Calibri"/>
          <w:sz w:val="24"/>
          <w:lang w:eastAsia="zh-CN"/>
        </w:rPr>
        <w:t>electric point of around 4.53,</w:t>
      </w:r>
      <w:hyperlink w:anchor="_ENREF_45" w:tooltip="Foo, 2006 #281" w:history="1">
        <w:r w:rsidR="004E740A">
          <w:rPr>
            <w:rFonts w:ascii="Calibri" w:hAnsi="Calibri"/>
            <w:sz w:val="24"/>
            <w:lang w:eastAsia="zh-CN"/>
          </w:rPr>
          <w:fldChar w:fldCharType="begin">
            <w:fldData xml:space="preserve">PEVuZE5vdGU+PENpdGU+PEF1dGhvcj5Gb288L0F1dGhvcj48WWVhcj4yMDA2PC9ZZWFyPjxSZWNO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</w:fldData>
          </w:fldChar>
        </w:r>
        <w:r w:rsidR="004E740A">
          <w:rPr>
            <w:rFonts w:ascii="Calibri" w:hAnsi="Calibri"/>
            <w:sz w:val="24"/>
            <w:lang w:eastAsia="zh-CN"/>
          </w:rPr>
          <w:instrText xml:space="preserve"> ADDIN EN.CITE </w:instrText>
        </w:r>
        <w:r w:rsidR="004E740A">
          <w:rPr>
            <w:rFonts w:ascii="Calibri" w:hAnsi="Calibri"/>
            <w:sz w:val="24"/>
            <w:lang w:eastAsia="zh-CN"/>
          </w:rPr>
          <w:fldChar w:fldCharType="begin">
            <w:fldData xml:space="preserve">PEVuZE5vdGU+PENpdGU+PEF1dGhvcj5Gb288L0F1dGhvcj48WWVhcj4yMDA2PC9ZZWFyPjxSZWNO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</w:fldData>
          </w:fldChar>
        </w:r>
        <w:r w:rsidR="004E740A">
          <w:rPr>
            <w:rFonts w:ascii="Calibri" w:hAnsi="Calibri"/>
            <w:sz w:val="24"/>
            <w:lang w:eastAsia="zh-CN"/>
          </w:rPr>
          <w:instrText xml:space="preserve"> ADDIN EN.CITE.DATA </w:instrText>
        </w:r>
        <w:r w:rsidR="004E740A">
          <w:rPr>
            <w:rFonts w:ascii="Calibri" w:hAnsi="Calibri"/>
            <w:sz w:val="24"/>
            <w:lang w:eastAsia="zh-CN"/>
          </w:rPr>
        </w:r>
        <w:r w:rsidR="004E740A">
          <w:rPr>
            <w:rFonts w:ascii="Calibri" w:hAnsi="Calibri"/>
            <w:sz w:val="24"/>
            <w:lang w:eastAsia="zh-CN"/>
          </w:rPr>
          <w:fldChar w:fldCharType="end"/>
        </w:r>
        <w:r w:rsidR="004E740A">
          <w:rPr>
            <w:rFonts w:ascii="Calibri" w:hAnsi="Calibri"/>
            <w:sz w:val="24"/>
            <w:lang w:eastAsia="zh-CN"/>
          </w:rPr>
        </w:r>
        <w:r w:rsidR="004E740A">
          <w:rPr>
            <w:rFonts w:ascii="Calibri" w:hAnsi="Calibri"/>
            <w:sz w:val="24"/>
            <w:lang w:eastAsia="zh-CN"/>
          </w:rPr>
          <w:fldChar w:fldCharType="separate"/>
        </w:r>
        <w:r w:rsidR="004E740A" w:rsidRPr="0079286B">
          <w:rPr>
            <w:rFonts w:ascii="Calibri" w:hAnsi="Calibri"/>
            <w:noProof/>
            <w:sz w:val="24"/>
            <w:vertAlign w:val="superscript"/>
            <w:lang w:eastAsia="zh-CN"/>
          </w:rPr>
          <w:t>45</w:t>
        </w:r>
        <w:r w:rsidR="004E740A">
          <w:rPr>
            <w:rFonts w:ascii="Calibri" w:hAnsi="Calibri"/>
            <w:sz w:val="24"/>
            <w:lang w:eastAsia="zh-CN"/>
          </w:rPr>
          <w:fldChar w:fldCharType="end"/>
        </w:r>
      </w:hyperlink>
      <w:r w:rsidR="00DF18C4">
        <w:rPr>
          <w:rFonts w:ascii="Calibri" w:hAnsi="Calibri"/>
          <w:sz w:val="24"/>
          <w:lang w:eastAsia="zh-CN"/>
        </w:rPr>
        <w:t xml:space="preserve"> changes in</w:t>
      </w:r>
      <w:r w:rsidR="00BE6B2B">
        <w:rPr>
          <w:rFonts w:ascii="Calibri" w:hAnsi="Calibri"/>
          <w:sz w:val="24"/>
          <w:lang w:eastAsia="zh-CN"/>
        </w:rPr>
        <w:t xml:space="preserve"> the solution pH above this</w:t>
      </w:r>
      <w:r w:rsidR="00DF18C4">
        <w:rPr>
          <w:rFonts w:ascii="Calibri" w:hAnsi="Calibri"/>
          <w:sz w:val="24"/>
          <w:lang w:eastAsia="zh-CN"/>
        </w:rPr>
        <w:t xml:space="preserve"> cause the charge densities on the peptide to </w:t>
      </w:r>
      <w:r w:rsidR="00FE7AC6">
        <w:rPr>
          <w:rFonts w:ascii="Calibri" w:hAnsi="Calibri"/>
          <w:sz w:val="24"/>
          <w:lang w:eastAsia="zh-CN"/>
        </w:rPr>
        <w:t>increase</w:t>
      </w:r>
      <w:r w:rsidR="00DF18C4">
        <w:rPr>
          <w:rFonts w:ascii="Calibri" w:hAnsi="Calibri"/>
          <w:sz w:val="24"/>
          <w:lang w:eastAsia="zh-CN"/>
        </w:rPr>
        <w:t xml:space="preserve"> and consequently affect the adsorption process and adsorbed layer str</w:t>
      </w:r>
      <w:r w:rsidR="006F6C52">
        <w:rPr>
          <w:rFonts w:ascii="Calibri" w:hAnsi="Calibri"/>
          <w:sz w:val="24"/>
          <w:lang w:eastAsia="zh-CN"/>
        </w:rPr>
        <w:t xml:space="preserve">ucture at the interface. The results in Figure 3A clearly show a pH dependant reduction in the absorbed amount with increasing pH for a fixed 3 mg/ml </w:t>
      </w:r>
      <w:r w:rsidR="008D2127">
        <w:rPr>
          <w:rFonts w:ascii="Calibri" w:hAnsi="Calibri"/>
          <w:sz w:val="24"/>
          <w:lang w:eastAsia="zh-CN"/>
        </w:rPr>
        <w:t>solution</w:t>
      </w:r>
      <w:r w:rsidR="006F6C52">
        <w:rPr>
          <w:rFonts w:ascii="Calibri" w:hAnsi="Calibri"/>
          <w:sz w:val="24"/>
          <w:lang w:eastAsia="zh-CN"/>
        </w:rPr>
        <w:t xml:space="preserve"> of </w:t>
      </w:r>
      <w:r w:rsidR="007A7C7A">
        <w:rPr>
          <w:rFonts w:ascii="Calibri" w:hAnsi="Calibri"/>
          <w:sz w:val="24"/>
          <w:lang w:eastAsia="zh-CN"/>
        </w:rPr>
        <w:t>RSF</w:t>
      </w:r>
      <w:r w:rsidR="006F6C52">
        <w:rPr>
          <w:rFonts w:ascii="Calibri" w:hAnsi="Calibri"/>
          <w:sz w:val="24"/>
          <w:lang w:eastAsia="zh-CN"/>
        </w:rPr>
        <w:t xml:space="preserve"> 5-30 kDa solution.</w:t>
      </w:r>
      <w:r w:rsidR="00DF18C4">
        <w:rPr>
          <w:rFonts w:ascii="Calibri" w:hAnsi="Calibri"/>
          <w:sz w:val="24"/>
          <w:lang w:eastAsia="zh-CN"/>
        </w:rPr>
        <w:t xml:space="preserve"> </w:t>
      </w:r>
      <w:r w:rsidR="009E140C">
        <w:rPr>
          <w:rFonts w:ascii="Calibri" w:hAnsi="Calibri"/>
          <w:sz w:val="24"/>
          <w:lang w:eastAsia="zh-CN"/>
        </w:rPr>
        <w:t xml:space="preserve">The surface adsorbed amount reduced from 3.6 </w:t>
      </w:r>
      <w:r w:rsidR="009E140C" w:rsidRPr="000053D8">
        <w:rPr>
          <w:rFonts w:ascii="Calibri" w:hAnsi="Calibri"/>
          <w:sz w:val="24"/>
        </w:rPr>
        <w:t>mg/m</w:t>
      </w:r>
      <w:r w:rsidR="009E140C" w:rsidRPr="000053D8">
        <w:rPr>
          <w:rFonts w:ascii="Calibri" w:hAnsi="Calibri"/>
          <w:sz w:val="24"/>
          <w:vertAlign w:val="superscript"/>
        </w:rPr>
        <w:t xml:space="preserve">2 </w:t>
      </w:r>
      <w:r w:rsidR="009E140C">
        <w:rPr>
          <w:rFonts w:ascii="Calibri" w:hAnsi="Calibri"/>
          <w:sz w:val="24"/>
          <w:lang w:eastAsia="zh-CN"/>
        </w:rPr>
        <w:t xml:space="preserve">at pH 5, to 3.1 </w:t>
      </w:r>
      <w:r w:rsidR="009E140C" w:rsidRPr="004E59CE">
        <w:rPr>
          <w:rFonts w:ascii="Calibri" w:hAnsi="Calibri"/>
          <w:sz w:val="24"/>
        </w:rPr>
        <w:t>mg/m</w:t>
      </w:r>
      <w:r w:rsidR="009E140C" w:rsidRPr="004E59CE">
        <w:rPr>
          <w:rFonts w:ascii="Calibri" w:hAnsi="Calibri"/>
          <w:sz w:val="24"/>
          <w:vertAlign w:val="superscript"/>
        </w:rPr>
        <w:t xml:space="preserve">2 </w:t>
      </w:r>
      <w:r w:rsidR="009E140C">
        <w:rPr>
          <w:rFonts w:ascii="Calibri" w:hAnsi="Calibri"/>
          <w:sz w:val="24"/>
          <w:lang w:eastAsia="zh-CN"/>
        </w:rPr>
        <w:t xml:space="preserve">at pH 7, and dropped to 2.1 </w:t>
      </w:r>
      <w:r w:rsidR="009E140C" w:rsidRPr="004E59CE">
        <w:rPr>
          <w:rFonts w:ascii="Calibri" w:hAnsi="Calibri"/>
          <w:sz w:val="24"/>
        </w:rPr>
        <w:t>mg/m</w:t>
      </w:r>
      <w:r w:rsidR="009E140C" w:rsidRPr="004E59CE">
        <w:rPr>
          <w:rFonts w:ascii="Calibri" w:hAnsi="Calibri"/>
          <w:sz w:val="24"/>
          <w:vertAlign w:val="superscript"/>
        </w:rPr>
        <w:t xml:space="preserve">2 </w:t>
      </w:r>
      <w:r w:rsidR="009E140C">
        <w:rPr>
          <w:rFonts w:ascii="Calibri" w:hAnsi="Calibri"/>
          <w:sz w:val="24"/>
          <w:lang w:eastAsia="zh-CN"/>
        </w:rPr>
        <w:t xml:space="preserve">when pH increased to </w:t>
      </w:r>
      <w:r w:rsidR="009E140C" w:rsidRPr="00724204">
        <w:rPr>
          <w:rFonts w:ascii="Calibri" w:hAnsi="Calibri"/>
          <w:sz w:val="24"/>
          <w:lang w:eastAsia="zh-CN"/>
        </w:rPr>
        <w:t>9</w:t>
      </w:r>
      <w:r w:rsidR="007458BC" w:rsidRPr="00724204">
        <w:rPr>
          <w:rFonts w:ascii="Calibri" w:hAnsi="Calibri"/>
          <w:sz w:val="24"/>
          <w:lang w:eastAsia="zh-CN"/>
        </w:rPr>
        <w:t xml:space="preserve"> (Table 2)</w:t>
      </w:r>
      <w:r w:rsidR="009E140C" w:rsidRPr="00724204">
        <w:rPr>
          <w:rFonts w:ascii="Calibri" w:hAnsi="Calibri"/>
          <w:sz w:val="24"/>
          <w:lang w:eastAsia="zh-CN"/>
        </w:rPr>
        <w:t xml:space="preserve">. </w:t>
      </w:r>
      <w:r w:rsidR="006F6C52" w:rsidRPr="00724204">
        <w:rPr>
          <w:rFonts w:ascii="Calibri" w:hAnsi="Calibri"/>
          <w:sz w:val="24"/>
          <w:lang w:eastAsia="zh-CN"/>
        </w:rPr>
        <w:t>The</w:t>
      </w:r>
      <w:r w:rsidR="006F6C52">
        <w:rPr>
          <w:rFonts w:ascii="Calibri" w:hAnsi="Calibri"/>
          <w:sz w:val="24"/>
          <w:lang w:eastAsia="zh-CN"/>
        </w:rPr>
        <w:t xml:space="preserve"> results highlight the importance of electrostatic forces on the ad</w:t>
      </w:r>
      <w:r w:rsidR="00BE6B2B">
        <w:rPr>
          <w:rFonts w:ascii="Calibri" w:hAnsi="Calibri"/>
          <w:sz w:val="24"/>
          <w:lang w:eastAsia="zh-CN"/>
        </w:rPr>
        <w:t xml:space="preserve">sorbed </w:t>
      </w:r>
      <w:r w:rsidR="007A7C7A">
        <w:rPr>
          <w:rFonts w:ascii="Calibri" w:hAnsi="Calibri"/>
          <w:sz w:val="24"/>
          <w:lang w:eastAsia="zh-CN"/>
        </w:rPr>
        <w:t>RSF</w:t>
      </w:r>
      <w:r w:rsidR="00DC7CDD">
        <w:rPr>
          <w:rFonts w:ascii="Calibri" w:hAnsi="Calibri"/>
          <w:sz w:val="24"/>
          <w:lang w:eastAsia="zh-CN"/>
        </w:rPr>
        <w:t xml:space="preserve"> </w:t>
      </w:r>
      <w:r w:rsidR="00BE6B2B">
        <w:rPr>
          <w:rFonts w:ascii="Calibri" w:hAnsi="Calibri"/>
          <w:sz w:val="24"/>
          <w:lang w:eastAsia="zh-CN"/>
        </w:rPr>
        <w:t>layer</w:t>
      </w:r>
      <w:r w:rsidR="00DC7CDD">
        <w:rPr>
          <w:rFonts w:ascii="Calibri" w:hAnsi="Calibri"/>
          <w:sz w:val="24"/>
          <w:lang w:eastAsia="zh-CN"/>
        </w:rPr>
        <w:t>. As pH increases</w:t>
      </w:r>
      <w:r w:rsidR="006F6C52">
        <w:rPr>
          <w:rFonts w:ascii="Calibri" w:hAnsi="Calibri"/>
          <w:sz w:val="24"/>
          <w:lang w:eastAsia="zh-CN"/>
        </w:rPr>
        <w:t xml:space="preserve"> the </w:t>
      </w:r>
      <w:r w:rsidR="007A7C7A">
        <w:rPr>
          <w:rFonts w:ascii="Calibri" w:hAnsi="Calibri"/>
          <w:sz w:val="24"/>
          <w:lang w:eastAsia="zh-CN"/>
        </w:rPr>
        <w:t>RSF</w:t>
      </w:r>
      <w:r w:rsidR="0095226C">
        <w:rPr>
          <w:rFonts w:ascii="Calibri" w:hAnsi="Calibri"/>
          <w:sz w:val="24"/>
          <w:lang w:eastAsia="zh-CN"/>
        </w:rPr>
        <w:t xml:space="preserve"> peptide </w:t>
      </w:r>
      <w:r w:rsidR="00DC7CDD">
        <w:rPr>
          <w:rFonts w:ascii="Calibri" w:hAnsi="Calibri"/>
          <w:sz w:val="24"/>
          <w:lang w:eastAsia="zh-CN"/>
        </w:rPr>
        <w:t>gains a more negatively charged</w:t>
      </w:r>
      <w:r w:rsidR="0095226C">
        <w:rPr>
          <w:rFonts w:ascii="Calibri" w:hAnsi="Calibri"/>
          <w:sz w:val="24"/>
          <w:lang w:eastAsia="zh-CN"/>
        </w:rPr>
        <w:t xml:space="preserve"> </w:t>
      </w:r>
      <w:r w:rsidR="00DC7CDD">
        <w:rPr>
          <w:rFonts w:ascii="Calibri" w:hAnsi="Calibri"/>
          <w:sz w:val="24"/>
          <w:lang w:eastAsia="zh-CN"/>
        </w:rPr>
        <w:t xml:space="preserve">character </w:t>
      </w:r>
      <w:r w:rsidR="0095226C">
        <w:rPr>
          <w:rFonts w:ascii="Calibri" w:hAnsi="Calibri"/>
          <w:sz w:val="24"/>
          <w:lang w:eastAsia="zh-CN"/>
        </w:rPr>
        <w:t>and thus experience</w:t>
      </w:r>
      <w:r w:rsidR="00DC7CDD">
        <w:rPr>
          <w:rFonts w:ascii="Calibri" w:hAnsi="Calibri"/>
          <w:sz w:val="24"/>
          <w:lang w:eastAsia="zh-CN"/>
        </w:rPr>
        <w:t>s</w:t>
      </w:r>
      <w:r w:rsidR="0095226C">
        <w:rPr>
          <w:rFonts w:ascii="Calibri" w:hAnsi="Calibri"/>
          <w:sz w:val="24"/>
          <w:lang w:eastAsia="zh-CN"/>
        </w:rPr>
        <w:t xml:space="preserve"> </w:t>
      </w:r>
      <w:r w:rsidR="00DC7CDD">
        <w:rPr>
          <w:rFonts w:ascii="Calibri" w:hAnsi="Calibri"/>
          <w:sz w:val="24"/>
          <w:lang w:eastAsia="zh-CN"/>
        </w:rPr>
        <w:t>more</w:t>
      </w:r>
      <w:r w:rsidR="0095226C">
        <w:rPr>
          <w:rFonts w:ascii="Calibri" w:hAnsi="Calibri"/>
          <w:sz w:val="24"/>
          <w:lang w:eastAsia="zh-CN"/>
        </w:rPr>
        <w:t xml:space="preserve"> inter and intra-molecular like-charge repulsive forces </w:t>
      </w:r>
      <w:r w:rsidR="00DC7CDD">
        <w:rPr>
          <w:rFonts w:ascii="Calibri" w:hAnsi="Calibri"/>
          <w:sz w:val="24"/>
          <w:lang w:eastAsia="zh-CN"/>
        </w:rPr>
        <w:t xml:space="preserve">which combined with the </w:t>
      </w:r>
      <w:r w:rsidR="008D2127">
        <w:rPr>
          <w:rFonts w:ascii="Calibri" w:hAnsi="Calibri"/>
          <w:sz w:val="24"/>
          <w:lang w:eastAsia="zh-CN"/>
        </w:rPr>
        <w:t xml:space="preserve">negatively charged </w:t>
      </w:r>
      <w:r w:rsidR="00DC7CDD">
        <w:rPr>
          <w:rFonts w:ascii="Calibri" w:hAnsi="Calibri"/>
          <w:sz w:val="24"/>
          <w:lang w:eastAsia="zh-CN"/>
        </w:rPr>
        <w:t>SiO</w:t>
      </w:r>
      <w:r w:rsidR="00DC7CDD" w:rsidRPr="00DC7CDD">
        <w:rPr>
          <w:rFonts w:ascii="Calibri" w:hAnsi="Calibri"/>
          <w:sz w:val="24"/>
          <w:vertAlign w:val="subscript"/>
          <w:lang w:eastAsia="zh-CN"/>
        </w:rPr>
        <w:t>2</w:t>
      </w:r>
      <w:r w:rsidR="00DC7CDD">
        <w:rPr>
          <w:rFonts w:ascii="Calibri" w:hAnsi="Calibri"/>
          <w:sz w:val="24"/>
          <w:lang w:eastAsia="zh-CN"/>
        </w:rPr>
        <w:t xml:space="preserve"> surface results in lower adsorbed amounts and a more diffuse adsorbed layer</w:t>
      </w:r>
      <w:r w:rsidR="0095226C">
        <w:rPr>
          <w:rFonts w:ascii="Calibri" w:hAnsi="Calibri"/>
          <w:sz w:val="24"/>
          <w:lang w:eastAsia="zh-CN"/>
        </w:rPr>
        <w:t>.</w:t>
      </w:r>
      <w:r w:rsidR="00DC7CDD">
        <w:rPr>
          <w:rFonts w:ascii="Calibri" w:hAnsi="Calibri"/>
          <w:sz w:val="24"/>
          <w:lang w:eastAsia="zh-CN"/>
        </w:rPr>
        <w:t xml:space="preserve"> </w:t>
      </w:r>
      <w:r w:rsidR="00635194">
        <w:rPr>
          <w:rFonts w:ascii="Calibri" w:hAnsi="Calibri"/>
          <w:sz w:val="24"/>
          <w:lang w:eastAsia="zh-CN"/>
        </w:rPr>
        <w:t>NR</w:t>
      </w:r>
      <w:r w:rsidR="0095226C">
        <w:rPr>
          <w:rFonts w:ascii="Calibri" w:hAnsi="Calibri"/>
          <w:sz w:val="24"/>
          <w:lang w:eastAsia="zh-CN"/>
        </w:rPr>
        <w:t xml:space="preserve"> data shown in </w:t>
      </w:r>
      <w:r w:rsidR="009E140C">
        <w:rPr>
          <w:rFonts w:ascii="Calibri" w:hAnsi="Calibri"/>
          <w:sz w:val="24"/>
          <w:lang w:eastAsia="zh-CN"/>
        </w:rPr>
        <w:t xml:space="preserve">Figure 3B and </w:t>
      </w:r>
      <w:r w:rsidR="0095226C">
        <w:rPr>
          <w:rFonts w:ascii="Calibri" w:hAnsi="Calibri"/>
          <w:sz w:val="24"/>
          <w:lang w:eastAsia="zh-CN"/>
        </w:rPr>
        <w:t>Table 2 reveals the structural changes that occur to the adsorbed layer as pH is increased. The layer SLDs increase in both the inner and outer layers</w:t>
      </w:r>
      <w:r w:rsidR="009D7FE5">
        <w:rPr>
          <w:rFonts w:ascii="Calibri" w:hAnsi="Calibri"/>
          <w:sz w:val="24"/>
          <w:lang w:eastAsia="zh-CN"/>
        </w:rPr>
        <w:t xml:space="preserve"> with pH</w:t>
      </w:r>
      <w:r w:rsidR="00F02CB5">
        <w:rPr>
          <w:rFonts w:ascii="Calibri" w:hAnsi="Calibri"/>
          <w:sz w:val="24"/>
          <w:lang w:eastAsia="zh-CN"/>
        </w:rPr>
        <w:t>,</w:t>
      </w:r>
      <w:r w:rsidR="009E140C">
        <w:rPr>
          <w:rFonts w:ascii="Calibri" w:hAnsi="Calibri"/>
          <w:sz w:val="24"/>
          <w:lang w:eastAsia="zh-CN"/>
        </w:rPr>
        <w:t xml:space="preserve"> </w:t>
      </w:r>
      <w:r w:rsidR="00F02CB5">
        <w:rPr>
          <w:rFonts w:ascii="Calibri" w:hAnsi="Calibri"/>
          <w:sz w:val="24"/>
          <w:lang w:eastAsia="zh-CN"/>
        </w:rPr>
        <w:t>with</w:t>
      </w:r>
      <w:r w:rsidR="009E140C">
        <w:rPr>
          <w:rFonts w:ascii="Calibri" w:hAnsi="Calibri"/>
          <w:sz w:val="24"/>
          <w:lang w:eastAsia="zh-CN"/>
        </w:rPr>
        <w:t xml:space="preserve"> </w:t>
      </w:r>
      <w:r w:rsidR="00F02CB5">
        <w:rPr>
          <w:rFonts w:ascii="Calibri" w:hAnsi="Calibri"/>
          <w:sz w:val="24"/>
          <w:lang w:eastAsia="zh-CN"/>
        </w:rPr>
        <w:t xml:space="preserve">a </w:t>
      </w:r>
      <w:r w:rsidR="009E140C">
        <w:rPr>
          <w:rFonts w:ascii="Calibri" w:hAnsi="Calibri"/>
          <w:sz w:val="24"/>
          <w:lang w:eastAsia="zh-CN"/>
        </w:rPr>
        <w:t xml:space="preserve">decreasing </w:t>
      </w:r>
      <w:r w:rsidR="00F02CB5">
        <w:rPr>
          <w:rFonts w:ascii="Calibri" w:hAnsi="Calibri"/>
          <w:sz w:val="24"/>
          <w:lang w:eastAsia="zh-CN"/>
        </w:rPr>
        <w:t xml:space="preserve">peptide volume fraction </w:t>
      </w:r>
      <w:r w:rsidR="00A8330B">
        <w:rPr>
          <w:rFonts w:ascii="Calibri" w:hAnsi="Calibri"/>
          <w:sz w:val="24"/>
          <w:lang w:eastAsia="zh-CN"/>
        </w:rPr>
        <w:t xml:space="preserve">from </w:t>
      </w:r>
      <w:r w:rsidR="009E140C">
        <w:rPr>
          <w:rFonts w:ascii="Calibri" w:hAnsi="Calibri"/>
          <w:sz w:val="24"/>
          <w:lang w:eastAsia="zh-CN"/>
        </w:rPr>
        <w:t>49</w:t>
      </w:r>
      <w:r w:rsidR="00A8330B">
        <w:rPr>
          <w:rFonts w:ascii="Calibri" w:hAnsi="Calibri"/>
          <w:sz w:val="24"/>
          <w:lang w:eastAsia="zh-CN"/>
        </w:rPr>
        <w:t xml:space="preserve">% to </w:t>
      </w:r>
      <w:r w:rsidR="009E140C">
        <w:rPr>
          <w:rFonts w:ascii="Calibri" w:hAnsi="Calibri"/>
          <w:sz w:val="24"/>
          <w:lang w:eastAsia="zh-CN"/>
        </w:rPr>
        <w:t>35</w:t>
      </w:r>
      <w:r w:rsidR="00A8330B">
        <w:rPr>
          <w:rFonts w:ascii="Calibri" w:hAnsi="Calibri"/>
          <w:sz w:val="24"/>
          <w:lang w:eastAsia="zh-CN"/>
        </w:rPr>
        <w:t>.</w:t>
      </w:r>
      <w:r w:rsidR="009E140C">
        <w:rPr>
          <w:rFonts w:ascii="Calibri" w:hAnsi="Calibri"/>
          <w:sz w:val="24"/>
          <w:lang w:eastAsia="zh-CN"/>
        </w:rPr>
        <w:t>5</w:t>
      </w:r>
      <w:r w:rsidR="00A8330B">
        <w:rPr>
          <w:rFonts w:ascii="Calibri" w:hAnsi="Calibri"/>
          <w:sz w:val="24"/>
          <w:lang w:eastAsia="zh-CN"/>
        </w:rPr>
        <w:t xml:space="preserve">% for the inner layer and from </w:t>
      </w:r>
      <w:r w:rsidR="009E140C">
        <w:rPr>
          <w:rFonts w:ascii="Calibri" w:hAnsi="Calibri"/>
          <w:sz w:val="24"/>
          <w:lang w:eastAsia="zh-CN"/>
        </w:rPr>
        <w:t>14</w:t>
      </w:r>
      <w:r w:rsidR="00A8330B">
        <w:rPr>
          <w:rFonts w:ascii="Calibri" w:hAnsi="Calibri"/>
          <w:sz w:val="24"/>
          <w:lang w:eastAsia="zh-CN"/>
        </w:rPr>
        <w:t xml:space="preserve">% to </w:t>
      </w:r>
      <w:r w:rsidR="009E140C">
        <w:rPr>
          <w:rFonts w:ascii="Calibri" w:hAnsi="Calibri"/>
          <w:sz w:val="24"/>
          <w:lang w:eastAsia="zh-CN"/>
        </w:rPr>
        <w:t>6</w:t>
      </w:r>
      <w:r w:rsidR="00A8330B">
        <w:rPr>
          <w:rFonts w:ascii="Calibri" w:hAnsi="Calibri"/>
          <w:sz w:val="24"/>
          <w:lang w:eastAsia="zh-CN"/>
        </w:rPr>
        <w:t>%</w:t>
      </w:r>
      <w:r w:rsidR="009E140C">
        <w:rPr>
          <w:rFonts w:ascii="Calibri" w:hAnsi="Calibri"/>
          <w:sz w:val="24"/>
          <w:lang w:eastAsia="zh-CN"/>
        </w:rPr>
        <w:t xml:space="preserve"> for the outer layer</w:t>
      </w:r>
      <w:r w:rsidR="00914003">
        <w:rPr>
          <w:rFonts w:ascii="Calibri" w:hAnsi="Calibri"/>
          <w:sz w:val="24"/>
          <w:lang w:eastAsia="zh-CN"/>
        </w:rPr>
        <w:t>,</w:t>
      </w:r>
      <w:r w:rsidR="0095226C">
        <w:rPr>
          <w:rFonts w:ascii="Calibri" w:hAnsi="Calibri"/>
          <w:sz w:val="24"/>
          <w:lang w:eastAsia="zh-CN"/>
        </w:rPr>
        <w:t xml:space="preserve"> </w:t>
      </w:r>
      <w:r w:rsidR="009D7FE5">
        <w:rPr>
          <w:rFonts w:ascii="Calibri" w:hAnsi="Calibri"/>
          <w:sz w:val="24"/>
          <w:lang w:eastAsia="zh-CN"/>
        </w:rPr>
        <w:t>indicating a more diffuse layer and a lower surface absorbed amount.</w:t>
      </w:r>
      <w:r w:rsidR="001938DB">
        <w:rPr>
          <w:rFonts w:ascii="Calibri" w:hAnsi="Calibri"/>
          <w:sz w:val="24"/>
          <w:lang w:eastAsia="zh-CN"/>
        </w:rPr>
        <w:t xml:space="preserve"> </w:t>
      </w:r>
      <w:r w:rsidR="009E140C">
        <w:rPr>
          <w:rFonts w:ascii="Calibri" w:hAnsi="Calibri"/>
          <w:sz w:val="24"/>
          <w:lang w:eastAsia="zh-CN"/>
        </w:rPr>
        <w:t xml:space="preserve">However, the layer thicknesses for both </w:t>
      </w:r>
      <w:r w:rsidR="00671DE6">
        <w:rPr>
          <w:rFonts w:ascii="Calibri" w:hAnsi="Calibri"/>
          <w:sz w:val="24"/>
          <w:lang w:eastAsia="zh-CN"/>
        </w:rPr>
        <w:t xml:space="preserve">inner </w:t>
      </w:r>
      <w:r w:rsidR="009E140C">
        <w:rPr>
          <w:rFonts w:ascii="Calibri" w:hAnsi="Calibri"/>
          <w:sz w:val="24"/>
          <w:lang w:eastAsia="zh-CN"/>
        </w:rPr>
        <w:t>and outer layer</w:t>
      </w:r>
      <w:r w:rsidR="00671DE6">
        <w:rPr>
          <w:rFonts w:ascii="Calibri" w:hAnsi="Calibri"/>
          <w:sz w:val="24"/>
          <w:lang w:eastAsia="zh-CN"/>
        </w:rPr>
        <w:t>s</w:t>
      </w:r>
      <w:r w:rsidR="009E140C">
        <w:rPr>
          <w:rFonts w:ascii="Calibri" w:hAnsi="Calibri"/>
          <w:sz w:val="24"/>
          <w:lang w:eastAsia="zh-CN"/>
        </w:rPr>
        <w:t xml:space="preserve"> did not change much </w:t>
      </w:r>
      <w:r w:rsidR="00671DE6">
        <w:rPr>
          <w:rFonts w:ascii="Calibri" w:hAnsi="Calibri"/>
          <w:sz w:val="24"/>
          <w:lang w:eastAsia="zh-CN"/>
        </w:rPr>
        <w:t xml:space="preserve">with pH </w:t>
      </w:r>
      <w:r w:rsidR="009E140C">
        <w:rPr>
          <w:rFonts w:ascii="Calibri" w:hAnsi="Calibri"/>
          <w:sz w:val="24"/>
          <w:lang w:eastAsia="zh-CN"/>
        </w:rPr>
        <w:t>(both layers are around 40</w:t>
      </w:r>
      <w:r w:rsidR="009E140C" w:rsidRPr="009E140C">
        <w:rPr>
          <w:sz w:val="24"/>
        </w:rPr>
        <w:t xml:space="preserve"> </w:t>
      </w:r>
      <w:r w:rsidR="009E140C">
        <w:rPr>
          <w:sz w:val="24"/>
        </w:rPr>
        <w:t>Å</w:t>
      </w:r>
      <w:r w:rsidR="009E140C">
        <w:rPr>
          <w:rFonts w:ascii="Calibri" w:hAnsi="Calibri"/>
          <w:sz w:val="24"/>
          <w:lang w:eastAsia="zh-CN"/>
        </w:rPr>
        <w:t xml:space="preserve">). </w:t>
      </w:r>
      <w:r w:rsidR="001938DB">
        <w:rPr>
          <w:rFonts w:ascii="Calibri" w:hAnsi="Calibri"/>
          <w:sz w:val="24"/>
          <w:lang w:eastAsia="zh-CN"/>
        </w:rPr>
        <w:t xml:space="preserve">The same </w:t>
      </w:r>
      <w:r w:rsidR="00921CF7">
        <w:rPr>
          <w:rFonts w:ascii="Calibri" w:hAnsi="Calibri"/>
          <w:sz w:val="24"/>
          <w:lang w:eastAsia="zh-CN"/>
        </w:rPr>
        <w:t>trend</w:t>
      </w:r>
      <w:r w:rsidR="001938DB">
        <w:rPr>
          <w:rFonts w:ascii="Calibri" w:hAnsi="Calibri"/>
          <w:sz w:val="24"/>
          <w:lang w:eastAsia="zh-CN"/>
        </w:rPr>
        <w:t xml:space="preserve"> was seen with the other MW</w:t>
      </w:r>
      <w:r w:rsidR="007E37CE">
        <w:rPr>
          <w:rFonts w:ascii="Calibri" w:hAnsi="Calibri"/>
          <w:sz w:val="24"/>
          <w:lang w:eastAsia="zh-CN"/>
        </w:rPr>
        <w:t xml:space="preserve"> fractions</w:t>
      </w:r>
      <w:r w:rsidR="001938DB">
        <w:rPr>
          <w:rFonts w:ascii="Calibri" w:hAnsi="Calibri"/>
          <w:sz w:val="24"/>
          <w:lang w:eastAsia="zh-CN"/>
        </w:rPr>
        <w:t xml:space="preserve"> </w:t>
      </w:r>
      <w:r w:rsidR="00671DE6">
        <w:rPr>
          <w:rFonts w:ascii="Calibri" w:hAnsi="Calibri"/>
          <w:sz w:val="24"/>
          <w:lang w:eastAsia="zh-CN"/>
        </w:rPr>
        <w:t>(</w:t>
      </w:r>
      <w:r w:rsidR="00671DE6" w:rsidRPr="00D662AB">
        <w:rPr>
          <w:rFonts w:ascii="Calibri" w:hAnsi="Calibri"/>
          <w:i/>
          <w:sz w:val="24"/>
          <w:szCs w:val="24"/>
        </w:rPr>
        <w:t>30</w:t>
      </w:r>
      <w:r w:rsidR="00671DE6">
        <w:rPr>
          <w:rFonts w:ascii="Calibri" w:hAnsi="Calibri"/>
          <w:i/>
          <w:sz w:val="24"/>
          <w:szCs w:val="24"/>
        </w:rPr>
        <w:t xml:space="preserve">-300 </w:t>
      </w:r>
      <w:r w:rsidR="00671DE6" w:rsidRPr="00D662AB">
        <w:rPr>
          <w:rFonts w:ascii="Calibri" w:hAnsi="Calibri"/>
          <w:i/>
          <w:sz w:val="24"/>
          <w:szCs w:val="24"/>
        </w:rPr>
        <w:t>kDa</w:t>
      </w:r>
      <w:r w:rsidR="00671DE6">
        <w:rPr>
          <w:rFonts w:ascii="Calibri" w:hAnsi="Calibri"/>
          <w:i/>
          <w:sz w:val="24"/>
          <w:szCs w:val="24"/>
        </w:rPr>
        <w:t xml:space="preserve"> and &gt;300 kDa</w:t>
      </w:r>
      <w:r w:rsidR="00671DE6">
        <w:rPr>
          <w:rFonts w:ascii="Calibri" w:hAnsi="Calibri"/>
          <w:sz w:val="24"/>
          <w:lang w:eastAsia="zh-CN"/>
        </w:rPr>
        <w:t xml:space="preserve">) </w:t>
      </w:r>
      <w:r w:rsidR="001938DB">
        <w:rPr>
          <w:rFonts w:ascii="Calibri" w:hAnsi="Calibri"/>
          <w:sz w:val="24"/>
          <w:lang w:eastAsia="zh-CN"/>
        </w:rPr>
        <w:t xml:space="preserve">of </w:t>
      </w:r>
      <w:r w:rsidR="007A7C7A">
        <w:rPr>
          <w:rFonts w:ascii="Calibri" w:hAnsi="Calibri"/>
          <w:sz w:val="24"/>
          <w:lang w:eastAsia="zh-CN"/>
        </w:rPr>
        <w:t>RSF</w:t>
      </w:r>
      <w:r w:rsidR="001938DB">
        <w:rPr>
          <w:rFonts w:ascii="Calibri" w:hAnsi="Calibri"/>
          <w:sz w:val="24"/>
          <w:lang w:eastAsia="zh-CN"/>
        </w:rPr>
        <w:t xml:space="preserve"> </w:t>
      </w:r>
      <w:r w:rsidR="001938DB" w:rsidRPr="002977B0">
        <w:rPr>
          <w:rFonts w:ascii="Calibri" w:hAnsi="Calibri"/>
          <w:sz w:val="24"/>
          <w:lang w:eastAsia="zh-CN"/>
        </w:rPr>
        <w:t>(</w:t>
      </w:r>
      <w:r w:rsidR="002977B0">
        <w:rPr>
          <w:rFonts w:ascii="Calibri" w:hAnsi="Calibri"/>
          <w:sz w:val="24"/>
          <w:lang w:eastAsia="zh-CN"/>
        </w:rPr>
        <w:t>Figure S</w:t>
      </w:r>
      <w:r w:rsidR="00635194">
        <w:rPr>
          <w:rFonts w:ascii="Calibri" w:hAnsi="Calibri"/>
          <w:sz w:val="24"/>
          <w:lang w:eastAsia="zh-CN"/>
        </w:rPr>
        <w:t>3</w:t>
      </w:r>
      <w:r w:rsidR="00B00081">
        <w:rPr>
          <w:rFonts w:ascii="Calibri" w:hAnsi="Calibri"/>
          <w:sz w:val="24"/>
          <w:lang w:eastAsia="zh-CN"/>
        </w:rPr>
        <w:t>&amp;S4, Table S3&amp;S4</w:t>
      </w:r>
      <w:r w:rsidR="001938DB" w:rsidRPr="002977B0">
        <w:rPr>
          <w:rFonts w:ascii="Calibri" w:hAnsi="Calibri"/>
          <w:sz w:val="24"/>
          <w:lang w:eastAsia="zh-CN"/>
        </w:rPr>
        <w:t>)</w:t>
      </w:r>
      <w:r w:rsidR="001938DB">
        <w:rPr>
          <w:rFonts w:ascii="Calibri" w:hAnsi="Calibri"/>
          <w:sz w:val="24"/>
          <w:lang w:eastAsia="zh-CN"/>
        </w:rPr>
        <w:t>.</w:t>
      </w:r>
      <w:r w:rsidR="001938DB" w:rsidRPr="001938DB">
        <w:rPr>
          <w:rFonts w:ascii="Calibri" w:hAnsi="Calibri"/>
          <w:sz w:val="24"/>
          <w:lang w:eastAsia="zh-CN"/>
        </w:rPr>
        <w:t xml:space="preserve"> </w:t>
      </w:r>
    </w:p>
    <w:p w14:paraId="55A8C753" w14:textId="77777777" w:rsidR="007E37CE" w:rsidRPr="00DA2DDF" w:rsidRDefault="007E37CE" w:rsidP="009B73CF">
      <w:pPr>
        <w:jc w:val="both"/>
        <w:rPr>
          <w:rFonts w:ascii="Calibri" w:hAnsi="Calibri"/>
          <w:b/>
          <w:sz w:val="24"/>
          <w:lang w:eastAsia="zh-CN"/>
        </w:rPr>
      </w:pPr>
    </w:p>
    <w:tbl>
      <w:tblPr>
        <w:tblStyle w:val="TableGrid"/>
        <w:tblW w:w="0" w:type="auto"/>
        <w:tblLook w:val="04A0" w:firstRow="1" w:lastRow="0" w:firstColumn="1" w:lastColumn="0" w:noHBand="0" w:noVBand="1"/>
      </w:tblPr>
      <w:tblGrid>
        <w:gridCol w:w="610"/>
        <w:gridCol w:w="8708"/>
      </w:tblGrid>
      <w:tr w:rsidR="00086664" w14:paraId="06F36459" w14:textId="77777777" w:rsidTr="00086664">
        <w:tc>
          <w:tcPr>
            <w:tcW w:w="534" w:type="dxa"/>
            <w:tcBorders>
              <w:top w:val="nil"/>
              <w:left w:val="nil"/>
              <w:bottom w:val="nil"/>
              <w:right w:val="nil"/>
            </w:tcBorders>
          </w:tcPr>
          <w:p w14:paraId="46F3A986" w14:textId="77777777" w:rsidR="00086664" w:rsidRDefault="00086664" w:rsidP="00F61EDF">
            <w:pPr>
              <w:rPr>
                <w:rFonts w:ascii="Calibri" w:hAnsi="Calibri"/>
                <w:b/>
                <w:sz w:val="32"/>
                <w:lang w:eastAsia="zh-CN"/>
              </w:rPr>
            </w:pPr>
            <w:r>
              <w:rPr>
                <w:rFonts w:ascii="Calibri" w:hAnsi="Calibri"/>
                <w:b/>
                <w:sz w:val="32"/>
                <w:lang w:eastAsia="zh-CN"/>
              </w:rPr>
              <w:t>(A)</w:t>
            </w:r>
          </w:p>
        </w:tc>
        <w:tc>
          <w:tcPr>
            <w:tcW w:w="8708" w:type="dxa"/>
            <w:tcBorders>
              <w:top w:val="nil"/>
              <w:left w:val="nil"/>
              <w:bottom w:val="nil"/>
              <w:right w:val="nil"/>
            </w:tcBorders>
          </w:tcPr>
          <w:p w14:paraId="0CBB4283" w14:textId="77777777" w:rsidR="00086664" w:rsidRDefault="00086664" w:rsidP="00086664">
            <w:pPr>
              <w:jc w:val="center"/>
              <w:rPr>
                <w:rFonts w:ascii="Calibri" w:hAnsi="Calibri"/>
                <w:b/>
                <w:sz w:val="32"/>
                <w:lang w:eastAsia="zh-CN"/>
              </w:rPr>
            </w:pPr>
            <w:r>
              <w:rPr>
                <w:noProof/>
                <w:lang w:eastAsia="zh-CN"/>
              </w:rPr>
              <w:drawing>
                <wp:inline distT="0" distB="0" distL="0" distR="0" wp14:anchorId="54756B92" wp14:editId="63F216BB">
                  <wp:extent cx="3600450" cy="319341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086664" w14:paraId="2E5F0885" w14:textId="77777777" w:rsidTr="00086664">
        <w:tc>
          <w:tcPr>
            <w:tcW w:w="534" w:type="dxa"/>
            <w:tcBorders>
              <w:top w:val="nil"/>
              <w:left w:val="nil"/>
              <w:bottom w:val="nil"/>
              <w:right w:val="nil"/>
            </w:tcBorders>
          </w:tcPr>
          <w:p w14:paraId="425D6C1F" w14:textId="77777777" w:rsidR="00086664" w:rsidRDefault="00086664" w:rsidP="00F61EDF">
            <w:pPr>
              <w:rPr>
                <w:rFonts w:ascii="Calibri" w:hAnsi="Calibri"/>
                <w:b/>
                <w:sz w:val="32"/>
                <w:lang w:eastAsia="zh-CN"/>
              </w:rPr>
            </w:pPr>
            <w:r>
              <w:rPr>
                <w:rFonts w:ascii="Calibri" w:hAnsi="Calibri"/>
                <w:b/>
                <w:sz w:val="32"/>
                <w:lang w:eastAsia="zh-CN"/>
              </w:rPr>
              <w:lastRenderedPageBreak/>
              <w:t>(B)</w:t>
            </w:r>
          </w:p>
        </w:tc>
        <w:tc>
          <w:tcPr>
            <w:tcW w:w="8708" w:type="dxa"/>
            <w:tcBorders>
              <w:top w:val="nil"/>
              <w:left w:val="nil"/>
              <w:bottom w:val="nil"/>
              <w:right w:val="nil"/>
            </w:tcBorders>
          </w:tcPr>
          <w:p w14:paraId="1509A72C" w14:textId="77777777" w:rsidR="00086664" w:rsidRDefault="00C170A5" w:rsidP="00086664">
            <w:pPr>
              <w:jc w:val="center"/>
              <w:rPr>
                <w:rFonts w:ascii="Calibri" w:hAnsi="Calibri"/>
                <w:b/>
                <w:sz w:val="32"/>
                <w:lang w:eastAsia="zh-CN"/>
              </w:rPr>
            </w:pPr>
            <w:r>
              <w:rPr>
                <w:noProof/>
                <w:lang w:eastAsia="zh-CN"/>
              </w:rPr>
              <w:drawing>
                <wp:inline distT="0" distB="0" distL="0" distR="0" wp14:anchorId="76B73A74" wp14:editId="6E4A7923">
                  <wp:extent cx="4057650" cy="33147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14:paraId="0ED69F60" w14:textId="30D382D1" w:rsidR="00086664" w:rsidRPr="00CF098E" w:rsidRDefault="003F6B48" w:rsidP="00086664">
      <w:pPr>
        <w:spacing w:after="0" w:line="240" w:lineRule="auto"/>
        <w:jc w:val="both"/>
        <w:rPr>
          <w:rFonts w:ascii="Calibri" w:hAnsi="Calibri"/>
          <w:b/>
          <w:i/>
          <w:sz w:val="24"/>
          <w:szCs w:val="24"/>
        </w:rPr>
      </w:pPr>
      <w:r>
        <w:rPr>
          <w:rFonts w:ascii="Calibri" w:hAnsi="Calibri"/>
          <w:b/>
          <w:i/>
          <w:sz w:val="24"/>
        </w:rPr>
        <w:t>Figure</w:t>
      </w:r>
      <w:r w:rsidR="00E81279">
        <w:rPr>
          <w:rFonts w:ascii="Calibri" w:hAnsi="Calibri"/>
          <w:b/>
          <w:i/>
          <w:sz w:val="24"/>
        </w:rPr>
        <w:t xml:space="preserve"> </w:t>
      </w:r>
      <w:r w:rsidR="00BF789A">
        <w:rPr>
          <w:rFonts w:ascii="Calibri" w:hAnsi="Calibri"/>
          <w:b/>
          <w:i/>
          <w:sz w:val="24"/>
        </w:rPr>
        <w:t>3</w:t>
      </w:r>
      <w:r w:rsidR="00E81279" w:rsidRPr="00D662AB">
        <w:rPr>
          <w:rFonts w:ascii="Calibri" w:hAnsi="Calibri"/>
          <w:b/>
          <w:i/>
          <w:sz w:val="24"/>
        </w:rPr>
        <w:t xml:space="preserve">. </w:t>
      </w:r>
      <w:r w:rsidR="00086664">
        <w:rPr>
          <w:rFonts w:ascii="Calibri" w:hAnsi="Calibri"/>
          <w:b/>
          <w:i/>
          <w:sz w:val="24"/>
        </w:rPr>
        <w:t xml:space="preserve">(A) </w:t>
      </w:r>
      <w:r w:rsidR="00E81279">
        <w:rPr>
          <w:rFonts w:ascii="Calibri" w:hAnsi="Calibri"/>
          <w:i/>
          <w:sz w:val="24"/>
        </w:rPr>
        <w:t>A</w:t>
      </w:r>
      <w:r w:rsidR="00E81279" w:rsidRPr="00D662AB">
        <w:rPr>
          <w:rFonts w:ascii="Calibri" w:hAnsi="Calibri"/>
          <w:i/>
          <w:sz w:val="24"/>
        </w:rPr>
        <w:t>dsorption</w:t>
      </w:r>
      <w:r w:rsidR="00E81279">
        <w:rPr>
          <w:rFonts w:ascii="Calibri" w:hAnsi="Calibri"/>
          <w:i/>
          <w:sz w:val="24"/>
        </w:rPr>
        <w:t xml:space="preserve"> kinetics for </w:t>
      </w:r>
      <w:r w:rsidR="007A7C7A">
        <w:rPr>
          <w:rFonts w:ascii="Calibri" w:hAnsi="Calibri"/>
          <w:i/>
          <w:sz w:val="24"/>
          <w:szCs w:val="24"/>
        </w:rPr>
        <w:t>RSF</w:t>
      </w:r>
      <w:r w:rsidR="00E81279" w:rsidRPr="00CF098E">
        <w:rPr>
          <w:rFonts w:ascii="Calibri" w:hAnsi="Calibri"/>
          <w:i/>
          <w:sz w:val="24"/>
          <w:szCs w:val="24"/>
        </w:rPr>
        <w:t xml:space="preserve"> 5-30 kDa </w:t>
      </w:r>
      <w:r w:rsidR="00442017">
        <w:rPr>
          <w:rFonts w:ascii="Calibri" w:hAnsi="Calibri"/>
          <w:i/>
          <w:sz w:val="24"/>
          <w:szCs w:val="24"/>
        </w:rPr>
        <w:t xml:space="preserve">at the </w:t>
      </w:r>
      <w:r w:rsidR="00442017" w:rsidRPr="00CF098E">
        <w:rPr>
          <w:rFonts w:ascii="Calibri" w:hAnsi="Calibri"/>
          <w:i/>
          <w:sz w:val="24"/>
          <w:szCs w:val="24"/>
        </w:rPr>
        <w:t>concentration</w:t>
      </w:r>
      <w:r w:rsidR="00442017">
        <w:rPr>
          <w:rFonts w:ascii="Calibri" w:hAnsi="Calibri"/>
          <w:i/>
          <w:sz w:val="24"/>
          <w:szCs w:val="24"/>
        </w:rPr>
        <w:t xml:space="preserve"> of </w:t>
      </w:r>
      <w:r>
        <w:rPr>
          <w:rFonts w:ascii="Calibri" w:hAnsi="Calibri"/>
          <w:i/>
          <w:sz w:val="24"/>
          <w:szCs w:val="24"/>
        </w:rPr>
        <w:t xml:space="preserve">3 mg/ml </w:t>
      </w:r>
      <w:r w:rsidR="007617C4" w:rsidRPr="00CF098E">
        <w:rPr>
          <w:rFonts w:ascii="Calibri" w:hAnsi="Calibri"/>
          <w:i/>
          <w:sz w:val="24"/>
          <w:szCs w:val="24"/>
        </w:rPr>
        <w:t xml:space="preserve">at </w:t>
      </w:r>
      <w:r w:rsidR="007617C4">
        <w:rPr>
          <w:rFonts w:ascii="Calibri" w:hAnsi="Calibri"/>
          <w:i/>
          <w:sz w:val="24"/>
          <w:szCs w:val="24"/>
        </w:rPr>
        <w:t>pH 5 (□)</w:t>
      </w:r>
      <w:r w:rsidR="007617C4" w:rsidRPr="00CF098E">
        <w:rPr>
          <w:rFonts w:ascii="Calibri" w:hAnsi="Calibri"/>
          <w:i/>
          <w:sz w:val="24"/>
          <w:szCs w:val="24"/>
        </w:rPr>
        <w:t>,</w:t>
      </w:r>
      <w:r w:rsidR="007617C4">
        <w:rPr>
          <w:rFonts w:ascii="Calibri" w:hAnsi="Calibri"/>
          <w:i/>
          <w:sz w:val="24"/>
          <w:szCs w:val="24"/>
        </w:rPr>
        <w:t xml:space="preserve"> pH 7</w:t>
      </w:r>
      <w:r w:rsidR="007617C4" w:rsidRPr="00CF098E">
        <w:rPr>
          <w:rFonts w:ascii="Calibri" w:hAnsi="Calibri"/>
          <w:i/>
          <w:sz w:val="24"/>
          <w:szCs w:val="24"/>
        </w:rPr>
        <w:t>(◊)</w:t>
      </w:r>
      <w:r w:rsidR="007617C4">
        <w:rPr>
          <w:rFonts w:ascii="Calibri" w:hAnsi="Calibri"/>
          <w:i/>
          <w:sz w:val="24"/>
          <w:szCs w:val="24"/>
        </w:rPr>
        <w:t xml:space="preserve"> and pH 9</w:t>
      </w:r>
      <w:r w:rsidR="007617C4" w:rsidRPr="00CF098E">
        <w:rPr>
          <w:rFonts w:ascii="Calibri" w:hAnsi="Calibri"/>
          <w:i/>
          <w:sz w:val="24"/>
          <w:szCs w:val="24"/>
        </w:rPr>
        <w:t>(∆)</w:t>
      </w:r>
      <w:r w:rsidR="007617C4">
        <w:rPr>
          <w:rFonts w:ascii="Calibri" w:hAnsi="Calibri"/>
          <w:i/>
          <w:sz w:val="24"/>
          <w:szCs w:val="24"/>
        </w:rPr>
        <w:t xml:space="preserve"> </w:t>
      </w:r>
      <w:r w:rsidR="00E81279">
        <w:rPr>
          <w:rFonts w:ascii="Calibri" w:hAnsi="Calibri"/>
          <w:i/>
          <w:sz w:val="24"/>
        </w:rPr>
        <w:t>at the silica/water interface,</w:t>
      </w:r>
      <w:r w:rsidR="00E81279">
        <w:rPr>
          <w:rFonts w:ascii="Calibri" w:hAnsi="Calibri" w:hint="eastAsia"/>
          <w:i/>
          <w:sz w:val="24"/>
          <w:lang w:eastAsia="zh-CN"/>
        </w:rPr>
        <w:t xml:space="preserve"> studied by </w:t>
      </w:r>
      <w:r w:rsidR="003A13BB">
        <w:rPr>
          <w:rFonts w:ascii="Calibri" w:hAnsi="Calibri"/>
          <w:i/>
          <w:sz w:val="24"/>
          <w:lang w:eastAsia="zh-CN"/>
        </w:rPr>
        <w:t>SE</w:t>
      </w:r>
      <w:r w:rsidR="00E81279" w:rsidRPr="00D662AB">
        <w:rPr>
          <w:rFonts w:ascii="Calibri" w:hAnsi="Calibri"/>
          <w:i/>
          <w:sz w:val="24"/>
        </w:rPr>
        <w:t>.</w:t>
      </w:r>
      <w:r w:rsidR="00086664" w:rsidRPr="00086664">
        <w:rPr>
          <w:rFonts w:ascii="Calibri" w:hAnsi="Calibri"/>
          <w:b/>
          <w:i/>
          <w:sz w:val="24"/>
        </w:rPr>
        <w:t>(B)</w:t>
      </w:r>
      <w:r w:rsidR="00086664" w:rsidRPr="00086664">
        <w:rPr>
          <w:rFonts w:ascii="Calibri" w:hAnsi="Calibri"/>
          <w:i/>
          <w:sz w:val="24"/>
          <w:szCs w:val="24"/>
        </w:rPr>
        <w:t xml:space="preserve"> </w:t>
      </w:r>
      <w:r w:rsidR="00086664" w:rsidRPr="00CF098E">
        <w:rPr>
          <w:rFonts w:ascii="Calibri" w:hAnsi="Calibri"/>
          <w:i/>
          <w:sz w:val="24"/>
          <w:szCs w:val="24"/>
        </w:rPr>
        <w:t xml:space="preserve">Reflectivity profiles for </w:t>
      </w:r>
      <w:r w:rsidR="00086664">
        <w:rPr>
          <w:rFonts w:ascii="Calibri" w:hAnsi="Calibri"/>
          <w:i/>
          <w:sz w:val="24"/>
          <w:szCs w:val="24"/>
        </w:rPr>
        <w:t xml:space="preserve">3 mg/ml </w:t>
      </w:r>
      <w:r w:rsidR="007A7C7A">
        <w:rPr>
          <w:rFonts w:ascii="Calibri" w:hAnsi="Calibri"/>
          <w:i/>
          <w:sz w:val="24"/>
          <w:szCs w:val="24"/>
        </w:rPr>
        <w:t>RSF</w:t>
      </w:r>
      <w:r w:rsidR="00086664" w:rsidRPr="00CF098E">
        <w:rPr>
          <w:rFonts w:ascii="Calibri" w:hAnsi="Calibri"/>
          <w:i/>
          <w:sz w:val="24"/>
          <w:szCs w:val="24"/>
        </w:rPr>
        <w:t xml:space="preserve"> 5-30 kDa at </w:t>
      </w:r>
      <w:r w:rsidR="00442017">
        <w:rPr>
          <w:rFonts w:ascii="Calibri" w:hAnsi="Calibri"/>
          <w:i/>
          <w:sz w:val="24"/>
          <w:szCs w:val="24"/>
        </w:rPr>
        <w:t>p</w:t>
      </w:r>
      <w:r w:rsidR="00086664">
        <w:rPr>
          <w:rFonts w:ascii="Calibri" w:hAnsi="Calibri"/>
          <w:i/>
          <w:sz w:val="24"/>
          <w:szCs w:val="24"/>
        </w:rPr>
        <w:t>H</w:t>
      </w:r>
      <w:r w:rsidR="007617C4">
        <w:rPr>
          <w:rFonts w:ascii="Calibri" w:hAnsi="Calibri"/>
          <w:i/>
          <w:sz w:val="24"/>
          <w:szCs w:val="24"/>
        </w:rPr>
        <w:t xml:space="preserve"> </w:t>
      </w:r>
      <w:r w:rsidR="00086664">
        <w:rPr>
          <w:rFonts w:ascii="Calibri" w:hAnsi="Calibri"/>
          <w:i/>
          <w:sz w:val="24"/>
          <w:szCs w:val="24"/>
        </w:rPr>
        <w:t>5</w:t>
      </w:r>
      <w:r w:rsidR="00442017">
        <w:rPr>
          <w:rFonts w:ascii="Calibri" w:hAnsi="Calibri"/>
          <w:i/>
          <w:sz w:val="24"/>
          <w:szCs w:val="24"/>
        </w:rPr>
        <w:t xml:space="preserve"> (□)</w:t>
      </w:r>
      <w:r w:rsidR="00086664" w:rsidRPr="00CF098E">
        <w:rPr>
          <w:rFonts w:ascii="Calibri" w:hAnsi="Calibri"/>
          <w:i/>
          <w:sz w:val="24"/>
          <w:szCs w:val="24"/>
        </w:rPr>
        <w:t>,</w:t>
      </w:r>
      <w:r w:rsidR="00442017">
        <w:rPr>
          <w:rFonts w:ascii="Calibri" w:hAnsi="Calibri"/>
          <w:i/>
          <w:sz w:val="24"/>
          <w:szCs w:val="24"/>
        </w:rPr>
        <w:t xml:space="preserve"> </w:t>
      </w:r>
      <w:r w:rsidR="00086664">
        <w:rPr>
          <w:rFonts w:ascii="Calibri" w:hAnsi="Calibri"/>
          <w:i/>
          <w:sz w:val="24"/>
          <w:szCs w:val="24"/>
        </w:rPr>
        <w:t>pH</w:t>
      </w:r>
      <w:r w:rsidR="00442017">
        <w:rPr>
          <w:rFonts w:ascii="Calibri" w:hAnsi="Calibri"/>
          <w:i/>
          <w:sz w:val="24"/>
          <w:szCs w:val="24"/>
        </w:rPr>
        <w:t xml:space="preserve"> </w:t>
      </w:r>
      <w:r w:rsidR="00086664">
        <w:rPr>
          <w:rFonts w:ascii="Calibri" w:hAnsi="Calibri"/>
          <w:i/>
          <w:sz w:val="24"/>
          <w:szCs w:val="24"/>
        </w:rPr>
        <w:t>7</w:t>
      </w:r>
      <w:r w:rsidR="00442017" w:rsidRPr="00CF098E">
        <w:rPr>
          <w:rFonts w:ascii="Calibri" w:hAnsi="Calibri"/>
          <w:i/>
          <w:sz w:val="24"/>
          <w:szCs w:val="24"/>
        </w:rPr>
        <w:t>(◊)</w:t>
      </w:r>
      <w:r w:rsidR="00442017">
        <w:rPr>
          <w:rFonts w:ascii="Calibri" w:hAnsi="Calibri"/>
          <w:i/>
          <w:sz w:val="24"/>
          <w:szCs w:val="24"/>
        </w:rPr>
        <w:t xml:space="preserve"> and </w:t>
      </w:r>
      <w:r w:rsidR="00086664">
        <w:rPr>
          <w:rFonts w:ascii="Calibri" w:hAnsi="Calibri"/>
          <w:i/>
          <w:sz w:val="24"/>
          <w:szCs w:val="24"/>
        </w:rPr>
        <w:t>pH</w:t>
      </w:r>
      <w:r w:rsidR="00442017">
        <w:rPr>
          <w:rFonts w:ascii="Calibri" w:hAnsi="Calibri"/>
          <w:i/>
          <w:sz w:val="24"/>
          <w:szCs w:val="24"/>
        </w:rPr>
        <w:t xml:space="preserve"> </w:t>
      </w:r>
      <w:r w:rsidR="00086664">
        <w:rPr>
          <w:rFonts w:ascii="Calibri" w:hAnsi="Calibri"/>
          <w:i/>
          <w:sz w:val="24"/>
          <w:szCs w:val="24"/>
        </w:rPr>
        <w:t>9</w:t>
      </w:r>
      <w:r w:rsidR="00442017" w:rsidRPr="00CF098E">
        <w:rPr>
          <w:rFonts w:ascii="Calibri" w:hAnsi="Calibri"/>
          <w:i/>
          <w:sz w:val="24"/>
          <w:szCs w:val="24"/>
        </w:rPr>
        <w:t>(∆)</w:t>
      </w:r>
      <w:r w:rsidR="003A13BB">
        <w:rPr>
          <w:rFonts w:ascii="Calibri" w:hAnsi="Calibri"/>
          <w:i/>
          <w:sz w:val="24"/>
          <w:szCs w:val="24"/>
        </w:rPr>
        <w:t xml:space="preserve"> studied by NR</w:t>
      </w:r>
      <w:r w:rsidR="00086664" w:rsidRPr="00CF098E">
        <w:rPr>
          <w:rFonts w:ascii="Calibri" w:hAnsi="Calibri"/>
          <w:i/>
          <w:sz w:val="24"/>
          <w:szCs w:val="24"/>
        </w:rPr>
        <w:t xml:space="preserve">. Solid lines through the data points correspond to the best fits for the corresponding reflectivity </w:t>
      </w:r>
      <w:r w:rsidR="00086664">
        <w:rPr>
          <w:rFonts w:ascii="Calibri" w:hAnsi="Calibri"/>
          <w:i/>
          <w:sz w:val="24"/>
          <w:szCs w:val="24"/>
        </w:rPr>
        <w:t>curves</w:t>
      </w:r>
      <w:r w:rsidR="00086664" w:rsidRPr="00CF098E">
        <w:rPr>
          <w:rFonts w:ascii="Calibri" w:hAnsi="Calibri"/>
          <w:i/>
          <w:sz w:val="24"/>
          <w:szCs w:val="24"/>
        </w:rPr>
        <w:t>.</w:t>
      </w:r>
    </w:p>
    <w:p w14:paraId="5AACDD2C" w14:textId="77777777" w:rsidR="005559EA" w:rsidRPr="00D662AB" w:rsidRDefault="005559EA" w:rsidP="00E57C45">
      <w:pPr>
        <w:rPr>
          <w:rFonts w:ascii="Calibri" w:hAnsi="Calibri"/>
          <w:b/>
          <w:sz w:val="32"/>
        </w:rPr>
      </w:pPr>
    </w:p>
    <w:p w14:paraId="34ADBCC6" w14:textId="29382377" w:rsidR="00F61EDF" w:rsidRPr="00D662AB" w:rsidRDefault="00F61EDF" w:rsidP="00E57C45">
      <w:pPr>
        <w:jc w:val="both"/>
        <w:rPr>
          <w:rFonts w:ascii="Calibri" w:hAnsi="Calibri"/>
          <w:b/>
          <w:sz w:val="24"/>
          <w:szCs w:val="24"/>
        </w:rPr>
      </w:pPr>
      <w:r>
        <w:rPr>
          <w:rFonts w:ascii="Calibri" w:hAnsi="Calibri"/>
          <w:b/>
          <w:sz w:val="24"/>
        </w:rPr>
        <w:t>Table 2</w:t>
      </w:r>
      <w:r w:rsidRPr="00D662AB">
        <w:rPr>
          <w:rFonts w:ascii="Calibri" w:hAnsi="Calibri"/>
          <w:sz w:val="24"/>
        </w:rPr>
        <w:t>.</w:t>
      </w:r>
      <w:r w:rsidRPr="00D662AB">
        <w:rPr>
          <w:rFonts w:ascii="Calibri" w:hAnsi="Calibri"/>
          <w:i/>
          <w:sz w:val="24"/>
        </w:rPr>
        <w:t xml:space="preserve"> Structural parameters of neutron reflection best fits for pH effect on </w:t>
      </w:r>
      <w:r w:rsidR="00442017">
        <w:rPr>
          <w:rFonts w:ascii="Calibri" w:hAnsi="Calibri"/>
          <w:i/>
          <w:sz w:val="24"/>
        </w:rPr>
        <w:t xml:space="preserve">RSF </w:t>
      </w:r>
      <w:r w:rsidRPr="00D662AB">
        <w:rPr>
          <w:rFonts w:ascii="Calibri" w:hAnsi="Calibri"/>
          <w:i/>
          <w:sz w:val="24"/>
        </w:rPr>
        <w:t>5-</w:t>
      </w:r>
      <w:r w:rsidRPr="00D662AB">
        <w:rPr>
          <w:rFonts w:ascii="Calibri" w:hAnsi="Calibri"/>
          <w:i/>
          <w:sz w:val="24"/>
          <w:szCs w:val="24"/>
        </w:rPr>
        <w:t>30</w:t>
      </w:r>
      <w:r>
        <w:rPr>
          <w:rFonts w:ascii="Calibri" w:hAnsi="Calibri"/>
          <w:i/>
          <w:sz w:val="24"/>
          <w:szCs w:val="24"/>
        </w:rPr>
        <w:t xml:space="preserve"> </w:t>
      </w:r>
      <w:r w:rsidRPr="00D662AB">
        <w:rPr>
          <w:rFonts w:ascii="Calibri" w:hAnsi="Calibri"/>
          <w:i/>
          <w:sz w:val="24"/>
          <w:szCs w:val="24"/>
        </w:rPr>
        <w:t>kDa adsorbed for 1hr at the SiO</w:t>
      </w:r>
      <w:r w:rsidRPr="00CF098E">
        <w:rPr>
          <w:rFonts w:ascii="Calibri" w:hAnsi="Calibri"/>
          <w:i/>
          <w:sz w:val="24"/>
          <w:szCs w:val="24"/>
          <w:vertAlign w:val="subscript"/>
        </w:rPr>
        <w:t>2</w:t>
      </w:r>
      <w:r w:rsidRPr="00D662AB">
        <w:rPr>
          <w:rFonts w:ascii="Calibri" w:hAnsi="Calibri"/>
          <w:i/>
          <w:sz w:val="24"/>
          <w:szCs w:val="24"/>
        </w:rPr>
        <w:t xml:space="preserve"> </w:t>
      </w:r>
      <w:r w:rsidR="00442017">
        <w:rPr>
          <w:rFonts w:ascii="Calibri" w:hAnsi="Calibri"/>
          <w:i/>
          <w:sz w:val="24"/>
          <w:szCs w:val="24"/>
        </w:rPr>
        <w:t xml:space="preserve">/water </w:t>
      </w:r>
      <w:r w:rsidRPr="00D662AB">
        <w:rPr>
          <w:rFonts w:ascii="Calibri" w:hAnsi="Calibri"/>
          <w:i/>
          <w:sz w:val="24"/>
          <w:szCs w:val="24"/>
        </w:rPr>
        <w:t>interface at a concentration of 3</w:t>
      </w:r>
      <w:r>
        <w:rPr>
          <w:rFonts w:ascii="Calibri" w:hAnsi="Calibri"/>
          <w:i/>
          <w:sz w:val="24"/>
          <w:szCs w:val="24"/>
        </w:rPr>
        <w:t xml:space="preserve"> </w:t>
      </w:r>
      <w:r w:rsidRPr="00D662AB">
        <w:rPr>
          <w:rFonts w:ascii="Calibri" w:hAnsi="Calibri"/>
          <w:i/>
          <w:sz w:val="24"/>
          <w:szCs w:val="24"/>
        </w:rPr>
        <w:t>mg/ml</w:t>
      </w:r>
      <w:r w:rsidR="00E57C45">
        <w:rPr>
          <w:rFonts w:ascii="Calibri" w:hAnsi="Calibri"/>
          <w: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1756"/>
        <w:gridCol w:w="1505"/>
        <w:gridCol w:w="1472"/>
        <w:gridCol w:w="1045"/>
        <w:gridCol w:w="62"/>
        <w:gridCol w:w="896"/>
      </w:tblGrid>
      <w:tr w:rsidR="009849B8" w:rsidRPr="00724204" w14:paraId="59858EBD" w14:textId="77777777" w:rsidTr="00DB3205">
        <w:trPr>
          <w:trHeight w:val="398"/>
          <w:jc w:val="center"/>
        </w:trPr>
        <w:tc>
          <w:tcPr>
            <w:tcW w:w="675" w:type="dxa"/>
            <w:vMerge w:val="restart"/>
            <w:tcBorders>
              <w:top w:val="single" w:sz="4" w:space="0" w:color="auto"/>
            </w:tcBorders>
          </w:tcPr>
          <w:p w14:paraId="082FBEF7" w14:textId="77777777" w:rsidR="009849B8" w:rsidRPr="00724204" w:rsidRDefault="009849B8" w:rsidP="00AC5CEF">
            <w:pPr>
              <w:rPr>
                <w:rFonts w:ascii="Calibri" w:hAnsi="Calibri"/>
              </w:rPr>
            </w:pPr>
            <w:r w:rsidRPr="00724204">
              <w:rPr>
                <w:rFonts w:ascii="Calibri" w:hAnsi="Calibri"/>
              </w:rPr>
              <w:t xml:space="preserve">pH </w:t>
            </w:r>
          </w:p>
        </w:tc>
        <w:tc>
          <w:tcPr>
            <w:tcW w:w="1756" w:type="dxa"/>
            <w:vMerge w:val="restart"/>
            <w:tcBorders>
              <w:top w:val="single" w:sz="4" w:space="0" w:color="auto"/>
            </w:tcBorders>
          </w:tcPr>
          <w:p w14:paraId="2ABDC4B3" w14:textId="77777777" w:rsidR="009849B8" w:rsidRPr="00724204" w:rsidRDefault="009849B8" w:rsidP="00AC5CEF">
            <w:pPr>
              <w:rPr>
                <w:rFonts w:ascii="Calibri" w:hAnsi="Calibri"/>
              </w:rPr>
            </w:pPr>
            <w:r w:rsidRPr="00724204">
              <w:rPr>
                <w:rFonts w:ascii="Calibri" w:hAnsi="Calibri"/>
              </w:rPr>
              <w:t xml:space="preserve">Layer thickness </w:t>
            </w:r>
          </w:p>
          <w:p w14:paraId="4D2FDEFE" w14:textId="77777777" w:rsidR="009849B8" w:rsidRPr="00724204" w:rsidRDefault="009849B8" w:rsidP="00AC5CEF">
            <w:pPr>
              <w:rPr>
                <w:rFonts w:ascii="Calibri" w:hAnsi="Calibri"/>
              </w:rPr>
            </w:pPr>
            <w:r w:rsidRPr="00724204">
              <w:rPr>
                <w:rFonts w:ascii="Calibri" w:hAnsi="Calibri"/>
                <w:sz w:val="18"/>
              </w:rPr>
              <w:t>(±2 Å)</w:t>
            </w:r>
          </w:p>
        </w:tc>
        <w:tc>
          <w:tcPr>
            <w:tcW w:w="1505" w:type="dxa"/>
            <w:vMerge w:val="restart"/>
            <w:tcBorders>
              <w:top w:val="single" w:sz="4" w:space="0" w:color="auto"/>
            </w:tcBorders>
          </w:tcPr>
          <w:p w14:paraId="408A998E" w14:textId="77777777" w:rsidR="009849B8" w:rsidRPr="00724204" w:rsidRDefault="009849B8" w:rsidP="00AC5CEF">
            <w:pPr>
              <w:rPr>
                <w:rFonts w:ascii="Calibri" w:hAnsi="Calibri"/>
              </w:rPr>
            </w:pPr>
            <w:r w:rsidRPr="00724204">
              <w:rPr>
                <w:rFonts w:ascii="Calibri" w:hAnsi="Calibri"/>
              </w:rPr>
              <w:t xml:space="preserve">SLD </w:t>
            </w:r>
          </w:p>
          <w:p w14:paraId="2031A9EA" w14:textId="45DD4C5F" w:rsidR="009849B8" w:rsidRPr="00724204" w:rsidRDefault="009849B8" w:rsidP="00AC5CEF">
            <w:pPr>
              <w:rPr>
                <w:rFonts w:ascii="Calibri" w:hAnsi="Calibri"/>
              </w:rPr>
            </w:pPr>
            <w:r w:rsidRPr="00724204">
              <w:rPr>
                <w:rFonts w:ascii="Calibri" w:hAnsi="Calibri"/>
                <w:sz w:val="18"/>
              </w:rPr>
              <w:t>±0.1×10</w:t>
            </w:r>
            <w:r w:rsidRPr="00724204">
              <w:rPr>
                <w:rFonts w:ascii="Calibri" w:hAnsi="Calibri"/>
                <w:sz w:val="18"/>
                <w:vertAlign w:val="superscript"/>
              </w:rPr>
              <w:t>-6</w:t>
            </w:r>
            <w:r w:rsidRPr="00724204">
              <w:rPr>
                <w:rFonts w:ascii="Calibri" w:hAnsi="Calibri"/>
                <w:sz w:val="20"/>
              </w:rPr>
              <w:t xml:space="preserve"> Å</w:t>
            </w:r>
            <w:r w:rsidRPr="00724204">
              <w:rPr>
                <w:rFonts w:ascii="Calibri" w:hAnsi="Calibri"/>
                <w:sz w:val="20"/>
                <w:vertAlign w:val="superscript"/>
              </w:rPr>
              <w:t>-2</w:t>
            </w:r>
          </w:p>
        </w:tc>
        <w:tc>
          <w:tcPr>
            <w:tcW w:w="1472" w:type="dxa"/>
            <w:vMerge w:val="restart"/>
            <w:tcBorders>
              <w:top w:val="single" w:sz="4" w:space="0" w:color="auto"/>
            </w:tcBorders>
          </w:tcPr>
          <w:p w14:paraId="2C503ADE" w14:textId="77777777" w:rsidR="009849B8" w:rsidRPr="00724204" w:rsidRDefault="009849B8" w:rsidP="00AC5CEF">
            <w:pPr>
              <w:rPr>
                <w:rFonts w:ascii="Calibri" w:hAnsi="Calibri"/>
              </w:rPr>
            </w:pPr>
            <w:r w:rsidRPr="00724204">
              <w:rPr>
                <w:rFonts w:ascii="Calibri" w:hAnsi="Calibri"/>
              </w:rPr>
              <w:t xml:space="preserve">Volume fraction </w:t>
            </w:r>
          </w:p>
          <w:p w14:paraId="1CEF2DB8" w14:textId="77777777" w:rsidR="009849B8" w:rsidRPr="00724204" w:rsidRDefault="009849B8" w:rsidP="00AC5CEF">
            <w:pPr>
              <w:rPr>
                <w:rFonts w:ascii="Calibri" w:hAnsi="Calibri"/>
              </w:rPr>
            </w:pPr>
            <w:r w:rsidRPr="00724204">
              <w:rPr>
                <w:rFonts w:ascii="Calibri" w:hAnsi="Calibri"/>
                <w:sz w:val="18"/>
              </w:rPr>
              <w:t>±0.005</w:t>
            </w:r>
          </w:p>
        </w:tc>
        <w:tc>
          <w:tcPr>
            <w:tcW w:w="2003" w:type="dxa"/>
            <w:gridSpan w:val="3"/>
            <w:tcBorders>
              <w:top w:val="single" w:sz="4" w:space="0" w:color="auto"/>
              <w:bottom w:val="single" w:sz="4" w:space="0" w:color="auto"/>
            </w:tcBorders>
          </w:tcPr>
          <w:p w14:paraId="7117BA66" w14:textId="1D91EA40" w:rsidR="009849B8" w:rsidRPr="00724204" w:rsidRDefault="009849B8" w:rsidP="00DB3205">
            <w:pPr>
              <w:jc w:val="center"/>
              <w:rPr>
                <w:rFonts w:ascii="Calibri" w:hAnsi="Calibri"/>
              </w:rPr>
            </w:pPr>
            <w:r w:rsidRPr="00724204">
              <w:rPr>
                <w:rFonts w:ascii="Calibri" w:hAnsi="Calibri"/>
              </w:rPr>
              <w:t>Surface Excess</w:t>
            </w:r>
          </w:p>
          <w:p w14:paraId="0995F931" w14:textId="2294905B" w:rsidR="009849B8" w:rsidRPr="00724204" w:rsidRDefault="009849B8" w:rsidP="00DB3205">
            <w:pPr>
              <w:jc w:val="center"/>
              <w:rPr>
                <w:rFonts w:ascii="Calibri" w:hAnsi="Calibri"/>
              </w:rPr>
            </w:pPr>
            <w:r w:rsidRPr="00724204">
              <w:rPr>
                <w:rFonts w:ascii="Calibri" w:hAnsi="Calibri"/>
                <w:sz w:val="18"/>
              </w:rPr>
              <w:t>±0.1 mg/m</w:t>
            </w:r>
            <w:r w:rsidRPr="00724204">
              <w:rPr>
                <w:rFonts w:ascii="Calibri" w:hAnsi="Calibri"/>
                <w:sz w:val="18"/>
                <w:vertAlign w:val="superscript"/>
              </w:rPr>
              <w:t>2</w:t>
            </w:r>
          </w:p>
        </w:tc>
      </w:tr>
      <w:tr w:rsidR="009849B8" w:rsidRPr="00724204" w14:paraId="59A40A14" w14:textId="77777777" w:rsidTr="00DB3205">
        <w:trPr>
          <w:trHeight w:val="397"/>
          <w:jc w:val="center"/>
        </w:trPr>
        <w:tc>
          <w:tcPr>
            <w:tcW w:w="675" w:type="dxa"/>
            <w:vMerge/>
            <w:tcBorders>
              <w:bottom w:val="single" w:sz="4" w:space="0" w:color="auto"/>
            </w:tcBorders>
          </w:tcPr>
          <w:p w14:paraId="5ED0A040" w14:textId="77777777" w:rsidR="009849B8" w:rsidRPr="00724204" w:rsidRDefault="009849B8" w:rsidP="00AC5CEF">
            <w:pPr>
              <w:rPr>
                <w:rFonts w:ascii="Calibri" w:hAnsi="Calibri"/>
              </w:rPr>
            </w:pPr>
          </w:p>
        </w:tc>
        <w:tc>
          <w:tcPr>
            <w:tcW w:w="1756" w:type="dxa"/>
            <w:vMerge/>
            <w:tcBorders>
              <w:bottom w:val="single" w:sz="4" w:space="0" w:color="auto"/>
            </w:tcBorders>
          </w:tcPr>
          <w:p w14:paraId="04A0A40D" w14:textId="77777777" w:rsidR="009849B8" w:rsidRPr="00724204" w:rsidRDefault="009849B8" w:rsidP="00AC5CEF">
            <w:pPr>
              <w:rPr>
                <w:rFonts w:ascii="Calibri" w:hAnsi="Calibri"/>
              </w:rPr>
            </w:pPr>
          </w:p>
        </w:tc>
        <w:tc>
          <w:tcPr>
            <w:tcW w:w="1505" w:type="dxa"/>
            <w:vMerge/>
            <w:tcBorders>
              <w:bottom w:val="single" w:sz="4" w:space="0" w:color="auto"/>
            </w:tcBorders>
          </w:tcPr>
          <w:p w14:paraId="21C24750" w14:textId="77777777" w:rsidR="009849B8" w:rsidRPr="00724204" w:rsidRDefault="009849B8" w:rsidP="00AC5CEF">
            <w:pPr>
              <w:rPr>
                <w:rFonts w:ascii="Calibri" w:hAnsi="Calibri"/>
              </w:rPr>
            </w:pPr>
          </w:p>
        </w:tc>
        <w:tc>
          <w:tcPr>
            <w:tcW w:w="1472" w:type="dxa"/>
            <w:vMerge/>
            <w:tcBorders>
              <w:bottom w:val="single" w:sz="4" w:space="0" w:color="auto"/>
            </w:tcBorders>
          </w:tcPr>
          <w:p w14:paraId="35369191" w14:textId="77777777" w:rsidR="009849B8" w:rsidRPr="00724204" w:rsidRDefault="009849B8" w:rsidP="00AC5CEF">
            <w:pPr>
              <w:rPr>
                <w:rFonts w:ascii="Calibri" w:hAnsi="Calibri"/>
              </w:rPr>
            </w:pPr>
          </w:p>
        </w:tc>
        <w:tc>
          <w:tcPr>
            <w:tcW w:w="1045" w:type="dxa"/>
            <w:tcBorders>
              <w:top w:val="single" w:sz="4" w:space="0" w:color="auto"/>
            </w:tcBorders>
          </w:tcPr>
          <w:p w14:paraId="0CDD5863" w14:textId="3872AF7D" w:rsidR="009849B8" w:rsidRPr="00724204" w:rsidRDefault="009849B8" w:rsidP="00DB3205">
            <w:pPr>
              <w:jc w:val="center"/>
              <w:rPr>
                <w:rFonts w:ascii="Calibri" w:hAnsi="Calibri"/>
              </w:rPr>
            </w:pPr>
            <w:r w:rsidRPr="00724204">
              <w:rPr>
                <w:rFonts w:ascii="Calibri" w:hAnsi="Calibri"/>
              </w:rPr>
              <w:t>NR</w:t>
            </w:r>
          </w:p>
        </w:tc>
        <w:tc>
          <w:tcPr>
            <w:tcW w:w="958" w:type="dxa"/>
            <w:gridSpan w:val="2"/>
            <w:tcBorders>
              <w:top w:val="single" w:sz="4" w:space="0" w:color="auto"/>
            </w:tcBorders>
          </w:tcPr>
          <w:p w14:paraId="097B48C9" w14:textId="52EDAD10" w:rsidR="009849B8" w:rsidRPr="00724204" w:rsidRDefault="00AC5CEF" w:rsidP="00DB3205">
            <w:pPr>
              <w:jc w:val="center"/>
              <w:rPr>
                <w:rFonts w:ascii="Calibri" w:hAnsi="Calibri"/>
              </w:rPr>
            </w:pPr>
            <w:r w:rsidRPr="00724204">
              <w:rPr>
                <w:rFonts w:ascii="Calibri" w:hAnsi="Calibri"/>
              </w:rPr>
              <w:t>SE</w:t>
            </w:r>
          </w:p>
        </w:tc>
      </w:tr>
      <w:tr w:rsidR="00195FEE" w:rsidRPr="00724204" w14:paraId="67997D0E" w14:textId="77777777" w:rsidTr="00DB3205">
        <w:trPr>
          <w:jc w:val="center"/>
        </w:trPr>
        <w:tc>
          <w:tcPr>
            <w:tcW w:w="675" w:type="dxa"/>
            <w:vMerge w:val="restart"/>
            <w:tcBorders>
              <w:top w:val="single" w:sz="4" w:space="0" w:color="auto"/>
            </w:tcBorders>
          </w:tcPr>
          <w:p w14:paraId="73C1BC81" w14:textId="77777777" w:rsidR="00195FEE" w:rsidRPr="00724204" w:rsidRDefault="00195FEE" w:rsidP="00AC5CEF">
            <w:pPr>
              <w:rPr>
                <w:rFonts w:ascii="Calibri" w:hAnsi="Calibri"/>
              </w:rPr>
            </w:pPr>
            <w:r w:rsidRPr="00724204">
              <w:rPr>
                <w:rFonts w:ascii="Calibri" w:hAnsi="Calibri"/>
              </w:rPr>
              <w:t>5</w:t>
            </w:r>
          </w:p>
        </w:tc>
        <w:tc>
          <w:tcPr>
            <w:tcW w:w="1756" w:type="dxa"/>
            <w:tcBorders>
              <w:top w:val="single" w:sz="4" w:space="0" w:color="auto"/>
            </w:tcBorders>
          </w:tcPr>
          <w:p w14:paraId="6A698484" w14:textId="77777777" w:rsidR="00195FEE" w:rsidRPr="00724204" w:rsidRDefault="00195FEE" w:rsidP="00AC5CEF">
            <w:pPr>
              <w:rPr>
                <w:rFonts w:ascii="Calibri" w:hAnsi="Calibri"/>
              </w:rPr>
            </w:pPr>
            <w:r w:rsidRPr="00724204">
              <w:rPr>
                <w:rFonts w:ascii="Calibri" w:hAnsi="Calibri"/>
              </w:rPr>
              <w:t>42</w:t>
            </w:r>
          </w:p>
        </w:tc>
        <w:tc>
          <w:tcPr>
            <w:tcW w:w="1505" w:type="dxa"/>
            <w:tcBorders>
              <w:top w:val="single" w:sz="4" w:space="0" w:color="auto"/>
            </w:tcBorders>
          </w:tcPr>
          <w:p w14:paraId="6D0DAC45" w14:textId="77777777" w:rsidR="00195FEE" w:rsidRPr="00724204" w:rsidRDefault="00195FEE" w:rsidP="00AC5CEF">
            <w:pPr>
              <w:rPr>
                <w:rFonts w:ascii="Calibri" w:hAnsi="Calibri"/>
              </w:rPr>
            </w:pPr>
            <w:r w:rsidRPr="00724204">
              <w:rPr>
                <w:rFonts w:ascii="Calibri" w:hAnsi="Calibri"/>
              </w:rPr>
              <w:t>5.1</w:t>
            </w:r>
          </w:p>
        </w:tc>
        <w:tc>
          <w:tcPr>
            <w:tcW w:w="1472" w:type="dxa"/>
            <w:tcBorders>
              <w:top w:val="single" w:sz="4" w:space="0" w:color="auto"/>
            </w:tcBorders>
          </w:tcPr>
          <w:p w14:paraId="4096B79F" w14:textId="77777777" w:rsidR="00195FEE" w:rsidRPr="00724204" w:rsidRDefault="00195FEE" w:rsidP="00AC5CEF">
            <w:pPr>
              <w:rPr>
                <w:rFonts w:ascii="Calibri" w:hAnsi="Calibri"/>
              </w:rPr>
            </w:pPr>
            <w:r w:rsidRPr="00724204">
              <w:rPr>
                <w:rFonts w:ascii="Calibri" w:hAnsi="Calibri"/>
              </w:rPr>
              <w:t>0.490</w:t>
            </w:r>
          </w:p>
        </w:tc>
        <w:tc>
          <w:tcPr>
            <w:tcW w:w="1107" w:type="dxa"/>
            <w:gridSpan w:val="2"/>
            <w:vMerge w:val="restart"/>
            <w:tcBorders>
              <w:top w:val="single" w:sz="4" w:space="0" w:color="auto"/>
            </w:tcBorders>
          </w:tcPr>
          <w:p w14:paraId="710F1F9B" w14:textId="77777777" w:rsidR="00195FEE" w:rsidRPr="00724204" w:rsidRDefault="0040153E" w:rsidP="00DB3205">
            <w:pPr>
              <w:jc w:val="center"/>
              <w:rPr>
                <w:rFonts w:ascii="Calibri" w:hAnsi="Calibri"/>
              </w:rPr>
            </w:pPr>
            <w:r w:rsidRPr="00724204">
              <w:rPr>
                <w:rFonts w:ascii="Calibri" w:hAnsi="Calibri"/>
              </w:rPr>
              <w:t>3.8</w:t>
            </w:r>
          </w:p>
        </w:tc>
        <w:tc>
          <w:tcPr>
            <w:tcW w:w="896" w:type="dxa"/>
            <w:vMerge w:val="restart"/>
            <w:tcBorders>
              <w:top w:val="single" w:sz="4" w:space="0" w:color="auto"/>
            </w:tcBorders>
          </w:tcPr>
          <w:p w14:paraId="6C3C7D22" w14:textId="77777777" w:rsidR="00195FEE" w:rsidRPr="00724204" w:rsidRDefault="00195FEE" w:rsidP="00DB3205">
            <w:pPr>
              <w:jc w:val="center"/>
              <w:rPr>
                <w:rFonts w:ascii="Calibri" w:hAnsi="Calibri"/>
              </w:rPr>
            </w:pPr>
            <w:r w:rsidRPr="00724204">
              <w:rPr>
                <w:rFonts w:ascii="Calibri" w:hAnsi="Calibri"/>
              </w:rPr>
              <w:t>3.6</w:t>
            </w:r>
          </w:p>
        </w:tc>
      </w:tr>
      <w:tr w:rsidR="00195FEE" w:rsidRPr="00724204" w14:paraId="20EAD8D3" w14:textId="77777777" w:rsidTr="00DB3205">
        <w:trPr>
          <w:jc w:val="center"/>
        </w:trPr>
        <w:tc>
          <w:tcPr>
            <w:tcW w:w="675" w:type="dxa"/>
            <w:vMerge/>
          </w:tcPr>
          <w:p w14:paraId="065F7E19" w14:textId="77777777" w:rsidR="00195FEE" w:rsidRPr="00724204" w:rsidRDefault="00195FEE" w:rsidP="00AC5CEF">
            <w:pPr>
              <w:rPr>
                <w:rFonts w:ascii="Calibri" w:hAnsi="Calibri"/>
              </w:rPr>
            </w:pPr>
          </w:p>
        </w:tc>
        <w:tc>
          <w:tcPr>
            <w:tcW w:w="1756" w:type="dxa"/>
          </w:tcPr>
          <w:p w14:paraId="187529CD" w14:textId="77777777" w:rsidR="00195FEE" w:rsidRPr="00724204" w:rsidRDefault="0040153E" w:rsidP="00AC5CEF">
            <w:pPr>
              <w:rPr>
                <w:rFonts w:ascii="Calibri" w:hAnsi="Calibri"/>
              </w:rPr>
            </w:pPr>
            <w:r w:rsidRPr="00724204">
              <w:rPr>
                <w:rFonts w:ascii="Calibri" w:hAnsi="Calibri"/>
              </w:rPr>
              <w:t>40</w:t>
            </w:r>
          </w:p>
        </w:tc>
        <w:tc>
          <w:tcPr>
            <w:tcW w:w="1505" w:type="dxa"/>
          </w:tcPr>
          <w:p w14:paraId="61D15119" w14:textId="77777777" w:rsidR="00195FEE" w:rsidRPr="00724204" w:rsidRDefault="00195FEE" w:rsidP="00AC5CEF">
            <w:pPr>
              <w:rPr>
                <w:rFonts w:ascii="Calibri" w:hAnsi="Calibri"/>
              </w:rPr>
            </w:pPr>
            <w:r w:rsidRPr="00724204">
              <w:rPr>
                <w:rFonts w:ascii="Calibri" w:hAnsi="Calibri"/>
              </w:rPr>
              <w:t>6.0</w:t>
            </w:r>
          </w:p>
        </w:tc>
        <w:tc>
          <w:tcPr>
            <w:tcW w:w="1472" w:type="dxa"/>
          </w:tcPr>
          <w:p w14:paraId="36210BB1" w14:textId="77777777" w:rsidR="00195FEE" w:rsidRPr="00724204" w:rsidRDefault="000D72A1" w:rsidP="00AC5CEF">
            <w:pPr>
              <w:rPr>
                <w:rFonts w:ascii="Calibri" w:hAnsi="Calibri"/>
              </w:rPr>
            </w:pPr>
            <w:r w:rsidRPr="00724204">
              <w:rPr>
                <w:rFonts w:ascii="Calibri" w:hAnsi="Calibri"/>
              </w:rPr>
              <w:t>0.140</w:t>
            </w:r>
          </w:p>
        </w:tc>
        <w:tc>
          <w:tcPr>
            <w:tcW w:w="1107" w:type="dxa"/>
            <w:gridSpan w:val="2"/>
            <w:vMerge/>
          </w:tcPr>
          <w:p w14:paraId="2CCA5673" w14:textId="77777777" w:rsidR="00195FEE" w:rsidRPr="00724204" w:rsidRDefault="00195FEE" w:rsidP="00DB3205">
            <w:pPr>
              <w:jc w:val="center"/>
              <w:rPr>
                <w:rFonts w:ascii="Calibri" w:hAnsi="Calibri"/>
              </w:rPr>
            </w:pPr>
          </w:p>
        </w:tc>
        <w:tc>
          <w:tcPr>
            <w:tcW w:w="896" w:type="dxa"/>
            <w:vMerge/>
          </w:tcPr>
          <w:p w14:paraId="696348C0" w14:textId="77777777" w:rsidR="00195FEE" w:rsidRPr="00724204" w:rsidRDefault="00195FEE" w:rsidP="00DB3205">
            <w:pPr>
              <w:jc w:val="center"/>
              <w:rPr>
                <w:rFonts w:ascii="Calibri" w:hAnsi="Calibri"/>
              </w:rPr>
            </w:pPr>
          </w:p>
        </w:tc>
      </w:tr>
      <w:tr w:rsidR="00E468ED" w:rsidRPr="00724204" w14:paraId="63931391" w14:textId="77777777" w:rsidTr="00DB3205">
        <w:trPr>
          <w:jc w:val="center"/>
        </w:trPr>
        <w:tc>
          <w:tcPr>
            <w:tcW w:w="675" w:type="dxa"/>
            <w:vMerge w:val="restart"/>
          </w:tcPr>
          <w:p w14:paraId="6C8CDFC8" w14:textId="77777777" w:rsidR="00E468ED" w:rsidRPr="00724204" w:rsidRDefault="00E468ED" w:rsidP="00AC5CEF">
            <w:pPr>
              <w:rPr>
                <w:rFonts w:ascii="Calibri" w:hAnsi="Calibri"/>
              </w:rPr>
            </w:pPr>
            <w:r w:rsidRPr="00724204">
              <w:rPr>
                <w:rFonts w:ascii="Calibri" w:hAnsi="Calibri"/>
              </w:rPr>
              <w:t>7</w:t>
            </w:r>
          </w:p>
        </w:tc>
        <w:tc>
          <w:tcPr>
            <w:tcW w:w="1756" w:type="dxa"/>
          </w:tcPr>
          <w:p w14:paraId="7371E048" w14:textId="77777777" w:rsidR="00E468ED" w:rsidRPr="00724204" w:rsidRDefault="00E468ED" w:rsidP="00AC5CEF">
            <w:pPr>
              <w:rPr>
                <w:rFonts w:ascii="Calibri" w:hAnsi="Calibri"/>
              </w:rPr>
            </w:pPr>
            <w:r w:rsidRPr="00724204">
              <w:rPr>
                <w:rFonts w:ascii="Calibri" w:hAnsi="Calibri"/>
              </w:rPr>
              <w:t>37</w:t>
            </w:r>
          </w:p>
        </w:tc>
        <w:tc>
          <w:tcPr>
            <w:tcW w:w="1505" w:type="dxa"/>
          </w:tcPr>
          <w:p w14:paraId="72B62842" w14:textId="77777777" w:rsidR="00E468ED" w:rsidRPr="00724204" w:rsidRDefault="00E468ED" w:rsidP="00AC5CEF">
            <w:pPr>
              <w:rPr>
                <w:rFonts w:ascii="Calibri" w:hAnsi="Calibri"/>
              </w:rPr>
            </w:pPr>
            <w:r w:rsidRPr="00724204">
              <w:rPr>
                <w:rFonts w:ascii="Calibri" w:hAnsi="Calibri"/>
              </w:rPr>
              <w:t>5.2</w:t>
            </w:r>
          </w:p>
        </w:tc>
        <w:tc>
          <w:tcPr>
            <w:tcW w:w="1472" w:type="dxa"/>
          </w:tcPr>
          <w:p w14:paraId="513360CA" w14:textId="77777777" w:rsidR="00E468ED" w:rsidRPr="00724204" w:rsidRDefault="00E468ED" w:rsidP="00AC5CEF">
            <w:pPr>
              <w:rPr>
                <w:rFonts w:ascii="Calibri" w:hAnsi="Calibri"/>
              </w:rPr>
            </w:pPr>
            <w:r w:rsidRPr="00724204">
              <w:rPr>
                <w:rFonts w:ascii="Calibri" w:hAnsi="Calibri"/>
              </w:rPr>
              <w:t>0.450</w:t>
            </w:r>
          </w:p>
        </w:tc>
        <w:tc>
          <w:tcPr>
            <w:tcW w:w="1107" w:type="dxa"/>
            <w:gridSpan w:val="2"/>
            <w:vMerge w:val="restart"/>
          </w:tcPr>
          <w:p w14:paraId="3B15061E" w14:textId="77777777" w:rsidR="00E468ED" w:rsidRPr="00724204" w:rsidRDefault="00E468ED" w:rsidP="00DB3205">
            <w:pPr>
              <w:jc w:val="center"/>
              <w:rPr>
                <w:rFonts w:ascii="Calibri" w:hAnsi="Calibri"/>
              </w:rPr>
            </w:pPr>
            <w:r w:rsidRPr="00724204">
              <w:rPr>
                <w:rFonts w:ascii="Calibri" w:hAnsi="Calibri"/>
              </w:rPr>
              <w:t>3.2</w:t>
            </w:r>
          </w:p>
        </w:tc>
        <w:tc>
          <w:tcPr>
            <w:tcW w:w="896" w:type="dxa"/>
            <w:vMerge w:val="restart"/>
          </w:tcPr>
          <w:p w14:paraId="3098737B" w14:textId="77777777" w:rsidR="00E468ED" w:rsidRPr="00724204" w:rsidRDefault="00E468ED" w:rsidP="00DB3205">
            <w:pPr>
              <w:jc w:val="center"/>
              <w:rPr>
                <w:rFonts w:ascii="Calibri" w:hAnsi="Calibri"/>
              </w:rPr>
            </w:pPr>
            <w:r w:rsidRPr="00724204">
              <w:rPr>
                <w:rFonts w:ascii="Calibri" w:hAnsi="Calibri"/>
              </w:rPr>
              <w:t>3.1</w:t>
            </w:r>
          </w:p>
        </w:tc>
      </w:tr>
      <w:tr w:rsidR="00E468ED" w:rsidRPr="00724204" w14:paraId="635FB122" w14:textId="77777777" w:rsidTr="00DB3205">
        <w:trPr>
          <w:jc w:val="center"/>
        </w:trPr>
        <w:tc>
          <w:tcPr>
            <w:tcW w:w="675" w:type="dxa"/>
            <w:vMerge/>
          </w:tcPr>
          <w:p w14:paraId="1C62925F" w14:textId="77777777" w:rsidR="00E468ED" w:rsidRPr="00724204" w:rsidRDefault="00E468ED" w:rsidP="00AC5CEF">
            <w:pPr>
              <w:rPr>
                <w:rFonts w:ascii="Calibri" w:hAnsi="Calibri"/>
              </w:rPr>
            </w:pPr>
          </w:p>
        </w:tc>
        <w:tc>
          <w:tcPr>
            <w:tcW w:w="1756" w:type="dxa"/>
          </w:tcPr>
          <w:p w14:paraId="0C96012F" w14:textId="77777777" w:rsidR="00E468ED" w:rsidRPr="00724204" w:rsidRDefault="00E468ED" w:rsidP="00AC5CEF">
            <w:pPr>
              <w:rPr>
                <w:rFonts w:ascii="Calibri" w:hAnsi="Calibri"/>
              </w:rPr>
            </w:pPr>
            <w:r w:rsidRPr="00724204">
              <w:rPr>
                <w:rFonts w:ascii="Calibri" w:hAnsi="Calibri"/>
              </w:rPr>
              <w:t>40</w:t>
            </w:r>
          </w:p>
        </w:tc>
        <w:tc>
          <w:tcPr>
            <w:tcW w:w="1505" w:type="dxa"/>
          </w:tcPr>
          <w:p w14:paraId="71B8242A" w14:textId="77777777" w:rsidR="00E468ED" w:rsidRPr="00724204" w:rsidRDefault="00E468ED" w:rsidP="00AC5CEF">
            <w:pPr>
              <w:rPr>
                <w:rFonts w:ascii="Calibri" w:hAnsi="Calibri"/>
              </w:rPr>
            </w:pPr>
            <w:r w:rsidRPr="00724204">
              <w:rPr>
                <w:rFonts w:ascii="Calibri" w:hAnsi="Calibri"/>
              </w:rPr>
              <w:t>6.0</w:t>
            </w:r>
          </w:p>
        </w:tc>
        <w:tc>
          <w:tcPr>
            <w:tcW w:w="1472" w:type="dxa"/>
          </w:tcPr>
          <w:p w14:paraId="40505306" w14:textId="77777777" w:rsidR="00E468ED" w:rsidRPr="00724204" w:rsidRDefault="00E468ED" w:rsidP="00AC5CEF">
            <w:pPr>
              <w:rPr>
                <w:rFonts w:ascii="Calibri" w:hAnsi="Calibri"/>
              </w:rPr>
            </w:pPr>
            <w:r w:rsidRPr="00724204">
              <w:rPr>
                <w:rFonts w:ascii="Calibri" w:hAnsi="Calibri"/>
              </w:rPr>
              <w:t>0.140</w:t>
            </w:r>
          </w:p>
        </w:tc>
        <w:tc>
          <w:tcPr>
            <w:tcW w:w="1107" w:type="dxa"/>
            <w:gridSpan w:val="2"/>
            <w:vMerge/>
          </w:tcPr>
          <w:p w14:paraId="648DD915" w14:textId="77777777" w:rsidR="00E468ED" w:rsidRPr="00724204" w:rsidRDefault="00E468ED" w:rsidP="00DB3205">
            <w:pPr>
              <w:jc w:val="center"/>
              <w:rPr>
                <w:rFonts w:ascii="Calibri" w:hAnsi="Calibri"/>
              </w:rPr>
            </w:pPr>
          </w:p>
        </w:tc>
        <w:tc>
          <w:tcPr>
            <w:tcW w:w="896" w:type="dxa"/>
            <w:vMerge/>
          </w:tcPr>
          <w:p w14:paraId="30CDD48B" w14:textId="77777777" w:rsidR="00E468ED" w:rsidRPr="00724204" w:rsidRDefault="00E468ED" w:rsidP="00DB3205">
            <w:pPr>
              <w:jc w:val="center"/>
              <w:rPr>
                <w:rFonts w:ascii="Calibri" w:hAnsi="Calibri"/>
              </w:rPr>
            </w:pPr>
          </w:p>
        </w:tc>
      </w:tr>
      <w:tr w:rsidR="00195FEE" w:rsidRPr="00724204" w14:paraId="48D789B1" w14:textId="77777777" w:rsidTr="00DB3205">
        <w:trPr>
          <w:jc w:val="center"/>
        </w:trPr>
        <w:tc>
          <w:tcPr>
            <w:tcW w:w="675" w:type="dxa"/>
            <w:vMerge w:val="restart"/>
          </w:tcPr>
          <w:p w14:paraId="691B60FB" w14:textId="77777777" w:rsidR="00195FEE" w:rsidRPr="00724204" w:rsidRDefault="00195FEE" w:rsidP="00AC5CEF">
            <w:pPr>
              <w:rPr>
                <w:rFonts w:ascii="Calibri" w:hAnsi="Calibri"/>
              </w:rPr>
            </w:pPr>
            <w:r w:rsidRPr="00724204">
              <w:rPr>
                <w:rFonts w:ascii="Calibri" w:hAnsi="Calibri"/>
              </w:rPr>
              <w:t>9</w:t>
            </w:r>
          </w:p>
        </w:tc>
        <w:tc>
          <w:tcPr>
            <w:tcW w:w="1756" w:type="dxa"/>
          </w:tcPr>
          <w:p w14:paraId="5A647225" w14:textId="77777777" w:rsidR="00195FEE" w:rsidRPr="00724204" w:rsidRDefault="00205E2F" w:rsidP="00AC5CEF">
            <w:pPr>
              <w:rPr>
                <w:rFonts w:ascii="Calibri" w:hAnsi="Calibri"/>
              </w:rPr>
            </w:pPr>
            <w:r w:rsidRPr="00724204">
              <w:rPr>
                <w:rFonts w:ascii="Calibri" w:hAnsi="Calibri"/>
              </w:rPr>
              <w:t>39</w:t>
            </w:r>
          </w:p>
        </w:tc>
        <w:tc>
          <w:tcPr>
            <w:tcW w:w="1505" w:type="dxa"/>
          </w:tcPr>
          <w:p w14:paraId="5A7BE409" w14:textId="77777777" w:rsidR="00195FEE" w:rsidRPr="00724204" w:rsidRDefault="00205E2F" w:rsidP="00AC5CEF">
            <w:pPr>
              <w:rPr>
                <w:rFonts w:ascii="Calibri" w:hAnsi="Calibri"/>
              </w:rPr>
            </w:pPr>
            <w:r w:rsidRPr="00724204">
              <w:rPr>
                <w:rFonts w:ascii="Calibri" w:hAnsi="Calibri"/>
              </w:rPr>
              <w:t>5.5</w:t>
            </w:r>
          </w:p>
        </w:tc>
        <w:tc>
          <w:tcPr>
            <w:tcW w:w="1472" w:type="dxa"/>
          </w:tcPr>
          <w:p w14:paraId="5DE80B01" w14:textId="77777777" w:rsidR="00195FEE" w:rsidRPr="00724204" w:rsidRDefault="00205E2F" w:rsidP="00AC5CEF">
            <w:pPr>
              <w:rPr>
                <w:rFonts w:ascii="Calibri" w:hAnsi="Calibri"/>
              </w:rPr>
            </w:pPr>
            <w:r w:rsidRPr="00724204">
              <w:rPr>
                <w:rFonts w:ascii="Calibri" w:hAnsi="Calibri"/>
              </w:rPr>
              <w:t>0.335</w:t>
            </w:r>
          </w:p>
        </w:tc>
        <w:tc>
          <w:tcPr>
            <w:tcW w:w="1107" w:type="dxa"/>
            <w:gridSpan w:val="2"/>
            <w:vMerge w:val="restart"/>
          </w:tcPr>
          <w:p w14:paraId="29FB081F" w14:textId="77777777" w:rsidR="00195FEE" w:rsidRPr="00724204" w:rsidRDefault="00205E2F" w:rsidP="00DB3205">
            <w:pPr>
              <w:jc w:val="center"/>
              <w:rPr>
                <w:rFonts w:ascii="Calibri" w:hAnsi="Calibri"/>
              </w:rPr>
            </w:pPr>
            <w:r w:rsidRPr="00724204">
              <w:rPr>
                <w:rFonts w:ascii="Calibri" w:hAnsi="Calibri"/>
              </w:rPr>
              <w:t>2.3</w:t>
            </w:r>
          </w:p>
        </w:tc>
        <w:tc>
          <w:tcPr>
            <w:tcW w:w="896" w:type="dxa"/>
            <w:vMerge w:val="restart"/>
          </w:tcPr>
          <w:p w14:paraId="1E73502D" w14:textId="77777777" w:rsidR="00195FEE" w:rsidRPr="00724204" w:rsidRDefault="00195FEE" w:rsidP="00DB3205">
            <w:pPr>
              <w:jc w:val="center"/>
              <w:rPr>
                <w:rFonts w:ascii="Calibri" w:hAnsi="Calibri"/>
              </w:rPr>
            </w:pPr>
            <w:r w:rsidRPr="00724204">
              <w:rPr>
                <w:rFonts w:ascii="Calibri" w:hAnsi="Calibri"/>
              </w:rPr>
              <w:t>2.1</w:t>
            </w:r>
          </w:p>
        </w:tc>
      </w:tr>
      <w:tr w:rsidR="00195FEE" w:rsidRPr="00D662AB" w14:paraId="529EBD83" w14:textId="77777777" w:rsidTr="00DB3205">
        <w:trPr>
          <w:jc w:val="center"/>
        </w:trPr>
        <w:tc>
          <w:tcPr>
            <w:tcW w:w="675" w:type="dxa"/>
            <w:vMerge/>
            <w:tcBorders>
              <w:bottom w:val="single" w:sz="4" w:space="0" w:color="auto"/>
            </w:tcBorders>
          </w:tcPr>
          <w:p w14:paraId="0FCA1FC0" w14:textId="77777777" w:rsidR="00195FEE" w:rsidRPr="00724204" w:rsidRDefault="00195FEE" w:rsidP="00660CC2">
            <w:pPr>
              <w:rPr>
                <w:rFonts w:ascii="Calibri" w:hAnsi="Calibri"/>
              </w:rPr>
            </w:pPr>
          </w:p>
        </w:tc>
        <w:tc>
          <w:tcPr>
            <w:tcW w:w="1756" w:type="dxa"/>
            <w:tcBorders>
              <w:bottom w:val="single" w:sz="4" w:space="0" w:color="auto"/>
            </w:tcBorders>
          </w:tcPr>
          <w:p w14:paraId="5830B10F" w14:textId="77777777" w:rsidR="00195FEE" w:rsidRPr="00724204" w:rsidRDefault="00205E2F" w:rsidP="00660CC2">
            <w:pPr>
              <w:rPr>
                <w:rFonts w:ascii="Calibri" w:hAnsi="Calibri"/>
              </w:rPr>
            </w:pPr>
            <w:r w:rsidRPr="00724204">
              <w:rPr>
                <w:rFonts w:ascii="Calibri" w:hAnsi="Calibri"/>
              </w:rPr>
              <w:t>42</w:t>
            </w:r>
          </w:p>
        </w:tc>
        <w:tc>
          <w:tcPr>
            <w:tcW w:w="1505" w:type="dxa"/>
            <w:tcBorders>
              <w:bottom w:val="single" w:sz="4" w:space="0" w:color="auto"/>
            </w:tcBorders>
          </w:tcPr>
          <w:p w14:paraId="5F058203" w14:textId="77777777" w:rsidR="00195FEE" w:rsidRPr="00724204" w:rsidRDefault="00205E2F" w:rsidP="00660CC2">
            <w:pPr>
              <w:rPr>
                <w:rFonts w:ascii="Calibri" w:hAnsi="Calibri"/>
              </w:rPr>
            </w:pPr>
            <w:r w:rsidRPr="00724204">
              <w:rPr>
                <w:rFonts w:ascii="Calibri" w:hAnsi="Calibri"/>
              </w:rPr>
              <w:t>6.2</w:t>
            </w:r>
          </w:p>
        </w:tc>
        <w:tc>
          <w:tcPr>
            <w:tcW w:w="1472" w:type="dxa"/>
            <w:tcBorders>
              <w:bottom w:val="single" w:sz="4" w:space="0" w:color="auto"/>
            </w:tcBorders>
          </w:tcPr>
          <w:p w14:paraId="715986B4" w14:textId="77777777" w:rsidR="00195FEE" w:rsidRPr="00D662AB" w:rsidRDefault="00205E2F" w:rsidP="00660CC2">
            <w:pPr>
              <w:rPr>
                <w:rFonts w:ascii="Calibri" w:hAnsi="Calibri"/>
              </w:rPr>
            </w:pPr>
            <w:r w:rsidRPr="00724204">
              <w:rPr>
                <w:rFonts w:ascii="Calibri" w:hAnsi="Calibri"/>
              </w:rPr>
              <w:t>0.060</w:t>
            </w:r>
          </w:p>
        </w:tc>
        <w:tc>
          <w:tcPr>
            <w:tcW w:w="1107" w:type="dxa"/>
            <w:gridSpan w:val="2"/>
            <w:vMerge/>
            <w:tcBorders>
              <w:bottom w:val="single" w:sz="4" w:space="0" w:color="auto"/>
            </w:tcBorders>
          </w:tcPr>
          <w:p w14:paraId="12918A86" w14:textId="77777777" w:rsidR="00195FEE" w:rsidRPr="00D662AB" w:rsidRDefault="00195FEE" w:rsidP="00660CC2">
            <w:pPr>
              <w:rPr>
                <w:rFonts w:ascii="Calibri" w:hAnsi="Calibri"/>
              </w:rPr>
            </w:pPr>
          </w:p>
        </w:tc>
        <w:tc>
          <w:tcPr>
            <w:tcW w:w="896" w:type="dxa"/>
            <w:vMerge/>
            <w:tcBorders>
              <w:bottom w:val="single" w:sz="4" w:space="0" w:color="auto"/>
            </w:tcBorders>
          </w:tcPr>
          <w:p w14:paraId="747BF624" w14:textId="77777777" w:rsidR="00195FEE" w:rsidRPr="00D662AB" w:rsidRDefault="00195FEE" w:rsidP="00660CC2">
            <w:pPr>
              <w:rPr>
                <w:rFonts w:ascii="Calibri" w:hAnsi="Calibri"/>
              </w:rPr>
            </w:pPr>
          </w:p>
        </w:tc>
      </w:tr>
    </w:tbl>
    <w:p w14:paraId="2ED91CF0" w14:textId="77777777" w:rsidR="00F61EDF" w:rsidRPr="00D662AB" w:rsidRDefault="00F61EDF" w:rsidP="00F61EDF">
      <w:pPr>
        <w:rPr>
          <w:rFonts w:ascii="Calibri" w:hAnsi="Calibri"/>
        </w:rPr>
      </w:pPr>
    </w:p>
    <w:p w14:paraId="5A37EE90" w14:textId="2DFF16AB" w:rsidR="00F3291E" w:rsidRDefault="008227A8" w:rsidP="00531BB5">
      <w:pPr>
        <w:pStyle w:val="Heading2"/>
        <w:numPr>
          <w:ilvl w:val="0"/>
          <w:numId w:val="4"/>
        </w:numPr>
      </w:pPr>
      <w:r>
        <w:t xml:space="preserve">Increasing the </w:t>
      </w:r>
      <w:r w:rsidR="00EB2198">
        <w:t xml:space="preserve">Ionic Strength </w:t>
      </w:r>
      <w:r>
        <w:t>reduces the</w:t>
      </w:r>
      <w:r w:rsidR="00EB2198">
        <w:t xml:space="preserve"> Adsorption of </w:t>
      </w:r>
      <w:r w:rsidR="007A7C7A">
        <w:t>RSF</w:t>
      </w:r>
      <w:r w:rsidR="00EB2198">
        <w:t xml:space="preserve"> at the SiO</w:t>
      </w:r>
      <w:r w:rsidR="00EB2198" w:rsidRPr="00EB2198">
        <w:rPr>
          <w:vertAlign w:val="subscript"/>
        </w:rPr>
        <w:t>2</w:t>
      </w:r>
      <w:r w:rsidR="00EB2198">
        <w:t xml:space="preserve">/Water Interface. </w:t>
      </w:r>
    </w:p>
    <w:p w14:paraId="2EC8002D" w14:textId="4C8F65DF" w:rsidR="00F61EDF" w:rsidRPr="00EB2198" w:rsidRDefault="00EB2198" w:rsidP="009B73CF">
      <w:pPr>
        <w:jc w:val="both"/>
        <w:rPr>
          <w:rFonts w:ascii="Calibri" w:hAnsi="Calibri"/>
          <w:sz w:val="24"/>
        </w:rPr>
      </w:pPr>
      <w:r>
        <w:rPr>
          <w:rFonts w:ascii="Calibri" w:hAnsi="Calibri"/>
          <w:sz w:val="24"/>
        </w:rPr>
        <w:t>To study the effect of solu</w:t>
      </w:r>
      <w:r w:rsidR="0099368D">
        <w:rPr>
          <w:rFonts w:ascii="Calibri" w:hAnsi="Calibri"/>
          <w:sz w:val="24"/>
        </w:rPr>
        <w:t>tion ionic strength on the adsor</w:t>
      </w:r>
      <w:r>
        <w:rPr>
          <w:rFonts w:ascii="Calibri" w:hAnsi="Calibri"/>
          <w:sz w:val="24"/>
        </w:rPr>
        <w:t xml:space="preserve">ption of </w:t>
      </w:r>
      <w:r w:rsidR="007A7C7A">
        <w:rPr>
          <w:rFonts w:ascii="Calibri" w:hAnsi="Calibri"/>
          <w:sz w:val="24"/>
        </w:rPr>
        <w:t>RSF</w:t>
      </w:r>
      <w:r w:rsidR="005C1321">
        <w:rPr>
          <w:rFonts w:ascii="Calibri" w:hAnsi="Calibri"/>
          <w:sz w:val="24"/>
        </w:rPr>
        <w:t xml:space="preserve"> at the SiO</w:t>
      </w:r>
      <w:r w:rsidR="005C1321">
        <w:rPr>
          <w:rFonts w:ascii="Calibri" w:hAnsi="Calibri"/>
          <w:sz w:val="24"/>
          <w:vertAlign w:val="subscript"/>
        </w:rPr>
        <w:t>2</w:t>
      </w:r>
      <w:r w:rsidR="005C1321">
        <w:rPr>
          <w:rFonts w:ascii="Calibri" w:hAnsi="Calibri"/>
          <w:sz w:val="24"/>
        </w:rPr>
        <w:t xml:space="preserve">/water interface, NaCl was added to </w:t>
      </w:r>
      <w:r w:rsidR="007A7C7A">
        <w:rPr>
          <w:rFonts w:ascii="Calibri" w:hAnsi="Calibri"/>
          <w:sz w:val="24"/>
        </w:rPr>
        <w:t>RSF</w:t>
      </w:r>
      <w:r w:rsidR="005C1321">
        <w:rPr>
          <w:rFonts w:ascii="Calibri" w:hAnsi="Calibri"/>
          <w:sz w:val="24"/>
        </w:rPr>
        <w:t xml:space="preserve"> solutions of 3 mg/ml and studied by ellipsometer and neutron reflection. Figure 4A shows the r</w:t>
      </w:r>
      <w:r w:rsidR="00F04406">
        <w:rPr>
          <w:rFonts w:ascii="Calibri" w:hAnsi="Calibri"/>
          <w:sz w:val="24"/>
        </w:rPr>
        <w:t>educed ability for adsorption by</w:t>
      </w:r>
      <w:r w:rsidR="005C1321">
        <w:rPr>
          <w:rFonts w:ascii="Calibri" w:hAnsi="Calibri"/>
          <w:sz w:val="24"/>
        </w:rPr>
        <w:t xml:space="preserve"> </w:t>
      </w:r>
      <w:r w:rsidR="007A7C7A">
        <w:rPr>
          <w:rFonts w:ascii="Calibri" w:hAnsi="Calibri"/>
          <w:sz w:val="24"/>
        </w:rPr>
        <w:t>RSF</w:t>
      </w:r>
      <w:r w:rsidR="00D41D73">
        <w:rPr>
          <w:rFonts w:ascii="Calibri" w:hAnsi="Calibri"/>
          <w:sz w:val="24"/>
        </w:rPr>
        <w:t xml:space="preserve"> 5-30 kDa</w:t>
      </w:r>
      <w:r w:rsidR="005C1321">
        <w:rPr>
          <w:rFonts w:ascii="Calibri" w:hAnsi="Calibri"/>
          <w:sz w:val="24"/>
        </w:rPr>
        <w:t xml:space="preserve"> with increasing ionic strength. </w:t>
      </w:r>
      <w:r w:rsidR="00D276F9">
        <w:rPr>
          <w:rFonts w:ascii="Calibri" w:hAnsi="Calibri"/>
          <w:sz w:val="24"/>
        </w:rPr>
        <w:t xml:space="preserve">The adsorbed amount was found </w:t>
      </w:r>
      <w:r w:rsidR="00316BDF">
        <w:rPr>
          <w:rFonts w:ascii="Calibri" w:hAnsi="Calibri"/>
          <w:sz w:val="24"/>
        </w:rPr>
        <w:t xml:space="preserve">to be </w:t>
      </w:r>
      <w:r w:rsidR="00D276F9">
        <w:rPr>
          <w:rFonts w:ascii="Calibri" w:hAnsi="Calibri"/>
          <w:sz w:val="24"/>
        </w:rPr>
        <w:t xml:space="preserve">3.1 </w:t>
      </w:r>
      <w:r w:rsidR="00D276F9" w:rsidRPr="004E59CE">
        <w:rPr>
          <w:rFonts w:ascii="Calibri" w:hAnsi="Calibri"/>
          <w:sz w:val="24"/>
        </w:rPr>
        <w:t>mg/m</w:t>
      </w:r>
      <w:r w:rsidR="00D276F9" w:rsidRPr="004E59CE">
        <w:rPr>
          <w:rFonts w:ascii="Calibri" w:hAnsi="Calibri"/>
          <w:sz w:val="24"/>
          <w:vertAlign w:val="superscript"/>
        </w:rPr>
        <w:t xml:space="preserve">2 </w:t>
      </w:r>
      <w:r w:rsidR="00D276F9">
        <w:rPr>
          <w:rFonts w:ascii="Calibri" w:hAnsi="Calibri"/>
          <w:sz w:val="24"/>
        </w:rPr>
        <w:t>at 5</w:t>
      </w:r>
      <w:r w:rsidR="00EC245A">
        <w:rPr>
          <w:rFonts w:ascii="Calibri" w:hAnsi="Calibri"/>
          <w:sz w:val="24"/>
        </w:rPr>
        <w:t xml:space="preserve"> </w:t>
      </w:r>
      <w:r w:rsidR="00D276F9">
        <w:rPr>
          <w:rFonts w:ascii="Calibri" w:hAnsi="Calibri"/>
          <w:sz w:val="24"/>
        </w:rPr>
        <w:t>mM NaCl and gradually reduced to 0.6</w:t>
      </w:r>
      <w:r w:rsidR="00D276F9" w:rsidRPr="00D276F9">
        <w:rPr>
          <w:rFonts w:ascii="Calibri" w:hAnsi="Calibri"/>
          <w:sz w:val="24"/>
        </w:rPr>
        <w:t xml:space="preserve"> </w:t>
      </w:r>
      <w:r w:rsidR="00D276F9" w:rsidRPr="004E59CE">
        <w:rPr>
          <w:rFonts w:ascii="Calibri" w:hAnsi="Calibri"/>
          <w:sz w:val="24"/>
        </w:rPr>
        <w:t>mg/m</w:t>
      </w:r>
      <w:r w:rsidR="00D276F9" w:rsidRPr="004E59CE">
        <w:rPr>
          <w:rFonts w:ascii="Calibri" w:hAnsi="Calibri"/>
          <w:sz w:val="24"/>
          <w:vertAlign w:val="superscript"/>
        </w:rPr>
        <w:t>2</w:t>
      </w:r>
      <w:r w:rsidR="00D276F9">
        <w:rPr>
          <w:rFonts w:ascii="Calibri" w:hAnsi="Calibri"/>
          <w:sz w:val="24"/>
        </w:rPr>
        <w:t xml:space="preserve"> when the ionic strength increased to 500 mM. </w:t>
      </w:r>
      <w:r w:rsidR="00D41D73">
        <w:rPr>
          <w:rFonts w:ascii="Calibri" w:hAnsi="Calibri"/>
          <w:sz w:val="24"/>
        </w:rPr>
        <w:t>Neutron reflection carried out on the absorbed layers reveal</w:t>
      </w:r>
      <w:r w:rsidR="0086047B">
        <w:rPr>
          <w:rFonts w:ascii="Calibri" w:hAnsi="Calibri"/>
          <w:sz w:val="24"/>
        </w:rPr>
        <w:t>ed</w:t>
      </w:r>
      <w:r w:rsidR="00D41D73">
        <w:rPr>
          <w:rFonts w:ascii="Calibri" w:hAnsi="Calibri"/>
          <w:sz w:val="24"/>
        </w:rPr>
        <w:t xml:space="preserve"> a falling SLD in the inner layer</w:t>
      </w:r>
      <w:r w:rsidR="00316BDF">
        <w:rPr>
          <w:rFonts w:ascii="Calibri" w:hAnsi="Calibri"/>
          <w:sz w:val="24"/>
        </w:rPr>
        <w:t>,</w:t>
      </w:r>
      <w:r w:rsidR="00D41D73">
        <w:rPr>
          <w:rFonts w:ascii="Calibri" w:hAnsi="Calibri"/>
          <w:sz w:val="24"/>
        </w:rPr>
        <w:t xml:space="preserve"> </w:t>
      </w:r>
      <w:r w:rsidR="00751546">
        <w:rPr>
          <w:rFonts w:ascii="Calibri" w:hAnsi="Calibri"/>
          <w:sz w:val="24"/>
        </w:rPr>
        <w:t xml:space="preserve">from 5.2 </w:t>
      </w:r>
      <w:r w:rsidR="00751546" w:rsidRPr="000053D8">
        <w:rPr>
          <w:rFonts w:ascii="Calibri" w:hAnsi="Calibri"/>
          <w:sz w:val="24"/>
          <w:szCs w:val="24"/>
        </w:rPr>
        <w:t>×</w:t>
      </w:r>
      <w:r w:rsidR="00751546">
        <w:rPr>
          <w:rFonts w:ascii="Calibri" w:hAnsi="Calibri"/>
          <w:sz w:val="24"/>
          <w:szCs w:val="24"/>
        </w:rPr>
        <w:t xml:space="preserve"> </w:t>
      </w:r>
      <w:r w:rsidR="00751546" w:rsidRPr="000053D8">
        <w:rPr>
          <w:rFonts w:ascii="Calibri" w:hAnsi="Calibri"/>
          <w:sz w:val="24"/>
          <w:szCs w:val="24"/>
        </w:rPr>
        <w:t>10</w:t>
      </w:r>
      <w:r w:rsidR="00751546" w:rsidRPr="000053D8">
        <w:rPr>
          <w:rFonts w:ascii="Calibri" w:hAnsi="Calibri"/>
          <w:sz w:val="24"/>
          <w:szCs w:val="24"/>
          <w:vertAlign w:val="superscript"/>
        </w:rPr>
        <w:t>-6</w:t>
      </w:r>
      <w:r w:rsidR="00751546" w:rsidRPr="000053D8">
        <w:rPr>
          <w:rFonts w:ascii="Calibri" w:hAnsi="Calibri"/>
          <w:sz w:val="24"/>
          <w:szCs w:val="24"/>
        </w:rPr>
        <w:t xml:space="preserve"> Å</w:t>
      </w:r>
      <w:r w:rsidR="00751546" w:rsidRPr="000053D8">
        <w:rPr>
          <w:rFonts w:ascii="Calibri" w:hAnsi="Calibri"/>
          <w:sz w:val="24"/>
          <w:szCs w:val="24"/>
          <w:vertAlign w:val="superscript"/>
        </w:rPr>
        <w:t>-2</w:t>
      </w:r>
      <w:r w:rsidR="00751546" w:rsidRPr="000053D8">
        <w:rPr>
          <w:rFonts w:ascii="Calibri" w:hAnsi="Calibri"/>
          <w:vertAlign w:val="superscript"/>
        </w:rPr>
        <w:t xml:space="preserve"> </w:t>
      </w:r>
      <w:r w:rsidR="00751546">
        <w:rPr>
          <w:rFonts w:ascii="Calibri" w:hAnsi="Calibri"/>
          <w:sz w:val="24"/>
        </w:rPr>
        <w:t xml:space="preserve">(at 5 mM NaCl) to 5.7 </w:t>
      </w:r>
      <w:r w:rsidR="00751546" w:rsidRPr="004E59CE">
        <w:rPr>
          <w:rFonts w:ascii="Calibri" w:hAnsi="Calibri"/>
          <w:sz w:val="24"/>
          <w:szCs w:val="24"/>
        </w:rPr>
        <w:t>×</w:t>
      </w:r>
      <w:r w:rsidR="00751546">
        <w:rPr>
          <w:rFonts w:ascii="Calibri" w:hAnsi="Calibri"/>
          <w:sz w:val="24"/>
          <w:szCs w:val="24"/>
        </w:rPr>
        <w:t xml:space="preserve"> </w:t>
      </w:r>
      <w:r w:rsidR="00751546" w:rsidRPr="004E59CE">
        <w:rPr>
          <w:rFonts w:ascii="Calibri" w:hAnsi="Calibri"/>
          <w:sz w:val="24"/>
          <w:szCs w:val="24"/>
        </w:rPr>
        <w:t>10</w:t>
      </w:r>
      <w:r w:rsidR="00751546" w:rsidRPr="004E59CE">
        <w:rPr>
          <w:rFonts w:ascii="Calibri" w:hAnsi="Calibri"/>
          <w:sz w:val="24"/>
          <w:szCs w:val="24"/>
          <w:vertAlign w:val="superscript"/>
        </w:rPr>
        <w:t>-6</w:t>
      </w:r>
      <w:r w:rsidR="00751546" w:rsidRPr="004E59CE">
        <w:rPr>
          <w:rFonts w:ascii="Calibri" w:hAnsi="Calibri"/>
          <w:sz w:val="24"/>
          <w:szCs w:val="24"/>
        </w:rPr>
        <w:t xml:space="preserve"> Å</w:t>
      </w:r>
      <w:r w:rsidR="00751546" w:rsidRPr="004E59CE">
        <w:rPr>
          <w:rFonts w:ascii="Calibri" w:hAnsi="Calibri"/>
          <w:sz w:val="24"/>
          <w:szCs w:val="24"/>
          <w:vertAlign w:val="superscript"/>
        </w:rPr>
        <w:t>-2</w:t>
      </w:r>
      <w:r w:rsidR="00316BDF">
        <w:rPr>
          <w:rFonts w:ascii="Calibri" w:hAnsi="Calibri"/>
          <w:sz w:val="24"/>
        </w:rPr>
        <w:t xml:space="preserve"> (at 150 mM NaCl),</w:t>
      </w:r>
      <w:r w:rsidR="00751546">
        <w:rPr>
          <w:rFonts w:ascii="Calibri" w:hAnsi="Calibri"/>
          <w:sz w:val="24"/>
        </w:rPr>
        <w:t xml:space="preserve"> </w:t>
      </w:r>
      <w:r w:rsidR="00EC245A">
        <w:rPr>
          <w:rFonts w:ascii="Calibri" w:hAnsi="Calibri"/>
          <w:sz w:val="24"/>
        </w:rPr>
        <w:t xml:space="preserve">and </w:t>
      </w:r>
      <w:r w:rsidR="00D41D73">
        <w:rPr>
          <w:rFonts w:ascii="Calibri" w:hAnsi="Calibri"/>
          <w:sz w:val="24"/>
        </w:rPr>
        <w:t>as ionic strengt</w:t>
      </w:r>
      <w:r w:rsidR="0086047B">
        <w:rPr>
          <w:rFonts w:ascii="Calibri" w:hAnsi="Calibri"/>
          <w:sz w:val="24"/>
        </w:rPr>
        <w:t>h increased</w:t>
      </w:r>
      <w:r w:rsidR="00191BE5">
        <w:rPr>
          <w:rFonts w:ascii="Calibri" w:hAnsi="Calibri"/>
          <w:sz w:val="24"/>
        </w:rPr>
        <w:t xml:space="preserve"> a</w:t>
      </w:r>
      <w:r w:rsidR="0086047B">
        <w:rPr>
          <w:rFonts w:ascii="Calibri" w:hAnsi="Calibri"/>
          <w:sz w:val="24"/>
        </w:rPr>
        <w:t xml:space="preserve"> drop in the layer thickness </w:t>
      </w:r>
      <w:r w:rsidR="00751546">
        <w:rPr>
          <w:rFonts w:ascii="Calibri" w:hAnsi="Calibri"/>
          <w:sz w:val="24"/>
        </w:rPr>
        <w:t xml:space="preserve">(to </w:t>
      </w:r>
      <w:r w:rsidR="00751546">
        <w:rPr>
          <w:rFonts w:ascii="Calibri" w:hAnsi="Calibri"/>
          <w:sz w:val="24"/>
          <w:lang w:eastAsia="zh-CN"/>
        </w:rPr>
        <w:t>40</w:t>
      </w:r>
      <w:r w:rsidR="00751546" w:rsidRPr="009E140C">
        <w:rPr>
          <w:sz w:val="24"/>
        </w:rPr>
        <w:t xml:space="preserve"> </w:t>
      </w:r>
      <w:r w:rsidR="00751546">
        <w:rPr>
          <w:sz w:val="24"/>
        </w:rPr>
        <w:t>Å</w:t>
      </w:r>
      <w:r w:rsidR="00751546">
        <w:rPr>
          <w:rFonts w:ascii="Calibri" w:hAnsi="Calibri"/>
          <w:sz w:val="24"/>
        </w:rPr>
        <w:t xml:space="preserve">) </w:t>
      </w:r>
      <w:r w:rsidR="00191BE5">
        <w:rPr>
          <w:rFonts w:ascii="Calibri" w:hAnsi="Calibri"/>
          <w:sz w:val="24"/>
        </w:rPr>
        <w:t>in the presence of</w:t>
      </w:r>
      <w:r w:rsidR="00D41D73">
        <w:rPr>
          <w:rFonts w:ascii="Calibri" w:hAnsi="Calibri"/>
          <w:sz w:val="24"/>
        </w:rPr>
        <w:t xml:space="preserve"> 500 mM</w:t>
      </w:r>
      <w:r w:rsidR="00E57C45">
        <w:rPr>
          <w:rFonts w:ascii="Calibri" w:hAnsi="Calibri"/>
          <w:sz w:val="24"/>
        </w:rPr>
        <w:t xml:space="preserve"> </w:t>
      </w:r>
      <w:r w:rsidR="00191BE5">
        <w:rPr>
          <w:rFonts w:ascii="Calibri" w:hAnsi="Calibri"/>
          <w:sz w:val="24"/>
        </w:rPr>
        <w:t xml:space="preserve">NaCl, </w:t>
      </w:r>
      <w:r w:rsidR="00E57C45">
        <w:rPr>
          <w:rFonts w:ascii="Calibri" w:hAnsi="Calibri"/>
          <w:sz w:val="24"/>
        </w:rPr>
        <w:t>as shown in Table 3</w:t>
      </w:r>
      <w:r w:rsidR="00D41D73">
        <w:rPr>
          <w:rFonts w:ascii="Calibri" w:hAnsi="Calibri"/>
          <w:sz w:val="24"/>
        </w:rPr>
        <w:t>.</w:t>
      </w:r>
      <w:r w:rsidR="00122D75">
        <w:rPr>
          <w:rFonts w:ascii="Calibri" w:hAnsi="Calibri"/>
          <w:sz w:val="24"/>
        </w:rPr>
        <w:t xml:space="preserve"> As the </w:t>
      </w:r>
      <w:r w:rsidR="00751546">
        <w:rPr>
          <w:rFonts w:ascii="Calibri" w:hAnsi="Calibri"/>
          <w:sz w:val="24"/>
        </w:rPr>
        <w:t xml:space="preserve">ionic </w:t>
      </w:r>
      <w:r w:rsidR="00122D75">
        <w:rPr>
          <w:rFonts w:ascii="Calibri" w:hAnsi="Calibri"/>
          <w:sz w:val="24"/>
        </w:rPr>
        <w:t xml:space="preserve">strength of the </w:t>
      </w:r>
      <w:r w:rsidR="007A7C7A">
        <w:rPr>
          <w:rFonts w:ascii="Calibri" w:hAnsi="Calibri"/>
          <w:sz w:val="24"/>
        </w:rPr>
        <w:t>RSF</w:t>
      </w:r>
      <w:r w:rsidR="00336AC8">
        <w:rPr>
          <w:rFonts w:ascii="Calibri" w:hAnsi="Calibri"/>
          <w:sz w:val="24"/>
        </w:rPr>
        <w:t xml:space="preserve"> </w:t>
      </w:r>
      <w:r w:rsidR="00122D75">
        <w:rPr>
          <w:rFonts w:ascii="Calibri" w:hAnsi="Calibri"/>
          <w:sz w:val="24"/>
        </w:rPr>
        <w:t>s</w:t>
      </w:r>
      <w:r w:rsidR="00474A57">
        <w:rPr>
          <w:rFonts w:ascii="Calibri" w:hAnsi="Calibri"/>
          <w:sz w:val="24"/>
        </w:rPr>
        <w:t>olution was</w:t>
      </w:r>
      <w:r w:rsidR="00122D75">
        <w:rPr>
          <w:rFonts w:ascii="Calibri" w:hAnsi="Calibri"/>
          <w:sz w:val="24"/>
        </w:rPr>
        <w:t xml:space="preserve"> </w:t>
      </w:r>
      <w:r w:rsidR="00122D75">
        <w:rPr>
          <w:rFonts w:ascii="Calibri" w:hAnsi="Calibri"/>
          <w:sz w:val="24"/>
        </w:rPr>
        <w:lastRenderedPageBreak/>
        <w:t xml:space="preserve">increased electrostatic charges </w:t>
      </w:r>
      <w:r w:rsidR="00336AC8">
        <w:rPr>
          <w:rFonts w:ascii="Calibri" w:hAnsi="Calibri"/>
          <w:sz w:val="24"/>
        </w:rPr>
        <w:t>from</w:t>
      </w:r>
      <w:r w:rsidR="00122D75">
        <w:rPr>
          <w:rFonts w:ascii="Calibri" w:hAnsi="Calibri"/>
          <w:sz w:val="24"/>
        </w:rPr>
        <w:t xml:space="preserve"> both peptide and SiO</w:t>
      </w:r>
      <w:r w:rsidR="00122D75" w:rsidRPr="00122D75">
        <w:rPr>
          <w:rFonts w:ascii="Calibri" w:hAnsi="Calibri"/>
          <w:sz w:val="24"/>
          <w:vertAlign w:val="subscript"/>
        </w:rPr>
        <w:t>2</w:t>
      </w:r>
      <w:r w:rsidR="00122D75">
        <w:rPr>
          <w:rFonts w:ascii="Calibri" w:hAnsi="Calibri"/>
          <w:sz w:val="24"/>
        </w:rPr>
        <w:t xml:space="preserve"> surface </w:t>
      </w:r>
      <w:r w:rsidR="00474A57">
        <w:rPr>
          <w:rFonts w:ascii="Calibri" w:hAnsi="Calibri"/>
          <w:sz w:val="24"/>
        </w:rPr>
        <w:t>were</w:t>
      </w:r>
      <w:r w:rsidR="00122D75">
        <w:rPr>
          <w:rFonts w:ascii="Calibri" w:hAnsi="Calibri"/>
          <w:sz w:val="24"/>
        </w:rPr>
        <w:t xml:space="preserve"> inc</w:t>
      </w:r>
      <w:r w:rsidR="00474A57">
        <w:rPr>
          <w:rFonts w:ascii="Calibri" w:hAnsi="Calibri"/>
          <w:sz w:val="24"/>
        </w:rPr>
        <w:t>reasingly screened. This impacted</w:t>
      </w:r>
      <w:r w:rsidR="00122D75">
        <w:rPr>
          <w:rFonts w:ascii="Calibri" w:hAnsi="Calibri"/>
          <w:sz w:val="24"/>
        </w:rPr>
        <w:t xml:space="preserve"> on the adsorbed amount by reducing any possible </w:t>
      </w:r>
      <w:r w:rsidR="00336AC8">
        <w:rPr>
          <w:rFonts w:ascii="Calibri" w:hAnsi="Calibri"/>
          <w:sz w:val="24"/>
        </w:rPr>
        <w:t xml:space="preserve">attractive </w:t>
      </w:r>
      <w:r w:rsidR="00122D75">
        <w:rPr>
          <w:rFonts w:ascii="Calibri" w:hAnsi="Calibri"/>
          <w:sz w:val="24"/>
        </w:rPr>
        <w:t xml:space="preserve">charge </w:t>
      </w:r>
      <w:r w:rsidR="00D62A99">
        <w:rPr>
          <w:rFonts w:ascii="Calibri" w:hAnsi="Calibri"/>
          <w:sz w:val="24"/>
        </w:rPr>
        <w:t>interaction</w:t>
      </w:r>
      <w:r w:rsidR="00122D75">
        <w:rPr>
          <w:rFonts w:ascii="Calibri" w:hAnsi="Calibri"/>
          <w:sz w:val="24"/>
        </w:rPr>
        <w:t xml:space="preserve"> between </w:t>
      </w:r>
      <w:r w:rsidR="007A7C7A">
        <w:rPr>
          <w:rFonts w:ascii="Calibri" w:hAnsi="Calibri"/>
          <w:sz w:val="24"/>
        </w:rPr>
        <w:t>RSF</w:t>
      </w:r>
      <w:r w:rsidR="00122D75">
        <w:rPr>
          <w:rFonts w:ascii="Calibri" w:hAnsi="Calibri"/>
          <w:sz w:val="24"/>
        </w:rPr>
        <w:t xml:space="preserve"> and SiO</w:t>
      </w:r>
      <w:r w:rsidR="00122D75" w:rsidRPr="00122D75">
        <w:rPr>
          <w:rFonts w:ascii="Calibri" w:hAnsi="Calibri"/>
          <w:sz w:val="24"/>
          <w:vertAlign w:val="subscript"/>
        </w:rPr>
        <w:t>2</w:t>
      </w:r>
      <w:r w:rsidR="00474A57" w:rsidRPr="00474A57">
        <w:rPr>
          <w:rFonts w:ascii="Calibri" w:hAnsi="Calibri"/>
          <w:sz w:val="24"/>
        </w:rPr>
        <w:t xml:space="preserve"> surface</w:t>
      </w:r>
      <w:r w:rsidR="00122D75">
        <w:rPr>
          <w:rFonts w:ascii="Calibri" w:hAnsi="Calibri"/>
          <w:sz w:val="24"/>
        </w:rPr>
        <w:t xml:space="preserve"> and most importantly it </w:t>
      </w:r>
      <w:r w:rsidR="00474A57">
        <w:rPr>
          <w:rFonts w:ascii="Calibri" w:hAnsi="Calibri"/>
          <w:sz w:val="24"/>
        </w:rPr>
        <w:t>increased</w:t>
      </w:r>
      <w:r w:rsidR="00122D75">
        <w:rPr>
          <w:rFonts w:ascii="Calibri" w:hAnsi="Calibri"/>
          <w:sz w:val="24"/>
        </w:rPr>
        <w:t xml:space="preserve"> peptide-peptide interactions</w:t>
      </w:r>
      <w:r w:rsidR="00122D75" w:rsidRPr="00122D75">
        <w:rPr>
          <w:rFonts w:ascii="Calibri" w:hAnsi="Calibri"/>
          <w:sz w:val="24"/>
        </w:rPr>
        <w:t xml:space="preserve"> </w:t>
      </w:r>
      <w:r w:rsidR="00DA2DDF">
        <w:rPr>
          <w:rFonts w:ascii="Calibri" w:hAnsi="Calibri"/>
          <w:sz w:val="24"/>
        </w:rPr>
        <w:t xml:space="preserve">in bulk solution </w:t>
      </w:r>
      <w:r w:rsidR="00122D75">
        <w:rPr>
          <w:rFonts w:ascii="Calibri" w:hAnsi="Calibri"/>
          <w:sz w:val="24"/>
        </w:rPr>
        <w:t>by screening repulsive electrostatic like charges</w:t>
      </w:r>
      <w:r w:rsidR="00474A57">
        <w:rPr>
          <w:rFonts w:ascii="Calibri" w:hAnsi="Calibri"/>
          <w:sz w:val="24"/>
        </w:rPr>
        <w:t xml:space="preserve"> found</w:t>
      </w:r>
      <w:r w:rsidR="0099368D">
        <w:rPr>
          <w:rFonts w:ascii="Calibri" w:hAnsi="Calibri"/>
          <w:sz w:val="24"/>
        </w:rPr>
        <w:t xml:space="preserve"> along</w:t>
      </w:r>
      <w:r w:rsidR="00474A57">
        <w:rPr>
          <w:rFonts w:ascii="Calibri" w:hAnsi="Calibri"/>
          <w:sz w:val="24"/>
        </w:rPr>
        <w:t xml:space="preserve"> </w:t>
      </w:r>
      <w:r w:rsidR="007A7C7A">
        <w:rPr>
          <w:rFonts w:ascii="Calibri" w:hAnsi="Calibri"/>
          <w:sz w:val="24"/>
        </w:rPr>
        <w:t>RSF</w:t>
      </w:r>
      <w:r w:rsidR="00474A57">
        <w:rPr>
          <w:rFonts w:ascii="Calibri" w:hAnsi="Calibri"/>
          <w:sz w:val="24"/>
        </w:rPr>
        <w:t xml:space="preserve"> chains</w:t>
      </w:r>
      <w:r w:rsidR="00122D75">
        <w:rPr>
          <w:rFonts w:ascii="Calibri" w:hAnsi="Calibri"/>
          <w:sz w:val="24"/>
        </w:rPr>
        <w:t>.</w:t>
      </w:r>
      <w:r w:rsidR="00474A57">
        <w:rPr>
          <w:rFonts w:ascii="Calibri" w:hAnsi="Calibri"/>
          <w:sz w:val="24"/>
        </w:rPr>
        <w:t xml:space="preserve"> Thus </w:t>
      </w:r>
      <w:r w:rsidR="001056FE">
        <w:rPr>
          <w:rFonts w:ascii="Calibri" w:hAnsi="Calibri"/>
          <w:sz w:val="24"/>
        </w:rPr>
        <w:t>preferential</w:t>
      </w:r>
      <w:r w:rsidR="00122D75">
        <w:rPr>
          <w:rFonts w:ascii="Calibri" w:hAnsi="Calibri"/>
          <w:sz w:val="24"/>
        </w:rPr>
        <w:t xml:space="preserve"> peptide-peptide interactions</w:t>
      </w:r>
      <w:r w:rsidR="00191BE5">
        <w:rPr>
          <w:rFonts w:ascii="Calibri" w:hAnsi="Calibri"/>
          <w:sz w:val="24"/>
        </w:rPr>
        <w:t xml:space="preserve"> in the bulk solution</w:t>
      </w:r>
      <w:r w:rsidR="00474A57">
        <w:rPr>
          <w:rFonts w:ascii="Calibri" w:hAnsi="Calibri"/>
          <w:sz w:val="24"/>
        </w:rPr>
        <w:t xml:space="preserve"> </w:t>
      </w:r>
      <w:r w:rsidR="001056FE">
        <w:rPr>
          <w:rFonts w:ascii="Calibri" w:hAnsi="Calibri"/>
          <w:sz w:val="24"/>
        </w:rPr>
        <w:t>resulted in</w:t>
      </w:r>
      <w:r w:rsidR="00474A57">
        <w:rPr>
          <w:rFonts w:ascii="Calibri" w:hAnsi="Calibri"/>
          <w:sz w:val="24"/>
        </w:rPr>
        <w:t xml:space="preserve"> lower surface adsorbed amount</w:t>
      </w:r>
      <w:r w:rsidR="001056FE">
        <w:rPr>
          <w:rFonts w:ascii="Calibri" w:hAnsi="Calibri"/>
          <w:sz w:val="24"/>
        </w:rPr>
        <w:t>s</w:t>
      </w:r>
      <w:r w:rsidR="0099368D">
        <w:rPr>
          <w:rFonts w:ascii="Calibri" w:hAnsi="Calibri"/>
          <w:sz w:val="24"/>
        </w:rPr>
        <w:t xml:space="preserve"> at the interface</w:t>
      </w:r>
      <w:r w:rsidR="00191BE5">
        <w:rPr>
          <w:rFonts w:ascii="Calibri" w:hAnsi="Calibri"/>
          <w:sz w:val="24"/>
        </w:rPr>
        <w:t>.</w:t>
      </w:r>
      <w:r w:rsidR="001056FE">
        <w:rPr>
          <w:rFonts w:ascii="Calibri" w:hAnsi="Calibri"/>
          <w:sz w:val="24"/>
        </w:rPr>
        <w:t xml:space="preserve"> </w:t>
      </w:r>
      <w:r w:rsidR="0099368D">
        <w:rPr>
          <w:rFonts w:ascii="Calibri" w:hAnsi="Calibri"/>
          <w:sz w:val="24"/>
        </w:rPr>
        <w:t xml:space="preserve">Increased peptide-peptide interactions at high ionic </w:t>
      </w:r>
      <w:r w:rsidR="009B73CF">
        <w:rPr>
          <w:rFonts w:ascii="Calibri" w:hAnsi="Calibri"/>
          <w:sz w:val="24"/>
        </w:rPr>
        <w:t>strengths can</w:t>
      </w:r>
      <w:r w:rsidR="0099368D">
        <w:rPr>
          <w:rFonts w:ascii="Calibri" w:hAnsi="Calibri"/>
          <w:sz w:val="24"/>
        </w:rPr>
        <w:t xml:space="preserve"> result in phase separation or ‘salting out’ of </w:t>
      </w:r>
      <w:r w:rsidR="007A7C7A">
        <w:rPr>
          <w:rFonts w:ascii="Calibri" w:hAnsi="Calibri"/>
          <w:sz w:val="24"/>
        </w:rPr>
        <w:t>RSF</w:t>
      </w:r>
      <w:r w:rsidR="0099368D">
        <w:rPr>
          <w:rFonts w:ascii="Calibri" w:hAnsi="Calibri"/>
          <w:sz w:val="24"/>
        </w:rPr>
        <w:t xml:space="preserve"> and the consequent formation of insoluble particles which </w:t>
      </w:r>
      <w:r w:rsidR="007419A1">
        <w:rPr>
          <w:rFonts w:ascii="Calibri" w:hAnsi="Calibri"/>
          <w:sz w:val="24"/>
        </w:rPr>
        <w:t>have potential as</w:t>
      </w:r>
      <w:r w:rsidR="0099368D">
        <w:rPr>
          <w:rFonts w:ascii="Calibri" w:hAnsi="Calibri"/>
          <w:sz w:val="24"/>
        </w:rPr>
        <w:t xml:space="preserve"> drug delivery</w:t>
      </w:r>
      <w:r w:rsidR="007419A1">
        <w:rPr>
          <w:rFonts w:ascii="Calibri" w:hAnsi="Calibri"/>
          <w:sz w:val="24"/>
        </w:rPr>
        <w:t xml:space="preserve"> particles</w:t>
      </w:r>
      <w:r w:rsidR="00600A4D">
        <w:rPr>
          <w:rFonts w:ascii="Calibri" w:hAnsi="Calibri"/>
          <w:sz w:val="24"/>
        </w:rPr>
        <w:t>.</w:t>
      </w:r>
      <w:hyperlink w:anchor="_ENREF_14" w:tooltip="Lammel, 2010 #238" w:history="1">
        <w:r w:rsidR="004E740A">
          <w:rPr>
            <w:rFonts w:ascii="Calibri" w:hAnsi="Calibri"/>
            <w:sz w:val="24"/>
          </w:rPr>
          <w:fldChar w:fldCharType="begin">
            <w:fldData xml:space="preserve">PEVuZE5vdGU+PENpdGU+PEF1dGhvcj5MYW1tZWw8L0F1dGhvcj48WWVhcj4yMDEwPC9ZZWFyPjxS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NDU4My00NTkxPC9wYWdlcz48dm9sdW1l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</w:fldData>
          </w:fldChar>
        </w:r>
        <w:r w:rsidR="004E740A">
          <w:rPr>
            <w:rFonts w:ascii="Calibri" w:hAnsi="Calibri"/>
            <w:sz w:val="24"/>
          </w:rPr>
          <w:instrText xml:space="preserve"> ADDIN EN.CITE </w:instrText>
        </w:r>
        <w:r w:rsidR="004E740A">
          <w:rPr>
            <w:rFonts w:ascii="Calibri" w:hAnsi="Calibri"/>
            <w:sz w:val="24"/>
          </w:rPr>
          <w:fldChar w:fldCharType="begin">
            <w:fldData xml:space="preserve">PEVuZE5vdGU+PENpdGU+PEF1dGhvcj5MYW1tZWw8L0F1dGhvcj48WWVhcj4yMDEwPC9ZZWFyPjxS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NDU4My00NTkxPC9wYWdlcz48dm9sdW1l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</w:fldData>
          </w:fldChar>
        </w:r>
        <w:r w:rsidR="004E740A">
          <w:rPr>
            <w:rFonts w:ascii="Calibri" w:hAnsi="Calibri"/>
            <w:sz w:val="24"/>
          </w:rPr>
          <w:instrText xml:space="preserve"> ADDIN EN.CITE.DATA </w:instrText>
        </w:r>
        <w:r w:rsidR="004E740A">
          <w:rPr>
            <w:rFonts w:ascii="Calibri" w:hAnsi="Calibri"/>
            <w:sz w:val="24"/>
          </w:rPr>
        </w:r>
        <w:r w:rsidR="004E740A">
          <w:rPr>
            <w:rFonts w:ascii="Calibri" w:hAnsi="Calibri"/>
            <w:sz w:val="24"/>
          </w:rPr>
          <w:fldChar w:fldCharType="end"/>
        </w:r>
        <w:r w:rsidR="004E740A">
          <w:rPr>
            <w:rFonts w:ascii="Calibri" w:hAnsi="Calibri"/>
            <w:sz w:val="24"/>
          </w:rPr>
        </w:r>
        <w:r w:rsidR="004E740A">
          <w:rPr>
            <w:rFonts w:ascii="Calibri" w:hAnsi="Calibri"/>
            <w:sz w:val="24"/>
          </w:rPr>
          <w:fldChar w:fldCharType="separate"/>
        </w:r>
        <w:r w:rsidR="004E740A" w:rsidRPr="00A23FF5">
          <w:rPr>
            <w:rFonts w:ascii="Calibri" w:hAnsi="Calibri"/>
            <w:noProof/>
            <w:sz w:val="24"/>
            <w:vertAlign w:val="superscript"/>
          </w:rPr>
          <w:t>14</w:t>
        </w:r>
        <w:r w:rsidR="004E740A">
          <w:rPr>
            <w:rFonts w:ascii="Calibri" w:hAnsi="Calibri"/>
            <w:sz w:val="24"/>
          </w:rPr>
          <w:fldChar w:fldCharType="end"/>
        </w:r>
      </w:hyperlink>
      <w:r w:rsidR="0099368D">
        <w:rPr>
          <w:rFonts w:ascii="Calibri" w:hAnsi="Calibri"/>
          <w:sz w:val="24"/>
        </w:rPr>
        <w:t xml:space="preserve"> </w:t>
      </w:r>
      <w:r w:rsidR="00475B9F">
        <w:rPr>
          <w:rFonts w:ascii="Calibri" w:hAnsi="Calibri"/>
          <w:sz w:val="24"/>
        </w:rPr>
        <w:t>Similarly, s</w:t>
      </w:r>
      <w:r w:rsidR="00600A4D">
        <w:rPr>
          <w:rFonts w:ascii="Calibri" w:hAnsi="Calibri"/>
          <w:sz w:val="24"/>
        </w:rPr>
        <w:t xml:space="preserve">tudies with </w:t>
      </w:r>
      <w:r w:rsidR="00316BDF">
        <w:rPr>
          <w:rFonts w:ascii="Calibri" w:hAnsi="Calibri"/>
          <w:sz w:val="24"/>
        </w:rPr>
        <w:t xml:space="preserve">BSA </w:t>
      </w:r>
      <w:r w:rsidR="00600A4D">
        <w:rPr>
          <w:rFonts w:ascii="Calibri" w:hAnsi="Calibri"/>
          <w:sz w:val="24"/>
        </w:rPr>
        <w:t xml:space="preserve">proteins revealed a strong ionic-dependant screening of </w:t>
      </w:r>
      <w:r w:rsidR="00475B9F">
        <w:rPr>
          <w:rFonts w:ascii="Calibri" w:hAnsi="Calibri"/>
          <w:sz w:val="24"/>
        </w:rPr>
        <w:t xml:space="preserve">peptide-peptide </w:t>
      </w:r>
      <w:r w:rsidR="00600A4D">
        <w:rPr>
          <w:rFonts w:ascii="Calibri" w:hAnsi="Calibri"/>
          <w:sz w:val="24"/>
        </w:rPr>
        <w:t>repulsive interactions allowing for a</w:t>
      </w:r>
      <w:r w:rsidR="00316BDF">
        <w:rPr>
          <w:rFonts w:ascii="Calibri" w:hAnsi="Calibri"/>
          <w:sz w:val="24"/>
        </w:rPr>
        <w:t>n enhanced</w:t>
      </w:r>
      <w:r w:rsidR="00600A4D">
        <w:rPr>
          <w:rFonts w:ascii="Calibri" w:hAnsi="Calibri"/>
          <w:sz w:val="24"/>
        </w:rPr>
        <w:t xml:space="preserve"> attractive potential between BSA molecules in solution.</w:t>
      </w:r>
      <w:hyperlink w:anchor="_ENREF_46" w:tooltip="Zhang, 2007 #257" w:history="1">
        <w:r w:rsidR="004E740A">
          <w:rPr>
            <w:rFonts w:ascii="Calibri" w:hAnsi="Calibri"/>
            <w:sz w:val="24"/>
          </w:rPr>
          <w:fldChar w:fldCharType="begin">
            <w:fldData xml:space="preserve">PEVuZE5vdGU+PENpdGU+PEF1dGhvcj5aaGFuZzwvQXV0aG9yPjxZZWFyPjIwMDc8L1llYXI+PFJl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I1MS0yNTk8L3BhZ2VzPjx2b2x1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</w:fldData>
          </w:fldChar>
        </w:r>
        <w:r w:rsidR="004E740A">
          <w:rPr>
            <w:rFonts w:ascii="Calibri" w:hAnsi="Calibri"/>
            <w:sz w:val="24"/>
          </w:rPr>
          <w:instrText xml:space="preserve"> ADDIN EN.CITE </w:instrText>
        </w:r>
        <w:r w:rsidR="004E740A">
          <w:rPr>
            <w:rFonts w:ascii="Calibri" w:hAnsi="Calibri"/>
            <w:sz w:val="24"/>
          </w:rPr>
          <w:fldChar w:fldCharType="begin">
            <w:fldData xml:space="preserve">PEVuZE5vdGU+PENpdGU+PEF1dGhvcj5aaGFuZzwvQXV0aG9yPjxZZWFyPjIwMDc8L1llYXI+PFJl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</w:fldData>
          </w:fldChar>
        </w:r>
        <w:r w:rsidR="004E740A">
          <w:rPr>
            <w:rFonts w:ascii="Calibri" w:hAnsi="Calibri"/>
            <w:sz w:val="24"/>
          </w:rPr>
          <w:instrText xml:space="preserve"> ADDIN EN.CITE.DATA </w:instrText>
        </w:r>
        <w:r w:rsidR="004E740A">
          <w:rPr>
            <w:rFonts w:ascii="Calibri" w:hAnsi="Calibri"/>
            <w:sz w:val="24"/>
          </w:rPr>
        </w:r>
        <w:r w:rsidR="004E740A">
          <w:rPr>
            <w:rFonts w:ascii="Calibri" w:hAnsi="Calibri"/>
            <w:sz w:val="24"/>
          </w:rPr>
          <w:fldChar w:fldCharType="end"/>
        </w:r>
        <w:r w:rsidR="004E740A">
          <w:rPr>
            <w:rFonts w:ascii="Calibri" w:hAnsi="Calibri"/>
            <w:sz w:val="24"/>
          </w:rPr>
        </w:r>
        <w:r w:rsidR="004E740A">
          <w:rPr>
            <w:rFonts w:ascii="Calibri" w:hAnsi="Calibri"/>
            <w:sz w:val="24"/>
          </w:rPr>
          <w:fldChar w:fldCharType="separate"/>
        </w:r>
        <w:r w:rsidR="004E740A" w:rsidRPr="0079286B">
          <w:rPr>
            <w:rFonts w:ascii="Calibri" w:hAnsi="Calibri"/>
            <w:noProof/>
            <w:sz w:val="24"/>
            <w:vertAlign w:val="superscript"/>
          </w:rPr>
          <w:t>46</w:t>
        </w:r>
        <w:r w:rsidR="004E740A">
          <w:rPr>
            <w:rFonts w:ascii="Calibri" w:hAnsi="Calibri"/>
            <w:sz w:val="24"/>
          </w:rPr>
          <w:fldChar w:fldCharType="end"/>
        </w:r>
      </w:hyperlink>
      <w:r w:rsidR="00600A4D">
        <w:rPr>
          <w:rFonts w:ascii="Calibri" w:hAnsi="Calibri"/>
          <w:sz w:val="24"/>
        </w:rPr>
        <w:t xml:space="preserve">  </w:t>
      </w:r>
      <w:r w:rsidR="00D62A99">
        <w:rPr>
          <w:rFonts w:ascii="Calibri" w:hAnsi="Calibri"/>
          <w:sz w:val="24"/>
        </w:rPr>
        <w:t>Adsorptions of other proteins such as β-casein and lysozyme have</w:t>
      </w:r>
      <w:r w:rsidR="009B73CF">
        <w:rPr>
          <w:rFonts w:ascii="Calibri" w:hAnsi="Calibri"/>
          <w:sz w:val="24"/>
        </w:rPr>
        <w:t xml:space="preserve"> also</w:t>
      </w:r>
      <w:r w:rsidR="0099368D">
        <w:rPr>
          <w:rFonts w:ascii="Calibri" w:hAnsi="Calibri"/>
          <w:sz w:val="24"/>
        </w:rPr>
        <w:t xml:space="preserve"> </w:t>
      </w:r>
      <w:r w:rsidR="009B73CF">
        <w:rPr>
          <w:rFonts w:ascii="Calibri" w:hAnsi="Calibri"/>
          <w:sz w:val="24"/>
        </w:rPr>
        <w:t xml:space="preserve">been shown to </w:t>
      </w:r>
      <w:r w:rsidR="00D62A99">
        <w:rPr>
          <w:rFonts w:ascii="Calibri" w:hAnsi="Calibri"/>
          <w:sz w:val="24"/>
        </w:rPr>
        <w:t>have similar trends when exposed to increasing</w:t>
      </w:r>
      <w:r w:rsidR="009B73CF">
        <w:rPr>
          <w:rFonts w:ascii="Calibri" w:hAnsi="Calibri"/>
          <w:sz w:val="24"/>
        </w:rPr>
        <w:t xml:space="preserve"> ionic concentration</w:t>
      </w:r>
      <w:r w:rsidR="00D62A99">
        <w:rPr>
          <w:rFonts w:ascii="Calibri" w:hAnsi="Calibri"/>
          <w:sz w:val="24"/>
        </w:rPr>
        <w:t>s</w:t>
      </w:r>
      <w:r w:rsidR="00600A4D">
        <w:rPr>
          <w:rFonts w:ascii="Calibri" w:hAnsi="Calibri"/>
          <w:sz w:val="24"/>
        </w:rPr>
        <w:t>.</w:t>
      </w:r>
      <w:hyperlink w:anchor="_ENREF_47" w:tooltip="Lundin, 2010 #251" w:history="1">
        <w:r w:rsidR="004E740A">
          <w:rPr>
            <w:rFonts w:ascii="Calibri" w:hAnsi="Calibri"/>
            <w:sz w:val="24"/>
          </w:rPr>
          <w:fldChar w:fldCharType="begin">
            <w:fldData xml:space="preserve">PEVuZE5vdGU+PENpdGU+PEF1dGhvcj5MdW5kaW48L0F1dGhvcj48WWVhcj4yMDEwPC9ZZWFyPjxS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</w:fldData>
          </w:fldChar>
        </w:r>
        <w:r w:rsidR="004E740A">
          <w:rPr>
            <w:rFonts w:ascii="Calibri" w:hAnsi="Calibri"/>
            <w:sz w:val="24"/>
          </w:rPr>
          <w:instrText xml:space="preserve"> ADDIN EN.CITE </w:instrText>
        </w:r>
        <w:r w:rsidR="004E740A">
          <w:rPr>
            <w:rFonts w:ascii="Calibri" w:hAnsi="Calibri"/>
            <w:sz w:val="24"/>
          </w:rPr>
          <w:fldChar w:fldCharType="begin">
            <w:fldData xml:space="preserve">PEVuZE5vdGU+PENpdGU+PEF1dGhvcj5MdW5kaW48L0F1dGhvcj48WWVhcj4yMDEwPC9ZZWFyPjxS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</w:fldData>
          </w:fldChar>
        </w:r>
        <w:r w:rsidR="004E740A">
          <w:rPr>
            <w:rFonts w:ascii="Calibri" w:hAnsi="Calibri"/>
            <w:sz w:val="24"/>
          </w:rPr>
          <w:instrText xml:space="preserve"> ADDIN EN.CITE.DATA </w:instrText>
        </w:r>
        <w:r w:rsidR="004E740A">
          <w:rPr>
            <w:rFonts w:ascii="Calibri" w:hAnsi="Calibri"/>
            <w:sz w:val="24"/>
          </w:rPr>
        </w:r>
        <w:r w:rsidR="004E740A">
          <w:rPr>
            <w:rFonts w:ascii="Calibri" w:hAnsi="Calibri"/>
            <w:sz w:val="24"/>
          </w:rPr>
          <w:fldChar w:fldCharType="end"/>
        </w:r>
        <w:r w:rsidR="004E740A">
          <w:rPr>
            <w:rFonts w:ascii="Calibri" w:hAnsi="Calibri"/>
            <w:sz w:val="24"/>
          </w:rPr>
          <w:fldChar w:fldCharType="separate"/>
        </w:r>
        <w:r w:rsidR="004E740A" w:rsidRPr="004E740A">
          <w:rPr>
            <w:rFonts w:ascii="Calibri" w:hAnsi="Calibri"/>
            <w:noProof/>
            <w:sz w:val="24"/>
            <w:vertAlign w:val="superscript"/>
          </w:rPr>
          <w:t>47-48</w:t>
        </w:r>
        <w:r w:rsidR="004E740A">
          <w:rPr>
            <w:rFonts w:ascii="Calibri" w:hAnsi="Calibri"/>
            <w:sz w:val="24"/>
          </w:rPr>
          <w:fldChar w:fldCharType="end"/>
        </w:r>
      </w:hyperlink>
      <w:r w:rsidR="0099368D">
        <w:rPr>
          <w:rFonts w:ascii="Calibri" w:hAnsi="Calibri"/>
          <w:sz w:val="24"/>
        </w:rPr>
        <w:t xml:space="preserve"> </w:t>
      </w:r>
      <w:r w:rsidR="00914003">
        <w:rPr>
          <w:rFonts w:ascii="Calibri" w:hAnsi="Calibri"/>
          <w:sz w:val="24"/>
        </w:rPr>
        <w:t>Figure 5</w:t>
      </w:r>
      <w:r w:rsidR="00475B9F">
        <w:rPr>
          <w:rFonts w:ascii="Calibri" w:hAnsi="Calibri"/>
          <w:sz w:val="24"/>
        </w:rPr>
        <w:t>,</w:t>
      </w:r>
      <w:r w:rsidR="00914003">
        <w:rPr>
          <w:rFonts w:ascii="Calibri" w:hAnsi="Calibri"/>
          <w:sz w:val="24"/>
        </w:rPr>
        <w:t xml:space="preserve"> </w:t>
      </w:r>
      <w:r w:rsidR="00475B9F">
        <w:rPr>
          <w:rFonts w:ascii="Calibri" w:hAnsi="Calibri"/>
          <w:sz w:val="24"/>
        </w:rPr>
        <w:t xml:space="preserve">interestingly </w:t>
      </w:r>
      <w:r w:rsidR="00914003">
        <w:rPr>
          <w:rFonts w:ascii="Calibri" w:hAnsi="Calibri"/>
          <w:sz w:val="24"/>
        </w:rPr>
        <w:t>shows a more stable resp</w:t>
      </w:r>
      <w:r w:rsidR="00F502A0">
        <w:rPr>
          <w:rFonts w:ascii="Calibri" w:hAnsi="Calibri"/>
          <w:sz w:val="24"/>
        </w:rPr>
        <w:t>onse by</w:t>
      </w:r>
      <w:r w:rsidR="00914003">
        <w:rPr>
          <w:rFonts w:ascii="Calibri" w:hAnsi="Calibri"/>
          <w:sz w:val="24"/>
        </w:rPr>
        <w:t xml:space="preserve"> </w:t>
      </w:r>
      <w:r w:rsidR="007A7C7A">
        <w:rPr>
          <w:rFonts w:ascii="Calibri" w:hAnsi="Calibri"/>
          <w:sz w:val="24"/>
        </w:rPr>
        <w:t>RSF</w:t>
      </w:r>
      <w:r w:rsidR="00914003">
        <w:rPr>
          <w:rFonts w:ascii="Calibri" w:hAnsi="Calibri"/>
          <w:sz w:val="24"/>
        </w:rPr>
        <w:t xml:space="preserve"> &gt;300 kDa</w:t>
      </w:r>
      <w:r w:rsidR="00475B9F">
        <w:rPr>
          <w:rFonts w:ascii="Calibri" w:hAnsi="Calibri"/>
          <w:sz w:val="24"/>
        </w:rPr>
        <w:t xml:space="preserve"> which is able to withstand slightly</w:t>
      </w:r>
      <w:r w:rsidR="00077713">
        <w:rPr>
          <w:rFonts w:ascii="Calibri" w:hAnsi="Calibri"/>
          <w:sz w:val="24"/>
        </w:rPr>
        <w:t xml:space="preserve"> higher Ionic concentration than the other </w:t>
      </w:r>
      <w:r w:rsidR="00336AC8">
        <w:rPr>
          <w:rFonts w:ascii="Calibri" w:hAnsi="Calibri"/>
          <w:sz w:val="24"/>
        </w:rPr>
        <w:t xml:space="preserve">two </w:t>
      </w:r>
      <w:r w:rsidR="007A7C7A">
        <w:rPr>
          <w:rFonts w:ascii="Calibri" w:hAnsi="Calibri"/>
          <w:sz w:val="24"/>
        </w:rPr>
        <w:t>RSF</w:t>
      </w:r>
      <w:r w:rsidR="00077713">
        <w:rPr>
          <w:rFonts w:ascii="Calibri" w:hAnsi="Calibri"/>
          <w:sz w:val="24"/>
        </w:rPr>
        <w:t xml:space="preserve"> fractions</w:t>
      </w:r>
      <w:r w:rsidR="00F502A0">
        <w:rPr>
          <w:rFonts w:ascii="Calibri" w:hAnsi="Calibri"/>
          <w:sz w:val="24"/>
        </w:rPr>
        <w:t xml:space="preserve">. </w:t>
      </w:r>
      <w:r w:rsidR="00475B9F">
        <w:rPr>
          <w:rFonts w:ascii="Calibri" w:hAnsi="Calibri"/>
          <w:sz w:val="24"/>
        </w:rPr>
        <w:t xml:space="preserve">The </w:t>
      </w:r>
      <w:r w:rsidR="007A7C7A">
        <w:rPr>
          <w:rFonts w:ascii="Calibri" w:hAnsi="Calibri"/>
          <w:sz w:val="24"/>
        </w:rPr>
        <w:t>RSF</w:t>
      </w:r>
      <w:r w:rsidR="00914003">
        <w:rPr>
          <w:rFonts w:ascii="Calibri" w:hAnsi="Calibri"/>
          <w:sz w:val="24"/>
        </w:rPr>
        <w:t xml:space="preserve"> &gt;300 kDa</w:t>
      </w:r>
      <w:r w:rsidR="00475B9F">
        <w:rPr>
          <w:rFonts w:ascii="Calibri" w:hAnsi="Calibri"/>
          <w:sz w:val="24"/>
        </w:rPr>
        <w:t xml:space="preserve"> fraction</w:t>
      </w:r>
      <w:r w:rsidR="00914003">
        <w:rPr>
          <w:rFonts w:ascii="Calibri" w:hAnsi="Calibri"/>
          <w:sz w:val="24"/>
        </w:rPr>
        <w:t xml:space="preserve"> is likely to have a </w:t>
      </w:r>
      <w:r w:rsidR="00336AC8">
        <w:rPr>
          <w:rFonts w:ascii="Calibri" w:hAnsi="Calibri"/>
          <w:sz w:val="24"/>
        </w:rPr>
        <w:t>more stable</w:t>
      </w:r>
      <w:r w:rsidR="00914003">
        <w:rPr>
          <w:rFonts w:ascii="Calibri" w:hAnsi="Calibri"/>
          <w:sz w:val="24"/>
        </w:rPr>
        <w:t xml:space="preserve"> tertiary structure </w:t>
      </w:r>
      <w:r w:rsidR="00F502A0">
        <w:rPr>
          <w:rFonts w:ascii="Calibri" w:hAnsi="Calibri"/>
          <w:sz w:val="24"/>
        </w:rPr>
        <w:t xml:space="preserve">with less conformational liberty in virtue of its larger size and increased </w:t>
      </w:r>
      <w:r w:rsidR="00475B9F">
        <w:rPr>
          <w:rFonts w:ascii="Calibri" w:hAnsi="Calibri"/>
          <w:sz w:val="24"/>
        </w:rPr>
        <w:t xml:space="preserve">ability to form </w:t>
      </w:r>
      <w:r w:rsidR="00F502A0">
        <w:rPr>
          <w:rFonts w:ascii="Calibri" w:hAnsi="Calibri"/>
          <w:sz w:val="24"/>
        </w:rPr>
        <w:t>inter and intramolecular interactions</w:t>
      </w:r>
      <w:r w:rsidR="00475B9F">
        <w:rPr>
          <w:rFonts w:ascii="Calibri" w:hAnsi="Calibri"/>
          <w:sz w:val="24"/>
        </w:rPr>
        <w:t xml:space="preserve"> granting</w:t>
      </w:r>
      <w:r w:rsidR="00F502A0">
        <w:rPr>
          <w:rFonts w:ascii="Calibri" w:hAnsi="Calibri"/>
          <w:sz w:val="24"/>
        </w:rPr>
        <w:t xml:space="preserve"> it greater stability to </w:t>
      </w:r>
      <w:r w:rsidR="00077713">
        <w:rPr>
          <w:rFonts w:ascii="Calibri" w:hAnsi="Calibri"/>
          <w:sz w:val="24"/>
        </w:rPr>
        <w:t xml:space="preserve">changes in </w:t>
      </w:r>
      <w:r w:rsidR="00F502A0">
        <w:rPr>
          <w:rFonts w:ascii="Calibri" w:hAnsi="Calibri"/>
          <w:sz w:val="24"/>
        </w:rPr>
        <w:t>ionic strength.</w:t>
      </w:r>
    </w:p>
    <w:tbl>
      <w:tblPr>
        <w:tblStyle w:val="TableGrid"/>
        <w:tblW w:w="0" w:type="auto"/>
        <w:tblLook w:val="04A0" w:firstRow="1" w:lastRow="0" w:firstColumn="1" w:lastColumn="0" w:noHBand="0" w:noVBand="1"/>
      </w:tblPr>
      <w:tblGrid>
        <w:gridCol w:w="675"/>
        <w:gridCol w:w="8567"/>
      </w:tblGrid>
      <w:tr w:rsidR="00086664" w14:paraId="1BF55433" w14:textId="77777777" w:rsidTr="00FE320B">
        <w:tc>
          <w:tcPr>
            <w:tcW w:w="675" w:type="dxa"/>
            <w:tcBorders>
              <w:top w:val="nil"/>
              <w:left w:val="nil"/>
              <w:bottom w:val="nil"/>
              <w:right w:val="nil"/>
            </w:tcBorders>
          </w:tcPr>
          <w:p w14:paraId="49BB8D79" w14:textId="77777777" w:rsidR="00086664" w:rsidRDefault="00086664" w:rsidP="00F61EDF">
            <w:pPr>
              <w:rPr>
                <w:rFonts w:ascii="Calibri" w:hAnsi="Calibri"/>
                <w:b/>
                <w:sz w:val="32"/>
                <w:lang w:eastAsia="zh-CN"/>
              </w:rPr>
            </w:pPr>
            <w:r>
              <w:rPr>
                <w:rFonts w:ascii="Calibri" w:hAnsi="Calibri"/>
                <w:b/>
                <w:sz w:val="32"/>
                <w:lang w:eastAsia="zh-CN"/>
              </w:rPr>
              <w:t>(A)</w:t>
            </w:r>
          </w:p>
        </w:tc>
        <w:tc>
          <w:tcPr>
            <w:tcW w:w="8567" w:type="dxa"/>
            <w:tcBorders>
              <w:top w:val="nil"/>
              <w:left w:val="nil"/>
              <w:bottom w:val="nil"/>
              <w:right w:val="nil"/>
            </w:tcBorders>
          </w:tcPr>
          <w:p w14:paraId="3B2F2D9B" w14:textId="77777777" w:rsidR="00086664" w:rsidRDefault="00FE320B" w:rsidP="00086664">
            <w:pPr>
              <w:jc w:val="center"/>
              <w:rPr>
                <w:rFonts w:ascii="Calibri" w:hAnsi="Calibri"/>
                <w:b/>
                <w:sz w:val="32"/>
                <w:lang w:eastAsia="zh-CN"/>
              </w:rPr>
            </w:pPr>
            <w:r>
              <w:rPr>
                <w:noProof/>
                <w:lang w:eastAsia="zh-CN"/>
              </w:rPr>
              <w:drawing>
                <wp:inline distT="0" distB="0" distL="0" distR="0" wp14:anchorId="3A161D70" wp14:editId="1E9DED19">
                  <wp:extent cx="3594100" cy="3174365"/>
                  <wp:effectExtent l="0" t="0" r="635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086664" w14:paraId="134BB9D3" w14:textId="77777777" w:rsidTr="00086664">
        <w:tc>
          <w:tcPr>
            <w:tcW w:w="675" w:type="dxa"/>
            <w:tcBorders>
              <w:top w:val="nil"/>
              <w:left w:val="nil"/>
              <w:bottom w:val="nil"/>
              <w:right w:val="nil"/>
            </w:tcBorders>
          </w:tcPr>
          <w:p w14:paraId="2DABE78B" w14:textId="77777777" w:rsidR="00086664" w:rsidRDefault="00086664" w:rsidP="00F61EDF">
            <w:pPr>
              <w:rPr>
                <w:rFonts w:ascii="Calibri" w:hAnsi="Calibri"/>
                <w:b/>
                <w:sz w:val="32"/>
                <w:lang w:eastAsia="zh-CN"/>
              </w:rPr>
            </w:pPr>
            <w:r>
              <w:rPr>
                <w:rFonts w:ascii="Calibri" w:hAnsi="Calibri"/>
                <w:b/>
                <w:sz w:val="32"/>
                <w:lang w:eastAsia="zh-CN"/>
              </w:rPr>
              <w:lastRenderedPageBreak/>
              <w:t>(B)</w:t>
            </w:r>
          </w:p>
        </w:tc>
        <w:tc>
          <w:tcPr>
            <w:tcW w:w="8567" w:type="dxa"/>
            <w:tcBorders>
              <w:top w:val="nil"/>
              <w:left w:val="nil"/>
              <w:bottom w:val="nil"/>
              <w:right w:val="nil"/>
            </w:tcBorders>
          </w:tcPr>
          <w:p w14:paraId="36DE901F" w14:textId="77777777" w:rsidR="00086664" w:rsidRDefault="00086664" w:rsidP="00086664">
            <w:pPr>
              <w:jc w:val="center"/>
              <w:rPr>
                <w:rFonts w:ascii="Calibri" w:hAnsi="Calibri"/>
                <w:b/>
                <w:sz w:val="32"/>
                <w:lang w:eastAsia="zh-CN"/>
              </w:rPr>
            </w:pPr>
            <w:r>
              <w:rPr>
                <w:noProof/>
                <w:lang w:eastAsia="zh-CN"/>
              </w:rPr>
              <w:drawing>
                <wp:inline distT="0" distB="0" distL="0" distR="0" wp14:anchorId="6E6B980E" wp14:editId="30B54467">
                  <wp:extent cx="4057650" cy="33147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5B248ED8" w14:textId="396A4E8E" w:rsidR="00F61EDF" w:rsidRPr="00E57C45" w:rsidRDefault="00897031" w:rsidP="00E57C45">
      <w:pPr>
        <w:pStyle w:val="ParaAttribute0"/>
        <w:wordWrap/>
        <w:spacing w:line="276" w:lineRule="auto"/>
        <w:ind w:left="720"/>
        <w:jc w:val="both"/>
        <w:rPr>
          <w:rFonts w:ascii="Calibri" w:eastAsia="Calibri" w:hAnsi="Calibri"/>
          <w:sz w:val="24"/>
          <w:szCs w:val="22"/>
          <w:u w:val="single"/>
        </w:rPr>
      </w:pPr>
      <w:r>
        <w:rPr>
          <w:rFonts w:ascii="Calibri" w:hAnsi="Calibri"/>
          <w:b/>
          <w:i/>
          <w:sz w:val="24"/>
        </w:rPr>
        <w:t>Figure</w:t>
      </w:r>
      <w:r w:rsidR="00086664">
        <w:rPr>
          <w:rFonts w:ascii="Calibri" w:hAnsi="Calibri"/>
          <w:b/>
          <w:i/>
          <w:sz w:val="24"/>
        </w:rPr>
        <w:t xml:space="preserve"> </w:t>
      </w:r>
      <w:r w:rsidR="00BF789A">
        <w:rPr>
          <w:rFonts w:ascii="Calibri" w:hAnsi="Calibri"/>
          <w:b/>
          <w:i/>
          <w:sz w:val="24"/>
        </w:rPr>
        <w:t>4</w:t>
      </w:r>
      <w:r w:rsidR="00327EAE" w:rsidRPr="00D662AB">
        <w:rPr>
          <w:rFonts w:ascii="Calibri" w:hAnsi="Calibri"/>
          <w:b/>
          <w:i/>
          <w:sz w:val="24"/>
        </w:rPr>
        <w:t>.</w:t>
      </w:r>
      <w:r w:rsidR="00086664">
        <w:rPr>
          <w:rFonts w:ascii="Calibri" w:hAnsi="Calibri"/>
          <w:b/>
          <w:i/>
          <w:sz w:val="24"/>
        </w:rPr>
        <w:t xml:space="preserve"> (A)</w:t>
      </w:r>
      <w:r w:rsidR="00327EAE" w:rsidRPr="00D662AB">
        <w:rPr>
          <w:rFonts w:ascii="Calibri" w:hAnsi="Calibri"/>
          <w:b/>
          <w:i/>
          <w:sz w:val="24"/>
        </w:rPr>
        <w:t xml:space="preserve"> </w:t>
      </w:r>
      <w:r w:rsidR="00327EAE">
        <w:rPr>
          <w:rFonts w:ascii="Calibri" w:hAnsi="Calibri"/>
          <w:i/>
          <w:sz w:val="24"/>
        </w:rPr>
        <w:t>A</w:t>
      </w:r>
      <w:r w:rsidR="00327EAE" w:rsidRPr="00D662AB">
        <w:rPr>
          <w:rFonts w:ascii="Calibri" w:hAnsi="Calibri"/>
          <w:i/>
          <w:sz w:val="24"/>
        </w:rPr>
        <w:t>dsorption</w:t>
      </w:r>
      <w:r w:rsidR="00327EAE">
        <w:rPr>
          <w:rFonts w:ascii="Calibri" w:hAnsi="Calibri"/>
          <w:i/>
          <w:sz w:val="24"/>
        </w:rPr>
        <w:t xml:space="preserve"> kinetics for </w:t>
      </w:r>
      <w:r w:rsidR="007A7C7A">
        <w:rPr>
          <w:rFonts w:ascii="Calibri" w:hAnsi="Calibri"/>
          <w:i/>
          <w:sz w:val="24"/>
          <w:szCs w:val="24"/>
        </w:rPr>
        <w:t>RSF</w:t>
      </w:r>
      <w:r w:rsidR="00327EAE" w:rsidRPr="00CF098E">
        <w:rPr>
          <w:rFonts w:ascii="Calibri" w:hAnsi="Calibri"/>
          <w:i/>
          <w:sz w:val="24"/>
          <w:szCs w:val="24"/>
        </w:rPr>
        <w:t xml:space="preserve"> 5-30 kDa </w:t>
      </w:r>
      <w:r w:rsidR="00327EAE">
        <w:rPr>
          <w:rFonts w:ascii="Calibri" w:hAnsi="Calibri"/>
          <w:i/>
          <w:sz w:val="24"/>
          <w:szCs w:val="24"/>
        </w:rPr>
        <w:t>3 mg/ml with NaCl</w:t>
      </w:r>
      <w:r w:rsidR="00327EAE" w:rsidRPr="00CF098E">
        <w:rPr>
          <w:rFonts w:ascii="Calibri" w:hAnsi="Calibri"/>
          <w:i/>
          <w:sz w:val="24"/>
          <w:szCs w:val="24"/>
        </w:rPr>
        <w:t xml:space="preserve"> concentration</w:t>
      </w:r>
      <w:r w:rsidR="00327EAE">
        <w:rPr>
          <w:rFonts w:ascii="Calibri" w:hAnsi="Calibri"/>
          <w:i/>
          <w:sz w:val="24"/>
          <w:szCs w:val="24"/>
        </w:rPr>
        <w:t>s</w:t>
      </w:r>
      <w:r w:rsidR="00327EAE" w:rsidRPr="00CF098E">
        <w:rPr>
          <w:rFonts w:ascii="Calibri" w:hAnsi="Calibri"/>
          <w:i/>
          <w:sz w:val="24"/>
          <w:szCs w:val="24"/>
        </w:rPr>
        <w:t xml:space="preserve"> of </w:t>
      </w:r>
      <w:r w:rsidR="007617C4">
        <w:rPr>
          <w:rFonts w:ascii="Calibri" w:hAnsi="Calibri"/>
          <w:i/>
          <w:sz w:val="24"/>
          <w:szCs w:val="24"/>
        </w:rPr>
        <w:t>5</w:t>
      </w:r>
      <w:r w:rsidR="007617C4" w:rsidRPr="00CF098E">
        <w:rPr>
          <w:rFonts w:ascii="Calibri" w:hAnsi="Calibri"/>
          <w:i/>
          <w:sz w:val="24"/>
          <w:szCs w:val="24"/>
        </w:rPr>
        <w:t xml:space="preserve"> (□)</w:t>
      </w:r>
      <w:r w:rsidR="007617C4">
        <w:rPr>
          <w:rFonts w:ascii="Calibri" w:hAnsi="Calibri"/>
          <w:i/>
          <w:sz w:val="24"/>
          <w:szCs w:val="24"/>
        </w:rPr>
        <w:t>, 20</w:t>
      </w:r>
      <w:r w:rsidR="007617C4" w:rsidRPr="00CF098E">
        <w:rPr>
          <w:rFonts w:ascii="Calibri" w:hAnsi="Calibri"/>
          <w:i/>
          <w:sz w:val="24"/>
          <w:szCs w:val="24"/>
        </w:rPr>
        <w:t xml:space="preserve"> (◊)</w:t>
      </w:r>
      <w:r w:rsidR="007617C4">
        <w:rPr>
          <w:rFonts w:ascii="Calibri" w:hAnsi="Calibri"/>
          <w:i/>
          <w:sz w:val="24"/>
          <w:szCs w:val="24"/>
        </w:rPr>
        <w:t>,</w:t>
      </w:r>
      <w:r w:rsidR="004D31EA">
        <w:rPr>
          <w:rFonts w:ascii="Calibri" w:hAnsi="Calibri"/>
          <w:i/>
          <w:sz w:val="24"/>
          <w:szCs w:val="24"/>
        </w:rPr>
        <w:t xml:space="preserve"> </w:t>
      </w:r>
      <w:r w:rsidR="007617C4">
        <w:rPr>
          <w:rFonts w:ascii="Calibri" w:hAnsi="Calibri"/>
          <w:i/>
          <w:sz w:val="24"/>
          <w:szCs w:val="24"/>
        </w:rPr>
        <w:t>50</w:t>
      </w:r>
      <w:r w:rsidR="004D31EA">
        <w:rPr>
          <w:rFonts w:ascii="Calibri" w:hAnsi="Calibri"/>
          <w:i/>
          <w:sz w:val="24"/>
          <w:szCs w:val="24"/>
        </w:rPr>
        <w:t xml:space="preserve"> </w:t>
      </w:r>
      <w:r w:rsidR="007617C4">
        <w:rPr>
          <w:rFonts w:ascii="Calibri" w:hAnsi="Calibri"/>
          <w:i/>
          <w:sz w:val="24"/>
          <w:szCs w:val="24"/>
        </w:rPr>
        <w:t xml:space="preserve"> </w:t>
      </w:r>
      <w:r w:rsidR="007617C4" w:rsidRPr="00CF098E">
        <w:rPr>
          <w:rFonts w:ascii="Calibri" w:hAnsi="Calibri"/>
          <w:i/>
          <w:sz w:val="24"/>
          <w:szCs w:val="24"/>
        </w:rPr>
        <w:t>(∆)</w:t>
      </w:r>
      <w:r w:rsidR="007617C4">
        <w:rPr>
          <w:rFonts w:ascii="Calibri" w:hAnsi="Calibri"/>
          <w:i/>
          <w:sz w:val="24"/>
          <w:szCs w:val="24"/>
        </w:rPr>
        <w:t>,</w:t>
      </w:r>
      <w:r w:rsidR="004D31EA">
        <w:rPr>
          <w:rFonts w:ascii="Calibri" w:hAnsi="Calibri"/>
          <w:i/>
          <w:sz w:val="24"/>
          <w:szCs w:val="24"/>
        </w:rPr>
        <w:t xml:space="preserve"> </w:t>
      </w:r>
      <w:r w:rsidR="007617C4" w:rsidRPr="00CF098E">
        <w:rPr>
          <w:rFonts w:ascii="Calibri" w:hAnsi="Calibri"/>
          <w:i/>
          <w:sz w:val="24"/>
          <w:szCs w:val="24"/>
        </w:rPr>
        <w:t>1</w:t>
      </w:r>
      <w:r w:rsidR="007617C4">
        <w:rPr>
          <w:rFonts w:ascii="Calibri" w:hAnsi="Calibri"/>
          <w:i/>
          <w:sz w:val="24"/>
          <w:szCs w:val="24"/>
        </w:rPr>
        <w:t>5</w:t>
      </w:r>
      <w:r w:rsidR="007617C4" w:rsidRPr="00CF098E">
        <w:rPr>
          <w:rFonts w:ascii="Calibri" w:hAnsi="Calibri"/>
          <w:i/>
          <w:sz w:val="24"/>
          <w:szCs w:val="24"/>
        </w:rPr>
        <w:t xml:space="preserve">0 (o) </w:t>
      </w:r>
      <w:r w:rsidR="007617C4">
        <w:rPr>
          <w:rFonts w:ascii="Calibri" w:hAnsi="Calibri"/>
          <w:i/>
          <w:sz w:val="24"/>
          <w:szCs w:val="24"/>
        </w:rPr>
        <w:t>and 500 (*)</w:t>
      </w:r>
      <w:r w:rsidR="004D31EA">
        <w:rPr>
          <w:rFonts w:ascii="Calibri" w:hAnsi="Calibri"/>
          <w:i/>
          <w:sz w:val="24"/>
          <w:szCs w:val="24"/>
        </w:rPr>
        <w:t xml:space="preserve"> mM</w:t>
      </w:r>
      <w:r w:rsidR="00327EAE">
        <w:rPr>
          <w:rFonts w:ascii="Calibri" w:hAnsi="Calibri"/>
          <w:i/>
          <w:sz w:val="24"/>
          <w:szCs w:val="24"/>
        </w:rPr>
        <w:t>,</w:t>
      </w:r>
      <w:r w:rsidR="00327EAE">
        <w:rPr>
          <w:rFonts w:ascii="Calibri" w:hAnsi="Calibri"/>
          <w:i/>
          <w:sz w:val="24"/>
        </w:rPr>
        <w:t xml:space="preserve"> at the silica/water interface, </w:t>
      </w:r>
      <w:r w:rsidR="00327EAE" w:rsidRPr="00D662AB">
        <w:rPr>
          <w:rFonts w:ascii="Calibri" w:hAnsi="Calibri"/>
          <w:i/>
          <w:sz w:val="24"/>
        </w:rPr>
        <w:t>pH 7</w:t>
      </w:r>
      <w:r w:rsidR="00327EAE">
        <w:rPr>
          <w:rFonts w:ascii="Calibri" w:hAnsi="Calibri" w:hint="eastAsia"/>
          <w:i/>
          <w:sz w:val="24"/>
          <w:lang w:eastAsia="zh-CN"/>
        </w:rPr>
        <w:t xml:space="preserve"> studied by </w:t>
      </w:r>
      <w:r w:rsidR="00A72C21">
        <w:rPr>
          <w:rFonts w:ascii="Calibri" w:hAnsi="Calibri"/>
          <w:i/>
          <w:sz w:val="24"/>
          <w:lang w:eastAsia="zh-CN"/>
        </w:rPr>
        <w:t>SE</w:t>
      </w:r>
      <w:r w:rsidR="00327EAE" w:rsidRPr="00D662AB">
        <w:rPr>
          <w:rFonts w:ascii="Calibri" w:hAnsi="Calibri"/>
          <w:i/>
          <w:sz w:val="24"/>
        </w:rPr>
        <w:t>.</w:t>
      </w:r>
      <w:r w:rsidR="00D276F9">
        <w:rPr>
          <w:rFonts w:ascii="Calibri" w:hAnsi="Calibri"/>
          <w:i/>
          <w:sz w:val="24"/>
        </w:rPr>
        <w:t xml:space="preserve"> </w:t>
      </w:r>
      <w:r w:rsidR="00086664">
        <w:rPr>
          <w:rFonts w:ascii="Calibri" w:hAnsi="Calibri"/>
          <w:b/>
          <w:i/>
          <w:sz w:val="24"/>
        </w:rPr>
        <w:t>(B)</w:t>
      </w:r>
      <w:r w:rsidR="00086664" w:rsidRPr="00086664">
        <w:rPr>
          <w:rFonts w:ascii="Calibri" w:hAnsi="Calibri"/>
          <w:i/>
          <w:sz w:val="24"/>
          <w:szCs w:val="24"/>
        </w:rPr>
        <w:t xml:space="preserve"> </w:t>
      </w:r>
      <w:r w:rsidR="00086664" w:rsidRPr="00CF098E">
        <w:rPr>
          <w:rFonts w:ascii="Calibri" w:hAnsi="Calibri"/>
          <w:i/>
          <w:sz w:val="24"/>
          <w:szCs w:val="24"/>
        </w:rPr>
        <w:t xml:space="preserve">Reflectivity profiles for </w:t>
      </w:r>
      <w:r w:rsidR="007A7C7A">
        <w:rPr>
          <w:rFonts w:ascii="Calibri" w:hAnsi="Calibri"/>
          <w:i/>
          <w:sz w:val="24"/>
          <w:szCs w:val="24"/>
        </w:rPr>
        <w:t>RSF</w:t>
      </w:r>
      <w:r w:rsidR="00086664" w:rsidRPr="00CF098E">
        <w:rPr>
          <w:rFonts w:ascii="Calibri" w:hAnsi="Calibri"/>
          <w:i/>
          <w:sz w:val="24"/>
          <w:szCs w:val="24"/>
        </w:rPr>
        <w:t xml:space="preserve"> 5-30 kDa </w:t>
      </w:r>
      <w:r w:rsidR="00490B73">
        <w:rPr>
          <w:rFonts w:ascii="Calibri" w:hAnsi="Calibri"/>
          <w:i/>
          <w:sz w:val="24"/>
          <w:szCs w:val="24"/>
        </w:rPr>
        <w:t>pH 7</w:t>
      </w:r>
      <w:r w:rsidR="00086664" w:rsidRPr="00CF098E">
        <w:rPr>
          <w:rFonts w:ascii="Calibri" w:hAnsi="Calibri"/>
          <w:i/>
          <w:sz w:val="24"/>
          <w:szCs w:val="24"/>
        </w:rPr>
        <w:t xml:space="preserve"> </w:t>
      </w:r>
      <w:r w:rsidR="00086664">
        <w:rPr>
          <w:rFonts w:ascii="Calibri" w:hAnsi="Calibri"/>
          <w:i/>
          <w:sz w:val="24"/>
          <w:szCs w:val="24"/>
        </w:rPr>
        <w:t xml:space="preserve">with NaCl </w:t>
      </w:r>
      <w:r w:rsidR="00086664" w:rsidRPr="00CF098E">
        <w:rPr>
          <w:rFonts w:ascii="Calibri" w:hAnsi="Calibri"/>
          <w:i/>
          <w:sz w:val="24"/>
          <w:szCs w:val="24"/>
        </w:rPr>
        <w:t>concentration</w:t>
      </w:r>
      <w:r w:rsidR="00086664">
        <w:rPr>
          <w:rFonts w:ascii="Calibri" w:hAnsi="Calibri"/>
          <w:i/>
          <w:sz w:val="24"/>
          <w:szCs w:val="24"/>
        </w:rPr>
        <w:t>s</w:t>
      </w:r>
      <w:r w:rsidR="00086664" w:rsidRPr="00CF098E">
        <w:rPr>
          <w:rFonts w:ascii="Calibri" w:hAnsi="Calibri"/>
          <w:i/>
          <w:sz w:val="24"/>
          <w:szCs w:val="24"/>
        </w:rPr>
        <w:t xml:space="preserve"> of  </w:t>
      </w:r>
      <w:r w:rsidR="004D31EA">
        <w:rPr>
          <w:rFonts w:ascii="Calibri" w:hAnsi="Calibri"/>
          <w:i/>
          <w:sz w:val="24"/>
          <w:szCs w:val="24"/>
        </w:rPr>
        <w:t>5</w:t>
      </w:r>
      <w:r w:rsidR="004D31EA" w:rsidRPr="00CF098E">
        <w:rPr>
          <w:rFonts w:ascii="Calibri" w:hAnsi="Calibri"/>
          <w:i/>
          <w:sz w:val="24"/>
          <w:szCs w:val="24"/>
        </w:rPr>
        <w:t xml:space="preserve"> (□)</w:t>
      </w:r>
      <w:r w:rsidR="004D31EA">
        <w:rPr>
          <w:rFonts w:ascii="Calibri" w:hAnsi="Calibri"/>
          <w:i/>
          <w:sz w:val="24"/>
          <w:szCs w:val="24"/>
        </w:rPr>
        <w:t>, 20</w:t>
      </w:r>
      <w:r w:rsidR="004D31EA" w:rsidRPr="00CF098E">
        <w:rPr>
          <w:rFonts w:ascii="Calibri" w:hAnsi="Calibri"/>
          <w:i/>
          <w:sz w:val="24"/>
          <w:szCs w:val="24"/>
        </w:rPr>
        <w:t xml:space="preserve"> (◊)</w:t>
      </w:r>
      <w:r w:rsidR="004D31EA">
        <w:rPr>
          <w:rFonts w:ascii="Calibri" w:hAnsi="Calibri"/>
          <w:i/>
          <w:sz w:val="24"/>
          <w:szCs w:val="24"/>
        </w:rPr>
        <w:t xml:space="preserve">, 50  </w:t>
      </w:r>
      <w:r w:rsidR="004D31EA" w:rsidRPr="00CF098E">
        <w:rPr>
          <w:rFonts w:ascii="Calibri" w:hAnsi="Calibri"/>
          <w:i/>
          <w:sz w:val="24"/>
          <w:szCs w:val="24"/>
        </w:rPr>
        <w:t>(∆)</w:t>
      </w:r>
      <w:r w:rsidR="004D31EA">
        <w:rPr>
          <w:rFonts w:ascii="Calibri" w:hAnsi="Calibri"/>
          <w:i/>
          <w:sz w:val="24"/>
          <w:szCs w:val="24"/>
        </w:rPr>
        <w:t xml:space="preserve">, </w:t>
      </w:r>
      <w:r w:rsidR="004D31EA" w:rsidRPr="00CF098E">
        <w:rPr>
          <w:rFonts w:ascii="Calibri" w:hAnsi="Calibri"/>
          <w:i/>
          <w:sz w:val="24"/>
          <w:szCs w:val="24"/>
        </w:rPr>
        <w:t>1</w:t>
      </w:r>
      <w:r w:rsidR="004D31EA">
        <w:rPr>
          <w:rFonts w:ascii="Calibri" w:hAnsi="Calibri"/>
          <w:i/>
          <w:sz w:val="24"/>
          <w:szCs w:val="24"/>
        </w:rPr>
        <w:t>5</w:t>
      </w:r>
      <w:r w:rsidR="004D31EA" w:rsidRPr="00CF098E">
        <w:rPr>
          <w:rFonts w:ascii="Calibri" w:hAnsi="Calibri"/>
          <w:i/>
          <w:sz w:val="24"/>
          <w:szCs w:val="24"/>
        </w:rPr>
        <w:t xml:space="preserve">0 (o) </w:t>
      </w:r>
      <w:r w:rsidR="004D31EA">
        <w:rPr>
          <w:rFonts w:ascii="Calibri" w:hAnsi="Calibri"/>
          <w:i/>
          <w:sz w:val="24"/>
          <w:szCs w:val="24"/>
        </w:rPr>
        <w:t>and 500 (*) mM</w:t>
      </w:r>
      <w:r w:rsidR="00A72C21">
        <w:rPr>
          <w:rFonts w:ascii="Calibri" w:hAnsi="Calibri"/>
          <w:i/>
          <w:sz w:val="24"/>
          <w:szCs w:val="24"/>
        </w:rPr>
        <w:t xml:space="preserve"> studied by NR</w:t>
      </w:r>
      <w:r w:rsidR="00086664" w:rsidRPr="00CF098E">
        <w:rPr>
          <w:rFonts w:ascii="Calibri" w:hAnsi="Calibri"/>
          <w:i/>
          <w:sz w:val="24"/>
          <w:szCs w:val="24"/>
        </w:rPr>
        <w:t>. Solid lines through the data points correspond to the best fits for the corres</w:t>
      </w:r>
      <w:r w:rsidR="00086664">
        <w:rPr>
          <w:rFonts w:ascii="Calibri" w:hAnsi="Calibri"/>
          <w:i/>
          <w:sz w:val="24"/>
          <w:szCs w:val="24"/>
        </w:rPr>
        <w:t>ponding reflectivity curves</w:t>
      </w:r>
      <w:r w:rsidR="00086664" w:rsidRPr="00CF098E">
        <w:rPr>
          <w:rFonts w:ascii="Calibri" w:hAnsi="Calibri"/>
          <w:i/>
          <w:sz w:val="24"/>
          <w:szCs w:val="24"/>
        </w:rPr>
        <w:t>.</w:t>
      </w:r>
    </w:p>
    <w:p w14:paraId="2488E157" w14:textId="0ECCDF47" w:rsidR="00F61EDF" w:rsidRPr="00D662AB" w:rsidRDefault="00F61EDF" w:rsidP="00E57C45">
      <w:pPr>
        <w:jc w:val="both"/>
        <w:rPr>
          <w:rFonts w:ascii="Calibri" w:hAnsi="Calibri"/>
          <w:b/>
          <w:sz w:val="24"/>
          <w:szCs w:val="24"/>
        </w:rPr>
      </w:pPr>
      <w:r w:rsidRPr="00D662AB">
        <w:rPr>
          <w:rFonts w:ascii="Calibri" w:hAnsi="Calibri"/>
          <w:b/>
          <w:sz w:val="24"/>
          <w:szCs w:val="24"/>
        </w:rPr>
        <w:t>Table</w:t>
      </w:r>
      <w:r>
        <w:rPr>
          <w:rFonts w:ascii="Calibri" w:hAnsi="Calibri"/>
          <w:b/>
          <w:sz w:val="24"/>
          <w:szCs w:val="24"/>
        </w:rPr>
        <w:t xml:space="preserve"> 3</w:t>
      </w:r>
      <w:r w:rsidRPr="00D662AB">
        <w:rPr>
          <w:rFonts w:ascii="Calibri" w:hAnsi="Calibri"/>
          <w:sz w:val="24"/>
          <w:szCs w:val="24"/>
        </w:rPr>
        <w:t>.</w:t>
      </w:r>
      <w:r w:rsidRPr="00D662AB">
        <w:rPr>
          <w:rFonts w:ascii="Calibri" w:hAnsi="Calibri"/>
          <w:i/>
          <w:sz w:val="24"/>
          <w:szCs w:val="24"/>
        </w:rPr>
        <w:t xml:space="preserve"> Structural parameters of neutron reflection best fits for </w:t>
      </w:r>
      <w:r>
        <w:rPr>
          <w:rFonts w:ascii="Calibri" w:hAnsi="Calibri"/>
          <w:i/>
          <w:sz w:val="24"/>
          <w:szCs w:val="24"/>
        </w:rPr>
        <w:t>NaCl</w:t>
      </w:r>
      <w:r w:rsidRPr="00D662AB">
        <w:rPr>
          <w:rFonts w:ascii="Calibri" w:hAnsi="Calibri"/>
          <w:i/>
          <w:sz w:val="24"/>
          <w:szCs w:val="24"/>
        </w:rPr>
        <w:t xml:space="preserve"> effect on </w:t>
      </w:r>
      <w:r>
        <w:rPr>
          <w:rFonts w:ascii="Calibri" w:hAnsi="Calibri"/>
          <w:i/>
          <w:sz w:val="24"/>
          <w:szCs w:val="24"/>
        </w:rPr>
        <w:t>5-</w:t>
      </w:r>
      <w:r w:rsidRPr="00D662AB">
        <w:rPr>
          <w:rFonts w:ascii="Calibri" w:hAnsi="Calibri"/>
          <w:i/>
          <w:sz w:val="24"/>
          <w:szCs w:val="24"/>
        </w:rPr>
        <w:t>30</w:t>
      </w:r>
      <w:r>
        <w:rPr>
          <w:rFonts w:ascii="Calibri" w:hAnsi="Calibri"/>
          <w:i/>
          <w:sz w:val="24"/>
          <w:szCs w:val="24"/>
        </w:rPr>
        <w:t xml:space="preserve"> </w:t>
      </w:r>
      <w:r w:rsidRPr="00D662AB">
        <w:rPr>
          <w:rFonts w:ascii="Calibri" w:hAnsi="Calibri"/>
          <w:i/>
          <w:sz w:val="24"/>
          <w:szCs w:val="24"/>
        </w:rPr>
        <w:t xml:space="preserve">kDa silk fibroin </w:t>
      </w:r>
      <w:r w:rsidR="007117D7">
        <w:rPr>
          <w:rFonts w:ascii="Calibri" w:hAnsi="Calibri"/>
          <w:i/>
          <w:sz w:val="24"/>
          <w:szCs w:val="24"/>
        </w:rPr>
        <w:t xml:space="preserve">peptides </w:t>
      </w:r>
      <w:r w:rsidRPr="00D662AB">
        <w:rPr>
          <w:rFonts w:ascii="Calibri" w:hAnsi="Calibri"/>
          <w:i/>
          <w:sz w:val="24"/>
          <w:szCs w:val="24"/>
        </w:rPr>
        <w:t>adsorbed for 1</w:t>
      </w:r>
      <w:r>
        <w:rPr>
          <w:rFonts w:ascii="Calibri" w:hAnsi="Calibri"/>
          <w:i/>
          <w:sz w:val="24"/>
          <w:szCs w:val="24"/>
        </w:rPr>
        <w:t xml:space="preserve"> </w:t>
      </w:r>
      <w:r w:rsidRPr="00D662AB">
        <w:rPr>
          <w:rFonts w:ascii="Calibri" w:hAnsi="Calibri"/>
          <w:i/>
          <w:sz w:val="24"/>
          <w:szCs w:val="24"/>
        </w:rPr>
        <w:t>hr at the SiO</w:t>
      </w:r>
      <w:r w:rsidRPr="00CF098E">
        <w:rPr>
          <w:rFonts w:ascii="Calibri" w:hAnsi="Calibri"/>
          <w:i/>
          <w:sz w:val="24"/>
          <w:szCs w:val="24"/>
          <w:vertAlign w:val="subscript"/>
        </w:rPr>
        <w:t>2</w:t>
      </w:r>
      <w:r w:rsidRPr="00D662AB">
        <w:rPr>
          <w:rFonts w:ascii="Calibri" w:hAnsi="Calibri"/>
          <w:i/>
          <w:sz w:val="24"/>
          <w:szCs w:val="24"/>
        </w:rPr>
        <w:t xml:space="preserve"> </w:t>
      </w:r>
      <w:r w:rsidR="007117D7">
        <w:rPr>
          <w:rFonts w:ascii="Calibri" w:hAnsi="Calibri"/>
          <w:i/>
          <w:sz w:val="24"/>
          <w:szCs w:val="24"/>
        </w:rPr>
        <w:t xml:space="preserve">/water </w:t>
      </w:r>
      <w:r w:rsidRPr="00D662AB">
        <w:rPr>
          <w:rFonts w:ascii="Calibri" w:hAnsi="Calibri"/>
          <w:i/>
          <w:sz w:val="24"/>
          <w:szCs w:val="24"/>
        </w:rPr>
        <w:t>interface at a concentration of 3</w:t>
      </w:r>
      <w:r>
        <w:rPr>
          <w:rFonts w:ascii="Calibri" w:hAnsi="Calibri"/>
          <w:i/>
          <w:sz w:val="24"/>
          <w:szCs w:val="24"/>
        </w:rPr>
        <w:t xml:space="preserve"> </w:t>
      </w:r>
      <w:r w:rsidRPr="00D662AB">
        <w:rPr>
          <w:rFonts w:ascii="Calibri" w:hAnsi="Calibri"/>
          <w:i/>
          <w:sz w:val="24"/>
          <w:szCs w:val="24"/>
        </w:rPr>
        <w:t>mg/ml</w:t>
      </w:r>
      <w:r w:rsidR="0008170F">
        <w:rPr>
          <w:rFonts w:ascii="Calibri" w:hAnsi="Calibri"/>
          <w:i/>
          <w:sz w:val="24"/>
          <w:szCs w:val="24"/>
        </w:rPr>
        <w:t>,</w:t>
      </w:r>
      <w:r>
        <w:rPr>
          <w:rFonts w:ascii="Calibri" w:hAnsi="Calibri"/>
          <w:i/>
          <w:sz w:val="24"/>
          <w:szCs w:val="24"/>
        </w:rPr>
        <w:t xml:space="preserve"> pH 7</w:t>
      </w:r>
      <w:r w:rsidR="00E57C45">
        <w:rPr>
          <w:rFonts w:ascii="Calibri" w:hAnsi="Calibri"/>
          <w: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848"/>
        <w:gridCol w:w="1848"/>
        <w:gridCol w:w="1849"/>
        <w:gridCol w:w="924"/>
        <w:gridCol w:w="925"/>
      </w:tblGrid>
      <w:tr w:rsidR="00F61EDF" w:rsidRPr="00724204" w14:paraId="2673E524" w14:textId="77777777" w:rsidTr="00DB3205">
        <w:trPr>
          <w:trHeight w:val="337"/>
        </w:trPr>
        <w:tc>
          <w:tcPr>
            <w:tcW w:w="1848" w:type="dxa"/>
            <w:vMerge w:val="restart"/>
            <w:tcBorders>
              <w:top w:val="single" w:sz="4" w:space="0" w:color="auto"/>
              <w:bottom w:val="single" w:sz="4" w:space="0" w:color="auto"/>
            </w:tcBorders>
          </w:tcPr>
          <w:p w14:paraId="32399D86" w14:textId="77777777" w:rsidR="00F61EDF" w:rsidRPr="00724204" w:rsidRDefault="00F61EDF" w:rsidP="00660CC2">
            <w:pPr>
              <w:rPr>
                <w:rFonts w:ascii="Calibri" w:hAnsi="Calibri"/>
              </w:rPr>
            </w:pPr>
            <w:r w:rsidRPr="00724204">
              <w:rPr>
                <w:rFonts w:ascii="Calibri" w:hAnsi="Calibri"/>
              </w:rPr>
              <w:t>NaCl (mM)</w:t>
            </w:r>
          </w:p>
        </w:tc>
        <w:tc>
          <w:tcPr>
            <w:tcW w:w="1848" w:type="dxa"/>
            <w:vMerge w:val="restart"/>
            <w:tcBorders>
              <w:top w:val="single" w:sz="4" w:space="0" w:color="auto"/>
              <w:bottom w:val="single" w:sz="4" w:space="0" w:color="auto"/>
            </w:tcBorders>
          </w:tcPr>
          <w:p w14:paraId="48AE581E" w14:textId="77777777" w:rsidR="00AE0045" w:rsidRPr="00724204" w:rsidRDefault="00F61EDF" w:rsidP="00660CC2">
            <w:pPr>
              <w:rPr>
                <w:rFonts w:ascii="Calibri" w:hAnsi="Calibri"/>
              </w:rPr>
            </w:pPr>
            <w:r w:rsidRPr="00724204">
              <w:rPr>
                <w:rFonts w:ascii="Calibri" w:hAnsi="Calibri"/>
              </w:rPr>
              <w:t xml:space="preserve">Layer thickness </w:t>
            </w:r>
          </w:p>
          <w:p w14:paraId="675CEC21" w14:textId="63775408" w:rsidR="00F61EDF" w:rsidRPr="00724204" w:rsidRDefault="00F61EDF" w:rsidP="00660CC2">
            <w:pPr>
              <w:rPr>
                <w:rFonts w:ascii="Calibri" w:hAnsi="Calibri"/>
              </w:rPr>
            </w:pPr>
            <w:r w:rsidRPr="00724204">
              <w:rPr>
                <w:rFonts w:ascii="Calibri" w:hAnsi="Calibri"/>
                <w:sz w:val="18"/>
              </w:rPr>
              <w:t>±2 Å</w:t>
            </w:r>
          </w:p>
        </w:tc>
        <w:tc>
          <w:tcPr>
            <w:tcW w:w="1848" w:type="dxa"/>
            <w:vMerge w:val="restart"/>
            <w:tcBorders>
              <w:top w:val="single" w:sz="4" w:space="0" w:color="auto"/>
              <w:bottom w:val="single" w:sz="4" w:space="0" w:color="auto"/>
            </w:tcBorders>
          </w:tcPr>
          <w:p w14:paraId="73DFAEA4" w14:textId="77777777" w:rsidR="00AE0045" w:rsidRPr="00724204" w:rsidRDefault="00F61EDF" w:rsidP="00660CC2">
            <w:pPr>
              <w:rPr>
                <w:rFonts w:ascii="Calibri" w:hAnsi="Calibri"/>
              </w:rPr>
            </w:pPr>
            <w:r w:rsidRPr="00724204">
              <w:rPr>
                <w:rFonts w:ascii="Calibri" w:hAnsi="Calibri"/>
              </w:rPr>
              <w:t xml:space="preserve">SLD </w:t>
            </w:r>
          </w:p>
          <w:p w14:paraId="72DB8EA5" w14:textId="34C8D210" w:rsidR="00F61EDF" w:rsidRPr="00724204" w:rsidRDefault="00F61EDF" w:rsidP="00660CC2">
            <w:pPr>
              <w:rPr>
                <w:rFonts w:ascii="Calibri" w:hAnsi="Calibri"/>
              </w:rPr>
            </w:pPr>
            <w:r w:rsidRPr="00724204">
              <w:rPr>
                <w:rFonts w:ascii="Calibri" w:hAnsi="Calibri"/>
                <w:sz w:val="18"/>
              </w:rPr>
              <w:t>±0.1×10</w:t>
            </w:r>
            <w:r w:rsidRPr="00724204">
              <w:rPr>
                <w:rFonts w:ascii="Calibri" w:hAnsi="Calibri"/>
                <w:sz w:val="18"/>
                <w:vertAlign w:val="superscript"/>
              </w:rPr>
              <w:t>-6</w:t>
            </w:r>
            <w:r w:rsidRPr="00724204">
              <w:rPr>
                <w:rFonts w:ascii="Calibri" w:hAnsi="Calibri"/>
                <w:sz w:val="20"/>
              </w:rPr>
              <w:t xml:space="preserve"> Å</w:t>
            </w:r>
            <w:r w:rsidRPr="00724204">
              <w:rPr>
                <w:rFonts w:ascii="Calibri" w:hAnsi="Calibri"/>
                <w:sz w:val="20"/>
                <w:vertAlign w:val="superscript"/>
              </w:rPr>
              <w:t>-2</w:t>
            </w:r>
          </w:p>
        </w:tc>
        <w:tc>
          <w:tcPr>
            <w:tcW w:w="1849" w:type="dxa"/>
            <w:vMerge w:val="restart"/>
            <w:tcBorders>
              <w:top w:val="single" w:sz="4" w:space="0" w:color="auto"/>
              <w:bottom w:val="single" w:sz="4" w:space="0" w:color="auto"/>
            </w:tcBorders>
          </w:tcPr>
          <w:p w14:paraId="6BFC35EB" w14:textId="77777777" w:rsidR="00F61EDF" w:rsidRPr="00724204" w:rsidRDefault="00F61EDF" w:rsidP="00660CC2">
            <w:pPr>
              <w:rPr>
                <w:rFonts w:ascii="Calibri" w:hAnsi="Calibri"/>
              </w:rPr>
            </w:pPr>
            <w:r w:rsidRPr="00724204">
              <w:rPr>
                <w:rFonts w:ascii="Calibri" w:hAnsi="Calibri"/>
              </w:rPr>
              <w:t xml:space="preserve">Volume fraction </w:t>
            </w:r>
            <w:r w:rsidRPr="00724204">
              <w:rPr>
                <w:rFonts w:ascii="Calibri" w:hAnsi="Calibri"/>
                <w:sz w:val="18"/>
              </w:rPr>
              <w:t>±0.005</w:t>
            </w:r>
          </w:p>
        </w:tc>
        <w:tc>
          <w:tcPr>
            <w:tcW w:w="1849" w:type="dxa"/>
            <w:gridSpan w:val="2"/>
            <w:tcBorders>
              <w:top w:val="single" w:sz="4" w:space="0" w:color="auto"/>
              <w:bottom w:val="single" w:sz="4" w:space="0" w:color="auto"/>
            </w:tcBorders>
          </w:tcPr>
          <w:p w14:paraId="45AD5A74" w14:textId="77777777" w:rsidR="00F61EDF" w:rsidRPr="00724204" w:rsidRDefault="00F61EDF" w:rsidP="00DB3205">
            <w:pPr>
              <w:jc w:val="center"/>
              <w:rPr>
                <w:rFonts w:ascii="Calibri" w:hAnsi="Calibri"/>
              </w:rPr>
            </w:pPr>
            <w:r w:rsidRPr="00724204">
              <w:rPr>
                <w:rFonts w:ascii="Calibri" w:hAnsi="Calibri"/>
              </w:rPr>
              <w:t xml:space="preserve">Surface Excess </w:t>
            </w:r>
            <w:r w:rsidRPr="00724204">
              <w:rPr>
                <w:rFonts w:ascii="Calibri" w:hAnsi="Calibri"/>
                <w:sz w:val="18"/>
              </w:rPr>
              <w:t>±0.1 mg/m</w:t>
            </w:r>
            <w:r w:rsidRPr="00724204">
              <w:rPr>
                <w:rFonts w:ascii="Calibri" w:hAnsi="Calibri"/>
                <w:sz w:val="18"/>
                <w:vertAlign w:val="superscript"/>
              </w:rPr>
              <w:t>2</w:t>
            </w:r>
          </w:p>
        </w:tc>
      </w:tr>
      <w:tr w:rsidR="00F61EDF" w:rsidRPr="00724204" w14:paraId="5F297311" w14:textId="77777777" w:rsidTr="00DB3205">
        <w:trPr>
          <w:trHeight w:val="336"/>
        </w:trPr>
        <w:tc>
          <w:tcPr>
            <w:tcW w:w="1848" w:type="dxa"/>
            <w:vMerge/>
            <w:tcBorders>
              <w:bottom w:val="single" w:sz="4" w:space="0" w:color="auto"/>
            </w:tcBorders>
          </w:tcPr>
          <w:p w14:paraId="472A571E" w14:textId="77777777" w:rsidR="00F61EDF" w:rsidRPr="00724204" w:rsidRDefault="00F61EDF" w:rsidP="00660CC2">
            <w:pPr>
              <w:rPr>
                <w:rFonts w:ascii="Calibri" w:hAnsi="Calibri"/>
              </w:rPr>
            </w:pPr>
          </w:p>
        </w:tc>
        <w:tc>
          <w:tcPr>
            <w:tcW w:w="1848" w:type="dxa"/>
            <w:vMerge/>
            <w:tcBorders>
              <w:bottom w:val="single" w:sz="4" w:space="0" w:color="auto"/>
            </w:tcBorders>
          </w:tcPr>
          <w:p w14:paraId="3E5CE6DA" w14:textId="77777777" w:rsidR="00F61EDF" w:rsidRPr="00724204" w:rsidRDefault="00F61EDF" w:rsidP="00660CC2">
            <w:pPr>
              <w:rPr>
                <w:rFonts w:ascii="Calibri" w:hAnsi="Calibri"/>
              </w:rPr>
            </w:pPr>
          </w:p>
        </w:tc>
        <w:tc>
          <w:tcPr>
            <w:tcW w:w="1848" w:type="dxa"/>
            <w:vMerge/>
            <w:tcBorders>
              <w:bottom w:val="single" w:sz="4" w:space="0" w:color="auto"/>
            </w:tcBorders>
          </w:tcPr>
          <w:p w14:paraId="0D110194" w14:textId="77777777" w:rsidR="00F61EDF" w:rsidRPr="00724204" w:rsidRDefault="00F61EDF" w:rsidP="00660CC2">
            <w:pPr>
              <w:rPr>
                <w:rFonts w:ascii="Calibri" w:hAnsi="Calibri"/>
              </w:rPr>
            </w:pPr>
          </w:p>
        </w:tc>
        <w:tc>
          <w:tcPr>
            <w:tcW w:w="1849" w:type="dxa"/>
            <w:vMerge/>
            <w:tcBorders>
              <w:bottom w:val="single" w:sz="4" w:space="0" w:color="auto"/>
            </w:tcBorders>
          </w:tcPr>
          <w:p w14:paraId="60765013" w14:textId="77777777" w:rsidR="00F61EDF" w:rsidRPr="00724204" w:rsidRDefault="00F61EDF" w:rsidP="00660CC2">
            <w:pPr>
              <w:rPr>
                <w:rFonts w:ascii="Calibri" w:hAnsi="Calibri"/>
              </w:rPr>
            </w:pPr>
          </w:p>
        </w:tc>
        <w:tc>
          <w:tcPr>
            <w:tcW w:w="924" w:type="dxa"/>
            <w:tcBorders>
              <w:top w:val="single" w:sz="4" w:space="0" w:color="auto"/>
              <w:bottom w:val="single" w:sz="4" w:space="0" w:color="auto"/>
            </w:tcBorders>
          </w:tcPr>
          <w:p w14:paraId="35EAC36B" w14:textId="77777777" w:rsidR="00F61EDF" w:rsidRPr="00724204" w:rsidRDefault="00F61EDF" w:rsidP="00DB3205">
            <w:pPr>
              <w:jc w:val="center"/>
              <w:rPr>
                <w:rFonts w:ascii="Calibri" w:hAnsi="Calibri"/>
              </w:rPr>
            </w:pPr>
            <w:r w:rsidRPr="00724204">
              <w:rPr>
                <w:rFonts w:ascii="Calibri" w:hAnsi="Calibri"/>
              </w:rPr>
              <w:t>NR</w:t>
            </w:r>
          </w:p>
        </w:tc>
        <w:tc>
          <w:tcPr>
            <w:tcW w:w="925" w:type="dxa"/>
            <w:tcBorders>
              <w:top w:val="single" w:sz="4" w:space="0" w:color="auto"/>
              <w:bottom w:val="single" w:sz="4" w:space="0" w:color="auto"/>
            </w:tcBorders>
          </w:tcPr>
          <w:p w14:paraId="0A57A389" w14:textId="5712255A" w:rsidR="00F61EDF" w:rsidRPr="00724204" w:rsidRDefault="00AE0045" w:rsidP="00DB3205">
            <w:pPr>
              <w:jc w:val="center"/>
              <w:rPr>
                <w:rFonts w:ascii="Calibri" w:hAnsi="Calibri"/>
              </w:rPr>
            </w:pPr>
            <w:r w:rsidRPr="00724204">
              <w:rPr>
                <w:rFonts w:ascii="Calibri" w:hAnsi="Calibri"/>
              </w:rPr>
              <w:t>SE</w:t>
            </w:r>
          </w:p>
        </w:tc>
      </w:tr>
      <w:tr w:rsidR="00F61EDF" w:rsidRPr="00724204" w14:paraId="62C46BBA" w14:textId="77777777" w:rsidTr="004803FF">
        <w:trPr>
          <w:trHeight w:val="138"/>
        </w:trPr>
        <w:tc>
          <w:tcPr>
            <w:tcW w:w="1848" w:type="dxa"/>
            <w:vMerge w:val="restart"/>
            <w:tcBorders>
              <w:top w:val="single" w:sz="4" w:space="0" w:color="auto"/>
            </w:tcBorders>
          </w:tcPr>
          <w:p w14:paraId="54304B23" w14:textId="77777777" w:rsidR="00F61EDF" w:rsidRPr="00724204" w:rsidRDefault="00F61EDF" w:rsidP="00660CC2">
            <w:pPr>
              <w:rPr>
                <w:rFonts w:ascii="Calibri" w:hAnsi="Calibri"/>
              </w:rPr>
            </w:pPr>
            <w:r w:rsidRPr="00724204">
              <w:rPr>
                <w:rFonts w:ascii="Calibri" w:hAnsi="Calibri"/>
              </w:rPr>
              <w:t>5</w:t>
            </w:r>
          </w:p>
        </w:tc>
        <w:tc>
          <w:tcPr>
            <w:tcW w:w="1848" w:type="dxa"/>
            <w:tcBorders>
              <w:top w:val="single" w:sz="4" w:space="0" w:color="auto"/>
            </w:tcBorders>
          </w:tcPr>
          <w:p w14:paraId="5BBF5022" w14:textId="77777777" w:rsidR="00F61EDF" w:rsidRPr="00724204" w:rsidRDefault="00F61EDF" w:rsidP="00660CC2">
            <w:pPr>
              <w:rPr>
                <w:rFonts w:ascii="Calibri" w:hAnsi="Calibri"/>
              </w:rPr>
            </w:pPr>
            <w:r w:rsidRPr="00724204">
              <w:rPr>
                <w:rFonts w:ascii="Calibri" w:hAnsi="Calibri"/>
              </w:rPr>
              <w:t>37</w:t>
            </w:r>
          </w:p>
        </w:tc>
        <w:tc>
          <w:tcPr>
            <w:tcW w:w="1848" w:type="dxa"/>
            <w:tcBorders>
              <w:top w:val="single" w:sz="4" w:space="0" w:color="auto"/>
            </w:tcBorders>
          </w:tcPr>
          <w:p w14:paraId="5572210F" w14:textId="77777777" w:rsidR="00F61EDF" w:rsidRPr="00724204" w:rsidRDefault="00F61EDF" w:rsidP="00660CC2">
            <w:pPr>
              <w:rPr>
                <w:rFonts w:ascii="Calibri" w:hAnsi="Calibri"/>
              </w:rPr>
            </w:pPr>
            <w:r w:rsidRPr="00724204">
              <w:rPr>
                <w:rFonts w:ascii="Calibri" w:hAnsi="Calibri"/>
              </w:rPr>
              <w:t>5.2</w:t>
            </w:r>
          </w:p>
        </w:tc>
        <w:tc>
          <w:tcPr>
            <w:tcW w:w="1849" w:type="dxa"/>
            <w:tcBorders>
              <w:top w:val="single" w:sz="4" w:space="0" w:color="auto"/>
            </w:tcBorders>
          </w:tcPr>
          <w:p w14:paraId="166B2E31" w14:textId="77777777" w:rsidR="00F61EDF" w:rsidRPr="00724204" w:rsidRDefault="00F61EDF" w:rsidP="00660CC2">
            <w:pPr>
              <w:rPr>
                <w:rFonts w:ascii="Calibri" w:hAnsi="Calibri"/>
              </w:rPr>
            </w:pPr>
            <w:r w:rsidRPr="00724204">
              <w:rPr>
                <w:rFonts w:ascii="Calibri" w:hAnsi="Calibri"/>
              </w:rPr>
              <w:t>0.450</w:t>
            </w:r>
          </w:p>
        </w:tc>
        <w:tc>
          <w:tcPr>
            <w:tcW w:w="924" w:type="dxa"/>
            <w:vMerge w:val="restart"/>
            <w:tcBorders>
              <w:top w:val="single" w:sz="4" w:space="0" w:color="auto"/>
            </w:tcBorders>
          </w:tcPr>
          <w:p w14:paraId="28D7DD4D" w14:textId="77777777" w:rsidR="00F61EDF" w:rsidRPr="00724204" w:rsidRDefault="00F61EDF" w:rsidP="00DB3205">
            <w:pPr>
              <w:jc w:val="center"/>
              <w:rPr>
                <w:rFonts w:ascii="Calibri" w:hAnsi="Calibri"/>
              </w:rPr>
            </w:pPr>
            <w:r w:rsidRPr="00724204">
              <w:rPr>
                <w:rFonts w:ascii="Calibri" w:hAnsi="Calibri"/>
              </w:rPr>
              <w:t>2.8</w:t>
            </w:r>
          </w:p>
        </w:tc>
        <w:tc>
          <w:tcPr>
            <w:tcW w:w="925" w:type="dxa"/>
            <w:vMerge w:val="restart"/>
            <w:tcBorders>
              <w:top w:val="single" w:sz="4" w:space="0" w:color="auto"/>
            </w:tcBorders>
          </w:tcPr>
          <w:p w14:paraId="7C51A218" w14:textId="77777777" w:rsidR="00F61EDF" w:rsidRPr="00724204" w:rsidRDefault="00F61EDF" w:rsidP="00DB3205">
            <w:pPr>
              <w:jc w:val="center"/>
              <w:rPr>
                <w:rFonts w:ascii="Calibri" w:hAnsi="Calibri"/>
              </w:rPr>
            </w:pPr>
            <w:r w:rsidRPr="00724204">
              <w:rPr>
                <w:rFonts w:ascii="Calibri" w:hAnsi="Calibri"/>
              </w:rPr>
              <w:t>3.1</w:t>
            </w:r>
          </w:p>
        </w:tc>
      </w:tr>
      <w:tr w:rsidR="00F61EDF" w:rsidRPr="00724204" w14:paraId="2AB85674" w14:textId="77777777" w:rsidTr="004803FF">
        <w:trPr>
          <w:trHeight w:val="138"/>
        </w:trPr>
        <w:tc>
          <w:tcPr>
            <w:tcW w:w="1848" w:type="dxa"/>
            <w:vMerge/>
          </w:tcPr>
          <w:p w14:paraId="2465A5E6" w14:textId="77777777" w:rsidR="00F61EDF" w:rsidRPr="00724204" w:rsidRDefault="00F61EDF" w:rsidP="00660CC2">
            <w:pPr>
              <w:rPr>
                <w:rFonts w:ascii="Calibri" w:hAnsi="Calibri"/>
              </w:rPr>
            </w:pPr>
          </w:p>
        </w:tc>
        <w:tc>
          <w:tcPr>
            <w:tcW w:w="1848" w:type="dxa"/>
          </w:tcPr>
          <w:p w14:paraId="6A9A2E89" w14:textId="77777777" w:rsidR="00F61EDF" w:rsidRPr="00724204" w:rsidRDefault="00F61EDF" w:rsidP="00660CC2">
            <w:pPr>
              <w:rPr>
                <w:rFonts w:ascii="Calibri" w:hAnsi="Calibri"/>
              </w:rPr>
            </w:pPr>
            <w:r w:rsidRPr="00724204">
              <w:rPr>
                <w:rFonts w:ascii="Calibri" w:hAnsi="Calibri"/>
              </w:rPr>
              <w:t>44</w:t>
            </w:r>
          </w:p>
        </w:tc>
        <w:tc>
          <w:tcPr>
            <w:tcW w:w="1848" w:type="dxa"/>
          </w:tcPr>
          <w:p w14:paraId="37F830A3" w14:textId="77777777" w:rsidR="00F61EDF" w:rsidRPr="00724204" w:rsidRDefault="00F61EDF" w:rsidP="00660CC2">
            <w:pPr>
              <w:rPr>
                <w:rFonts w:ascii="Calibri" w:hAnsi="Calibri"/>
              </w:rPr>
            </w:pPr>
            <w:r w:rsidRPr="00724204">
              <w:rPr>
                <w:rFonts w:ascii="Calibri" w:hAnsi="Calibri"/>
              </w:rPr>
              <w:t>6.2</w:t>
            </w:r>
          </w:p>
        </w:tc>
        <w:tc>
          <w:tcPr>
            <w:tcW w:w="1849" w:type="dxa"/>
          </w:tcPr>
          <w:p w14:paraId="476EA226" w14:textId="77777777" w:rsidR="00F61EDF" w:rsidRPr="00724204" w:rsidRDefault="00F61EDF" w:rsidP="00660CC2">
            <w:pPr>
              <w:rPr>
                <w:rFonts w:ascii="Calibri" w:hAnsi="Calibri"/>
              </w:rPr>
            </w:pPr>
            <w:r w:rsidRPr="00724204">
              <w:rPr>
                <w:rFonts w:ascii="Calibri" w:hAnsi="Calibri"/>
              </w:rPr>
              <w:t>0.060</w:t>
            </w:r>
          </w:p>
        </w:tc>
        <w:tc>
          <w:tcPr>
            <w:tcW w:w="924" w:type="dxa"/>
            <w:vMerge/>
          </w:tcPr>
          <w:p w14:paraId="7A4F69D6" w14:textId="77777777" w:rsidR="00F61EDF" w:rsidRPr="00724204" w:rsidRDefault="00F61EDF" w:rsidP="00DB3205">
            <w:pPr>
              <w:jc w:val="center"/>
              <w:rPr>
                <w:rFonts w:ascii="Calibri" w:hAnsi="Calibri"/>
              </w:rPr>
            </w:pPr>
          </w:p>
        </w:tc>
        <w:tc>
          <w:tcPr>
            <w:tcW w:w="925" w:type="dxa"/>
            <w:vMerge/>
          </w:tcPr>
          <w:p w14:paraId="539C355F" w14:textId="77777777" w:rsidR="00F61EDF" w:rsidRPr="00724204" w:rsidRDefault="00F61EDF" w:rsidP="00DB3205">
            <w:pPr>
              <w:jc w:val="center"/>
              <w:rPr>
                <w:rFonts w:ascii="Calibri" w:hAnsi="Calibri"/>
              </w:rPr>
            </w:pPr>
          </w:p>
        </w:tc>
      </w:tr>
      <w:tr w:rsidR="00F61EDF" w:rsidRPr="00724204" w14:paraId="56E8DA14" w14:textId="77777777" w:rsidTr="004803FF">
        <w:trPr>
          <w:trHeight w:val="138"/>
        </w:trPr>
        <w:tc>
          <w:tcPr>
            <w:tcW w:w="1848" w:type="dxa"/>
            <w:vMerge w:val="restart"/>
          </w:tcPr>
          <w:p w14:paraId="7CD96AEA" w14:textId="77777777" w:rsidR="00F61EDF" w:rsidRPr="00724204" w:rsidRDefault="00F61EDF" w:rsidP="00660CC2">
            <w:pPr>
              <w:rPr>
                <w:rFonts w:ascii="Calibri" w:hAnsi="Calibri"/>
              </w:rPr>
            </w:pPr>
            <w:r w:rsidRPr="00724204">
              <w:rPr>
                <w:rFonts w:ascii="Calibri" w:hAnsi="Calibri"/>
              </w:rPr>
              <w:t>20</w:t>
            </w:r>
          </w:p>
        </w:tc>
        <w:tc>
          <w:tcPr>
            <w:tcW w:w="1848" w:type="dxa"/>
          </w:tcPr>
          <w:p w14:paraId="3BE79DDA" w14:textId="77777777" w:rsidR="00F61EDF" w:rsidRPr="00724204" w:rsidRDefault="00F61EDF" w:rsidP="00660CC2">
            <w:pPr>
              <w:rPr>
                <w:rFonts w:ascii="Calibri" w:hAnsi="Calibri"/>
              </w:rPr>
            </w:pPr>
            <w:r w:rsidRPr="00724204">
              <w:rPr>
                <w:rFonts w:ascii="Calibri" w:hAnsi="Calibri"/>
              </w:rPr>
              <w:t>38</w:t>
            </w:r>
          </w:p>
        </w:tc>
        <w:tc>
          <w:tcPr>
            <w:tcW w:w="1848" w:type="dxa"/>
          </w:tcPr>
          <w:p w14:paraId="3F9F7E00" w14:textId="77777777" w:rsidR="00F61EDF" w:rsidRPr="00724204" w:rsidRDefault="00F61EDF" w:rsidP="00660CC2">
            <w:pPr>
              <w:rPr>
                <w:rFonts w:ascii="Calibri" w:hAnsi="Calibri"/>
              </w:rPr>
            </w:pPr>
            <w:r w:rsidRPr="00724204">
              <w:rPr>
                <w:rFonts w:ascii="Calibri" w:hAnsi="Calibri"/>
              </w:rPr>
              <w:t>5.2</w:t>
            </w:r>
          </w:p>
        </w:tc>
        <w:tc>
          <w:tcPr>
            <w:tcW w:w="1849" w:type="dxa"/>
          </w:tcPr>
          <w:p w14:paraId="64B19C9D" w14:textId="77777777" w:rsidR="00F61EDF" w:rsidRPr="00724204" w:rsidRDefault="00F61EDF" w:rsidP="00660CC2">
            <w:pPr>
              <w:rPr>
                <w:rFonts w:ascii="Calibri" w:hAnsi="Calibri"/>
              </w:rPr>
            </w:pPr>
            <w:r w:rsidRPr="00724204">
              <w:rPr>
                <w:rFonts w:ascii="Calibri" w:hAnsi="Calibri"/>
              </w:rPr>
              <w:t>0.410</w:t>
            </w:r>
          </w:p>
        </w:tc>
        <w:tc>
          <w:tcPr>
            <w:tcW w:w="924" w:type="dxa"/>
            <w:vMerge w:val="restart"/>
          </w:tcPr>
          <w:p w14:paraId="0CD23257" w14:textId="77777777" w:rsidR="00F61EDF" w:rsidRPr="00724204" w:rsidRDefault="00F61EDF" w:rsidP="00DB3205">
            <w:pPr>
              <w:jc w:val="center"/>
              <w:rPr>
                <w:rFonts w:ascii="Calibri" w:hAnsi="Calibri"/>
              </w:rPr>
            </w:pPr>
            <w:r w:rsidRPr="00724204">
              <w:rPr>
                <w:rFonts w:ascii="Calibri" w:hAnsi="Calibri"/>
              </w:rPr>
              <w:t>2.7</w:t>
            </w:r>
          </w:p>
        </w:tc>
        <w:tc>
          <w:tcPr>
            <w:tcW w:w="925" w:type="dxa"/>
            <w:vMerge w:val="restart"/>
          </w:tcPr>
          <w:p w14:paraId="76E1FE62" w14:textId="77777777" w:rsidR="00F61EDF" w:rsidRPr="00724204" w:rsidRDefault="00F61EDF" w:rsidP="00DB3205">
            <w:pPr>
              <w:jc w:val="center"/>
              <w:rPr>
                <w:rFonts w:ascii="Calibri" w:hAnsi="Calibri"/>
              </w:rPr>
            </w:pPr>
            <w:r w:rsidRPr="00724204">
              <w:rPr>
                <w:rFonts w:ascii="Calibri" w:hAnsi="Calibri"/>
              </w:rPr>
              <w:t>2.9</w:t>
            </w:r>
          </w:p>
        </w:tc>
      </w:tr>
      <w:tr w:rsidR="00F61EDF" w:rsidRPr="00724204" w14:paraId="1EE08FB2" w14:textId="77777777" w:rsidTr="004803FF">
        <w:trPr>
          <w:trHeight w:val="138"/>
        </w:trPr>
        <w:tc>
          <w:tcPr>
            <w:tcW w:w="1848" w:type="dxa"/>
            <w:vMerge/>
          </w:tcPr>
          <w:p w14:paraId="3E03216F" w14:textId="77777777" w:rsidR="00F61EDF" w:rsidRPr="00724204" w:rsidRDefault="00F61EDF" w:rsidP="00660CC2">
            <w:pPr>
              <w:rPr>
                <w:rFonts w:ascii="Calibri" w:hAnsi="Calibri"/>
              </w:rPr>
            </w:pPr>
          </w:p>
        </w:tc>
        <w:tc>
          <w:tcPr>
            <w:tcW w:w="1848" w:type="dxa"/>
          </w:tcPr>
          <w:p w14:paraId="192675F2" w14:textId="77777777" w:rsidR="00F61EDF" w:rsidRPr="00724204" w:rsidRDefault="00F61EDF" w:rsidP="00660CC2">
            <w:pPr>
              <w:rPr>
                <w:rFonts w:ascii="Calibri" w:hAnsi="Calibri"/>
              </w:rPr>
            </w:pPr>
            <w:r w:rsidRPr="00724204">
              <w:rPr>
                <w:rFonts w:ascii="Calibri" w:hAnsi="Calibri"/>
              </w:rPr>
              <w:t>45</w:t>
            </w:r>
          </w:p>
        </w:tc>
        <w:tc>
          <w:tcPr>
            <w:tcW w:w="1848" w:type="dxa"/>
          </w:tcPr>
          <w:p w14:paraId="7387777D" w14:textId="77777777" w:rsidR="00F61EDF" w:rsidRPr="00724204" w:rsidRDefault="00F61EDF" w:rsidP="00660CC2">
            <w:pPr>
              <w:rPr>
                <w:rFonts w:ascii="Calibri" w:hAnsi="Calibri"/>
              </w:rPr>
            </w:pPr>
            <w:r w:rsidRPr="00724204">
              <w:rPr>
                <w:rFonts w:ascii="Calibri" w:hAnsi="Calibri"/>
              </w:rPr>
              <w:t>6.2</w:t>
            </w:r>
          </w:p>
        </w:tc>
        <w:tc>
          <w:tcPr>
            <w:tcW w:w="1849" w:type="dxa"/>
          </w:tcPr>
          <w:p w14:paraId="2EFFE78E" w14:textId="77777777" w:rsidR="00F61EDF" w:rsidRPr="00724204" w:rsidRDefault="00F61EDF" w:rsidP="00660CC2">
            <w:pPr>
              <w:rPr>
                <w:rFonts w:ascii="Calibri" w:hAnsi="Calibri"/>
              </w:rPr>
            </w:pPr>
            <w:r w:rsidRPr="00724204">
              <w:rPr>
                <w:rFonts w:ascii="Calibri" w:hAnsi="Calibri"/>
              </w:rPr>
              <w:t>0.060</w:t>
            </w:r>
          </w:p>
        </w:tc>
        <w:tc>
          <w:tcPr>
            <w:tcW w:w="924" w:type="dxa"/>
            <w:vMerge/>
          </w:tcPr>
          <w:p w14:paraId="2A62F0DA" w14:textId="77777777" w:rsidR="00F61EDF" w:rsidRPr="00724204" w:rsidRDefault="00F61EDF" w:rsidP="00DB3205">
            <w:pPr>
              <w:jc w:val="center"/>
              <w:rPr>
                <w:rFonts w:ascii="Calibri" w:hAnsi="Calibri"/>
              </w:rPr>
            </w:pPr>
          </w:p>
        </w:tc>
        <w:tc>
          <w:tcPr>
            <w:tcW w:w="925" w:type="dxa"/>
            <w:vMerge/>
          </w:tcPr>
          <w:p w14:paraId="30BEB2DD" w14:textId="77777777" w:rsidR="00F61EDF" w:rsidRPr="00724204" w:rsidRDefault="00F61EDF" w:rsidP="00DB3205">
            <w:pPr>
              <w:jc w:val="center"/>
              <w:rPr>
                <w:rFonts w:ascii="Calibri" w:hAnsi="Calibri"/>
              </w:rPr>
            </w:pPr>
          </w:p>
        </w:tc>
      </w:tr>
      <w:tr w:rsidR="00F61EDF" w:rsidRPr="00724204" w14:paraId="43552EF3" w14:textId="77777777" w:rsidTr="004803FF">
        <w:trPr>
          <w:trHeight w:val="138"/>
        </w:trPr>
        <w:tc>
          <w:tcPr>
            <w:tcW w:w="1848" w:type="dxa"/>
            <w:vMerge w:val="restart"/>
          </w:tcPr>
          <w:p w14:paraId="27F5571D" w14:textId="77777777" w:rsidR="00F61EDF" w:rsidRPr="00724204" w:rsidRDefault="00F61EDF" w:rsidP="00660CC2">
            <w:pPr>
              <w:rPr>
                <w:rFonts w:ascii="Calibri" w:hAnsi="Calibri"/>
              </w:rPr>
            </w:pPr>
            <w:r w:rsidRPr="00724204">
              <w:rPr>
                <w:rFonts w:ascii="Calibri" w:hAnsi="Calibri"/>
              </w:rPr>
              <w:t>50</w:t>
            </w:r>
          </w:p>
        </w:tc>
        <w:tc>
          <w:tcPr>
            <w:tcW w:w="1848" w:type="dxa"/>
          </w:tcPr>
          <w:p w14:paraId="0A1BB6E6" w14:textId="77777777" w:rsidR="00F61EDF" w:rsidRPr="00724204" w:rsidRDefault="00F61EDF" w:rsidP="00660CC2">
            <w:pPr>
              <w:rPr>
                <w:rFonts w:ascii="Calibri" w:hAnsi="Calibri"/>
              </w:rPr>
            </w:pPr>
            <w:r w:rsidRPr="00724204">
              <w:rPr>
                <w:rFonts w:ascii="Calibri" w:hAnsi="Calibri"/>
              </w:rPr>
              <w:t>40</w:t>
            </w:r>
          </w:p>
        </w:tc>
        <w:tc>
          <w:tcPr>
            <w:tcW w:w="1848" w:type="dxa"/>
          </w:tcPr>
          <w:p w14:paraId="64445458" w14:textId="77777777" w:rsidR="00F61EDF" w:rsidRPr="00724204" w:rsidRDefault="00F61EDF" w:rsidP="00660CC2">
            <w:pPr>
              <w:rPr>
                <w:rFonts w:ascii="Calibri" w:hAnsi="Calibri"/>
              </w:rPr>
            </w:pPr>
            <w:r w:rsidRPr="00724204">
              <w:rPr>
                <w:rFonts w:ascii="Calibri" w:hAnsi="Calibri"/>
              </w:rPr>
              <w:t>5.5</w:t>
            </w:r>
          </w:p>
        </w:tc>
        <w:tc>
          <w:tcPr>
            <w:tcW w:w="1849" w:type="dxa"/>
          </w:tcPr>
          <w:p w14:paraId="2C64960D" w14:textId="77777777" w:rsidR="00F61EDF" w:rsidRPr="00724204" w:rsidRDefault="00F61EDF" w:rsidP="00660CC2">
            <w:pPr>
              <w:rPr>
                <w:rFonts w:ascii="Calibri" w:hAnsi="Calibri"/>
              </w:rPr>
            </w:pPr>
            <w:r w:rsidRPr="00724204">
              <w:rPr>
                <w:rFonts w:ascii="Calibri" w:hAnsi="Calibri"/>
              </w:rPr>
              <w:t>0.330</w:t>
            </w:r>
          </w:p>
        </w:tc>
        <w:tc>
          <w:tcPr>
            <w:tcW w:w="924" w:type="dxa"/>
            <w:vMerge w:val="restart"/>
          </w:tcPr>
          <w:p w14:paraId="29DD41A6" w14:textId="77777777" w:rsidR="00F61EDF" w:rsidRPr="00724204" w:rsidRDefault="00F61EDF" w:rsidP="00DB3205">
            <w:pPr>
              <w:jc w:val="center"/>
              <w:rPr>
                <w:rFonts w:ascii="Calibri" w:hAnsi="Calibri"/>
              </w:rPr>
            </w:pPr>
            <w:r w:rsidRPr="00724204">
              <w:rPr>
                <w:rFonts w:ascii="Calibri" w:hAnsi="Calibri"/>
              </w:rPr>
              <w:t>2.5</w:t>
            </w:r>
          </w:p>
        </w:tc>
        <w:tc>
          <w:tcPr>
            <w:tcW w:w="925" w:type="dxa"/>
            <w:vMerge w:val="restart"/>
          </w:tcPr>
          <w:p w14:paraId="282C3760" w14:textId="77777777" w:rsidR="00F61EDF" w:rsidRPr="00724204" w:rsidRDefault="00F61EDF" w:rsidP="00DB3205">
            <w:pPr>
              <w:jc w:val="center"/>
              <w:rPr>
                <w:rFonts w:ascii="Calibri" w:hAnsi="Calibri"/>
              </w:rPr>
            </w:pPr>
            <w:r w:rsidRPr="00724204">
              <w:rPr>
                <w:rFonts w:ascii="Calibri" w:hAnsi="Calibri"/>
              </w:rPr>
              <w:t>2.4</w:t>
            </w:r>
          </w:p>
        </w:tc>
      </w:tr>
      <w:tr w:rsidR="00F61EDF" w:rsidRPr="00724204" w14:paraId="0875306B" w14:textId="77777777" w:rsidTr="004803FF">
        <w:trPr>
          <w:trHeight w:val="138"/>
        </w:trPr>
        <w:tc>
          <w:tcPr>
            <w:tcW w:w="1848" w:type="dxa"/>
            <w:vMerge/>
          </w:tcPr>
          <w:p w14:paraId="35F6E849" w14:textId="77777777" w:rsidR="00F61EDF" w:rsidRPr="00724204" w:rsidRDefault="00F61EDF" w:rsidP="00660CC2">
            <w:pPr>
              <w:rPr>
                <w:rFonts w:ascii="Calibri" w:hAnsi="Calibri"/>
              </w:rPr>
            </w:pPr>
          </w:p>
        </w:tc>
        <w:tc>
          <w:tcPr>
            <w:tcW w:w="1848" w:type="dxa"/>
          </w:tcPr>
          <w:p w14:paraId="5C3A0159" w14:textId="77777777" w:rsidR="00F61EDF" w:rsidRPr="00724204" w:rsidRDefault="00F61EDF" w:rsidP="00660CC2">
            <w:pPr>
              <w:rPr>
                <w:rFonts w:ascii="Calibri" w:hAnsi="Calibri"/>
              </w:rPr>
            </w:pPr>
            <w:r w:rsidRPr="00724204">
              <w:rPr>
                <w:rFonts w:ascii="Calibri" w:hAnsi="Calibri"/>
              </w:rPr>
              <w:t>40</w:t>
            </w:r>
          </w:p>
        </w:tc>
        <w:tc>
          <w:tcPr>
            <w:tcW w:w="1848" w:type="dxa"/>
          </w:tcPr>
          <w:p w14:paraId="3852A274" w14:textId="77777777" w:rsidR="00F61EDF" w:rsidRPr="00724204" w:rsidRDefault="00F61EDF" w:rsidP="00660CC2">
            <w:pPr>
              <w:rPr>
                <w:rFonts w:ascii="Calibri" w:hAnsi="Calibri"/>
              </w:rPr>
            </w:pPr>
            <w:r w:rsidRPr="00724204">
              <w:rPr>
                <w:rFonts w:ascii="Calibri" w:hAnsi="Calibri"/>
              </w:rPr>
              <w:t>6.1</w:t>
            </w:r>
          </w:p>
        </w:tc>
        <w:tc>
          <w:tcPr>
            <w:tcW w:w="1849" w:type="dxa"/>
          </w:tcPr>
          <w:p w14:paraId="552EFDED" w14:textId="77777777" w:rsidR="00F61EDF" w:rsidRPr="00724204" w:rsidRDefault="00F61EDF" w:rsidP="00660CC2">
            <w:pPr>
              <w:rPr>
                <w:rFonts w:ascii="Calibri" w:hAnsi="Calibri"/>
              </w:rPr>
            </w:pPr>
            <w:r w:rsidRPr="00724204">
              <w:rPr>
                <w:rFonts w:ascii="Calibri" w:hAnsi="Calibri"/>
              </w:rPr>
              <w:t>0.100</w:t>
            </w:r>
          </w:p>
        </w:tc>
        <w:tc>
          <w:tcPr>
            <w:tcW w:w="924" w:type="dxa"/>
            <w:vMerge/>
          </w:tcPr>
          <w:p w14:paraId="06D0595F" w14:textId="77777777" w:rsidR="00F61EDF" w:rsidRPr="00724204" w:rsidRDefault="00F61EDF" w:rsidP="00DB3205">
            <w:pPr>
              <w:jc w:val="center"/>
              <w:rPr>
                <w:rFonts w:ascii="Calibri" w:hAnsi="Calibri"/>
              </w:rPr>
            </w:pPr>
          </w:p>
        </w:tc>
        <w:tc>
          <w:tcPr>
            <w:tcW w:w="925" w:type="dxa"/>
            <w:vMerge/>
          </w:tcPr>
          <w:p w14:paraId="0201570D" w14:textId="77777777" w:rsidR="00F61EDF" w:rsidRPr="00724204" w:rsidRDefault="00F61EDF" w:rsidP="00DB3205">
            <w:pPr>
              <w:jc w:val="center"/>
              <w:rPr>
                <w:rFonts w:ascii="Calibri" w:hAnsi="Calibri"/>
              </w:rPr>
            </w:pPr>
          </w:p>
        </w:tc>
      </w:tr>
      <w:tr w:rsidR="00F61EDF" w:rsidRPr="00724204" w14:paraId="1302B899" w14:textId="77777777" w:rsidTr="004803FF">
        <w:trPr>
          <w:trHeight w:val="138"/>
        </w:trPr>
        <w:tc>
          <w:tcPr>
            <w:tcW w:w="1848" w:type="dxa"/>
            <w:vMerge w:val="restart"/>
          </w:tcPr>
          <w:p w14:paraId="12CF302C" w14:textId="77777777" w:rsidR="00F61EDF" w:rsidRPr="00724204" w:rsidRDefault="00F61EDF" w:rsidP="00660CC2">
            <w:pPr>
              <w:rPr>
                <w:rFonts w:ascii="Calibri" w:hAnsi="Calibri"/>
              </w:rPr>
            </w:pPr>
            <w:r w:rsidRPr="00724204">
              <w:rPr>
                <w:rFonts w:ascii="Calibri" w:hAnsi="Calibri"/>
              </w:rPr>
              <w:t>150</w:t>
            </w:r>
          </w:p>
        </w:tc>
        <w:tc>
          <w:tcPr>
            <w:tcW w:w="1848" w:type="dxa"/>
          </w:tcPr>
          <w:p w14:paraId="3177D467" w14:textId="77777777" w:rsidR="00F61EDF" w:rsidRPr="00724204" w:rsidRDefault="00F61EDF" w:rsidP="00660CC2">
            <w:pPr>
              <w:rPr>
                <w:rFonts w:ascii="Calibri" w:hAnsi="Calibri"/>
              </w:rPr>
            </w:pPr>
            <w:r w:rsidRPr="00724204">
              <w:rPr>
                <w:rFonts w:ascii="Calibri" w:hAnsi="Calibri"/>
              </w:rPr>
              <w:t>44</w:t>
            </w:r>
          </w:p>
        </w:tc>
        <w:tc>
          <w:tcPr>
            <w:tcW w:w="1848" w:type="dxa"/>
          </w:tcPr>
          <w:p w14:paraId="5D1C487F" w14:textId="77777777" w:rsidR="00F61EDF" w:rsidRPr="00724204" w:rsidRDefault="00F61EDF" w:rsidP="00660CC2">
            <w:pPr>
              <w:rPr>
                <w:rFonts w:ascii="Calibri" w:hAnsi="Calibri"/>
              </w:rPr>
            </w:pPr>
            <w:r w:rsidRPr="00724204">
              <w:rPr>
                <w:rFonts w:ascii="Calibri" w:hAnsi="Calibri"/>
              </w:rPr>
              <w:t>5.7</w:t>
            </w:r>
          </w:p>
        </w:tc>
        <w:tc>
          <w:tcPr>
            <w:tcW w:w="1849" w:type="dxa"/>
          </w:tcPr>
          <w:p w14:paraId="211626DD" w14:textId="77777777" w:rsidR="00F61EDF" w:rsidRPr="00724204" w:rsidRDefault="00F61EDF" w:rsidP="00660CC2">
            <w:pPr>
              <w:rPr>
                <w:rFonts w:ascii="Calibri" w:hAnsi="Calibri"/>
              </w:rPr>
            </w:pPr>
            <w:r w:rsidRPr="00724204">
              <w:rPr>
                <w:rFonts w:ascii="Calibri" w:hAnsi="Calibri"/>
              </w:rPr>
              <w:t>0.255</w:t>
            </w:r>
          </w:p>
        </w:tc>
        <w:tc>
          <w:tcPr>
            <w:tcW w:w="924" w:type="dxa"/>
            <w:vMerge w:val="restart"/>
          </w:tcPr>
          <w:p w14:paraId="69DDABAC" w14:textId="77777777" w:rsidR="00F61EDF" w:rsidRPr="00724204" w:rsidRDefault="00F61EDF" w:rsidP="00DB3205">
            <w:pPr>
              <w:jc w:val="center"/>
              <w:rPr>
                <w:rFonts w:ascii="Calibri" w:hAnsi="Calibri"/>
              </w:rPr>
            </w:pPr>
            <w:r w:rsidRPr="00724204">
              <w:rPr>
                <w:rFonts w:ascii="Calibri" w:hAnsi="Calibri"/>
              </w:rPr>
              <w:t>1.9</w:t>
            </w:r>
          </w:p>
        </w:tc>
        <w:tc>
          <w:tcPr>
            <w:tcW w:w="925" w:type="dxa"/>
            <w:vMerge w:val="restart"/>
          </w:tcPr>
          <w:p w14:paraId="780FD8F2" w14:textId="77777777" w:rsidR="00F61EDF" w:rsidRPr="00724204" w:rsidRDefault="00F61EDF" w:rsidP="00DB3205">
            <w:pPr>
              <w:jc w:val="center"/>
              <w:rPr>
                <w:rFonts w:ascii="Calibri" w:hAnsi="Calibri"/>
              </w:rPr>
            </w:pPr>
            <w:r w:rsidRPr="00724204">
              <w:rPr>
                <w:rFonts w:ascii="Calibri" w:hAnsi="Calibri"/>
              </w:rPr>
              <w:t>1.8</w:t>
            </w:r>
          </w:p>
        </w:tc>
      </w:tr>
      <w:tr w:rsidR="00F61EDF" w:rsidRPr="00724204" w14:paraId="59A26EAF" w14:textId="77777777" w:rsidTr="004803FF">
        <w:trPr>
          <w:trHeight w:val="138"/>
        </w:trPr>
        <w:tc>
          <w:tcPr>
            <w:tcW w:w="1848" w:type="dxa"/>
            <w:vMerge/>
          </w:tcPr>
          <w:p w14:paraId="6A7082A5" w14:textId="77777777" w:rsidR="00F61EDF" w:rsidRPr="00724204" w:rsidRDefault="00F61EDF" w:rsidP="00660CC2">
            <w:pPr>
              <w:rPr>
                <w:rFonts w:ascii="Calibri" w:hAnsi="Calibri"/>
              </w:rPr>
            </w:pPr>
          </w:p>
        </w:tc>
        <w:tc>
          <w:tcPr>
            <w:tcW w:w="1848" w:type="dxa"/>
          </w:tcPr>
          <w:p w14:paraId="7950F590" w14:textId="77777777" w:rsidR="00F61EDF" w:rsidRPr="00724204" w:rsidRDefault="00F61EDF" w:rsidP="00660CC2">
            <w:pPr>
              <w:rPr>
                <w:rFonts w:ascii="Calibri" w:hAnsi="Calibri"/>
              </w:rPr>
            </w:pPr>
            <w:r w:rsidRPr="00724204">
              <w:rPr>
                <w:rFonts w:ascii="Calibri" w:hAnsi="Calibri"/>
              </w:rPr>
              <w:t>36</w:t>
            </w:r>
          </w:p>
        </w:tc>
        <w:tc>
          <w:tcPr>
            <w:tcW w:w="1848" w:type="dxa"/>
          </w:tcPr>
          <w:p w14:paraId="31E99EA8" w14:textId="77777777" w:rsidR="00F61EDF" w:rsidRPr="00724204" w:rsidRDefault="00F61EDF" w:rsidP="00660CC2">
            <w:pPr>
              <w:rPr>
                <w:rFonts w:ascii="Calibri" w:hAnsi="Calibri"/>
              </w:rPr>
            </w:pPr>
            <w:r w:rsidRPr="00724204">
              <w:rPr>
                <w:rFonts w:ascii="Calibri" w:hAnsi="Calibri"/>
              </w:rPr>
              <w:t>6.2</w:t>
            </w:r>
          </w:p>
        </w:tc>
        <w:tc>
          <w:tcPr>
            <w:tcW w:w="1849" w:type="dxa"/>
          </w:tcPr>
          <w:p w14:paraId="6A786AEB" w14:textId="77777777" w:rsidR="00F61EDF" w:rsidRPr="00724204" w:rsidRDefault="00F61EDF" w:rsidP="00660CC2">
            <w:pPr>
              <w:rPr>
                <w:rFonts w:ascii="Calibri" w:hAnsi="Calibri"/>
              </w:rPr>
            </w:pPr>
            <w:r w:rsidRPr="00724204">
              <w:rPr>
                <w:rFonts w:ascii="Calibri" w:hAnsi="Calibri"/>
              </w:rPr>
              <w:t>0.060</w:t>
            </w:r>
          </w:p>
        </w:tc>
        <w:tc>
          <w:tcPr>
            <w:tcW w:w="924" w:type="dxa"/>
            <w:vMerge/>
          </w:tcPr>
          <w:p w14:paraId="28AABC0C" w14:textId="77777777" w:rsidR="00F61EDF" w:rsidRPr="00724204" w:rsidRDefault="00F61EDF" w:rsidP="00DB3205">
            <w:pPr>
              <w:jc w:val="center"/>
              <w:rPr>
                <w:rFonts w:ascii="Calibri" w:hAnsi="Calibri"/>
              </w:rPr>
            </w:pPr>
          </w:p>
        </w:tc>
        <w:tc>
          <w:tcPr>
            <w:tcW w:w="925" w:type="dxa"/>
            <w:vMerge/>
          </w:tcPr>
          <w:p w14:paraId="38FCE9CF" w14:textId="77777777" w:rsidR="00F61EDF" w:rsidRPr="00724204" w:rsidRDefault="00F61EDF" w:rsidP="00DB3205">
            <w:pPr>
              <w:jc w:val="center"/>
              <w:rPr>
                <w:rFonts w:ascii="Calibri" w:hAnsi="Calibri"/>
              </w:rPr>
            </w:pPr>
          </w:p>
        </w:tc>
      </w:tr>
      <w:tr w:rsidR="00BE139E" w:rsidRPr="00D662AB" w14:paraId="69909524" w14:textId="77777777" w:rsidTr="004803FF">
        <w:trPr>
          <w:trHeight w:val="283"/>
        </w:trPr>
        <w:tc>
          <w:tcPr>
            <w:tcW w:w="1848" w:type="dxa"/>
            <w:tcBorders>
              <w:bottom w:val="single" w:sz="4" w:space="0" w:color="auto"/>
            </w:tcBorders>
          </w:tcPr>
          <w:p w14:paraId="477D0A2A" w14:textId="77777777" w:rsidR="00BE139E" w:rsidRPr="00724204" w:rsidRDefault="00BE139E" w:rsidP="00660CC2">
            <w:pPr>
              <w:rPr>
                <w:rFonts w:ascii="Calibri" w:hAnsi="Calibri"/>
              </w:rPr>
            </w:pPr>
            <w:r w:rsidRPr="00724204">
              <w:rPr>
                <w:rFonts w:ascii="Calibri" w:hAnsi="Calibri"/>
              </w:rPr>
              <w:t>500</w:t>
            </w:r>
          </w:p>
        </w:tc>
        <w:tc>
          <w:tcPr>
            <w:tcW w:w="1848" w:type="dxa"/>
            <w:tcBorders>
              <w:bottom w:val="single" w:sz="4" w:space="0" w:color="auto"/>
            </w:tcBorders>
          </w:tcPr>
          <w:p w14:paraId="22FBB7E3" w14:textId="77777777" w:rsidR="00BE139E" w:rsidRPr="00724204" w:rsidRDefault="00BE139E" w:rsidP="00660CC2">
            <w:pPr>
              <w:rPr>
                <w:rFonts w:ascii="Calibri" w:hAnsi="Calibri"/>
              </w:rPr>
            </w:pPr>
            <w:r w:rsidRPr="00724204">
              <w:rPr>
                <w:rFonts w:ascii="Calibri" w:hAnsi="Calibri"/>
              </w:rPr>
              <w:t>42</w:t>
            </w:r>
          </w:p>
        </w:tc>
        <w:tc>
          <w:tcPr>
            <w:tcW w:w="1848" w:type="dxa"/>
            <w:tcBorders>
              <w:bottom w:val="single" w:sz="4" w:space="0" w:color="auto"/>
            </w:tcBorders>
          </w:tcPr>
          <w:p w14:paraId="2DCA5602" w14:textId="777A4049" w:rsidR="00BE139E" w:rsidRPr="00724204" w:rsidRDefault="00BE139E" w:rsidP="00660CC2">
            <w:pPr>
              <w:rPr>
                <w:rFonts w:ascii="Calibri" w:hAnsi="Calibri"/>
              </w:rPr>
            </w:pPr>
            <w:r w:rsidRPr="00724204">
              <w:rPr>
                <w:rFonts w:ascii="Calibri" w:hAnsi="Calibri"/>
              </w:rPr>
              <w:t>6</w:t>
            </w:r>
            <w:r w:rsidR="00AE0045" w:rsidRPr="00724204">
              <w:rPr>
                <w:rFonts w:ascii="Calibri" w:hAnsi="Calibri"/>
              </w:rPr>
              <w:t>.0</w:t>
            </w:r>
          </w:p>
        </w:tc>
        <w:tc>
          <w:tcPr>
            <w:tcW w:w="1849" w:type="dxa"/>
            <w:tcBorders>
              <w:bottom w:val="single" w:sz="4" w:space="0" w:color="auto"/>
            </w:tcBorders>
          </w:tcPr>
          <w:p w14:paraId="46525CB3" w14:textId="77777777" w:rsidR="00BE139E" w:rsidRPr="00724204" w:rsidRDefault="00BE139E" w:rsidP="00660CC2">
            <w:pPr>
              <w:rPr>
                <w:rFonts w:ascii="Calibri" w:hAnsi="Calibri"/>
              </w:rPr>
            </w:pPr>
            <w:r w:rsidRPr="00724204">
              <w:rPr>
                <w:rFonts w:ascii="Calibri" w:hAnsi="Calibri"/>
              </w:rPr>
              <w:t>0.140</w:t>
            </w:r>
          </w:p>
        </w:tc>
        <w:tc>
          <w:tcPr>
            <w:tcW w:w="924" w:type="dxa"/>
            <w:tcBorders>
              <w:bottom w:val="single" w:sz="4" w:space="0" w:color="auto"/>
            </w:tcBorders>
          </w:tcPr>
          <w:p w14:paraId="60BB0DED" w14:textId="77777777" w:rsidR="00BE139E" w:rsidRPr="00724204" w:rsidRDefault="00BE139E" w:rsidP="00DB3205">
            <w:pPr>
              <w:jc w:val="center"/>
              <w:rPr>
                <w:rFonts w:ascii="Calibri" w:hAnsi="Calibri"/>
              </w:rPr>
            </w:pPr>
            <w:r w:rsidRPr="00724204">
              <w:rPr>
                <w:rFonts w:ascii="Calibri" w:hAnsi="Calibri"/>
              </w:rPr>
              <w:t>0.8</w:t>
            </w:r>
          </w:p>
        </w:tc>
        <w:tc>
          <w:tcPr>
            <w:tcW w:w="925" w:type="dxa"/>
            <w:tcBorders>
              <w:bottom w:val="single" w:sz="4" w:space="0" w:color="auto"/>
            </w:tcBorders>
          </w:tcPr>
          <w:p w14:paraId="03122135" w14:textId="77777777" w:rsidR="00BE139E" w:rsidRPr="00D662AB" w:rsidRDefault="00BE139E" w:rsidP="00DB3205">
            <w:pPr>
              <w:jc w:val="center"/>
              <w:rPr>
                <w:rFonts w:ascii="Calibri" w:hAnsi="Calibri"/>
              </w:rPr>
            </w:pPr>
            <w:r w:rsidRPr="00724204">
              <w:rPr>
                <w:rFonts w:ascii="Calibri" w:hAnsi="Calibri"/>
              </w:rPr>
              <w:t>0.6</w:t>
            </w:r>
          </w:p>
        </w:tc>
      </w:tr>
    </w:tbl>
    <w:p w14:paraId="6AB66A55" w14:textId="77777777" w:rsidR="00F61EDF" w:rsidRPr="00D662AB" w:rsidRDefault="00F61EDF" w:rsidP="00F61EDF">
      <w:pPr>
        <w:rPr>
          <w:rFonts w:ascii="Calibri" w:hAnsi="Calibri"/>
        </w:rPr>
      </w:pPr>
    </w:p>
    <w:p w14:paraId="731A3111" w14:textId="77777777" w:rsidR="00F61EDF" w:rsidRPr="00D662AB" w:rsidRDefault="00F61EDF" w:rsidP="00F61EDF">
      <w:pPr>
        <w:rPr>
          <w:rFonts w:ascii="Calibri" w:hAnsi="Calibri"/>
        </w:rPr>
      </w:pPr>
    </w:p>
    <w:p w14:paraId="4ED9527C" w14:textId="77777777" w:rsidR="00F61EDF" w:rsidRPr="00D662AB" w:rsidRDefault="00F61EDF" w:rsidP="00D101B1">
      <w:pPr>
        <w:jc w:val="center"/>
        <w:rPr>
          <w:rFonts w:ascii="Calibri" w:hAnsi="Calibri"/>
        </w:rPr>
      </w:pPr>
      <w:r>
        <w:rPr>
          <w:noProof/>
          <w:lang w:eastAsia="zh-CN"/>
        </w:rPr>
        <w:lastRenderedPageBreak/>
        <w:drawing>
          <wp:inline distT="0" distB="0" distL="0" distR="0" wp14:anchorId="350DEBE0" wp14:editId="721EBCA6">
            <wp:extent cx="4231758" cy="3327991"/>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3E3BE3" w14:textId="1F1A01D7" w:rsidR="00F61EDF" w:rsidRPr="00DF7BAA" w:rsidRDefault="00F61EDF" w:rsidP="00DF7BAA">
      <w:pPr>
        <w:spacing w:beforeLines="100" w:before="240" w:afterLines="100" w:after="240" w:line="360" w:lineRule="auto"/>
        <w:rPr>
          <w:rFonts w:ascii="Calibri" w:hAnsi="Calibri"/>
          <w:b/>
          <w:bCs/>
          <w:i/>
          <w:color w:val="000000"/>
          <w:sz w:val="24"/>
        </w:rPr>
      </w:pPr>
      <w:r w:rsidRPr="00D662AB">
        <w:rPr>
          <w:rFonts w:ascii="Calibri" w:hAnsi="Calibri"/>
          <w:b/>
          <w:i/>
          <w:sz w:val="24"/>
        </w:rPr>
        <w:t xml:space="preserve">Figure </w:t>
      </w:r>
      <w:r w:rsidR="00BF789A">
        <w:rPr>
          <w:rFonts w:ascii="Calibri" w:hAnsi="Calibri"/>
          <w:b/>
          <w:i/>
          <w:sz w:val="24"/>
        </w:rPr>
        <w:t>5</w:t>
      </w:r>
      <w:r w:rsidRPr="00D662AB">
        <w:rPr>
          <w:rFonts w:ascii="Calibri" w:hAnsi="Calibri"/>
          <w:b/>
          <w:i/>
          <w:sz w:val="24"/>
        </w:rPr>
        <w:t xml:space="preserve">. </w:t>
      </w:r>
      <w:r w:rsidRPr="00CF098E">
        <w:rPr>
          <w:rFonts w:ascii="Calibri" w:hAnsi="Calibri"/>
          <w:i/>
          <w:sz w:val="24"/>
        </w:rPr>
        <w:t>E</w:t>
      </w:r>
      <w:r>
        <w:rPr>
          <w:rFonts w:ascii="Calibri" w:hAnsi="Calibri"/>
          <w:i/>
          <w:sz w:val="24"/>
        </w:rPr>
        <w:t>ffect of NaCl concentration on the</w:t>
      </w:r>
      <w:r w:rsidRPr="00D662AB">
        <w:rPr>
          <w:rFonts w:ascii="Calibri" w:hAnsi="Calibri"/>
          <w:i/>
          <w:sz w:val="24"/>
        </w:rPr>
        <w:t xml:space="preserve"> adsorption of </w:t>
      </w:r>
      <w:r>
        <w:rPr>
          <w:rFonts w:ascii="Calibri" w:hAnsi="Calibri"/>
          <w:i/>
          <w:sz w:val="24"/>
        </w:rPr>
        <w:t xml:space="preserve">3 mg/ml silk fibroin measured by </w:t>
      </w:r>
      <w:r w:rsidR="003A5D23">
        <w:rPr>
          <w:rFonts w:ascii="Calibri" w:hAnsi="Calibri"/>
          <w:i/>
          <w:sz w:val="24"/>
        </w:rPr>
        <w:t xml:space="preserve">SE </w:t>
      </w:r>
      <w:r>
        <w:rPr>
          <w:rFonts w:ascii="Calibri" w:hAnsi="Calibri"/>
          <w:i/>
          <w:sz w:val="24"/>
        </w:rPr>
        <w:t xml:space="preserve">at the silica/water interface, </w:t>
      </w:r>
      <w:r w:rsidRPr="00D662AB">
        <w:rPr>
          <w:rFonts w:ascii="Calibri" w:hAnsi="Calibri"/>
          <w:i/>
          <w:sz w:val="24"/>
        </w:rPr>
        <w:t>pH 7.</w:t>
      </w:r>
    </w:p>
    <w:p w14:paraId="288C28F7" w14:textId="77777777" w:rsidR="005559EA" w:rsidRDefault="005559EA" w:rsidP="00F61EDF">
      <w:pPr>
        <w:rPr>
          <w:rFonts w:ascii="Calibri" w:hAnsi="Calibri"/>
          <w:b/>
          <w:sz w:val="32"/>
        </w:rPr>
      </w:pPr>
    </w:p>
    <w:p w14:paraId="240C59BC" w14:textId="77777777" w:rsidR="00F3291E" w:rsidRDefault="007A7C7A" w:rsidP="00531BB5">
      <w:pPr>
        <w:pStyle w:val="Heading2"/>
        <w:numPr>
          <w:ilvl w:val="0"/>
          <w:numId w:val="4"/>
        </w:numPr>
      </w:pPr>
      <w:r>
        <w:t>RSF</w:t>
      </w:r>
      <w:r w:rsidR="00017D3B">
        <w:t>/SDS Interaction at the SiO</w:t>
      </w:r>
      <w:r w:rsidR="00017D3B" w:rsidRPr="00017D3B">
        <w:rPr>
          <w:vertAlign w:val="subscript"/>
        </w:rPr>
        <w:t>2</w:t>
      </w:r>
      <w:r w:rsidR="00F3291E">
        <w:t>/Water Interface.</w:t>
      </w:r>
    </w:p>
    <w:p w14:paraId="2F3517A6" w14:textId="0B97044A" w:rsidR="006C0C6D" w:rsidRDefault="007A7C7A" w:rsidP="00F83050">
      <w:pPr>
        <w:jc w:val="both"/>
        <w:rPr>
          <w:rFonts w:ascii="Calibri" w:hAnsi="Calibri"/>
          <w:sz w:val="24"/>
        </w:rPr>
      </w:pPr>
      <w:r>
        <w:rPr>
          <w:rFonts w:ascii="Calibri" w:hAnsi="Calibri"/>
          <w:sz w:val="24"/>
        </w:rPr>
        <w:t>RSF</w:t>
      </w:r>
      <w:r w:rsidR="00017D3B">
        <w:rPr>
          <w:rFonts w:ascii="Calibri" w:hAnsi="Calibri"/>
          <w:sz w:val="24"/>
        </w:rPr>
        <w:t xml:space="preserve"> </w:t>
      </w:r>
      <w:r w:rsidR="0045105F">
        <w:rPr>
          <w:rFonts w:ascii="Calibri" w:hAnsi="Calibri"/>
          <w:sz w:val="24"/>
        </w:rPr>
        <w:t xml:space="preserve">at a concentration of 3 mg/ml </w:t>
      </w:r>
      <w:r w:rsidR="00017D3B">
        <w:rPr>
          <w:rFonts w:ascii="Calibri" w:hAnsi="Calibri"/>
          <w:sz w:val="24"/>
        </w:rPr>
        <w:t>was initially preadsorbed onto the SiO</w:t>
      </w:r>
      <w:r w:rsidR="00017D3B" w:rsidRPr="00017D3B">
        <w:rPr>
          <w:rFonts w:ascii="Calibri" w:hAnsi="Calibri"/>
          <w:sz w:val="24"/>
          <w:vertAlign w:val="subscript"/>
        </w:rPr>
        <w:t>2</w:t>
      </w:r>
      <w:r w:rsidR="00017D3B">
        <w:rPr>
          <w:rFonts w:ascii="Calibri" w:hAnsi="Calibri"/>
          <w:sz w:val="24"/>
        </w:rPr>
        <w:t xml:space="preserve"> </w:t>
      </w:r>
      <w:r w:rsidR="001C7E9A">
        <w:rPr>
          <w:rFonts w:ascii="Calibri" w:hAnsi="Calibri"/>
          <w:sz w:val="24"/>
        </w:rPr>
        <w:t xml:space="preserve">/water </w:t>
      </w:r>
      <w:r w:rsidR="00017D3B">
        <w:rPr>
          <w:rFonts w:ascii="Calibri" w:hAnsi="Calibri"/>
          <w:sz w:val="24"/>
        </w:rPr>
        <w:t xml:space="preserve">interface for 1 hour and then the </w:t>
      </w:r>
      <w:r w:rsidR="00336AC8">
        <w:rPr>
          <w:rFonts w:ascii="Calibri" w:hAnsi="Calibri"/>
          <w:sz w:val="24"/>
        </w:rPr>
        <w:t>sample</w:t>
      </w:r>
      <w:r w:rsidR="00017D3B">
        <w:rPr>
          <w:rFonts w:ascii="Calibri" w:hAnsi="Calibri"/>
          <w:sz w:val="24"/>
        </w:rPr>
        <w:t xml:space="preserve"> was rinsed with </w:t>
      </w:r>
      <w:r w:rsidR="004060C2">
        <w:rPr>
          <w:rFonts w:ascii="Calibri" w:hAnsi="Calibri"/>
          <w:sz w:val="24"/>
        </w:rPr>
        <w:t>UHQ</w:t>
      </w:r>
      <w:r w:rsidR="00017D3B">
        <w:rPr>
          <w:rFonts w:ascii="Calibri" w:hAnsi="Calibri"/>
          <w:sz w:val="24"/>
        </w:rPr>
        <w:t xml:space="preserve"> and </w:t>
      </w:r>
      <w:r w:rsidR="001C7E9A">
        <w:rPr>
          <w:rFonts w:ascii="Calibri" w:hAnsi="Calibri"/>
          <w:sz w:val="24"/>
        </w:rPr>
        <w:t xml:space="preserve">then </w:t>
      </w:r>
      <w:r w:rsidR="00017D3B">
        <w:rPr>
          <w:rFonts w:ascii="Calibri" w:hAnsi="Calibri"/>
          <w:sz w:val="24"/>
        </w:rPr>
        <w:t xml:space="preserve">surfactant </w:t>
      </w:r>
      <w:r w:rsidR="001C7E9A">
        <w:rPr>
          <w:rFonts w:ascii="Calibri" w:hAnsi="Calibri"/>
          <w:sz w:val="24"/>
        </w:rPr>
        <w:t xml:space="preserve">solution </w:t>
      </w:r>
      <w:r w:rsidR="00017D3B">
        <w:rPr>
          <w:rFonts w:ascii="Calibri" w:hAnsi="Calibri"/>
          <w:sz w:val="24"/>
        </w:rPr>
        <w:t>was added. Ellipsometr</w:t>
      </w:r>
      <w:r w:rsidR="00D14CF0">
        <w:rPr>
          <w:rFonts w:ascii="Calibri" w:hAnsi="Calibri"/>
          <w:sz w:val="24"/>
        </w:rPr>
        <w:t>y</w:t>
      </w:r>
      <w:r w:rsidR="00017D3B">
        <w:rPr>
          <w:rFonts w:ascii="Calibri" w:hAnsi="Calibri"/>
          <w:sz w:val="24"/>
        </w:rPr>
        <w:t xml:space="preserve"> data shown in Figure 6A</w:t>
      </w:r>
      <w:r w:rsidR="0045105F">
        <w:rPr>
          <w:rFonts w:ascii="Calibri" w:hAnsi="Calibri"/>
          <w:sz w:val="24"/>
        </w:rPr>
        <w:t xml:space="preserve"> indicates an increase in the </w:t>
      </w:r>
      <w:r w:rsidR="00D14CF0">
        <w:rPr>
          <w:rFonts w:ascii="Calibri" w:hAnsi="Calibri"/>
          <w:sz w:val="24"/>
        </w:rPr>
        <w:t xml:space="preserve">overall </w:t>
      </w:r>
      <w:r w:rsidR="0045105F">
        <w:rPr>
          <w:rFonts w:ascii="Calibri" w:hAnsi="Calibri"/>
          <w:sz w:val="24"/>
        </w:rPr>
        <w:t xml:space="preserve">surface </w:t>
      </w:r>
      <w:r w:rsidR="00D14CF0">
        <w:rPr>
          <w:rFonts w:ascii="Calibri" w:hAnsi="Calibri"/>
          <w:sz w:val="24"/>
        </w:rPr>
        <w:t>ad</w:t>
      </w:r>
      <w:r w:rsidR="0045105F">
        <w:rPr>
          <w:rFonts w:ascii="Calibri" w:hAnsi="Calibri"/>
          <w:sz w:val="24"/>
        </w:rPr>
        <w:t xml:space="preserve">sorbed amount </w:t>
      </w:r>
      <w:r w:rsidR="00D14CF0">
        <w:rPr>
          <w:rFonts w:ascii="Calibri" w:hAnsi="Calibri"/>
          <w:sz w:val="24"/>
        </w:rPr>
        <w:t>when increasing surfactant concentration up to</w:t>
      </w:r>
      <w:r w:rsidR="00336AC8">
        <w:rPr>
          <w:rFonts w:ascii="Calibri" w:hAnsi="Calibri"/>
          <w:sz w:val="24"/>
        </w:rPr>
        <w:t xml:space="preserve"> a concentration of</w:t>
      </w:r>
      <w:r w:rsidR="00D14CF0">
        <w:rPr>
          <w:rFonts w:ascii="Calibri" w:hAnsi="Calibri"/>
          <w:sz w:val="24"/>
        </w:rPr>
        <w:t xml:space="preserve"> </w:t>
      </w:r>
      <w:r w:rsidR="00336AC8">
        <w:rPr>
          <w:rFonts w:ascii="Calibri" w:hAnsi="Calibri"/>
          <w:sz w:val="24"/>
        </w:rPr>
        <w:t>0.</w:t>
      </w:r>
      <w:r w:rsidR="00D14CF0">
        <w:rPr>
          <w:rFonts w:ascii="Calibri" w:hAnsi="Calibri"/>
          <w:sz w:val="24"/>
        </w:rPr>
        <w:t>3 mM</w:t>
      </w:r>
      <w:r w:rsidR="0045105F">
        <w:rPr>
          <w:rFonts w:ascii="Calibri" w:hAnsi="Calibri"/>
          <w:sz w:val="24"/>
        </w:rPr>
        <w:t xml:space="preserve"> </w:t>
      </w:r>
      <w:r w:rsidR="00D14CF0">
        <w:rPr>
          <w:rFonts w:ascii="Calibri" w:hAnsi="Calibri"/>
          <w:sz w:val="24"/>
        </w:rPr>
        <w:t xml:space="preserve">SDS, further </w:t>
      </w:r>
      <w:r w:rsidR="0045105F">
        <w:rPr>
          <w:rFonts w:ascii="Calibri" w:hAnsi="Calibri"/>
          <w:sz w:val="24"/>
        </w:rPr>
        <w:t>concentr</w:t>
      </w:r>
      <w:r w:rsidR="00D14CF0">
        <w:rPr>
          <w:rFonts w:ascii="Calibri" w:hAnsi="Calibri"/>
          <w:sz w:val="24"/>
        </w:rPr>
        <w:t>ation increase</w:t>
      </w:r>
      <w:r w:rsidR="0045299C">
        <w:rPr>
          <w:rFonts w:ascii="Calibri" w:hAnsi="Calibri"/>
          <w:sz w:val="24"/>
        </w:rPr>
        <w:t>s</w:t>
      </w:r>
      <w:r w:rsidR="00D14CF0">
        <w:rPr>
          <w:rFonts w:ascii="Calibri" w:hAnsi="Calibri"/>
          <w:sz w:val="24"/>
        </w:rPr>
        <w:t xml:space="preserve"> res</w:t>
      </w:r>
      <w:r w:rsidR="0045299C">
        <w:rPr>
          <w:rFonts w:ascii="Calibri" w:hAnsi="Calibri"/>
          <w:sz w:val="24"/>
        </w:rPr>
        <w:t>ulted in a gradual reduction in surface adsorbed amount</w:t>
      </w:r>
      <w:r w:rsidR="0045105F">
        <w:rPr>
          <w:rFonts w:ascii="Calibri" w:hAnsi="Calibri"/>
          <w:sz w:val="24"/>
        </w:rPr>
        <w:t>. Anionic surfactants such as SDS do not usually a</w:t>
      </w:r>
      <w:r w:rsidR="00D14CF0">
        <w:rPr>
          <w:rFonts w:ascii="Calibri" w:hAnsi="Calibri"/>
          <w:sz w:val="24"/>
        </w:rPr>
        <w:t>d</w:t>
      </w:r>
      <w:r w:rsidR="0045105F">
        <w:rPr>
          <w:rFonts w:ascii="Calibri" w:hAnsi="Calibri"/>
          <w:sz w:val="24"/>
        </w:rPr>
        <w:t>sorb onto hydrophilic SiO</w:t>
      </w:r>
      <w:r w:rsidR="0045105F" w:rsidRPr="0045105F">
        <w:rPr>
          <w:rFonts w:ascii="Calibri" w:hAnsi="Calibri"/>
          <w:sz w:val="24"/>
          <w:vertAlign w:val="subscript"/>
        </w:rPr>
        <w:t>2</w:t>
      </w:r>
      <w:r w:rsidR="0045105F">
        <w:rPr>
          <w:rFonts w:ascii="Calibri" w:hAnsi="Calibri"/>
          <w:sz w:val="24"/>
        </w:rPr>
        <w:t xml:space="preserve"> interface due to like charge repulsion. However following the adsorption of a peptide such as </w:t>
      </w:r>
      <w:r>
        <w:rPr>
          <w:rFonts w:ascii="Calibri" w:hAnsi="Calibri"/>
          <w:sz w:val="24"/>
        </w:rPr>
        <w:t>RSF</w:t>
      </w:r>
      <w:r w:rsidR="0045105F">
        <w:rPr>
          <w:rFonts w:ascii="Calibri" w:hAnsi="Calibri"/>
          <w:sz w:val="24"/>
        </w:rPr>
        <w:t xml:space="preserve"> the presence of hydrophobic patches</w:t>
      </w:r>
      <w:r w:rsidR="00D542FA">
        <w:rPr>
          <w:rFonts w:ascii="Calibri" w:hAnsi="Calibri"/>
          <w:sz w:val="24"/>
        </w:rPr>
        <w:t xml:space="preserve"> can facilitate the adsorption of SDS to the interface </w:t>
      </w:r>
      <w:r w:rsidR="0045299C">
        <w:rPr>
          <w:rFonts w:ascii="Calibri" w:hAnsi="Calibri"/>
          <w:sz w:val="24"/>
        </w:rPr>
        <w:t>causing an increase in the surface</w:t>
      </w:r>
      <w:r w:rsidR="00D542FA">
        <w:rPr>
          <w:rFonts w:ascii="Calibri" w:hAnsi="Calibri"/>
          <w:sz w:val="24"/>
        </w:rPr>
        <w:t xml:space="preserve"> absorbed amounts measured</w:t>
      </w:r>
      <w:r w:rsidR="0045299C">
        <w:rPr>
          <w:rFonts w:ascii="Calibri" w:hAnsi="Calibri"/>
          <w:sz w:val="24"/>
        </w:rPr>
        <w:t xml:space="preserve"> as seen in Figure 6A. Above </w:t>
      </w:r>
      <w:r w:rsidR="00B31669">
        <w:rPr>
          <w:rFonts w:ascii="Calibri" w:hAnsi="Calibri"/>
          <w:sz w:val="24"/>
        </w:rPr>
        <w:t xml:space="preserve">concentrations of </w:t>
      </w:r>
      <w:r w:rsidR="000D7BEA">
        <w:rPr>
          <w:rFonts w:ascii="Calibri" w:hAnsi="Calibri"/>
          <w:sz w:val="24"/>
        </w:rPr>
        <w:t>0.</w:t>
      </w:r>
      <w:r w:rsidR="0045299C">
        <w:rPr>
          <w:rFonts w:ascii="Calibri" w:hAnsi="Calibri"/>
          <w:sz w:val="24"/>
        </w:rPr>
        <w:t>3 mM SDS</w:t>
      </w:r>
      <w:r w:rsidR="00C55222">
        <w:rPr>
          <w:rFonts w:ascii="Calibri" w:hAnsi="Calibri"/>
          <w:sz w:val="24"/>
        </w:rPr>
        <w:t xml:space="preserve"> the surface adsorbed amount is seen to decrease</w:t>
      </w:r>
      <w:r w:rsidR="00B31669">
        <w:rPr>
          <w:rFonts w:ascii="Calibri" w:hAnsi="Calibri"/>
          <w:sz w:val="24"/>
        </w:rPr>
        <w:t>,</w:t>
      </w:r>
      <w:r w:rsidR="0045299C">
        <w:rPr>
          <w:rFonts w:ascii="Calibri" w:hAnsi="Calibri"/>
          <w:sz w:val="24"/>
        </w:rPr>
        <w:t xml:space="preserve"> </w:t>
      </w:r>
      <w:r w:rsidR="00C55222">
        <w:rPr>
          <w:rFonts w:ascii="Calibri" w:hAnsi="Calibri"/>
          <w:sz w:val="24"/>
        </w:rPr>
        <w:t>indicating that</w:t>
      </w:r>
      <w:r w:rsidR="0045299C">
        <w:rPr>
          <w:rFonts w:ascii="Calibri" w:hAnsi="Calibri"/>
          <w:sz w:val="24"/>
        </w:rPr>
        <w:t xml:space="preserve"> </w:t>
      </w:r>
      <w:r w:rsidR="00C55222">
        <w:rPr>
          <w:rFonts w:ascii="Calibri" w:hAnsi="Calibri"/>
          <w:sz w:val="24"/>
        </w:rPr>
        <w:t>it is</w:t>
      </w:r>
      <w:r w:rsidR="0045299C">
        <w:rPr>
          <w:rFonts w:ascii="Calibri" w:hAnsi="Calibri"/>
          <w:sz w:val="24"/>
        </w:rPr>
        <w:t xml:space="preserve"> more energetically favourable for the</w:t>
      </w:r>
      <w:r w:rsidR="00D542FA">
        <w:rPr>
          <w:rFonts w:ascii="Calibri" w:hAnsi="Calibri"/>
          <w:sz w:val="24"/>
        </w:rPr>
        <w:t xml:space="preserve"> surfactant</w:t>
      </w:r>
      <w:r w:rsidR="0045299C">
        <w:rPr>
          <w:rFonts w:ascii="Calibri" w:hAnsi="Calibri"/>
          <w:sz w:val="24"/>
        </w:rPr>
        <w:t>-peptide complexes formed at the interface to desorb from the interface and enter the bulk solution</w:t>
      </w:r>
      <w:r w:rsidR="00D542FA">
        <w:rPr>
          <w:rFonts w:ascii="Calibri" w:hAnsi="Calibri"/>
          <w:sz w:val="24"/>
        </w:rPr>
        <w:t>. At a concentration of 10 mM SDS</w:t>
      </w:r>
      <w:r w:rsidR="00B31669">
        <w:rPr>
          <w:rFonts w:ascii="Calibri" w:hAnsi="Calibri"/>
          <w:sz w:val="24"/>
        </w:rPr>
        <w:t>,</w:t>
      </w:r>
      <w:r w:rsidR="009630BC">
        <w:rPr>
          <w:rFonts w:ascii="Calibri" w:hAnsi="Calibri"/>
          <w:sz w:val="24"/>
        </w:rPr>
        <w:t xml:space="preserve"> which is above its </w:t>
      </w:r>
      <w:r w:rsidR="00D216F5">
        <w:rPr>
          <w:rFonts w:ascii="Calibri" w:hAnsi="Calibri"/>
          <w:sz w:val="24"/>
        </w:rPr>
        <w:t>CMC</w:t>
      </w:r>
      <w:r w:rsidR="000D7BEA">
        <w:rPr>
          <w:rFonts w:ascii="Calibri" w:hAnsi="Calibri"/>
          <w:sz w:val="24"/>
        </w:rPr>
        <w:t xml:space="preserve"> (</w:t>
      </w:r>
      <w:r w:rsidR="000D7BEA" w:rsidRPr="000D7BEA">
        <w:rPr>
          <w:rFonts w:ascii="Calibri" w:hAnsi="Calibri"/>
          <w:sz w:val="24"/>
        </w:rPr>
        <w:t>8.2 mM</w:t>
      </w:r>
      <w:r w:rsidR="000D7BEA">
        <w:rPr>
          <w:rFonts w:ascii="Calibri" w:hAnsi="Calibri"/>
          <w:sz w:val="24"/>
        </w:rPr>
        <w:t>)</w:t>
      </w:r>
      <w:r w:rsidR="009630BC">
        <w:rPr>
          <w:rFonts w:ascii="Calibri" w:hAnsi="Calibri"/>
          <w:sz w:val="24"/>
        </w:rPr>
        <w:t>,</w:t>
      </w:r>
      <w:r w:rsidR="00D542FA">
        <w:rPr>
          <w:rFonts w:ascii="Calibri" w:hAnsi="Calibri"/>
          <w:sz w:val="24"/>
        </w:rPr>
        <w:t xml:space="preserve"> </w:t>
      </w:r>
      <w:r>
        <w:rPr>
          <w:rFonts w:ascii="Calibri" w:hAnsi="Calibri"/>
          <w:sz w:val="24"/>
        </w:rPr>
        <w:t>RSF</w:t>
      </w:r>
      <w:r w:rsidR="00D542FA">
        <w:rPr>
          <w:rFonts w:ascii="Calibri" w:hAnsi="Calibri"/>
          <w:sz w:val="24"/>
        </w:rPr>
        <w:t xml:space="preserve"> is close to being completely removed from the interface. </w:t>
      </w:r>
      <w:r w:rsidR="003C6BF6">
        <w:rPr>
          <w:rFonts w:ascii="Calibri" w:hAnsi="Calibri"/>
          <w:sz w:val="24"/>
        </w:rPr>
        <w:t xml:space="preserve">It was possible to </w:t>
      </w:r>
      <w:r w:rsidR="00336AC8">
        <w:rPr>
          <w:rFonts w:ascii="Calibri" w:hAnsi="Calibri"/>
          <w:sz w:val="24"/>
        </w:rPr>
        <w:t>calculate</w:t>
      </w:r>
      <w:r w:rsidR="003C6BF6">
        <w:rPr>
          <w:rFonts w:ascii="Calibri" w:hAnsi="Calibri"/>
          <w:sz w:val="24"/>
        </w:rPr>
        <w:t xml:space="preserve"> the exact adsorbed amounts of surfactant and </w:t>
      </w:r>
      <w:r>
        <w:rPr>
          <w:rFonts w:ascii="Calibri" w:hAnsi="Calibri"/>
          <w:sz w:val="24"/>
        </w:rPr>
        <w:t>RSF</w:t>
      </w:r>
      <w:r w:rsidR="003C6BF6">
        <w:rPr>
          <w:rFonts w:ascii="Calibri" w:hAnsi="Calibri"/>
          <w:sz w:val="24"/>
        </w:rPr>
        <w:t xml:space="preserve"> </w:t>
      </w:r>
      <w:r w:rsidR="008118B8">
        <w:rPr>
          <w:rFonts w:ascii="Calibri" w:hAnsi="Calibri"/>
          <w:sz w:val="24"/>
        </w:rPr>
        <w:t xml:space="preserve">adsorbed </w:t>
      </w:r>
      <w:r w:rsidR="003C6BF6">
        <w:rPr>
          <w:rFonts w:ascii="Calibri" w:hAnsi="Calibri"/>
          <w:sz w:val="24"/>
        </w:rPr>
        <w:t>by running neutron reflection experiments using a deuterated version of SDS</w:t>
      </w:r>
      <w:r w:rsidR="00B75027">
        <w:rPr>
          <w:rFonts w:ascii="Calibri" w:hAnsi="Calibri"/>
          <w:sz w:val="24"/>
        </w:rPr>
        <w:t xml:space="preserve"> (</w:t>
      </w:r>
      <w:r w:rsidR="008118B8">
        <w:rPr>
          <w:rFonts w:ascii="Calibri" w:hAnsi="Calibri"/>
          <w:sz w:val="24"/>
        </w:rPr>
        <w:t xml:space="preserve">with an SLD of 6.72 </w:t>
      </w:r>
      <w:r w:rsidR="008118B8" w:rsidRPr="005B7ED0">
        <w:rPr>
          <w:sz w:val="24"/>
        </w:rPr>
        <w:t>×</w:t>
      </w:r>
      <w:r w:rsidR="008118B8">
        <w:rPr>
          <w:sz w:val="24"/>
        </w:rPr>
        <w:t xml:space="preserve"> </w:t>
      </w:r>
      <w:r w:rsidR="008118B8" w:rsidRPr="005B7ED0">
        <w:rPr>
          <w:sz w:val="24"/>
        </w:rPr>
        <w:t>10</w:t>
      </w:r>
      <w:r w:rsidR="008118B8" w:rsidRPr="005B7ED0">
        <w:rPr>
          <w:sz w:val="24"/>
          <w:vertAlign w:val="superscript"/>
        </w:rPr>
        <w:t>-6</w:t>
      </w:r>
      <w:r w:rsidR="008118B8" w:rsidRPr="005B7ED0">
        <w:rPr>
          <w:sz w:val="24"/>
        </w:rPr>
        <w:t xml:space="preserve"> Å</w:t>
      </w:r>
      <w:r w:rsidR="008118B8" w:rsidRPr="005B7ED0">
        <w:rPr>
          <w:sz w:val="24"/>
          <w:vertAlign w:val="superscript"/>
        </w:rPr>
        <w:t>-2</w:t>
      </w:r>
      <w:r w:rsidR="00B75027">
        <w:rPr>
          <w:rFonts w:ascii="Calibri" w:hAnsi="Calibri"/>
          <w:sz w:val="24"/>
        </w:rPr>
        <w:t>),</w:t>
      </w:r>
      <w:r w:rsidR="008118B8">
        <w:rPr>
          <w:rFonts w:ascii="Calibri" w:hAnsi="Calibri"/>
          <w:sz w:val="24"/>
        </w:rPr>
        <w:t xml:space="preserve"> and </w:t>
      </w:r>
      <w:r w:rsidR="003C6BF6">
        <w:rPr>
          <w:rFonts w:ascii="Calibri" w:hAnsi="Calibri"/>
          <w:sz w:val="24"/>
        </w:rPr>
        <w:t>non-deuterated SDS</w:t>
      </w:r>
      <w:r w:rsidR="00B75027">
        <w:rPr>
          <w:rFonts w:ascii="Calibri" w:hAnsi="Calibri"/>
          <w:sz w:val="24"/>
        </w:rPr>
        <w:t xml:space="preserve"> (</w:t>
      </w:r>
      <w:r w:rsidR="008118B8">
        <w:rPr>
          <w:rFonts w:ascii="Calibri" w:hAnsi="Calibri"/>
          <w:sz w:val="24"/>
        </w:rPr>
        <w:t xml:space="preserve">with an SLD of 0.37 </w:t>
      </w:r>
      <w:r w:rsidR="008118B8" w:rsidRPr="005B7ED0">
        <w:rPr>
          <w:sz w:val="24"/>
        </w:rPr>
        <w:t>×</w:t>
      </w:r>
      <w:r w:rsidR="008118B8">
        <w:rPr>
          <w:sz w:val="24"/>
        </w:rPr>
        <w:t xml:space="preserve"> </w:t>
      </w:r>
      <w:r w:rsidR="008118B8" w:rsidRPr="005B7ED0">
        <w:rPr>
          <w:sz w:val="24"/>
        </w:rPr>
        <w:t>10</w:t>
      </w:r>
      <w:r w:rsidR="008118B8" w:rsidRPr="005B7ED0">
        <w:rPr>
          <w:sz w:val="24"/>
          <w:vertAlign w:val="superscript"/>
        </w:rPr>
        <w:t>-6</w:t>
      </w:r>
      <w:r w:rsidR="008118B8" w:rsidRPr="005B7ED0">
        <w:rPr>
          <w:sz w:val="24"/>
        </w:rPr>
        <w:t xml:space="preserve"> Å</w:t>
      </w:r>
      <w:r w:rsidR="008118B8" w:rsidRPr="005B7ED0">
        <w:rPr>
          <w:sz w:val="24"/>
          <w:vertAlign w:val="superscript"/>
        </w:rPr>
        <w:t>-2</w:t>
      </w:r>
      <w:r w:rsidR="00B75027">
        <w:rPr>
          <w:rFonts w:ascii="Calibri" w:hAnsi="Calibri"/>
          <w:sz w:val="24"/>
        </w:rPr>
        <w:t>).</w:t>
      </w:r>
      <w:r w:rsidR="003C6BF6">
        <w:rPr>
          <w:rFonts w:ascii="Calibri" w:hAnsi="Calibri"/>
          <w:sz w:val="24"/>
        </w:rPr>
        <w:t xml:space="preserve"> The variation in the SLD layer caused by the isotopic variation of H/D allows to confidently quantify </w:t>
      </w:r>
      <w:r w:rsidR="009630BC">
        <w:rPr>
          <w:rFonts w:ascii="Calibri" w:hAnsi="Calibri"/>
          <w:sz w:val="24"/>
        </w:rPr>
        <w:t>each component at the interface</w:t>
      </w:r>
      <w:r w:rsidR="003C6BF6">
        <w:rPr>
          <w:rFonts w:ascii="Calibri" w:hAnsi="Calibri"/>
          <w:sz w:val="24"/>
        </w:rPr>
        <w:t>.</w:t>
      </w:r>
      <w:r w:rsidR="009630BC">
        <w:rPr>
          <w:rFonts w:ascii="Calibri" w:hAnsi="Calibri"/>
          <w:sz w:val="24"/>
        </w:rPr>
        <w:t xml:space="preserve"> </w:t>
      </w:r>
      <w:r w:rsidR="00D542FA">
        <w:rPr>
          <w:rFonts w:ascii="Calibri" w:hAnsi="Calibri"/>
          <w:sz w:val="24"/>
        </w:rPr>
        <w:t>Neutron reflection fitting shown in Table 4 confirm</w:t>
      </w:r>
      <w:r w:rsidR="00B31669">
        <w:rPr>
          <w:rFonts w:ascii="Calibri" w:hAnsi="Calibri"/>
          <w:sz w:val="24"/>
        </w:rPr>
        <w:t>ed</w:t>
      </w:r>
      <w:r w:rsidR="00D542FA">
        <w:rPr>
          <w:rFonts w:ascii="Calibri" w:hAnsi="Calibri"/>
          <w:sz w:val="24"/>
        </w:rPr>
        <w:t xml:space="preserve"> the presence </w:t>
      </w:r>
      <w:r w:rsidR="00B31669">
        <w:rPr>
          <w:rFonts w:ascii="Calibri" w:hAnsi="Calibri"/>
          <w:sz w:val="24"/>
        </w:rPr>
        <w:t xml:space="preserve">of SDS in the adsorbed </w:t>
      </w:r>
      <w:r>
        <w:rPr>
          <w:rFonts w:ascii="Calibri" w:hAnsi="Calibri"/>
          <w:sz w:val="24"/>
        </w:rPr>
        <w:t>RSF</w:t>
      </w:r>
      <w:r w:rsidR="00B31669">
        <w:rPr>
          <w:rFonts w:ascii="Calibri" w:hAnsi="Calibri"/>
          <w:sz w:val="24"/>
        </w:rPr>
        <w:t xml:space="preserve"> layer and the gradual removal of </w:t>
      </w:r>
      <w:r>
        <w:rPr>
          <w:rFonts w:ascii="Calibri" w:hAnsi="Calibri"/>
          <w:sz w:val="24"/>
        </w:rPr>
        <w:t>RSF</w:t>
      </w:r>
      <w:r w:rsidR="00B31669">
        <w:rPr>
          <w:rFonts w:ascii="Calibri" w:hAnsi="Calibri"/>
          <w:sz w:val="24"/>
        </w:rPr>
        <w:t xml:space="preserve"> from the interface</w:t>
      </w:r>
      <w:r w:rsidR="00D542FA">
        <w:rPr>
          <w:rFonts w:ascii="Calibri" w:hAnsi="Calibri"/>
          <w:sz w:val="24"/>
        </w:rPr>
        <w:t>.</w:t>
      </w:r>
      <w:r w:rsidR="00C55222">
        <w:rPr>
          <w:rFonts w:ascii="Calibri" w:hAnsi="Calibri"/>
          <w:sz w:val="24"/>
        </w:rPr>
        <w:t xml:space="preserve"> </w:t>
      </w:r>
      <w:r w:rsidR="00DE771C">
        <w:rPr>
          <w:rFonts w:ascii="Calibri" w:hAnsi="Calibri"/>
          <w:sz w:val="24"/>
        </w:rPr>
        <w:t>At 1 mM</w:t>
      </w:r>
      <w:r w:rsidR="00B31669">
        <w:rPr>
          <w:rFonts w:ascii="Calibri" w:hAnsi="Calibri"/>
          <w:sz w:val="24"/>
        </w:rPr>
        <w:t xml:space="preserve"> SDS</w:t>
      </w:r>
      <w:r w:rsidR="00DE771C">
        <w:rPr>
          <w:rFonts w:ascii="Calibri" w:hAnsi="Calibri"/>
          <w:sz w:val="24"/>
        </w:rPr>
        <w:t>, the surfactant</w:t>
      </w:r>
      <w:r w:rsidR="00A91612">
        <w:rPr>
          <w:rFonts w:ascii="Calibri" w:hAnsi="Calibri"/>
          <w:sz w:val="24"/>
        </w:rPr>
        <w:t xml:space="preserve"> molecules had</w:t>
      </w:r>
      <w:r w:rsidR="00B31669">
        <w:rPr>
          <w:rFonts w:ascii="Calibri" w:hAnsi="Calibri"/>
          <w:sz w:val="24"/>
        </w:rPr>
        <w:t xml:space="preserve"> penetrated into the inner</w:t>
      </w:r>
      <w:r w:rsidR="00DE771C">
        <w:rPr>
          <w:rFonts w:ascii="Calibri" w:hAnsi="Calibri"/>
          <w:sz w:val="24"/>
        </w:rPr>
        <w:t>most</w:t>
      </w:r>
      <w:r w:rsidR="00B31669">
        <w:rPr>
          <w:rFonts w:ascii="Calibri" w:hAnsi="Calibri"/>
          <w:sz w:val="24"/>
        </w:rPr>
        <w:t xml:space="preserve"> layer</w:t>
      </w:r>
      <w:r w:rsidR="00910971">
        <w:rPr>
          <w:rFonts w:ascii="Calibri" w:hAnsi="Calibri"/>
          <w:sz w:val="24"/>
        </w:rPr>
        <w:t xml:space="preserve"> </w:t>
      </w:r>
      <w:r w:rsidR="00461640">
        <w:rPr>
          <w:rFonts w:ascii="Calibri" w:hAnsi="Calibri"/>
          <w:sz w:val="24"/>
        </w:rPr>
        <w:t xml:space="preserve">(thickness 34 </w:t>
      </w:r>
      <w:r w:rsidR="00461640" w:rsidRPr="005B7ED0">
        <w:rPr>
          <w:sz w:val="24"/>
        </w:rPr>
        <w:t>Å</w:t>
      </w:r>
      <w:r w:rsidR="00461640">
        <w:rPr>
          <w:rFonts w:ascii="Calibri" w:hAnsi="Calibri"/>
          <w:sz w:val="24"/>
        </w:rPr>
        <w:t>)</w:t>
      </w:r>
      <w:r w:rsidR="00B31669">
        <w:rPr>
          <w:rFonts w:ascii="Calibri" w:hAnsi="Calibri"/>
          <w:sz w:val="24"/>
        </w:rPr>
        <w:t xml:space="preserve"> where most of the peptide resides and </w:t>
      </w:r>
      <w:r w:rsidR="00DE771C">
        <w:rPr>
          <w:rFonts w:ascii="Calibri" w:hAnsi="Calibri"/>
          <w:sz w:val="24"/>
        </w:rPr>
        <w:t xml:space="preserve">where it is able to maximise its </w:t>
      </w:r>
      <w:r w:rsidR="00DE771C">
        <w:rPr>
          <w:rFonts w:ascii="Calibri" w:hAnsi="Calibri"/>
          <w:sz w:val="24"/>
        </w:rPr>
        <w:lastRenderedPageBreak/>
        <w:t>hydrophobic interactions</w:t>
      </w:r>
      <w:r w:rsidR="00BA7CED">
        <w:rPr>
          <w:rFonts w:ascii="Calibri" w:hAnsi="Calibri"/>
          <w:sz w:val="24"/>
        </w:rPr>
        <w:t xml:space="preserve"> most likely with its acyl tail buried into the </w:t>
      </w:r>
      <w:r>
        <w:rPr>
          <w:rFonts w:ascii="Calibri" w:hAnsi="Calibri"/>
          <w:sz w:val="24"/>
        </w:rPr>
        <w:t>RSF</w:t>
      </w:r>
      <w:r w:rsidR="00BA7CED">
        <w:rPr>
          <w:rFonts w:ascii="Calibri" w:hAnsi="Calibri"/>
          <w:sz w:val="24"/>
        </w:rPr>
        <w:t xml:space="preserve"> layer and its hydrophilic head pointing towards the bulk solution</w:t>
      </w:r>
      <w:r w:rsidR="00DE771C">
        <w:rPr>
          <w:rFonts w:ascii="Calibri" w:hAnsi="Calibri"/>
          <w:sz w:val="24"/>
        </w:rPr>
        <w:t>.</w:t>
      </w:r>
      <w:r w:rsidR="00861961">
        <w:rPr>
          <w:rFonts w:ascii="Calibri" w:hAnsi="Calibri"/>
          <w:sz w:val="24"/>
        </w:rPr>
        <w:t xml:space="preserve"> </w:t>
      </w:r>
      <w:r w:rsidR="00AC71EB">
        <w:rPr>
          <w:rFonts w:ascii="Calibri" w:hAnsi="Calibri"/>
          <w:sz w:val="24"/>
        </w:rPr>
        <w:t xml:space="preserve">The inner layer </w:t>
      </w:r>
      <w:r w:rsidR="007D518B">
        <w:rPr>
          <w:rFonts w:ascii="Calibri" w:hAnsi="Calibri"/>
          <w:sz w:val="24"/>
        </w:rPr>
        <w:t xml:space="preserve">SLD </w:t>
      </w:r>
      <w:r w:rsidR="00AC71EB">
        <w:rPr>
          <w:rFonts w:ascii="Calibri" w:hAnsi="Calibri"/>
          <w:sz w:val="24"/>
        </w:rPr>
        <w:t xml:space="preserve">in Table 4 falls </w:t>
      </w:r>
      <w:r w:rsidR="009630BC">
        <w:rPr>
          <w:rFonts w:ascii="Calibri" w:hAnsi="Calibri"/>
          <w:sz w:val="24"/>
        </w:rPr>
        <w:t xml:space="preserve">to 4.9 </w:t>
      </w:r>
      <w:r w:rsidR="009630BC" w:rsidRPr="005B7ED0">
        <w:rPr>
          <w:sz w:val="24"/>
        </w:rPr>
        <w:t>×</w:t>
      </w:r>
      <w:r w:rsidR="009630BC">
        <w:rPr>
          <w:sz w:val="24"/>
        </w:rPr>
        <w:t xml:space="preserve"> </w:t>
      </w:r>
      <w:r w:rsidR="009630BC" w:rsidRPr="005B7ED0">
        <w:rPr>
          <w:sz w:val="24"/>
        </w:rPr>
        <w:t>10</w:t>
      </w:r>
      <w:r w:rsidR="009630BC" w:rsidRPr="005B7ED0">
        <w:rPr>
          <w:sz w:val="24"/>
          <w:vertAlign w:val="superscript"/>
        </w:rPr>
        <w:t>-6</w:t>
      </w:r>
      <w:r w:rsidR="009630BC" w:rsidRPr="005B7ED0">
        <w:rPr>
          <w:sz w:val="24"/>
        </w:rPr>
        <w:t xml:space="preserve"> Å</w:t>
      </w:r>
      <w:r w:rsidR="009630BC" w:rsidRPr="005B7ED0">
        <w:rPr>
          <w:sz w:val="24"/>
          <w:vertAlign w:val="superscript"/>
        </w:rPr>
        <w:t>-2</w:t>
      </w:r>
      <w:r w:rsidR="009630BC">
        <w:rPr>
          <w:sz w:val="24"/>
          <w:vertAlign w:val="superscript"/>
        </w:rPr>
        <w:t xml:space="preserve"> </w:t>
      </w:r>
      <w:r w:rsidR="00AC71EB">
        <w:rPr>
          <w:rFonts w:ascii="Calibri" w:hAnsi="Calibri"/>
          <w:sz w:val="24"/>
        </w:rPr>
        <w:t>from 5.</w:t>
      </w:r>
      <w:r w:rsidR="00E07B97">
        <w:rPr>
          <w:rFonts w:ascii="Calibri" w:hAnsi="Calibri"/>
          <w:sz w:val="24"/>
        </w:rPr>
        <w:t>3</w:t>
      </w:r>
      <w:r w:rsidR="00BA7CED">
        <w:rPr>
          <w:rFonts w:ascii="Calibri" w:hAnsi="Calibri"/>
          <w:sz w:val="24"/>
        </w:rPr>
        <w:t xml:space="preserve"> </w:t>
      </w:r>
      <w:r w:rsidR="00BA7CED" w:rsidRPr="005B7ED0">
        <w:rPr>
          <w:sz w:val="24"/>
        </w:rPr>
        <w:t>×</w:t>
      </w:r>
      <w:r w:rsidR="00BA7CED">
        <w:rPr>
          <w:sz w:val="24"/>
        </w:rPr>
        <w:t xml:space="preserve"> </w:t>
      </w:r>
      <w:r w:rsidR="00BA7CED" w:rsidRPr="005B7ED0">
        <w:rPr>
          <w:sz w:val="24"/>
        </w:rPr>
        <w:t>10</w:t>
      </w:r>
      <w:r w:rsidR="00BA7CED" w:rsidRPr="005B7ED0">
        <w:rPr>
          <w:sz w:val="24"/>
          <w:vertAlign w:val="superscript"/>
        </w:rPr>
        <w:t>-6</w:t>
      </w:r>
      <w:r w:rsidR="00BA7CED" w:rsidRPr="005B7ED0">
        <w:rPr>
          <w:sz w:val="24"/>
        </w:rPr>
        <w:t xml:space="preserve"> Å</w:t>
      </w:r>
      <w:r w:rsidR="00BA7CED" w:rsidRPr="005B7ED0">
        <w:rPr>
          <w:sz w:val="24"/>
          <w:vertAlign w:val="superscript"/>
        </w:rPr>
        <w:t>-2</w:t>
      </w:r>
      <w:r w:rsidR="00AC71EB">
        <w:rPr>
          <w:rFonts w:ascii="Calibri" w:hAnsi="Calibri"/>
          <w:sz w:val="24"/>
        </w:rPr>
        <w:t xml:space="preserve"> </w:t>
      </w:r>
      <w:r w:rsidR="009630BC">
        <w:rPr>
          <w:rFonts w:ascii="Calibri" w:hAnsi="Calibri"/>
          <w:sz w:val="24"/>
        </w:rPr>
        <w:t xml:space="preserve">found when </w:t>
      </w:r>
      <w:r w:rsidR="00BA7CED">
        <w:rPr>
          <w:rFonts w:ascii="Calibri" w:hAnsi="Calibri"/>
          <w:sz w:val="24"/>
        </w:rPr>
        <w:t xml:space="preserve">SDS </w:t>
      </w:r>
      <w:r w:rsidR="009630BC">
        <w:rPr>
          <w:rFonts w:ascii="Calibri" w:hAnsi="Calibri"/>
          <w:sz w:val="24"/>
        </w:rPr>
        <w:t xml:space="preserve">is present </w:t>
      </w:r>
      <w:r w:rsidR="00AC71EB">
        <w:rPr>
          <w:rFonts w:ascii="Calibri" w:hAnsi="Calibri"/>
          <w:sz w:val="24"/>
        </w:rPr>
        <w:t xml:space="preserve">and the </w:t>
      </w:r>
      <w:r w:rsidR="00BA7CED">
        <w:rPr>
          <w:rFonts w:ascii="Calibri" w:hAnsi="Calibri"/>
          <w:sz w:val="24"/>
        </w:rPr>
        <w:t xml:space="preserve">overall </w:t>
      </w:r>
      <w:r w:rsidR="00AC71EB">
        <w:rPr>
          <w:rFonts w:ascii="Calibri" w:hAnsi="Calibri"/>
          <w:sz w:val="24"/>
        </w:rPr>
        <w:t xml:space="preserve">layer thickness </w:t>
      </w:r>
      <w:r w:rsidR="00BA7CED">
        <w:rPr>
          <w:rFonts w:ascii="Calibri" w:hAnsi="Calibri"/>
          <w:sz w:val="24"/>
        </w:rPr>
        <w:t>falls</w:t>
      </w:r>
      <w:r w:rsidR="00AC71EB">
        <w:rPr>
          <w:rFonts w:ascii="Calibri" w:hAnsi="Calibri"/>
          <w:sz w:val="24"/>
        </w:rPr>
        <w:t xml:space="preserve"> indicating a </w:t>
      </w:r>
      <w:r w:rsidR="00BA7CED">
        <w:rPr>
          <w:rFonts w:ascii="Calibri" w:hAnsi="Calibri"/>
          <w:sz w:val="24"/>
        </w:rPr>
        <w:t xml:space="preserve">slightly </w:t>
      </w:r>
      <w:r w:rsidR="00AC71EB">
        <w:rPr>
          <w:rFonts w:ascii="Calibri" w:hAnsi="Calibri"/>
          <w:sz w:val="24"/>
        </w:rPr>
        <w:t>more</w:t>
      </w:r>
      <w:r w:rsidR="00BA7CED">
        <w:rPr>
          <w:rFonts w:ascii="Calibri" w:hAnsi="Calibri"/>
          <w:sz w:val="24"/>
        </w:rPr>
        <w:t xml:space="preserve"> compact layer.</w:t>
      </w:r>
      <w:r w:rsidR="0039214B" w:rsidRPr="0039214B">
        <w:rPr>
          <w:rFonts w:ascii="Calibri" w:hAnsi="Calibri"/>
          <w:sz w:val="24"/>
        </w:rPr>
        <w:t xml:space="preserve"> </w:t>
      </w:r>
      <w:r w:rsidR="0039214B">
        <w:rPr>
          <w:rFonts w:ascii="Calibri" w:hAnsi="Calibri"/>
          <w:sz w:val="24"/>
        </w:rPr>
        <w:t>It was found</w:t>
      </w:r>
      <w:r w:rsidR="00910971">
        <w:rPr>
          <w:rFonts w:ascii="Calibri" w:hAnsi="Calibri"/>
          <w:sz w:val="24"/>
        </w:rPr>
        <w:t>,</w:t>
      </w:r>
      <w:r w:rsidR="0039214B">
        <w:rPr>
          <w:rFonts w:ascii="Calibri" w:hAnsi="Calibri"/>
          <w:sz w:val="24"/>
        </w:rPr>
        <w:t xml:space="preserve"> </w:t>
      </w:r>
      <w:r w:rsidR="00910971">
        <w:rPr>
          <w:rFonts w:ascii="Calibri" w:hAnsi="Calibri"/>
          <w:sz w:val="24"/>
        </w:rPr>
        <w:t xml:space="preserve">at 1 mM SDS, </w:t>
      </w:r>
      <w:r w:rsidR="0039214B">
        <w:rPr>
          <w:rFonts w:ascii="Calibri" w:hAnsi="Calibri"/>
          <w:sz w:val="24"/>
        </w:rPr>
        <w:t xml:space="preserve">that the inner layer </w:t>
      </w:r>
      <w:r w:rsidR="00910971">
        <w:rPr>
          <w:rFonts w:ascii="Calibri" w:hAnsi="Calibri"/>
          <w:sz w:val="24"/>
        </w:rPr>
        <w:t xml:space="preserve">(thickness 34 </w:t>
      </w:r>
      <w:r w:rsidR="00910971" w:rsidRPr="005B7ED0">
        <w:rPr>
          <w:sz w:val="24"/>
        </w:rPr>
        <w:t>Å</w:t>
      </w:r>
      <w:r w:rsidR="00910971">
        <w:rPr>
          <w:rFonts w:ascii="Calibri" w:hAnsi="Calibri"/>
          <w:sz w:val="24"/>
        </w:rPr>
        <w:t xml:space="preserve">) </w:t>
      </w:r>
      <w:r w:rsidR="00C666C1">
        <w:rPr>
          <w:rFonts w:ascii="Calibri" w:hAnsi="Calibri"/>
          <w:sz w:val="24"/>
        </w:rPr>
        <w:t>contains 42</w:t>
      </w:r>
      <w:r w:rsidR="0039214B">
        <w:rPr>
          <w:rFonts w:ascii="Calibri" w:hAnsi="Calibri"/>
          <w:sz w:val="24"/>
        </w:rPr>
        <w:t xml:space="preserve">% of RSF and 6.5% of SDS while the outer layer </w:t>
      </w:r>
      <w:r w:rsidR="00910971">
        <w:rPr>
          <w:rFonts w:ascii="Calibri" w:hAnsi="Calibri"/>
          <w:sz w:val="24"/>
        </w:rPr>
        <w:t xml:space="preserve">(thickness 35 </w:t>
      </w:r>
      <w:r w:rsidR="00910971" w:rsidRPr="005B7ED0">
        <w:rPr>
          <w:sz w:val="24"/>
        </w:rPr>
        <w:t>Å</w:t>
      </w:r>
      <w:r w:rsidR="00910971">
        <w:rPr>
          <w:rFonts w:ascii="Calibri" w:hAnsi="Calibri"/>
          <w:sz w:val="24"/>
        </w:rPr>
        <w:t xml:space="preserve">) </w:t>
      </w:r>
      <w:r w:rsidR="0039214B">
        <w:rPr>
          <w:rFonts w:ascii="Calibri" w:hAnsi="Calibri"/>
          <w:sz w:val="24"/>
        </w:rPr>
        <w:t>contains 14% of RSF and 3% of SDS.</w:t>
      </w:r>
      <w:r w:rsidR="00BA7CED">
        <w:rPr>
          <w:rFonts w:ascii="Calibri" w:hAnsi="Calibri"/>
          <w:sz w:val="24"/>
        </w:rPr>
        <w:t xml:space="preserve"> </w:t>
      </w:r>
      <w:r w:rsidR="00A00E9C">
        <w:rPr>
          <w:rFonts w:ascii="Calibri" w:hAnsi="Calibri"/>
          <w:sz w:val="24"/>
        </w:rPr>
        <w:t xml:space="preserve">Most of the </w:t>
      </w:r>
      <w:r>
        <w:rPr>
          <w:rFonts w:ascii="Calibri" w:hAnsi="Calibri"/>
          <w:sz w:val="24"/>
        </w:rPr>
        <w:t>RSF</w:t>
      </w:r>
      <w:r w:rsidR="00B40D31">
        <w:rPr>
          <w:rFonts w:ascii="Calibri" w:hAnsi="Calibri"/>
          <w:sz w:val="24"/>
        </w:rPr>
        <w:t xml:space="preserve"> had desorbed at 10 mM SDS. The </w:t>
      </w:r>
      <w:r w:rsidR="00A00E9C">
        <w:rPr>
          <w:rFonts w:ascii="Calibri" w:hAnsi="Calibri"/>
          <w:sz w:val="24"/>
        </w:rPr>
        <w:t xml:space="preserve">thickness </w:t>
      </w:r>
      <w:r w:rsidR="00B40D31">
        <w:rPr>
          <w:rFonts w:ascii="Calibri" w:hAnsi="Calibri"/>
          <w:sz w:val="24"/>
        </w:rPr>
        <w:t xml:space="preserve">of both layers </w:t>
      </w:r>
      <w:r w:rsidR="00A00E9C">
        <w:rPr>
          <w:rFonts w:ascii="Calibri" w:hAnsi="Calibri"/>
          <w:sz w:val="24"/>
        </w:rPr>
        <w:t>had</w:t>
      </w:r>
      <w:r w:rsidR="00DE771C">
        <w:rPr>
          <w:rFonts w:ascii="Calibri" w:hAnsi="Calibri"/>
          <w:sz w:val="24"/>
        </w:rPr>
        <w:t xml:space="preserve"> decreased and most of the remaining </w:t>
      </w:r>
      <w:r>
        <w:rPr>
          <w:rFonts w:ascii="Calibri" w:hAnsi="Calibri"/>
          <w:sz w:val="24"/>
        </w:rPr>
        <w:t>RSF</w:t>
      </w:r>
      <w:r w:rsidR="00DE771C">
        <w:rPr>
          <w:rFonts w:ascii="Calibri" w:hAnsi="Calibri"/>
          <w:sz w:val="24"/>
        </w:rPr>
        <w:t xml:space="preserve"> and SDS </w:t>
      </w:r>
      <w:r w:rsidR="00A00E9C">
        <w:rPr>
          <w:rFonts w:ascii="Calibri" w:hAnsi="Calibri"/>
          <w:sz w:val="24"/>
        </w:rPr>
        <w:t>was</w:t>
      </w:r>
      <w:r w:rsidR="00DE771C">
        <w:rPr>
          <w:rFonts w:ascii="Calibri" w:hAnsi="Calibri"/>
          <w:sz w:val="24"/>
        </w:rPr>
        <w:t xml:space="preserve"> found in the outer layer.</w:t>
      </w:r>
      <w:r w:rsidR="00BA7CED">
        <w:rPr>
          <w:rFonts w:ascii="Calibri" w:hAnsi="Calibri"/>
          <w:sz w:val="24"/>
        </w:rPr>
        <w:t xml:space="preserve"> </w:t>
      </w:r>
      <w:r w:rsidR="0039214B">
        <w:rPr>
          <w:rFonts w:ascii="Calibri" w:hAnsi="Calibri"/>
          <w:sz w:val="24"/>
        </w:rPr>
        <w:t xml:space="preserve">The inner layer </w:t>
      </w:r>
      <w:r w:rsidR="00910971">
        <w:rPr>
          <w:rFonts w:ascii="Calibri" w:hAnsi="Calibri"/>
          <w:sz w:val="24"/>
        </w:rPr>
        <w:t xml:space="preserve">(thickness 20 </w:t>
      </w:r>
      <w:r w:rsidR="00910971" w:rsidRPr="005B7ED0">
        <w:rPr>
          <w:sz w:val="24"/>
        </w:rPr>
        <w:t>Å</w:t>
      </w:r>
      <w:r w:rsidR="00910971">
        <w:rPr>
          <w:rFonts w:ascii="Calibri" w:hAnsi="Calibri"/>
          <w:sz w:val="24"/>
        </w:rPr>
        <w:t xml:space="preserve">) </w:t>
      </w:r>
      <w:r w:rsidR="0039214B">
        <w:rPr>
          <w:rFonts w:ascii="Calibri" w:hAnsi="Calibri"/>
          <w:sz w:val="24"/>
        </w:rPr>
        <w:t xml:space="preserve">was found </w:t>
      </w:r>
      <w:r w:rsidR="00FE2A0E">
        <w:rPr>
          <w:rFonts w:ascii="Calibri" w:hAnsi="Calibri"/>
          <w:sz w:val="24"/>
        </w:rPr>
        <w:t xml:space="preserve">to </w:t>
      </w:r>
      <w:r w:rsidR="0039214B">
        <w:rPr>
          <w:rFonts w:ascii="Calibri" w:hAnsi="Calibri"/>
          <w:sz w:val="24"/>
        </w:rPr>
        <w:t>only contain 2.5% of RSF and 3% of SDS while the outer layer</w:t>
      </w:r>
      <w:r w:rsidR="00C70CA1">
        <w:rPr>
          <w:rFonts w:ascii="Calibri" w:hAnsi="Calibri"/>
          <w:sz w:val="24"/>
        </w:rPr>
        <w:t xml:space="preserve"> (thickness 16 </w:t>
      </w:r>
      <w:r w:rsidR="00C70CA1" w:rsidRPr="005B7ED0">
        <w:rPr>
          <w:sz w:val="24"/>
        </w:rPr>
        <w:t>Å</w:t>
      </w:r>
      <w:r w:rsidR="00C70CA1">
        <w:rPr>
          <w:rFonts w:ascii="Calibri" w:hAnsi="Calibri"/>
          <w:sz w:val="24"/>
        </w:rPr>
        <w:t>)</w:t>
      </w:r>
      <w:r w:rsidR="009D5710">
        <w:rPr>
          <w:rFonts w:ascii="Calibri" w:hAnsi="Calibri"/>
          <w:sz w:val="24"/>
        </w:rPr>
        <w:t xml:space="preserve"> has similar RSF (11.5%) and</w:t>
      </w:r>
      <w:r w:rsidR="0039214B">
        <w:rPr>
          <w:rFonts w:ascii="Calibri" w:hAnsi="Calibri"/>
          <w:sz w:val="24"/>
        </w:rPr>
        <w:t xml:space="preserve"> SDS (11%).</w:t>
      </w:r>
      <w:r w:rsidR="00FE2A0E">
        <w:rPr>
          <w:rFonts w:ascii="Calibri" w:hAnsi="Calibri"/>
          <w:sz w:val="24"/>
        </w:rPr>
        <w:t xml:space="preserve"> The shift in adsorbed amount and volume fraction to the outer layer highlights the desorption process of RSF from the interface and back into the bulk solution complexed with SDS (Figure 6C).</w:t>
      </w:r>
      <w:r w:rsidR="0039214B">
        <w:rPr>
          <w:rFonts w:ascii="Calibri" w:hAnsi="Calibri"/>
          <w:sz w:val="24"/>
        </w:rPr>
        <w:t xml:space="preserve"> </w:t>
      </w:r>
      <w:r w:rsidR="00BA7CED">
        <w:rPr>
          <w:rFonts w:ascii="Calibri" w:hAnsi="Calibri"/>
          <w:sz w:val="24"/>
        </w:rPr>
        <w:t>T</w:t>
      </w:r>
      <w:r w:rsidR="00FE2A0E">
        <w:rPr>
          <w:rFonts w:ascii="Calibri" w:hAnsi="Calibri"/>
          <w:sz w:val="24"/>
        </w:rPr>
        <w:t>he overall</w:t>
      </w:r>
      <w:r w:rsidR="00BA7CED">
        <w:rPr>
          <w:rFonts w:ascii="Calibri" w:hAnsi="Calibri"/>
          <w:sz w:val="24"/>
        </w:rPr>
        <w:t xml:space="preserve"> adsorption behaviour with</w:t>
      </w:r>
      <w:r w:rsidR="009F3EEA">
        <w:rPr>
          <w:rFonts w:ascii="Calibri" w:hAnsi="Calibri"/>
          <w:sz w:val="24"/>
        </w:rPr>
        <w:t xml:space="preserve"> an</w:t>
      </w:r>
      <w:r w:rsidR="00BA7CED">
        <w:rPr>
          <w:rFonts w:ascii="Calibri" w:hAnsi="Calibri"/>
          <w:sz w:val="24"/>
        </w:rPr>
        <w:t xml:space="preserve"> initial increase in adsorbed amount followed by gradual removal of the peptide </w:t>
      </w:r>
      <w:r w:rsidR="009F3EEA">
        <w:rPr>
          <w:rFonts w:ascii="Calibri" w:hAnsi="Calibri"/>
          <w:sz w:val="24"/>
        </w:rPr>
        <w:t xml:space="preserve">and complete removal above </w:t>
      </w:r>
      <w:r w:rsidR="00D216F5">
        <w:rPr>
          <w:rFonts w:ascii="Calibri" w:hAnsi="Calibri"/>
          <w:sz w:val="24"/>
        </w:rPr>
        <w:t>CMC</w:t>
      </w:r>
      <w:r w:rsidR="009F3EEA">
        <w:rPr>
          <w:rFonts w:ascii="Calibri" w:hAnsi="Calibri"/>
          <w:sz w:val="24"/>
        </w:rPr>
        <w:t xml:space="preserve"> </w:t>
      </w:r>
      <w:r w:rsidR="00BA7CED">
        <w:rPr>
          <w:rFonts w:ascii="Calibri" w:hAnsi="Calibri"/>
          <w:sz w:val="24"/>
        </w:rPr>
        <w:t xml:space="preserve">is </w:t>
      </w:r>
      <w:r w:rsidR="009F3EEA">
        <w:rPr>
          <w:rFonts w:ascii="Calibri" w:hAnsi="Calibri"/>
          <w:sz w:val="24"/>
        </w:rPr>
        <w:t>consistent</w:t>
      </w:r>
      <w:r w:rsidR="00BA7CED">
        <w:rPr>
          <w:rFonts w:ascii="Calibri" w:hAnsi="Calibri"/>
          <w:sz w:val="24"/>
        </w:rPr>
        <w:t xml:space="preserve"> with</w:t>
      </w:r>
      <w:r w:rsidR="00DE771C">
        <w:rPr>
          <w:rFonts w:ascii="Calibri" w:hAnsi="Calibri"/>
          <w:sz w:val="24"/>
        </w:rPr>
        <w:t xml:space="preserve"> </w:t>
      </w:r>
      <w:r w:rsidR="009F3EEA">
        <w:rPr>
          <w:rFonts w:ascii="Calibri" w:hAnsi="Calibri"/>
          <w:sz w:val="24"/>
        </w:rPr>
        <w:t xml:space="preserve">systems involving SDS </w:t>
      </w:r>
      <w:r w:rsidR="00A00E9C">
        <w:rPr>
          <w:rFonts w:ascii="Calibri" w:hAnsi="Calibri"/>
          <w:sz w:val="24"/>
        </w:rPr>
        <w:t>adsorption onto</w:t>
      </w:r>
      <w:r w:rsidR="004449F9">
        <w:rPr>
          <w:rFonts w:ascii="Calibri" w:hAnsi="Calibri"/>
          <w:sz w:val="24"/>
        </w:rPr>
        <w:t xml:space="preserve"> pre</w:t>
      </w:r>
      <w:r w:rsidR="009F3EEA">
        <w:rPr>
          <w:rFonts w:ascii="Calibri" w:hAnsi="Calibri"/>
          <w:sz w:val="24"/>
        </w:rPr>
        <w:t>adsorbed BSA, lysozyme and hydrophobin</w:t>
      </w:r>
      <w:r w:rsidR="00BD7343">
        <w:rPr>
          <w:rFonts w:ascii="Calibri" w:hAnsi="Calibri"/>
          <w:sz w:val="24"/>
        </w:rPr>
        <w:t>.</w:t>
      </w:r>
      <w:r w:rsidR="00591C26">
        <w:rPr>
          <w:rFonts w:ascii="Calibri" w:hAnsi="Calibri"/>
          <w:sz w:val="24"/>
        </w:rPr>
        <w:fldChar w:fldCharType="begin">
          <w:fldData xml:space="preserve">PEVuZE5vdGU+PENpdGU+PEF1dGhvcj5HcmVlbjwvQXV0aG9yPjxZZWFyPjIwMDE8L1llYXI+PFJl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xNTk0LTE2MDI8L3BhZ2VzPjx2b2x1bWU+MTA1PC92b2x1bWU+PG51bWJlcj44PC9u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</w:fldData>
        </w:fldChar>
      </w:r>
      <w:r w:rsidR="00302FEA">
        <w:rPr>
          <w:rFonts w:ascii="Calibri" w:hAnsi="Calibri"/>
          <w:sz w:val="24"/>
        </w:rPr>
        <w:instrText xml:space="preserve"> ADDIN EN.CITE </w:instrText>
      </w:r>
      <w:r w:rsidR="00302FEA">
        <w:rPr>
          <w:rFonts w:ascii="Calibri" w:hAnsi="Calibri"/>
          <w:sz w:val="24"/>
        </w:rPr>
        <w:fldChar w:fldCharType="begin">
          <w:fldData xml:space="preserve">PEVuZE5vdGU+PENpdGU+PEF1dGhvcj5HcmVlbjwvQXV0aG9yPjxZZWFyPjIwMDE8L1llYXI+PFJl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</w:fldData>
        </w:fldChar>
      </w:r>
      <w:r w:rsidR="00302FEA">
        <w:rPr>
          <w:rFonts w:ascii="Calibri" w:hAnsi="Calibri"/>
          <w:sz w:val="24"/>
        </w:rPr>
        <w:instrText xml:space="preserve"> ADDIN EN.CITE.DATA </w:instrText>
      </w:r>
      <w:r w:rsidR="00302FEA">
        <w:rPr>
          <w:rFonts w:ascii="Calibri" w:hAnsi="Calibri"/>
          <w:sz w:val="24"/>
        </w:rPr>
      </w:r>
      <w:r w:rsidR="00302FEA">
        <w:rPr>
          <w:rFonts w:ascii="Calibri" w:hAnsi="Calibri"/>
          <w:sz w:val="24"/>
        </w:rPr>
        <w:fldChar w:fldCharType="end"/>
      </w:r>
      <w:r w:rsidR="00591C26">
        <w:rPr>
          <w:rFonts w:ascii="Calibri" w:hAnsi="Calibri"/>
          <w:sz w:val="24"/>
        </w:rPr>
      </w:r>
      <w:r w:rsidR="00591C26">
        <w:rPr>
          <w:rFonts w:ascii="Calibri" w:hAnsi="Calibri"/>
          <w:sz w:val="24"/>
        </w:rPr>
        <w:fldChar w:fldCharType="separate"/>
      </w:r>
      <w:hyperlink w:anchor="_ENREF_36" w:tooltip="Lu, 1998 #183" w:history="1">
        <w:r w:rsidR="004E740A" w:rsidRPr="00302FEA">
          <w:rPr>
            <w:rFonts w:ascii="Calibri" w:hAnsi="Calibri"/>
            <w:noProof/>
            <w:sz w:val="24"/>
            <w:vertAlign w:val="superscript"/>
          </w:rPr>
          <w:t>36</w:t>
        </w:r>
      </w:hyperlink>
      <w:r w:rsidR="00302FEA" w:rsidRPr="00302FEA">
        <w:rPr>
          <w:rFonts w:ascii="Calibri" w:hAnsi="Calibri"/>
          <w:noProof/>
          <w:sz w:val="24"/>
          <w:vertAlign w:val="superscript"/>
        </w:rPr>
        <w:t xml:space="preserve">, </w:t>
      </w:r>
      <w:hyperlink w:anchor="_ENREF_38" w:tooltip="Green, 2001 #182" w:history="1">
        <w:r w:rsidR="004E740A" w:rsidRPr="00302FEA">
          <w:rPr>
            <w:rFonts w:ascii="Calibri" w:hAnsi="Calibri"/>
            <w:noProof/>
            <w:sz w:val="24"/>
            <w:vertAlign w:val="superscript"/>
          </w:rPr>
          <w:t>38</w:t>
        </w:r>
      </w:hyperlink>
      <w:r w:rsidR="00302FEA" w:rsidRPr="00302FEA">
        <w:rPr>
          <w:rFonts w:ascii="Calibri" w:hAnsi="Calibri"/>
          <w:noProof/>
          <w:sz w:val="24"/>
          <w:vertAlign w:val="superscript"/>
        </w:rPr>
        <w:t xml:space="preserve">, </w:t>
      </w:r>
      <w:hyperlink w:anchor="_ENREF_40" w:tooltip="Zhang, 2011 #173" w:history="1">
        <w:r w:rsidR="004E740A" w:rsidRPr="00302FEA">
          <w:rPr>
            <w:rFonts w:ascii="Calibri" w:hAnsi="Calibri"/>
            <w:noProof/>
            <w:sz w:val="24"/>
            <w:vertAlign w:val="superscript"/>
          </w:rPr>
          <w:t>40</w:t>
        </w:r>
      </w:hyperlink>
      <w:r w:rsidR="00591C26">
        <w:rPr>
          <w:rFonts w:ascii="Calibri" w:hAnsi="Calibri"/>
          <w:sz w:val="24"/>
        </w:rPr>
        <w:fldChar w:fldCharType="end"/>
      </w:r>
      <w:r w:rsidR="00DE771C">
        <w:rPr>
          <w:rFonts w:ascii="Calibri" w:hAnsi="Calibri"/>
          <w:sz w:val="24"/>
        </w:rPr>
        <w:t xml:space="preserve">  </w:t>
      </w:r>
      <w:r w:rsidR="00AA4D9A">
        <w:rPr>
          <w:rFonts w:ascii="Calibri" w:hAnsi="Calibri"/>
          <w:sz w:val="24"/>
        </w:rPr>
        <w:t>For example, s</w:t>
      </w:r>
      <w:r w:rsidR="00DC0C62">
        <w:rPr>
          <w:rFonts w:ascii="Calibri" w:hAnsi="Calibri"/>
          <w:sz w:val="24"/>
        </w:rPr>
        <w:t xml:space="preserve">imilarly to RSF, a two layer adsorption was reported for lysozyme adsorption </w:t>
      </w:r>
      <w:r w:rsidR="00DC0C62" w:rsidRPr="00DC0C62">
        <w:rPr>
          <w:rFonts w:ascii="Calibri" w:hAnsi="Calibri"/>
          <w:sz w:val="24"/>
        </w:rPr>
        <w:t>with a thickness o</w:t>
      </w:r>
      <w:r w:rsidR="00DC0C62">
        <w:rPr>
          <w:rFonts w:ascii="Calibri" w:hAnsi="Calibri"/>
          <w:sz w:val="24"/>
        </w:rPr>
        <w:t>f 30 ± 3 Å for each layer and</w:t>
      </w:r>
      <w:r w:rsidR="00DC0C62" w:rsidRPr="00DC0C62">
        <w:rPr>
          <w:rFonts w:ascii="Calibri" w:hAnsi="Calibri"/>
          <w:sz w:val="24"/>
        </w:rPr>
        <w:t xml:space="preserve"> </w:t>
      </w:r>
      <w:r w:rsidR="00DC0C62">
        <w:rPr>
          <w:rFonts w:ascii="Calibri" w:hAnsi="Calibri"/>
          <w:sz w:val="24"/>
        </w:rPr>
        <w:t xml:space="preserve">occupying 46% and </w:t>
      </w:r>
      <w:r w:rsidR="00DC0C62" w:rsidRPr="00DC0C62">
        <w:rPr>
          <w:rFonts w:ascii="Calibri" w:hAnsi="Calibri"/>
          <w:sz w:val="24"/>
        </w:rPr>
        <w:t>32</w:t>
      </w:r>
      <w:r w:rsidR="00DC0C62">
        <w:rPr>
          <w:rFonts w:ascii="Calibri" w:hAnsi="Calibri"/>
          <w:sz w:val="24"/>
        </w:rPr>
        <w:t>%</w:t>
      </w:r>
      <w:r w:rsidR="00DC0C62" w:rsidRPr="00DC0C62">
        <w:rPr>
          <w:rFonts w:ascii="Calibri" w:hAnsi="Calibri"/>
          <w:sz w:val="24"/>
        </w:rPr>
        <w:t>, respectively</w:t>
      </w:r>
      <w:r w:rsidR="00DC0C62">
        <w:rPr>
          <w:rFonts w:ascii="Calibri" w:hAnsi="Calibri"/>
          <w:sz w:val="24"/>
        </w:rPr>
        <w:t>.</w:t>
      </w:r>
      <w:hyperlink w:anchor="_ENREF_38" w:tooltip="Green, 2001 #182" w:history="1">
        <w:r w:rsidR="004E740A">
          <w:rPr>
            <w:rFonts w:ascii="Calibri" w:hAnsi="Calibri"/>
            <w:sz w:val="24"/>
          </w:rPr>
          <w:fldChar w:fldCharType="begin"/>
        </w:r>
        <w:r w:rsidR="004E740A">
          <w:rPr>
            <w:rFonts w:ascii="Calibri" w:hAnsi="Calibri"/>
            <w:sz w:val="24"/>
          </w:rPr>
          <w:instrText xml:space="preserve"> ADDIN EN.CITE &lt;EndNote&gt;&lt;Cite&gt;&lt;Author&gt;Green&lt;/Author&gt;&lt;Year&gt;2001&lt;/Year&gt;&lt;RecNum&gt;182&lt;/RecNum&gt;&lt;DisplayText&gt;&lt;style face="superscript"&gt;38&lt;/style&gt;&lt;/DisplayText&gt;&lt;record&gt;&lt;rec-number&gt;182&lt;/rec-number&gt;&lt;foreign-keys&gt;&lt;key app="EN" db-id="92dfas2dbw5ar0ed5dv5esdxr9fww5tsax50"&gt;182&lt;/key&gt;&lt;/foreign-keys&gt;&lt;ref-type name="Journal Article"&gt;17&lt;/ref-type&gt;&lt;contributors&gt;&lt;authors&gt;&lt;author&gt;Green, R. J.&lt;/author&gt;&lt;author&gt;Su, T. J.&lt;/author&gt;&lt;author&gt;Lu, J. R.&lt;/author&gt;&lt;author&gt;Penfold, J.&lt;/author&gt;&lt;/authors&gt;&lt;/contributors&gt;&lt;auth-address&gt;Lu, Jr&amp;#xD;Univ Surrey, Dept Chem, Guildford GU2 7XH, Surrey, England&amp;#xD;Univ Surrey, Dept Chem, Guildford GU2 7XH, Surrey, England&amp;#xD;Univ Surrey, Dept Chem, Guildford GU2 7XH, Surrey, England&amp;#xD;IRIS, CCLRC, Didcot OX11 0QX, Oxon, England&lt;/auth-address&gt;&lt;titles&gt;&lt;title&gt;The interaction between SDS and lysozyme at the hydrophilic solid-water interface&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594-1602&lt;/pages&gt;&lt;volume&gt;105&lt;/volume&gt;&lt;number&gt;8&lt;/number&gt;&lt;keywords&gt;&lt;keyword&gt;sodium dodecyl-sulfate&lt;/keyword&gt;&lt;keyword&gt;bovine serum-albumin&lt;/keyword&gt;&lt;keyword&gt;neutron reflection&lt;/keyword&gt;&lt;keyword&gt;poly(ethylene oxide)&lt;/keyword&gt;&lt;keyword&gt;beta-lactoglobulin&lt;/keyword&gt;&lt;keyword&gt;light-scattering&lt;/keyword&gt;&lt;keyword&gt;adsorption&lt;/keyword&gt;&lt;keyword&gt;proteins&lt;/keyword&gt;&lt;keyword&gt;surfaces&lt;/keyword&gt;&lt;keyword&gt;layers&lt;/keyword&gt;&lt;/keywords&gt;&lt;dates&gt;&lt;year&gt;2001&lt;/year&gt;&lt;pub-dates&gt;&lt;date&gt;Mar 1&lt;/date&gt;&lt;/pub-dates&gt;&lt;/dates&gt;&lt;isbn&gt;1089-5647&lt;/isbn&gt;&lt;accession-num&gt;ISI:000167267600014&lt;/accession-num&gt;&lt;urls&gt;&lt;related-urls&gt;&lt;url&gt;&amp;lt;Go to ISI&amp;gt;://000167267600014&lt;/url&gt;&lt;/related-urls&gt;&lt;/urls&gt;&lt;electronic-resource-num&gt;Doi 10.1021/Jp003960g&lt;/electronic-resource-num&gt;&lt;language&gt;English&lt;/language&gt;&lt;/record&gt;&lt;/Cite&gt;&lt;/EndNote&gt;</w:instrText>
        </w:r>
        <w:r w:rsidR="004E740A">
          <w:rPr>
            <w:rFonts w:ascii="Calibri" w:hAnsi="Calibri"/>
            <w:sz w:val="24"/>
          </w:rPr>
          <w:fldChar w:fldCharType="separate"/>
        </w:r>
        <w:r w:rsidR="004E740A" w:rsidRPr="008E239B">
          <w:rPr>
            <w:rFonts w:ascii="Calibri" w:hAnsi="Calibri"/>
            <w:noProof/>
            <w:sz w:val="24"/>
            <w:vertAlign w:val="superscript"/>
          </w:rPr>
          <w:t>38</w:t>
        </w:r>
        <w:r w:rsidR="004E740A">
          <w:rPr>
            <w:rFonts w:ascii="Calibri" w:hAnsi="Calibri"/>
            <w:sz w:val="24"/>
          </w:rPr>
          <w:fldChar w:fldCharType="end"/>
        </w:r>
      </w:hyperlink>
      <w:r w:rsidR="00DC0C62">
        <w:rPr>
          <w:rFonts w:ascii="Calibri" w:hAnsi="Calibri"/>
          <w:sz w:val="24"/>
        </w:rPr>
        <w:t xml:space="preserve"> However unlike </w:t>
      </w:r>
      <w:r w:rsidR="00AA4D9A">
        <w:rPr>
          <w:rFonts w:ascii="Calibri" w:hAnsi="Calibri"/>
          <w:sz w:val="24"/>
        </w:rPr>
        <w:t xml:space="preserve">for </w:t>
      </w:r>
      <w:r w:rsidR="00DC0C62">
        <w:rPr>
          <w:rFonts w:ascii="Calibri" w:hAnsi="Calibri"/>
          <w:sz w:val="24"/>
        </w:rPr>
        <w:t>RSF, SDS was mainly found to occupy the outer layer</w:t>
      </w:r>
      <w:r w:rsidR="00802A00">
        <w:rPr>
          <w:rFonts w:ascii="Calibri" w:hAnsi="Calibri"/>
          <w:sz w:val="24"/>
        </w:rPr>
        <w:t xml:space="preserve"> with </w:t>
      </w:r>
      <w:r w:rsidR="00AA4D9A">
        <w:rPr>
          <w:rFonts w:ascii="Calibri" w:hAnsi="Calibri"/>
          <w:sz w:val="24"/>
        </w:rPr>
        <w:t>significantly less</w:t>
      </w:r>
      <w:r w:rsidR="00802A00">
        <w:rPr>
          <w:rFonts w:ascii="Calibri" w:hAnsi="Calibri"/>
          <w:sz w:val="24"/>
        </w:rPr>
        <w:t xml:space="preserve"> amount found in the inner most layer, indicating difficulty for the SDS to penetrate all the way and likely due to the more rigid globular structure</w:t>
      </w:r>
      <w:r w:rsidR="00AA4D9A">
        <w:rPr>
          <w:rFonts w:ascii="Calibri" w:hAnsi="Calibri"/>
          <w:sz w:val="24"/>
        </w:rPr>
        <w:t>s</w:t>
      </w:r>
      <w:r w:rsidR="00802A00">
        <w:rPr>
          <w:rFonts w:ascii="Calibri" w:hAnsi="Calibri"/>
          <w:sz w:val="24"/>
        </w:rPr>
        <w:t xml:space="preserve"> compared to RSF.</w:t>
      </w:r>
      <w:r w:rsidR="00AA4D9A">
        <w:rPr>
          <w:rFonts w:ascii="Calibri" w:hAnsi="Calibri"/>
          <w:sz w:val="24"/>
        </w:rPr>
        <w:t xml:space="preserve"> </w:t>
      </w:r>
      <w:r w:rsidR="00806D76">
        <w:rPr>
          <w:rFonts w:ascii="Calibri" w:hAnsi="Calibri"/>
          <w:sz w:val="24"/>
        </w:rPr>
        <w:t xml:space="preserve">Nonetheless complete removal of lysozyme was achieved </w:t>
      </w:r>
      <w:r w:rsidR="009D5710">
        <w:rPr>
          <w:rFonts w:ascii="Calibri" w:hAnsi="Calibri"/>
          <w:sz w:val="24"/>
        </w:rPr>
        <w:t>upon</w:t>
      </w:r>
      <w:r w:rsidR="00802A00">
        <w:rPr>
          <w:rFonts w:ascii="Calibri" w:hAnsi="Calibri"/>
          <w:sz w:val="24"/>
        </w:rPr>
        <w:t xml:space="preserve"> </w:t>
      </w:r>
      <w:r w:rsidR="00806D76">
        <w:rPr>
          <w:rFonts w:ascii="Calibri" w:hAnsi="Calibri"/>
          <w:sz w:val="24"/>
        </w:rPr>
        <w:t>increasing SDS concentration.</w:t>
      </w:r>
    </w:p>
    <w:p w14:paraId="0876D8BB" w14:textId="6F037C58" w:rsidR="00FE2A0E" w:rsidRPr="00017D3B" w:rsidRDefault="00FE2A0E" w:rsidP="00F83050">
      <w:pPr>
        <w:jc w:val="both"/>
        <w:rPr>
          <w:rFonts w:ascii="Calibri" w:hAnsi="Calibri"/>
          <w:sz w:val="24"/>
        </w:rPr>
      </w:pPr>
    </w:p>
    <w:tbl>
      <w:tblPr>
        <w:tblStyle w:val="TableGrid"/>
        <w:tblW w:w="0" w:type="auto"/>
        <w:tblLook w:val="04A0" w:firstRow="1" w:lastRow="0" w:firstColumn="1" w:lastColumn="0" w:noHBand="0" w:noVBand="1"/>
      </w:tblPr>
      <w:tblGrid>
        <w:gridCol w:w="610"/>
        <w:gridCol w:w="8719"/>
      </w:tblGrid>
      <w:tr w:rsidR="0069065C" w14:paraId="13D03AD8" w14:textId="77777777" w:rsidTr="00E056CD">
        <w:tc>
          <w:tcPr>
            <w:tcW w:w="534" w:type="dxa"/>
            <w:tcBorders>
              <w:top w:val="nil"/>
              <w:left w:val="nil"/>
              <w:bottom w:val="nil"/>
              <w:right w:val="nil"/>
            </w:tcBorders>
          </w:tcPr>
          <w:p w14:paraId="60783414" w14:textId="77777777" w:rsidR="0069065C" w:rsidRDefault="0069065C" w:rsidP="00F61EDF">
            <w:pPr>
              <w:rPr>
                <w:rFonts w:ascii="Calibri" w:hAnsi="Calibri"/>
                <w:b/>
                <w:sz w:val="32"/>
              </w:rPr>
            </w:pPr>
            <w:r>
              <w:rPr>
                <w:rFonts w:ascii="Calibri" w:hAnsi="Calibri"/>
                <w:b/>
                <w:sz w:val="32"/>
              </w:rPr>
              <w:t>(A)</w:t>
            </w:r>
          </w:p>
        </w:tc>
        <w:tc>
          <w:tcPr>
            <w:tcW w:w="8708" w:type="dxa"/>
            <w:tcBorders>
              <w:top w:val="nil"/>
              <w:left w:val="nil"/>
              <w:bottom w:val="nil"/>
              <w:right w:val="nil"/>
            </w:tcBorders>
          </w:tcPr>
          <w:p w14:paraId="7E72C3D8" w14:textId="77777777" w:rsidR="0069065C" w:rsidRDefault="0069065C" w:rsidP="0069065C">
            <w:pPr>
              <w:jc w:val="center"/>
              <w:rPr>
                <w:rFonts w:ascii="Calibri" w:hAnsi="Calibri"/>
                <w:b/>
                <w:sz w:val="32"/>
              </w:rPr>
            </w:pPr>
            <w:r w:rsidRPr="00D662AB">
              <w:rPr>
                <w:rFonts w:ascii="Calibri" w:hAnsi="Calibri"/>
                <w:noProof/>
                <w:lang w:eastAsia="zh-CN"/>
              </w:rPr>
              <w:drawing>
                <wp:inline distT="0" distB="0" distL="0" distR="0" wp14:anchorId="20382910" wp14:editId="6B54FEC0">
                  <wp:extent cx="3874477" cy="3311769"/>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69065C" w14:paraId="138245F4" w14:textId="77777777" w:rsidTr="00E056CD">
        <w:tc>
          <w:tcPr>
            <w:tcW w:w="534" w:type="dxa"/>
            <w:tcBorders>
              <w:top w:val="nil"/>
              <w:left w:val="nil"/>
              <w:bottom w:val="nil"/>
              <w:right w:val="nil"/>
            </w:tcBorders>
          </w:tcPr>
          <w:p w14:paraId="366E303C" w14:textId="77777777" w:rsidR="0069065C" w:rsidRDefault="0069065C" w:rsidP="00F61EDF">
            <w:pPr>
              <w:rPr>
                <w:rFonts w:ascii="Calibri" w:hAnsi="Calibri"/>
                <w:b/>
                <w:sz w:val="32"/>
              </w:rPr>
            </w:pPr>
            <w:r>
              <w:rPr>
                <w:rFonts w:ascii="Calibri" w:hAnsi="Calibri"/>
                <w:b/>
                <w:sz w:val="32"/>
              </w:rPr>
              <w:lastRenderedPageBreak/>
              <w:t>(B)</w:t>
            </w:r>
          </w:p>
        </w:tc>
        <w:tc>
          <w:tcPr>
            <w:tcW w:w="8708" w:type="dxa"/>
            <w:tcBorders>
              <w:top w:val="nil"/>
              <w:left w:val="nil"/>
              <w:bottom w:val="nil"/>
              <w:right w:val="nil"/>
            </w:tcBorders>
          </w:tcPr>
          <w:p w14:paraId="3C3D3761" w14:textId="445E31A6" w:rsidR="0069065C" w:rsidRDefault="0069065C" w:rsidP="0069065C">
            <w:pPr>
              <w:jc w:val="center"/>
              <w:rPr>
                <w:rFonts w:ascii="Calibri" w:hAnsi="Calibri"/>
                <w:b/>
                <w:sz w:val="32"/>
              </w:rPr>
            </w:pPr>
            <w:r>
              <w:rPr>
                <w:noProof/>
                <w:lang w:eastAsia="zh-CN"/>
              </w:rPr>
              <w:drawing>
                <wp:inline distT="0" distB="0" distL="0" distR="0" wp14:anchorId="092551D9" wp14:editId="77C1AAB3">
                  <wp:extent cx="4380614" cy="3444949"/>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E056CD" w14:paraId="3049639A" w14:textId="77777777" w:rsidTr="00E056CD">
        <w:tc>
          <w:tcPr>
            <w:tcW w:w="534" w:type="dxa"/>
            <w:tcBorders>
              <w:top w:val="nil"/>
              <w:left w:val="nil"/>
              <w:bottom w:val="nil"/>
              <w:right w:val="nil"/>
            </w:tcBorders>
          </w:tcPr>
          <w:p w14:paraId="1A1EC51D" w14:textId="481330A9" w:rsidR="00E056CD" w:rsidRDefault="00E056CD" w:rsidP="00F61EDF">
            <w:pPr>
              <w:rPr>
                <w:rFonts w:ascii="Calibri" w:hAnsi="Calibri"/>
                <w:b/>
                <w:sz w:val="32"/>
              </w:rPr>
            </w:pPr>
            <w:r>
              <w:rPr>
                <w:rFonts w:ascii="Calibri" w:hAnsi="Calibri"/>
                <w:b/>
                <w:sz w:val="32"/>
              </w:rPr>
              <w:t>(C)</w:t>
            </w:r>
          </w:p>
        </w:tc>
        <w:tc>
          <w:tcPr>
            <w:tcW w:w="8708" w:type="dxa"/>
            <w:tcBorders>
              <w:top w:val="nil"/>
              <w:left w:val="nil"/>
              <w:bottom w:val="nil"/>
              <w:right w:val="nil"/>
            </w:tcBorders>
          </w:tcPr>
          <w:p w14:paraId="297CB570" w14:textId="437D6246" w:rsidR="00E056CD" w:rsidRDefault="00A31857" w:rsidP="0069065C">
            <w:pPr>
              <w:jc w:val="center"/>
              <w:rPr>
                <w:noProof/>
                <w:lang w:eastAsia="en-GB"/>
              </w:rPr>
            </w:pPr>
            <w:r>
              <w:rPr>
                <w:rFonts w:ascii="Calibri" w:hAnsi="Calibri"/>
                <w:b/>
                <w:noProof/>
                <w:sz w:val="24"/>
                <w:szCs w:val="24"/>
                <w:lang w:eastAsia="zh-CN"/>
              </w:rPr>
              <w:drawing>
                <wp:inline distT="0" distB="0" distL="0" distR="0" wp14:anchorId="3C2FE368" wp14:editId="1433EDAB">
                  <wp:extent cx="5400000" cy="1937042"/>
                  <wp:effectExtent l="0" t="0" r="0" b="6350"/>
                  <wp:docPr id="33" name="Picture 33" descr="C:\Users\user\Dropbox\Documents\Silk neutron data analysis\SDS Silk Adsorption Diagr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ropbox\Documents\Silk neutron data analysis\SDS Silk Adsorption Diagram fin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1937042"/>
                          </a:xfrm>
                          <a:prstGeom prst="rect">
                            <a:avLst/>
                          </a:prstGeom>
                          <a:noFill/>
                          <a:ln>
                            <a:noFill/>
                          </a:ln>
                        </pic:spPr>
                      </pic:pic>
                    </a:graphicData>
                  </a:graphic>
                </wp:inline>
              </w:drawing>
            </w:r>
          </w:p>
        </w:tc>
      </w:tr>
    </w:tbl>
    <w:p w14:paraId="07C26096" w14:textId="77777777" w:rsidR="00F61EDF" w:rsidRPr="00D662AB" w:rsidRDefault="00F61EDF" w:rsidP="00F61EDF">
      <w:pPr>
        <w:rPr>
          <w:rFonts w:ascii="Calibri" w:hAnsi="Calibri"/>
          <w:b/>
          <w:sz w:val="32"/>
        </w:rPr>
      </w:pPr>
    </w:p>
    <w:p w14:paraId="65B7D0B3" w14:textId="10A2DFEB" w:rsidR="00F61EDF" w:rsidRPr="00F75340" w:rsidRDefault="00F61EDF" w:rsidP="0079286B">
      <w:pPr>
        <w:spacing w:beforeLines="100" w:before="240" w:afterLines="100" w:after="240" w:line="360" w:lineRule="auto"/>
        <w:rPr>
          <w:rFonts w:ascii="Calibri" w:hAnsi="Calibri"/>
          <w:i/>
          <w:sz w:val="24"/>
          <w:szCs w:val="24"/>
        </w:rPr>
      </w:pPr>
      <w:r w:rsidRPr="00D662AB">
        <w:rPr>
          <w:rFonts w:ascii="Calibri" w:hAnsi="Calibri"/>
          <w:b/>
          <w:i/>
          <w:sz w:val="24"/>
        </w:rPr>
        <w:t xml:space="preserve">Figure </w:t>
      </w:r>
      <w:r w:rsidR="00BF789A">
        <w:rPr>
          <w:rFonts w:ascii="Calibri" w:hAnsi="Calibri"/>
          <w:b/>
          <w:i/>
          <w:sz w:val="24"/>
        </w:rPr>
        <w:t>6</w:t>
      </w:r>
      <w:r w:rsidRPr="00D662AB">
        <w:rPr>
          <w:rFonts w:ascii="Calibri" w:hAnsi="Calibri"/>
          <w:b/>
          <w:i/>
          <w:sz w:val="24"/>
        </w:rPr>
        <w:t>.</w:t>
      </w:r>
      <w:r w:rsidR="0069065C">
        <w:rPr>
          <w:rFonts w:ascii="Calibri" w:hAnsi="Calibri"/>
          <w:b/>
          <w:i/>
          <w:sz w:val="24"/>
        </w:rPr>
        <w:t xml:space="preserve"> (A)</w:t>
      </w:r>
      <w:r w:rsidRPr="00D662AB">
        <w:rPr>
          <w:rFonts w:ascii="Calibri" w:hAnsi="Calibri"/>
          <w:b/>
          <w:i/>
          <w:sz w:val="24"/>
        </w:rPr>
        <w:t xml:space="preserve"> </w:t>
      </w:r>
      <w:r>
        <w:rPr>
          <w:rFonts w:ascii="Calibri" w:hAnsi="Calibri"/>
          <w:i/>
          <w:sz w:val="24"/>
        </w:rPr>
        <w:t xml:space="preserve">Final </w:t>
      </w:r>
      <w:r w:rsidRPr="00D662AB">
        <w:rPr>
          <w:rFonts w:ascii="Calibri" w:hAnsi="Calibri"/>
          <w:i/>
          <w:sz w:val="24"/>
        </w:rPr>
        <w:t>adsorption</w:t>
      </w:r>
      <w:r>
        <w:rPr>
          <w:rFonts w:ascii="Calibri" w:hAnsi="Calibri"/>
          <w:i/>
          <w:sz w:val="24"/>
        </w:rPr>
        <w:t xml:space="preserve"> values following sequential adsorption of</w:t>
      </w:r>
      <w:r w:rsidRPr="00D662AB">
        <w:rPr>
          <w:rFonts w:ascii="Calibri" w:hAnsi="Calibri"/>
          <w:i/>
          <w:sz w:val="24"/>
        </w:rPr>
        <w:t xml:space="preserve"> </w:t>
      </w:r>
      <w:r>
        <w:rPr>
          <w:rFonts w:ascii="Calibri" w:hAnsi="Calibri"/>
          <w:i/>
          <w:sz w:val="24"/>
        </w:rPr>
        <w:t>3</w:t>
      </w:r>
      <w:r w:rsidR="004449F9">
        <w:rPr>
          <w:rFonts w:ascii="Calibri" w:hAnsi="Calibri"/>
          <w:i/>
          <w:sz w:val="24"/>
        </w:rPr>
        <w:t xml:space="preserve"> </w:t>
      </w:r>
      <w:r>
        <w:rPr>
          <w:rFonts w:ascii="Calibri" w:hAnsi="Calibri"/>
          <w:i/>
          <w:sz w:val="24"/>
        </w:rPr>
        <w:t xml:space="preserve">mg/ml silk fibroin </w:t>
      </w:r>
      <w:r w:rsidR="007E15A1">
        <w:rPr>
          <w:rFonts w:ascii="Calibri" w:hAnsi="Calibri" w:hint="eastAsia"/>
          <w:i/>
          <w:sz w:val="24"/>
          <w:lang w:eastAsia="zh-CN"/>
        </w:rPr>
        <w:t xml:space="preserve">(1 hr) </w:t>
      </w:r>
      <w:r>
        <w:rPr>
          <w:rFonts w:ascii="Calibri" w:hAnsi="Calibri"/>
          <w:i/>
          <w:sz w:val="24"/>
        </w:rPr>
        <w:t xml:space="preserve">and </w:t>
      </w:r>
      <w:r w:rsidR="007E15A1">
        <w:rPr>
          <w:rFonts w:ascii="Calibri" w:hAnsi="Calibri" w:hint="eastAsia"/>
          <w:i/>
          <w:sz w:val="24"/>
          <w:lang w:eastAsia="zh-CN"/>
        </w:rPr>
        <w:t xml:space="preserve">different concentrations of </w:t>
      </w:r>
      <w:r>
        <w:rPr>
          <w:rFonts w:ascii="Calibri" w:hAnsi="Calibri"/>
          <w:i/>
          <w:sz w:val="24"/>
        </w:rPr>
        <w:t>SDS</w:t>
      </w:r>
      <w:r w:rsidRPr="00D662AB">
        <w:rPr>
          <w:rFonts w:ascii="Calibri" w:hAnsi="Calibri"/>
          <w:i/>
          <w:sz w:val="24"/>
        </w:rPr>
        <w:t xml:space="preserve"> </w:t>
      </w:r>
      <w:r>
        <w:rPr>
          <w:rFonts w:ascii="Calibri" w:hAnsi="Calibri"/>
          <w:i/>
          <w:sz w:val="24"/>
        </w:rPr>
        <w:t xml:space="preserve">measured by </w:t>
      </w:r>
      <w:r w:rsidR="004449F9">
        <w:rPr>
          <w:rFonts w:ascii="Calibri" w:hAnsi="Calibri"/>
          <w:i/>
          <w:sz w:val="24"/>
        </w:rPr>
        <w:t>SE</w:t>
      </w:r>
      <w:r>
        <w:rPr>
          <w:rFonts w:ascii="Calibri" w:hAnsi="Calibri"/>
          <w:i/>
          <w:sz w:val="24"/>
        </w:rPr>
        <w:t xml:space="preserve"> at the silica/water interface </w:t>
      </w:r>
      <w:r w:rsidRPr="00D662AB">
        <w:rPr>
          <w:rFonts w:ascii="Calibri" w:hAnsi="Calibri"/>
          <w:i/>
          <w:sz w:val="24"/>
        </w:rPr>
        <w:t>pH 7.</w:t>
      </w:r>
      <w:r w:rsidR="0069065C">
        <w:rPr>
          <w:rFonts w:ascii="Calibri" w:hAnsi="Calibri"/>
          <w:i/>
          <w:sz w:val="24"/>
        </w:rPr>
        <w:t xml:space="preserve"> </w:t>
      </w:r>
      <w:r w:rsidR="0069065C" w:rsidRPr="0069065C">
        <w:rPr>
          <w:rFonts w:ascii="Calibri" w:hAnsi="Calibri"/>
          <w:b/>
          <w:i/>
          <w:sz w:val="24"/>
        </w:rPr>
        <w:t>(B)</w:t>
      </w:r>
      <w:r w:rsidR="00DF7BAA" w:rsidRPr="00DF7BAA">
        <w:rPr>
          <w:rFonts w:ascii="Calibri" w:hAnsi="Calibri"/>
          <w:i/>
          <w:sz w:val="24"/>
          <w:szCs w:val="24"/>
        </w:rPr>
        <w:t xml:space="preserve"> </w:t>
      </w:r>
      <w:r w:rsidR="00DF7BAA" w:rsidRPr="00CF098E">
        <w:rPr>
          <w:rFonts w:ascii="Calibri" w:hAnsi="Calibri"/>
          <w:i/>
          <w:sz w:val="24"/>
          <w:szCs w:val="24"/>
        </w:rPr>
        <w:t xml:space="preserve">Reflectivity profiles for </w:t>
      </w:r>
      <w:r w:rsidR="007A7C7A">
        <w:rPr>
          <w:rFonts w:ascii="Calibri" w:hAnsi="Calibri"/>
          <w:i/>
          <w:sz w:val="24"/>
          <w:szCs w:val="24"/>
        </w:rPr>
        <w:t>RSF</w:t>
      </w:r>
      <w:r w:rsidR="00DF7BAA" w:rsidRPr="00CF098E">
        <w:rPr>
          <w:rFonts w:ascii="Calibri" w:hAnsi="Calibri"/>
          <w:i/>
          <w:sz w:val="24"/>
          <w:szCs w:val="24"/>
        </w:rPr>
        <w:t xml:space="preserve"> 5-30 kDa pH</w:t>
      </w:r>
      <w:r w:rsidR="004449F9">
        <w:rPr>
          <w:rFonts w:ascii="Calibri" w:hAnsi="Calibri"/>
          <w:i/>
          <w:sz w:val="24"/>
          <w:szCs w:val="24"/>
        </w:rPr>
        <w:t xml:space="preserve"> </w:t>
      </w:r>
      <w:r w:rsidR="00DF7BAA" w:rsidRPr="00CF098E">
        <w:rPr>
          <w:rFonts w:ascii="Calibri" w:hAnsi="Calibri"/>
          <w:i/>
          <w:sz w:val="24"/>
          <w:szCs w:val="24"/>
        </w:rPr>
        <w:t xml:space="preserve">7 </w:t>
      </w:r>
      <w:r w:rsidR="00DF7BAA">
        <w:rPr>
          <w:rFonts w:ascii="Calibri" w:hAnsi="Calibri"/>
          <w:i/>
          <w:sz w:val="24"/>
          <w:szCs w:val="24"/>
        </w:rPr>
        <w:t xml:space="preserve">with </w:t>
      </w:r>
      <w:r w:rsidR="00866FA2">
        <w:rPr>
          <w:rFonts w:ascii="Calibri" w:hAnsi="Calibri"/>
          <w:i/>
          <w:sz w:val="24"/>
          <w:szCs w:val="24"/>
        </w:rPr>
        <w:t xml:space="preserve">1 </w:t>
      </w:r>
      <w:r w:rsidR="00DF7BAA" w:rsidRPr="00CF098E">
        <w:rPr>
          <w:rFonts w:ascii="Calibri" w:hAnsi="Calibri"/>
          <w:i/>
          <w:sz w:val="24"/>
          <w:szCs w:val="24"/>
        </w:rPr>
        <w:t>m</w:t>
      </w:r>
      <w:r w:rsidR="00DF7BAA">
        <w:rPr>
          <w:rFonts w:ascii="Calibri" w:hAnsi="Calibri"/>
          <w:i/>
          <w:sz w:val="24"/>
          <w:szCs w:val="24"/>
        </w:rPr>
        <w:t>M SDS</w:t>
      </w:r>
      <w:r w:rsidR="00032374">
        <w:rPr>
          <w:rFonts w:ascii="Calibri" w:hAnsi="Calibri"/>
          <w:i/>
          <w:sz w:val="24"/>
          <w:szCs w:val="24"/>
        </w:rPr>
        <w:t xml:space="preserve"> </w:t>
      </w:r>
      <w:r w:rsidR="00032374" w:rsidRPr="00CF098E">
        <w:rPr>
          <w:rFonts w:ascii="Calibri" w:hAnsi="Calibri"/>
          <w:i/>
          <w:sz w:val="24"/>
          <w:szCs w:val="24"/>
        </w:rPr>
        <w:t>(□)</w:t>
      </w:r>
      <w:r w:rsidR="00DF7BAA" w:rsidRPr="00CF098E">
        <w:rPr>
          <w:rFonts w:ascii="Calibri" w:hAnsi="Calibri"/>
          <w:i/>
          <w:sz w:val="24"/>
          <w:szCs w:val="24"/>
        </w:rPr>
        <w:t>,</w:t>
      </w:r>
      <w:r w:rsidR="007D518B">
        <w:rPr>
          <w:rFonts w:ascii="Calibri" w:hAnsi="Calibri"/>
          <w:i/>
          <w:sz w:val="24"/>
          <w:szCs w:val="24"/>
        </w:rPr>
        <w:t xml:space="preserve"> </w:t>
      </w:r>
      <w:r w:rsidR="00866FA2">
        <w:rPr>
          <w:rFonts w:ascii="Calibri" w:hAnsi="Calibri"/>
          <w:i/>
          <w:sz w:val="24"/>
          <w:szCs w:val="24"/>
        </w:rPr>
        <w:t>1</w:t>
      </w:r>
      <w:r w:rsidR="00DF7BAA" w:rsidRPr="00CF098E">
        <w:rPr>
          <w:rFonts w:ascii="Calibri" w:hAnsi="Calibri"/>
          <w:i/>
          <w:sz w:val="24"/>
          <w:szCs w:val="24"/>
        </w:rPr>
        <w:t xml:space="preserve"> m</w:t>
      </w:r>
      <w:r w:rsidR="00DF7BAA">
        <w:rPr>
          <w:rFonts w:ascii="Calibri" w:hAnsi="Calibri"/>
          <w:i/>
          <w:sz w:val="24"/>
          <w:szCs w:val="24"/>
        </w:rPr>
        <w:t>M d-SDS</w:t>
      </w:r>
      <w:r w:rsidR="00032374">
        <w:rPr>
          <w:rFonts w:ascii="Calibri" w:hAnsi="Calibri"/>
          <w:i/>
          <w:sz w:val="24"/>
          <w:szCs w:val="24"/>
        </w:rPr>
        <w:t xml:space="preserve"> </w:t>
      </w:r>
      <w:r w:rsidR="00032374" w:rsidRPr="00CF098E">
        <w:rPr>
          <w:rFonts w:ascii="Calibri" w:hAnsi="Calibri"/>
          <w:i/>
          <w:sz w:val="24"/>
          <w:szCs w:val="24"/>
        </w:rPr>
        <w:t>(◊)</w:t>
      </w:r>
      <w:r w:rsidR="00DF7BAA">
        <w:rPr>
          <w:rFonts w:ascii="Calibri" w:hAnsi="Calibri"/>
          <w:i/>
          <w:sz w:val="24"/>
          <w:szCs w:val="24"/>
        </w:rPr>
        <w:t>,</w:t>
      </w:r>
      <w:r w:rsidR="00032374">
        <w:rPr>
          <w:rFonts w:ascii="Calibri" w:hAnsi="Calibri"/>
          <w:i/>
          <w:sz w:val="24"/>
          <w:szCs w:val="24"/>
        </w:rPr>
        <w:t xml:space="preserve"> </w:t>
      </w:r>
      <w:r w:rsidR="00866FA2">
        <w:rPr>
          <w:rFonts w:ascii="Calibri" w:hAnsi="Calibri"/>
          <w:i/>
          <w:sz w:val="24"/>
          <w:szCs w:val="24"/>
        </w:rPr>
        <w:t>1</w:t>
      </w:r>
      <w:r w:rsidR="00DF7BAA">
        <w:rPr>
          <w:rFonts w:ascii="Calibri" w:hAnsi="Calibri"/>
          <w:i/>
          <w:sz w:val="24"/>
          <w:szCs w:val="24"/>
        </w:rPr>
        <w:t>0</w:t>
      </w:r>
      <w:r w:rsidR="00DF7BAA" w:rsidRPr="00CF098E">
        <w:rPr>
          <w:rFonts w:ascii="Calibri" w:hAnsi="Calibri"/>
          <w:i/>
          <w:sz w:val="24"/>
          <w:szCs w:val="24"/>
        </w:rPr>
        <w:t xml:space="preserve"> m</w:t>
      </w:r>
      <w:r w:rsidR="00DF7BAA">
        <w:rPr>
          <w:rFonts w:ascii="Calibri" w:hAnsi="Calibri"/>
          <w:i/>
          <w:sz w:val="24"/>
          <w:szCs w:val="24"/>
        </w:rPr>
        <w:t>M SDS</w:t>
      </w:r>
      <w:r w:rsidR="00032374">
        <w:rPr>
          <w:rFonts w:ascii="Calibri" w:hAnsi="Calibri"/>
          <w:i/>
          <w:sz w:val="24"/>
          <w:szCs w:val="24"/>
        </w:rPr>
        <w:t xml:space="preserve"> </w:t>
      </w:r>
      <w:r w:rsidR="00032374" w:rsidRPr="00CF098E">
        <w:rPr>
          <w:rFonts w:ascii="Calibri" w:hAnsi="Calibri"/>
          <w:i/>
          <w:sz w:val="24"/>
          <w:szCs w:val="24"/>
        </w:rPr>
        <w:t>(∆)</w:t>
      </w:r>
      <w:r w:rsidR="00DF7BAA">
        <w:rPr>
          <w:rFonts w:ascii="Calibri" w:hAnsi="Calibri"/>
          <w:i/>
          <w:sz w:val="24"/>
          <w:szCs w:val="24"/>
        </w:rPr>
        <w:t xml:space="preserve"> and</w:t>
      </w:r>
      <w:r w:rsidR="00DF7BAA" w:rsidRPr="00CF098E">
        <w:rPr>
          <w:rFonts w:ascii="Calibri" w:hAnsi="Calibri"/>
          <w:i/>
          <w:sz w:val="24"/>
          <w:szCs w:val="24"/>
        </w:rPr>
        <w:t xml:space="preserve"> </w:t>
      </w:r>
      <w:r w:rsidR="00866FA2">
        <w:rPr>
          <w:rFonts w:ascii="Calibri" w:hAnsi="Calibri"/>
          <w:i/>
          <w:sz w:val="24"/>
          <w:szCs w:val="24"/>
        </w:rPr>
        <w:t>1</w:t>
      </w:r>
      <w:r w:rsidR="00DF7BAA" w:rsidRPr="00CF098E">
        <w:rPr>
          <w:rFonts w:ascii="Calibri" w:hAnsi="Calibri"/>
          <w:i/>
          <w:sz w:val="24"/>
          <w:szCs w:val="24"/>
        </w:rPr>
        <w:t>0 m</w:t>
      </w:r>
      <w:r w:rsidR="00DF7BAA">
        <w:rPr>
          <w:rFonts w:ascii="Calibri" w:hAnsi="Calibri"/>
          <w:i/>
          <w:sz w:val="24"/>
          <w:szCs w:val="24"/>
        </w:rPr>
        <w:t>M d-SDS</w:t>
      </w:r>
      <w:r w:rsidR="00032374">
        <w:rPr>
          <w:rFonts w:ascii="Calibri" w:hAnsi="Calibri"/>
          <w:i/>
          <w:sz w:val="24"/>
          <w:szCs w:val="24"/>
        </w:rPr>
        <w:t xml:space="preserve"> </w:t>
      </w:r>
      <w:r w:rsidR="00032374" w:rsidRPr="00CF098E">
        <w:rPr>
          <w:rFonts w:ascii="Calibri" w:hAnsi="Calibri"/>
          <w:i/>
          <w:sz w:val="24"/>
          <w:szCs w:val="24"/>
        </w:rPr>
        <w:t>(o)</w:t>
      </w:r>
      <w:r w:rsidR="00DF7BAA" w:rsidRPr="00CF098E">
        <w:rPr>
          <w:rFonts w:ascii="Calibri" w:hAnsi="Calibri"/>
          <w:i/>
          <w:sz w:val="24"/>
          <w:szCs w:val="24"/>
        </w:rPr>
        <w:t>. Solid lines through the data points correspond to the best fits for</w:t>
      </w:r>
      <w:r w:rsidR="00DF7BAA">
        <w:rPr>
          <w:rFonts w:ascii="Calibri" w:hAnsi="Calibri"/>
          <w:i/>
          <w:sz w:val="24"/>
          <w:szCs w:val="24"/>
        </w:rPr>
        <w:t xml:space="preserve"> the corresponding reflectivity curves</w:t>
      </w:r>
      <w:r w:rsidR="00DF7BAA" w:rsidRPr="00CF098E">
        <w:rPr>
          <w:rFonts w:ascii="Calibri" w:hAnsi="Calibri"/>
          <w:i/>
          <w:sz w:val="24"/>
          <w:szCs w:val="24"/>
        </w:rPr>
        <w:t>.</w:t>
      </w:r>
      <w:r w:rsidR="005A5F4B">
        <w:rPr>
          <w:rFonts w:ascii="Calibri" w:hAnsi="Calibri"/>
          <w:i/>
          <w:sz w:val="24"/>
          <w:szCs w:val="24"/>
        </w:rPr>
        <w:t xml:space="preserve"> (C) Schematic model showing the </w:t>
      </w:r>
      <w:r w:rsidR="005A5F4B" w:rsidRPr="005A5F4B">
        <w:rPr>
          <w:rFonts w:ascii="Calibri" w:hAnsi="Calibri"/>
          <w:i/>
          <w:sz w:val="24"/>
          <w:szCs w:val="24"/>
        </w:rPr>
        <w:t xml:space="preserve">arrangement of </w:t>
      </w:r>
      <w:r w:rsidR="005A5F4B">
        <w:rPr>
          <w:rFonts w:ascii="Calibri" w:hAnsi="Calibri"/>
          <w:i/>
          <w:sz w:val="24"/>
          <w:szCs w:val="24"/>
        </w:rPr>
        <w:t>RSF</w:t>
      </w:r>
      <w:r w:rsidR="00E056CD">
        <w:rPr>
          <w:rFonts w:ascii="Calibri" w:hAnsi="Calibri"/>
          <w:i/>
          <w:sz w:val="24"/>
          <w:szCs w:val="24"/>
        </w:rPr>
        <w:t xml:space="preserve"> molecules (black</w:t>
      </w:r>
      <w:r w:rsidR="005A5F4B" w:rsidRPr="005A5F4B">
        <w:rPr>
          <w:rFonts w:ascii="Calibri" w:hAnsi="Calibri"/>
          <w:i/>
          <w:sz w:val="24"/>
          <w:szCs w:val="24"/>
        </w:rPr>
        <w:t>), SDS (red)</w:t>
      </w:r>
      <w:r w:rsidR="00E056CD">
        <w:rPr>
          <w:rFonts w:ascii="Calibri" w:hAnsi="Calibri"/>
          <w:i/>
          <w:sz w:val="24"/>
          <w:szCs w:val="24"/>
        </w:rPr>
        <w:t xml:space="preserve"> at </w:t>
      </w:r>
      <w:r w:rsidR="006D197C">
        <w:rPr>
          <w:rFonts w:ascii="Calibri" w:hAnsi="Calibri"/>
          <w:i/>
          <w:sz w:val="24"/>
          <w:szCs w:val="24"/>
        </w:rPr>
        <w:t>1</w:t>
      </w:r>
      <w:r w:rsidR="004449F9">
        <w:rPr>
          <w:rFonts w:ascii="Calibri" w:hAnsi="Calibri"/>
          <w:i/>
          <w:sz w:val="24"/>
          <w:szCs w:val="24"/>
        </w:rPr>
        <w:t xml:space="preserve"> </w:t>
      </w:r>
      <w:r w:rsidR="006D197C">
        <w:rPr>
          <w:rFonts w:ascii="Calibri" w:hAnsi="Calibri"/>
          <w:i/>
          <w:sz w:val="24"/>
          <w:szCs w:val="24"/>
        </w:rPr>
        <w:t>mM and 10 mM SDS</w:t>
      </w:r>
      <w:r w:rsidR="005A5F4B">
        <w:rPr>
          <w:rFonts w:ascii="Calibri" w:hAnsi="Calibri"/>
          <w:i/>
          <w:sz w:val="24"/>
          <w:szCs w:val="24"/>
        </w:rPr>
        <w:t xml:space="preserve">. </w:t>
      </w:r>
    </w:p>
    <w:p w14:paraId="0048C678" w14:textId="7F74F937" w:rsidR="00CB691D" w:rsidRPr="00843A9D" w:rsidRDefault="00843A9D" w:rsidP="00D101B1">
      <w:pPr>
        <w:rPr>
          <w:rFonts w:ascii="Calibri" w:hAnsi="Calibri"/>
          <w:b/>
          <w:sz w:val="24"/>
          <w:szCs w:val="24"/>
        </w:rPr>
      </w:pPr>
      <w:r w:rsidRPr="00D662AB">
        <w:rPr>
          <w:rFonts w:ascii="Calibri" w:hAnsi="Calibri"/>
          <w:b/>
          <w:sz w:val="24"/>
          <w:szCs w:val="24"/>
        </w:rPr>
        <w:t>Table</w:t>
      </w:r>
      <w:r>
        <w:rPr>
          <w:rFonts w:ascii="Calibri" w:hAnsi="Calibri"/>
          <w:b/>
          <w:sz w:val="24"/>
          <w:szCs w:val="24"/>
        </w:rPr>
        <w:t xml:space="preserve"> 4</w:t>
      </w:r>
      <w:r w:rsidRPr="00D662AB">
        <w:rPr>
          <w:rFonts w:ascii="Calibri" w:hAnsi="Calibri"/>
          <w:sz w:val="24"/>
          <w:szCs w:val="24"/>
        </w:rPr>
        <w:t>.</w:t>
      </w:r>
      <w:r w:rsidRPr="00D662AB">
        <w:rPr>
          <w:rFonts w:ascii="Calibri" w:hAnsi="Calibri"/>
          <w:i/>
          <w:sz w:val="24"/>
          <w:szCs w:val="24"/>
        </w:rPr>
        <w:t xml:space="preserve"> Structural parameters of neutron reflection best fits for</w:t>
      </w:r>
      <w:r>
        <w:rPr>
          <w:rFonts w:ascii="Calibri" w:hAnsi="Calibri"/>
          <w:i/>
          <w:sz w:val="24"/>
          <w:szCs w:val="24"/>
        </w:rPr>
        <w:t xml:space="preserve"> 5-</w:t>
      </w:r>
      <w:r w:rsidRPr="00D662AB">
        <w:rPr>
          <w:rFonts w:ascii="Calibri" w:hAnsi="Calibri"/>
          <w:i/>
          <w:sz w:val="24"/>
          <w:szCs w:val="24"/>
        </w:rPr>
        <w:t>30</w:t>
      </w:r>
      <w:r>
        <w:rPr>
          <w:rFonts w:ascii="Calibri" w:hAnsi="Calibri"/>
          <w:i/>
          <w:sz w:val="24"/>
          <w:szCs w:val="24"/>
        </w:rPr>
        <w:t xml:space="preserve"> </w:t>
      </w:r>
      <w:r w:rsidRPr="00D662AB">
        <w:rPr>
          <w:rFonts w:ascii="Calibri" w:hAnsi="Calibri"/>
          <w:i/>
          <w:sz w:val="24"/>
          <w:szCs w:val="24"/>
        </w:rPr>
        <w:t>kDa silk fibroin 3</w:t>
      </w:r>
      <w:r>
        <w:rPr>
          <w:rFonts w:ascii="Calibri" w:hAnsi="Calibri"/>
          <w:i/>
          <w:sz w:val="24"/>
          <w:szCs w:val="24"/>
        </w:rPr>
        <w:t xml:space="preserve"> </w:t>
      </w:r>
      <w:r w:rsidRPr="00D662AB">
        <w:rPr>
          <w:rFonts w:ascii="Calibri" w:hAnsi="Calibri"/>
          <w:i/>
          <w:sz w:val="24"/>
          <w:szCs w:val="24"/>
        </w:rPr>
        <w:t>mg/ml adsorbed for 1</w:t>
      </w:r>
      <w:r>
        <w:rPr>
          <w:rFonts w:ascii="Calibri" w:hAnsi="Calibri"/>
          <w:i/>
          <w:sz w:val="24"/>
          <w:szCs w:val="24"/>
        </w:rPr>
        <w:t xml:space="preserve"> </w:t>
      </w:r>
      <w:r w:rsidRPr="00D662AB">
        <w:rPr>
          <w:rFonts w:ascii="Calibri" w:hAnsi="Calibri"/>
          <w:i/>
          <w:sz w:val="24"/>
          <w:szCs w:val="24"/>
        </w:rPr>
        <w:t>hr at the SiO</w:t>
      </w:r>
      <w:r w:rsidRPr="00CF098E">
        <w:rPr>
          <w:rFonts w:ascii="Calibri" w:hAnsi="Calibri"/>
          <w:i/>
          <w:sz w:val="24"/>
          <w:szCs w:val="24"/>
          <w:vertAlign w:val="subscript"/>
        </w:rPr>
        <w:t>2</w:t>
      </w:r>
      <w:r w:rsidRPr="00D662AB">
        <w:rPr>
          <w:rFonts w:ascii="Calibri" w:hAnsi="Calibri"/>
          <w:i/>
          <w:sz w:val="24"/>
          <w:szCs w:val="24"/>
        </w:rPr>
        <w:t xml:space="preserve"> </w:t>
      </w:r>
      <w:r w:rsidR="00CE19F2">
        <w:rPr>
          <w:rFonts w:ascii="Calibri" w:hAnsi="Calibri"/>
          <w:i/>
          <w:sz w:val="24"/>
          <w:szCs w:val="24"/>
        </w:rPr>
        <w:t xml:space="preserve">/water </w:t>
      </w:r>
      <w:r w:rsidRPr="00D662AB">
        <w:rPr>
          <w:rFonts w:ascii="Calibri" w:hAnsi="Calibri"/>
          <w:i/>
          <w:sz w:val="24"/>
          <w:szCs w:val="24"/>
        </w:rPr>
        <w:t>interface</w:t>
      </w:r>
      <w:r>
        <w:rPr>
          <w:rFonts w:ascii="Calibri" w:hAnsi="Calibri"/>
          <w:i/>
          <w:sz w:val="24"/>
          <w:szCs w:val="24"/>
        </w:rPr>
        <w:t xml:space="preserve"> followed by SDS adsorp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237"/>
        <w:gridCol w:w="1418"/>
        <w:gridCol w:w="718"/>
        <w:gridCol w:w="1276"/>
        <w:gridCol w:w="709"/>
        <w:gridCol w:w="992"/>
      </w:tblGrid>
      <w:tr w:rsidR="00E558D0" w:rsidRPr="00724204" w14:paraId="0102C1FB" w14:textId="77777777" w:rsidTr="00C666C1">
        <w:trPr>
          <w:trHeight w:val="544"/>
        </w:trPr>
        <w:tc>
          <w:tcPr>
            <w:tcW w:w="1848" w:type="dxa"/>
            <w:vMerge w:val="restart"/>
            <w:tcBorders>
              <w:top w:val="single" w:sz="4" w:space="0" w:color="auto"/>
            </w:tcBorders>
          </w:tcPr>
          <w:p w14:paraId="02F28FD0" w14:textId="63705478" w:rsidR="00E558D0" w:rsidRPr="00724204" w:rsidRDefault="005A5F4B" w:rsidP="004803FF">
            <w:pPr>
              <w:rPr>
                <w:rFonts w:ascii="Calibri" w:hAnsi="Calibri"/>
              </w:rPr>
            </w:pPr>
            <w:r w:rsidRPr="00724204">
              <w:rPr>
                <w:rFonts w:ascii="Calibri" w:hAnsi="Calibri"/>
              </w:rPr>
              <w:t xml:space="preserve">SDS </w:t>
            </w:r>
            <w:r w:rsidR="00E558D0" w:rsidRPr="00724204">
              <w:rPr>
                <w:rFonts w:ascii="Calibri" w:hAnsi="Calibri"/>
              </w:rPr>
              <w:t>Concentration</w:t>
            </w:r>
            <w:r w:rsidR="00843A9D" w:rsidRPr="00724204">
              <w:rPr>
                <w:rFonts w:ascii="Calibri" w:hAnsi="Calibri"/>
              </w:rPr>
              <w:t xml:space="preserve"> mg/ml</w:t>
            </w:r>
          </w:p>
        </w:tc>
        <w:tc>
          <w:tcPr>
            <w:tcW w:w="1237" w:type="dxa"/>
            <w:vMerge w:val="restart"/>
            <w:tcBorders>
              <w:top w:val="single" w:sz="4" w:space="0" w:color="auto"/>
            </w:tcBorders>
          </w:tcPr>
          <w:p w14:paraId="2E83C41B" w14:textId="77777777" w:rsidR="00E558D0" w:rsidRPr="00724204" w:rsidRDefault="00E558D0" w:rsidP="004803FF">
            <w:pPr>
              <w:rPr>
                <w:rFonts w:ascii="Calibri" w:hAnsi="Calibri"/>
              </w:rPr>
            </w:pPr>
            <w:r w:rsidRPr="00724204">
              <w:rPr>
                <w:rFonts w:ascii="Calibri" w:hAnsi="Calibri"/>
              </w:rPr>
              <w:t xml:space="preserve">Layer thickness </w:t>
            </w:r>
            <w:r w:rsidRPr="00724204">
              <w:rPr>
                <w:rFonts w:ascii="Calibri" w:hAnsi="Calibri"/>
                <w:sz w:val="18"/>
              </w:rPr>
              <w:t>(±2 Å)</w:t>
            </w:r>
          </w:p>
        </w:tc>
        <w:tc>
          <w:tcPr>
            <w:tcW w:w="1418" w:type="dxa"/>
            <w:vMerge w:val="restart"/>
            <w:tcBorders>
              <w:top w:val="single" w:sz="4" w:space="0" w:color="auto"/>
            </w:tcBorders>
          </w:tcPr>
          <w:p w14:paraId="100701BD" w14:textId="49F5407C" w:rsidR="00E558D0" w:rsidRPr="00724204" w:rsidRDefault="00E558D0" w:rsidP="004803FF">
            <w:pPr>
              <w:rPr>
                <w:rFonts w:ascii="Calibri" w:hAnsi="Calibri"/>
              </w:rPr>
            </w:pPr>
            <w:r w:rsidRPr="00724204">
              <w:rPr>
                <w:rFonts w:ascii="Calibri" w:hAnsi="Calibri"/>
              </w:rPr>
              <w:t xml:space="preserve">SLD </w:t>
            </w:r>
            <w:r w:rsidRPr="00724204">
              <w:rPr>
                <w:rFonts w:ascii="Calibri" w:hAnsi="Calibri"/>
                <w:sz w:val="18"/>
              </w:rPr>
              <w:t>±0.1×10</w:t>
            </w:r>
            <w:r w:rsidRPr="00724204">
              <w:rPr>
                <w:rFonts w:ascii="Calibri" w:hAnsi="Calibri"/>
                <w:sz w:val="18"/>
                <w:vertAlign w:val="superscript"/>
              </w:rPr>
              <w:t>-6</w:t>
            </w:r>
            <w:r w:rsidR="00C666C1" w:rsidRPr="00724204">
              <w:rPr>
                <w:rFonts w:ascii="Calibri" w:hAnsi="Calibri"/>
                <w:sz w:val="18"/>
                <w:vertAlign w:val="superscript"/>
              </w:rPr>
              <w:t xml:space="preserve"> </w:t>
            </w:r>
            <w:r w:rsidRPr="00724204">
              <w:rPr>
                <w:rFonts w:ascii="Calibri" w:hAnsi="Calibri"/>
                <w:sz w:val="20"/>
              </w:rPr>
              <w:t>Å</w:t>
            </w:r>
            <w:r w:rsidRPr="00724204">
              <w:rPr>
                <w:rFonts w:ascii="Calibri" w:hAnsi="Calibri"/>
                <w:sz w:val="20"/>
                <w:vertAlign w:val="superscript"/>
              </w:rPr>
              <w:t>-2</w:t>
            </w:r>
          </w:p>
        </w:tc>
        <w:tc>
          <w:tcPr>
            <w:tcW w:w="1984" w:type="dxa"/>
            <w:gridSpan w:val="2"/>
            <w:tcBorders>
              <w:top w:val="single" w:sz="4" w:space="0" w:color="auto"/>
              <w:bottom w:val="single" w:sz="4" w:space="0" w:color="auto"/>
            </w:tcBorders>
          </w:tcPr>
          <w:p w14:paraId="77DA5D40" w14:textId="77777777" w:rsidR="00E558D0" w:rsidRPr="00724204" w:rsidRDefault="00E558D0" w:rsidP="00AC5CEF">
            <w:pPr>
              <w:jc w:val="center"/>
              <w:rPr>
                <w:rFonts w:ascii="Calibri" w:hAnsi="Calibri"/>
              </w:rPr>
            </w:pPr>
            <w:r w:rsidRPr="00724204">
              <w:rPr>
                <w:rFonts w:ascii="Calibri" w:hAnsi="Calibri"/>
              </w:rPr>
              <w:t xml:space="preserve">Volume fraction </w:t>
            </w:r>
            <w:r w:rsidRPr="00724204">
              <w:rPr>
                <w:rFonts w:ascii="Calibri" w:hAnsi="Calibri"/>
                <w:sz w:val="18"/>
              </w:rPr>
              <w:t>±0.005</w:t>
            </w:r>
          </w:p>
        </w:tc>
        <w:tc>
          <w:tcPr>
            <w:tcW w:w="1701" w:type="dxa"/>
            <w:gridSpan w:val="2"/>
            <w:tcBorders>
              <w:top w:val="single" w:sz="4" w:space="0" w:color="auto"/>
              <w:bottom w:val="single" w:sz="4" w:space="0" w:color="auto"/>
            </w:tcBorders>
          </w:tcPr>
          <w:p w14:paraId="5EB47946" w14:textId="77777777" w:rsidR="000D7BEA" w:rsidRPr="00724204" w:rsidRDefault="00E558D0" w:rsidP="00AC5CEF">
            <w:pPr>
              <w:jc w:val="center"/>
              <w:rPr>
                <w:rFonts w:ascii="Calibri" w:hAnsi="Calibri"/>
              </w:rPr>
            </w:pPr>
            <w:r w:rsidRPr="00724204">
              <w:rPr>
                <w:rFonts w:ascii="Calibri" w:hAnsi="Calibri"/>
              </w:rPr>
              <w:t>Surface Excess</w:t>
            </w:r>
          </w:p>
          <w:p w14:paraId="0F38618B" w14:textId="5E3F6F3B" w:rsidR="00E558D0" w:rsidRPr="00724204" w:rsidRDefault="00E558D0" w:rsidP="00AC5CEF">
            <w:pPr>
              <w:jc w:val="center"/>
              <w:rPr>
                <w:rFonts w:ascii="Calibri" w:hAnsi="Calibri"/>
              </w:rPr>
            </w:pPr>
            <w:r w:rsidRPr="00724204">
              <w:rPr>
                <w:rFonts w:ascii="Calibri" w:hAnsi="Calibri"/>
                <w:sz w:val="18"/>
              </w:rPr>
              <w:t>±0.1 mg/m</w:t>
            </w:r>
            <w:r w:rsidRPr="00724204">
              <w:rPr>
                <w:rFonts w:ascii="Calibri" w:hAnsi="Calibri"/>
                <w:sz w:val="18"/>
                <w:vertAlign w:val="superscript"/>
              </w:rPr>
              <w:t>2</w:t>
            </w:r>
          </w:p>
        </w:tc>
      </w:tr>
      <w:tr w:rsidR="00E558D0" w:rsidRPr="00724204" w14:paraId="6D6C3BAF" w14:textId="77777777" w:rsidTr="00C666C1">
        <w:trPr>
          <w:trHeight w:val="341"/>
        </w:trPr>
        <w:tc>
          <w:tcPr>
            <w:tcW w:w="1848" w:type="dxa"/>
            <w:vMerge/>
            <w:tcBorders>
              <w:bottom w:val="single" w:sz="4" w:space="0" w:color="auto"/>
            </w:tcBorders>
          </w:tcPr>
          <w:p w14:paraId="61D85B4D" w14:textId="77777777" w:rsidR="00E558D0" w:rsidRPr="00724204" w:rsidRDefault="00E558D0" w:rsidP="004803FF">
            <w:pPr>
              <w:rPr>
                <w:rFonts w:ascii="Calibri" w:hAnsi="Calibri"/>
              </w:rPr>
            </w:pPr>
          </w:p>
        </w:tc>
        <w:tc>
          <w:tcPr>
            <w:tcW w:w="1237" w:type="dxa"/>
            <w:vMerge/>
            <w:tcBorders>
              <w:bottom w:val="single" w:sz="4" w:space="0" w:color="auto"/>
            </w:tcBorders>
          </w:tcPr>
          <w:p w14:paraId="44337DC1" w14:textId="77777777" w:rsidR="00E558D0" w:rsidRPr="00724204" w:rsidRDefault="00E558D0" w:rsidP="004803FF">
            <w:pPr>
              <w:rPr>
                <w:rFonts w:ascii="Calibri" w:hAnsi="Calibri"/>
              </w:rPr>
            </w:pPr>
          </w:p>
        </w:tc>
        <w:tc>
          <w:tcPr>
            <w:tcW w:w="1418" w:type="dxa"/>
            <w:vMerge/>
            <w:tcBorders>
              <w:bottom w:val="single" w:sz="4" w:space="0" w:color="auto"/>
            </w:tcBorders>
          </w:tcPr>
          <w:p w14:paraId="066C1FD2" w14:textId="77777777" w:rsidR="00E558D0" w:rsidRPr="00724204" w:rsidRDefault="00E558D0" w:rsidP="004803FF">
            <w:pPr>
              <w:rPr>
                <w:rFonts w:ascii="Calibri" w:hAnsi="Calibri"/>
              </w:rPr>
            </w:pPr>
          </w:p>
        </w:tc>
        <w:tc>
          <w:tcPr>
            <w:tcW w:w="708" w:type="dxa"/>
            <w:tcBorders>
              <w:top w:val="single" w:sz="4" w:space="0" w:color="auto"/>
              <w:bottom w:val="single" w:sz="4" w:space="0" w:color="auto"/>
            </w:tcBorders>
          </w:tcPr>
          <w:p w14:paraId="7D0D726F" w14:textId="71E445E0" w:rsidR="00E558D0" w:rsidRPr="00724204" w:rsidRDefault="00D32593" w:rsidP="00D32593">
            <w:pPr>
              <w:jc w:val="center"/>
              <w:rPr>
                <w:rFonts w:ascii="Calibri" w:hAnsi="Calibri"/>
              </w:rPr>
            </w:pPr>
            <w:r w:rsidRPr="00724204">
              <w:rPr>
                <w:rFonts w:ascii="Calibri" w:hAnsi="Calibri"/>
              </w:rPr>
              <w:t xml:space="preserve">SDS </w:t>
            </w:r>
          </w:p>
        </w:tc>
        <w:tc>
          <w:tcPr>
            <w:tcW w:w="1276" w:type="dxa"/>
            <w:tcBorders>
              <w:top w:val="single" w:sz="4" w:space="0" w:color="auto"/>
              <w:bottom w:val="single" w:sz="4" w:space="0" w:color="auto"/>
            </w:tcBorders>
          </w:tcPr>
          <w:p w14:paraId="07EC008B" w14:textId="5D599730" w:rsidR="00E558D0" w:rsidRPr="00724204" w:rsidRDefault="00D32593" w:rsidP="00AC5CEF">
            <w:pPr>
              <w:jc w:val="center"/>
              <w:rPr>
                <w:rFonts w:ascii="Calibri" w:hAnsi="Calibri"/>
              </w:rPr>
            </w:pPr>
            <w:r w:rsidRPr="00724204">
              <w:rPr>
                <w:rFonts w:ascii="Calibri" w:hAnsi="Calibri"/>
              </w:rPr>
              <w:t>Peptide</w:t>
            </w:r>
          </w:p>
        </w:tc>
        <w:tc>
          <w:tcPr>
            <w:tcW w:w="709" w:type="dxa"/>
            <w:tcBorders>
              <w:top w:val="single" w:sz="4" w:space="0" w:color="auto"/>
              <w:bottom w:val="single" w:sz="4" w:space="0" w:color="auto"/>
            </w:tcBorders>
          </w:tcPr>
          <w:p w14:paraId="03DD7D7C" w14:textId="4B5C6852" w:rsidR="00E558D0" w:rsidRPr="00724204" w:rsidRDefault="00D32593" w:rsidP="00D32593">
            <w:pPr>
              <w:jc w:val="center"/>
              <w:rPr>
                <w:rFonts w:ascii="Calibri" w:hAnsi="Calibri"/>
              </w:rPr>
            </w:pPr>
            <w:r w:rsidRPr="00724204">
              <w:rPr>
                <w:rFonts w:ascii="Calibri" w:hAnsi="Calibri"/>
              </w:rPr>
              <w:t xml:space="preserve">SDS </w:t>
            </w:r>
          </w:p>
        </w:tc>
        <w:tc>
          <w:tcPr>
            <w:tcW w:w="992" w:type="dxa"/>
            <w:tcBorders>
              <w:top w:val="single" w:sz="4" w:space="0" w:color="auto"/>
              <w:bottom w:val="single" w:sz="4" w:space="0" w:color="auto"/>
            </w:tcBorders>
          </w:tcPr>
          <w:p w14:paraId="6323BF3C" w14:textId="331AE509" w:rsidR="00E558D0" w:rsidRPr="00724204" w:rsidRDefault="00D32593" w:rsidP="00AC5CEF">
            <w:pPr>
              <w:jc w:val="center"/>
              <w:rPr>
                <w:rFonts w:ascii="Calibri" w:hAnsi="Calibri"/>
              </w:rPr>
            </w:pPr>
            <w:r w:rsidRPr="00724204">
              <w:rPr>
                <w:rFonts w:ascii="Calibri" w:hAnsi="Calibri"/>
              </w:rPr>
              <w:t>Peptide</w:t>
            </w:r>
          </w:p>
        </w:tc>
      </w:tr>
      <w:tr w:rsidR="00D32593" w:rsidRPr="00724204" w14:paraId="4DBB0103" w14:textId="77777777" w:rsidTr="00C666C1">
        <w:tc>
          <w:tcPr>
            <w:tcW w:w="1848" w:type="dxa"/>
            <w:vMerge w:val="restart"/>
            <w:tcBorders>
              <w:top w:val="single" w:sz="4" w:space="0" w:color="auto"/>
            </w:tcBorders>
          </w:tcPr>
          <w:p w14:paraId="6C3A8F13" w14:textId="77777777" w:rsidR="00D32593" w:rsidRPr="00724204" w:rsidRDefault="00D32593" w:rsidP="004803FF">
            <w:pPr>
              <w:rPr>
                <w:rFonts w:ascii="Calibri" w:hAnsi="Calibri"/>
              </w:rPr>
            </w:pPr>
            <w:r w:rsidRPr="00724204">
              <w:rPr>
                <w:rFonts w:ascii="Calibri" w:hAnsi="Calibri"/>
              </w:rPr>
              <w:t>1 mM SDS</w:t>
            </w:r>
          </w:p>
        </w:tc>
        <w:tc>
          <w:tcPr>
            <w:tcW w:w="1237" w:type="dxa"/>
            <w:tcBorders>
              <w:top w:val="single" w:sz="4" w:space="0" w:color="auto"/>
            </w:tcBorders>
          </w:tcPr>
          <w:p w14:paraId="1D8FB853" w14:textId="77777777" w:rsidR="00D32593" w:rsidRPr="00724204" w:rsidRDefault="00D32593" w:rsidP="004803FF">
            <w:pPr>
              <w:rPr>
                <w:rFonts w:ascii="Calibri" w:hAnsi="Calibri"/>
              </w:rPr>
            </w:pPr>
            <w:r w:rsidRPr="00724204">
              <w:rPr>
                <w:rFonts w:ascii="Calibri" w:hAnsi="Calibri"/>
              </w:rPr>
              <w:t>34</w:t>
            </w:r>
          </w:p>
        </w:tc>
        <w:tc>
          <w:tcPr>
            <w:tcW w:w="1418" w:type="dxa"/>
            <w:tcBorders>
              <w:top w:val="single" w:sz="4" w:space="0" w:color="auto"/>
            </w:tcBorders>
          </w:tcPr>
          <w:p w14:paraId="2D9F1BB3" w14:textId="77777777" w:rsidR="00D32593" w:rsidRPr="00724204" w:rsidRDefault="00D32593" w:rsidP="004803FF">
            <w:pPr>
              <w:rPr>
                <w:rFonts w:ascii="Calibri" w:hAnsi="Calibri"/>
              </w:rPr>
            </w:pPr>
            <w:r w:rsidRPr="00724204">
              <w:rPr>
                <w:rFonts w:ascii="Calibri" w:hAnsi="Calibri"/>
              </w:rPr>
              <w:t>4.9</w:t>
            </w:r>
          </w:p>
        </w:tc>
        <w:tc>
          <w:tcPr>
            <w:tcW w:w="708" w:type="dxa"/>
            <w:vMerge w:val="restart"/>
            <w:tcBorders>
              <w:top w:val="single" w:sz="4" w:space="0" w:color="auto"/>
            </w:tcBorders>
          </w:tcPr>
          <w:p w14:paraId="2C772A66" w14:textId="77777777" w:rsidR="00D32593" w:rsidRPr="00724204" w:rsidRDefault="00D32593" w:rsidP="00AC5CEF">
            <w:pPr>
              <w:jc w:val="center"/>
              <w:rPr>
                <w:rFonts w:ascii="Calibri" w:hAnsi="Calibri"/>
              </w:rPr>
            </w:pPr>
            <w:r w:rsidRPr="00724204">
              <w:rPr>
                <w:rFonts w:ascii="Calibri" w:hAnsi="Calibri"/>
              </w:rPr>
              <w:t>0.065</w:t>
            </w:r>
          </w:p>
          <w:p w14:paraId="4BF669CF" w14:textId="72A2481E" w:rsidR="00D32593" w:rsidRPr="00724204" w:rsidRDefault="00D32593" w:rsidP="00AC5CEF">
            <w:pPr>
              <w:jc w:val="center"/>
              <w:rPr>
                <w:rFonts w:ascii="Calibri" w:hAnsi="Calibri"/>
              </w:rPr>
            </w:pPr>
            <w:r w:rsidRPr="00724204">
              <w:rPr>
                <w:rFonts w:ascii="Calibri" w:hAnsi="Calibri"/>
              </w:rPr>
              <w:t>0.030</w:t>
            </w:r>
          </w:p>
        </w:tc>
        <w:tc>
          <w:tcPr>
            <w:tcW w:w="1276" w:type="dxa"/>
            <w:tcBorders>
              <w:top w:val="single" w:sz="4" w:space="0" w:color="auto"/>
            </w:tcBorders>
          </w:tcPr>
          <w:p w14:paraId="4746047D" w14:textId="588B5131" w:rsidR="00D32593" w:rsidRPr="00724204" w:rsidRDefault="00D32593" w:rsidP="00AC5CEF">
            <w:pPr>
              <w:jc w:val="center"/>
              <w:rPr>
                <w:rFonts w:ascii="Calibri" w:hAnsi="Calibri"/>
              </w:rPr>
            </w:pPr>
          </w:p>
        </w:tc>
        <w:tc>
          <w:tcPr>
            <w:tcW w:w="709" w:type="dxa"/>
            <w:vMerge w:val="restart"/>
            <w:tcBorders>
              <w:top w:val="single" w:sz="4" w:space="0" w:color="auto"/>
            </w:tcBorders>
          </w:tcPr>
          <w:p w14:paraId="64270487" w14:textId="56449388" w:rsidR="00D32593" w:rsidRPr="00724204" w:rsidRDefault="00D32593" w:rsidP="00AC5CEF">
            <w:pPr>
              <w:jc w:val="center"/>
              <w:rPr>
                <w:rFonts w:ascii="Calibri" w:hAnsi="Calibri"/>
              </w:rPr>
            </w:pPr>
            <w:r w:rsidRPr="00724204">
              <w:rPr>
                <w:rFonts w:ascii="Calibri" w:hAnsi="Calibri"/>
              </w:rPr>
              <w:t>0.4</w:t>
            </w:r>
          </w:p>
        </w:tc>
        <w:tc>
          <w:tcPr>
            <w:tcW w:w="992" w:type="dxa"/>
            <w:vMerge w:val="restart"/>
            <w:tcBorders>
              <w:top w:val="single" w:sz="4" w:space="0" w:color="auto"/>
            </w:tcBorders>
          </w:tcPr>
          <w:p w14:paraId="47E59612" w14:textId="645970AD" w:rsidR="00D32593" w:rsidRPr="00724204" w:rsidRDefault="00D32593" w:rsidP="00AC5CEF">
            <w:pPr>
              <w:jc w:val="center"/>
              <w:rPr>
                <w:rFonts w:ascii="Calibri" w:hAnsi="Calibri"/>
              </w:rPr>
            </w:pPr>
          </w:p>
        </w:tc>
      </w:tr>
      <w:tr w:rsidR="00D32593" w:rsidRPr="00724204" w14:paraId="1D638F1C" w14:textId="77777777" w:rsidTr="00C666C1">
        <w:tc>
          <w:tcPr>
            <w:tcW w:w="1848" w:type="dxa"/>
            <w:vMerge/>
          </w:tcPr>
          <w:p w14:paraId="1A22AD14" w14:textId="77777777" w:rsidR="00D32593" w:rsidRPr="00724204" w:rsidRDefault="00D32593" w:rsidP="004803FF">
            <w:pPr>
              <w:rPr>
                <w:rFonts w:ascii="Calibri" w:hAnsi="Calibri"/>
              </w:rPr>
            </w:pPr>
          </w:p>
        </w:tc>
        <w:tc>
          <w:tcPr>
            <w:tcW w:w="1237" w:type="dxa"/>
          </w:tcPr>
          <w:p w14:paraId="3F569BB4" w14:textId="77777777" w:rsidR="00D32593" w:rsidRPr="00724204" w:rsidRDefault="00D32593" w:rsidP="004803FF">
            <w:pPr>
              <w:rPr>
                <w:rFonts w:ascii="Calibri" w:hAnsi="Calibri"/>
              </w:rPr>
            </w:pPr>
            <w:r w:rsidRPr="00724204">
              <w:rPr>
                <w:rFonts w:ascii="Calibri" w:hAnsi="Calibri"/>
              </w:rPr>
              <w:t>35</w:t>
            </w:r>
          </w:p>
        </w:tc>
        <w:tc>
          <w:tcPr>
            <w:tcW w:w="1418" w:type="dxa"/>
          </w:tcPr>
          <w:p w14:paraId="78A00E25" w14:textId="77777777" w:rsidR="00D32593" w:rsidRPr="00724204" w:rsidRDefault="00D32593" w:rsidP="004803FF">
            <w:pPr>
              <w:rPr>
                <w:rFonts w:ascii="Calibri" w:hAnsi="Calibri"/>
              </w:rPr>
            </w:pPr>
            <w:r w:rsidRPr="00724204">
              <w:rPr>
                <w:rFonts w:ascii="Calibri" w:hAnsi="Calibri"/>
              </w:rPr>
              <w:t>5.8</w:t>
            </w:r>
          </w:p>
        </w:tc>
        <w:tc>
          <w:tcPr>
            <w:tcW w:w="708" w:type="dxa"/>
            <w:vMerge/>
          </w:tcPr>
          <w:p w14:paraId="2F4BA5C4" w14:textId="77777777" w:rsidR="00D32593" w:rsidRPr="00724204" w:rsidRDefault="00D32593" w:rsidP="00AC5CEF">
            <w:pPr>
              <w:jc w:val="center"/>
              <w:rPr>
                <w:rFonts w:ascii="Calibri" w:hAnsi="Calibri"/>
              </w:rPr>
            </w:pPr>
          </w:p>
        </w:tc>
        <w:tc>
          <w:tcPr>
            <w:tcW w:w="1276" w:type="dxa"/>
          </w:tcPr>
          <w:p w14:paraId="042321A7" w14:textId="73B6993E" w:rsidR="00D32593" w:rsidRPr="00724204" w:rsidRDefault="00D32593" w:rsidP="00AC5CEF">
            <w:pPr>
              <w:jc w:val="center"/>
              <w:rPr>
                <w:rFonts w:ascii="Calibri" w:hAnsi="Calibri"/>
              </w:rPr>
            </w:pPr>
          </w:p>
        </w:tc>
        <w:tc>
          <w:tcPr>
            <w:tcW w:w="709" w:type="dxa"/>
            <w:vMerge/>
          </w:tcPr>
          <w:p w14:paraId="52CEC827" w14:textId="77777777" w:rsidR="00D32593" w:rsidRPr="00724204" w:rsidRDefault="00D32593" w:rsidP="00AC5CEF">
            <w:pPr>
              <w:jc w:val="center"/>
              <w:rPr>
                <w:rFonts w:ascii="Calibri" w:hAnsi="Calibri"/>
              </w:rPr>
            </w:pPr>
          </w:p>
        </w:tc>
        <w:tc>
          <w:tcPr>
            <w:tcW w:w="992" w:type="dxa"/>
            <w:vMerge/>
          </w:tcPr>
          <w:p w14:paraId="61E15AC1" w14:textId="77777777" w:rsidR="00D32593" w:rsidRPr="00724204" w:rsidRDefault="00D32593" w:rsidP="00AC5CEF">
            <w:pPr>
              <w:jc w:val="center"/>
              <w:rPr>
                <w:rFonts w:ascii="Calibri" w:hAnsi="Calibri"/>
              </w:rPr>
            </w:pPr>
          </w:p>
        </w:tc>
      </w:tr>
      <w:tr w:rsidR="00D32593" w:rsidRPr="00724204" w14:paraId="6D0DBE2A" w14:textId="77777777" w:rsidTr="00C666C1">
        <w:tc>
          <w:tcPr>
            <w:tcW w:w="1848" w:type="dxa"/>
            <w:vMerge w:val="restart"/>
          </w:tcPr>
          <w:p w14:paraId="0F75D55B" w14:textId="77777777" w:rsidR="00D32593" w:rsidRPr="00724204" w:rsidRDefault="00D32593" w:rsidP="004803FF">
            <w:pPr>
              <w:rPr>
                <w:rFonts w:ascii="Calibri" w:hAnsi="Calibri"/>
              </w:rPr>
            </w:pPr>
            <w:r w:rsidRPr="00724204">
              <w:rPr>
                <w:rFonts w:ascii="Calibri" w:hAnsi="Calibri"/>
              </w:rPr>
              <w:lastRenderedPageBreak/>
              <w:t>1 mM d-SDS</w:t>
            </w:r>
          </w:p>
        </w:tc>
        <w:tc>
          <w:tcPr>
            <w:tcW w:w="1237" w:type="dxa"/>
          </w:tcPr>
          <w:p w14:paraId="3686AFAB" w14:textId="77777777" w:rsidR="00D32593" w:rsidRPr="00724204" w:rsidRDefault="00D32593" w:rsidP="004803FF">
            <w:pPr>
              <w:rPr>
                <w:rFonts w:ascii="Calibri" w:hAnsi="Calibri"/>
              </w:rPr>
            </w:pPr>
            <w:r w:rsidRPr="00724204">
              <w:rPr>
                <w:rFonts w:ascii="Calibri" w:hAnsi="Calibri"/>
              </w:rPr>
              <w:t>34</w:t>
            </w:r>
          </w:p>
        </w:tc>
        <w:tc>
          <w:tcPr>
            <w:tcW w:w="1418" w:type="dxa"/>
          </w:tcPr>
          <w:p w14:paraId="680E0205" w14:textId="77777777" w:rsidR="00D32593" w:rsidRPr="00724204" w:rsidRDefault="00D32593" w:rsidP="004803FF">
            <w:pPr>
              <w:rPr>
                <w:rFonts w:ascii="Calibri" w:hAnsi="Calibri"/>
              </w:rPr>
            </w:pPr>
            <w:r w:rsidRPr="00724204">
              <w:rPr>
                <w:rFonts w:ascii="Calibri" w:hAnsi="Calibri"/>
              </w:rPr>
              <w:t>5.3</w:t>
            </w:r>
          </w:p>
        </w:tc>
        <w:tc>
          <w:tcPr>
            <w:tcW w:w="708" w:type="dxa"/>
          </w:tcPr>
          <w:p w14:paraId="7C705DEB" w14:textId="4E66D052" w:rsidR="00D32593" w:rsidRPr="00724204" w:rsidRDefault="00D32593" w:rsidP="00AC5CEF">
            <w:pPr>
              <w:jc w:val="center"/>
              <w:rPr>
                <w:rFonts w:ascii="Calibri" w:hAnsi="Calibri"/>
              </w:rPr>
            </w:pPr>
          </w:p>
        </w:tc>
        <w:tc>
          <w:tcPr>
            <w:tcW w:w="1276" w:type="dxa"/>
            <w:vMerge w:val="restart"/>
          </w:tcPr>
          <w:p w14:paraId="3122EF96" w14:textId="77777777" w:rsidR="00D32593" w:rsidRPr="00724204" w:rsidRDefault="00D32593" w:rsidP="00AC5CEF">
            <w:pPr>
              <w:jc w:val="center"/>
              <w:rPr>
                <w:rFonts w:ascii="Calibri" w:hAnsi="Calibri"/>
              </w:rPr>
            </w:pPr>
            <w:r w:rsidRPr="00724204">
              <w:rPr>
                <w:rFonts w:ascii="Calibri" w:hAnsi="Calibri"/>
              </w:rPr>
              <w:t>0.420</w:t>
            </w:r>
          </w:p>
          <w:p w14:paraId="7DCFF3FB" w14:textId="244E1D71" w:rsidR="00D32593" w:rsidRPr="00724204" w:rsidRDefault="00D32593" w:rsidP="00AC5CEF">
            <w:pPr>
              <w:jc w:val="center"/>
              <w:rPr>
                <w:rFonts w:ascii="Calibri" w:hAnsi="Calibri"/>
              </w:rPr>
            </w:pPr>
            <w:r w:rsidRPr="00724204">
              <w:rPr>
                <w:rFonts w:ascii="Calibri" w:hAnsi="Calibri"/>
              </w:rPr>
              <w:t>0.140</w:t>
            </w:r>
          </w:p>
        </w:tc>
        <w:tc>
          <w:tcPr>
            <w:tcW w:w="709" w:type="dxa"/>
            <w:vMerge w:val="restart"/>
          </w:tcPr>
          <w:p w14:paraId="2DCFEEE1" w14:textId="7F96B319" w:rsidR="00D32593" w:rsidRPr="00724204" w:rsidRDefault="00D32593" w:rsidP="00AC5CEF">
            <w:pPr>
              <w:jc w:val="center"/>
              <w:rPr>
                <w:rFonts w:ascii="Calibri" w:hAnsi="Calibri"/>
              </w:rPr>
            </w:pPr>
          </w:p>
        </w:tc>
        <w:tc>
          <w:tcPr>
            <w:tcW w:w="992" w:type="dxa"/>
            <w:vMerge w:val="restart"/>
          </w:tcPr>
          <w:p w14:paraId="1D0BE99C" w14:textId="5361C2B0" w:rsidR="00D32593" w:rsidRPr="00724204" w:rsidRDefault="00D32593" w:rsidP="00AC5CEF">
            <w:pPr>
              <w:jc w:val="center"/>
              <w:rPr>
                <w:rFonts w:ascii="Calibri" w:hAnsi="Calibri"/>
              </w:rPr>
            </w:pPr>
            <w:r w:rsidRPr="00724204">
              <w:rPr>
                <w:rFonts w:ascii="Calibri" w:hAnsi="Calibri"/>
              </w:rPr>
              <w:t>2.7</w:t>
            </w:r>
          </w:p>
        </w:tc>
      </w:tr>
      <w:tr w:rsidR="00D32593" w:rsidRPr="00724204" w14:paraId="6ECB7A22" w14:textId="77777777" w:rsidTr="00096409">
        <w:trPr>
          <w:trHeight w:val="217"/>
        </w:trPr>
        <w:tc>
          <w:tcPr>
            <w:tcW w:w="1848" w:type="dxa"/>
            <w:vMerge/>
          </w:tcPr>
          <w:p w14:paraId="43454FD0" w14:textId="77777777" w:rsidR="00D32593" w:rsidRPr="00724204" w:rsidRDefault="00D32593" w:rsidP="004803FF">
            <w:pPr>
              <w:rPr>
                <w:rFonts w:ascii="Calibri" w:hAnsi="Calibri"/>
              </w:rPr>
            </w:pPr>
          </w:p>
        </w:tc>
        <w:tc>
          <w:tcPr>
            <w:tcW w:w="1237" w:type="dxa"/>
          </w:tcPr>
          <w:p w14:paraId="5513B075" w14:textId="77777777" w:rsidR="00D32593" w:rsidRPr="00724204" w:rsidRDefault="00D32593" w:rsidP="004803FF">
            <w:pPr>
              <w:rPr>
                <w:rFonts w:ascii="Calibri" w:hAnsi="Calibri"/>
              </w:rPr>
            </w:pPr>
            <w:r w:rsidRPr="00724204">
              <w:rPr>
                <w:rFonts w:ascii="Calibri" w:hAnsi="Calibri"/>
              </w:rPr>
              <w:t>30</w:t>
            </w:r>
          </w:p>
        </w:tc>
        <w:tc>
          <w:tcPr>
            <w:tcW w:w="1418" w:type="dxa"/>
          </w:tcPr>
          <w:p w14:paraId="6F6566CC" w14:textId="77777777" w:rsidR="00D32593" w:rsidRPr="00724204" w:rsidRDefault="00D32593" w:rsidP="004803FF">
            <w:pPr>
              <w:rPr>
                <w:rFonts w:ascii="Calibri" w:hAnsi="Calibri"/>
              </w:rPr>
            </w:pPr>
            <w:r w:rsidRPr="00724204">
              <w:rPr>
                <w:rFonts w:ascii="Calibri" w:hAnsi="Calibri"/>
              </w:rPr>
              <w:t>6.0</w:t>
            </w:r>
          </w:p>
        </w:tc>
        <w:tc>
          <w:tcPr>
            <w:tcW w:w="708" w:type="dxa"/>
          </w:tcPr>
          <w:p w14:paraId="20258856" w14:textId="5952B3DA" w:rsidR="00D32593" w:rsidRPr="00724204" w:rsidRDefault="00D32593" w:rsidP="00AC5CEF">
            <w:pPr>
              <w:jc w:val="center"/>
              <w:rPr>
                <w:rFonts w:ascii="Calibri" w:hAnsi="Calibri"/>
              </w:rPr>
            </w:pPr>
          </w:p>
        </w:tc>
        <w:tc>
          <w:tcPr>
            <w:tcW w:w="1276" w:type="dxa"/>
            <w:vMerge/>
          </w:tcPr>
          <w:p w14:paraId="5AEC1831" w14:textId="77777777" w:rsidR="00D32593" w:rsidRPr="00724204" w:rsidRDefault="00D32593" w:rsidP="00AC5CEF">
            <w:pPr>
              <w:jc w:val="center"/>
              <w:rPr>
                <w:rFonts w:ascii="Calibri" w:hAnsi="Calibri"/>
              </w:rPr>
            </w:pPr>
          </w:p>
        </w:tc>
        <w:tc>
          <w:tcPr>
            <w:tcW w:w="709" w:type="dxa"/>
            <w:vMerge/>
          </w:tcPr>
          <w:p w14:paraId="2E68FE8C" w14:textId="77777777" w:rsidR="00D32593" w:rsidRPr="00724204" w:rsidRDefault="00D32593" w:rsidP="00AC5CEF">
            <w:pPr>
              <w:jc w:val="center"/>
              <w:rPr>
                <w:rFonts w:ascii="Calibri" w:hAnsi="Calibri"/>
              </w:rPr>
            </w:pPr>
          </w:p>
        </w:tc>
        <w:tc>
          <w:tcPr>
            <w:tcW w:w="992" w:type="dxa"/>
            <w:vMerge/>
          </w:tcPr>
          <w:p w14:paraId="0CFA062C" w14:textId="77777777" w:rsidR="00D32593" w:rsidRPr="00724204" w:rsidRDefault="00D32593" w:rsidP="00AC5CEF">
            <w:pPr>
              <w:jc w:val="center"/>
              <w:rPr>
                <w:rFonts w:ascii="Calibri" w:hAnsi="Calibri"/>
              </w:rPr>
            </w:pPr>
          </w:p>
        </w:tc>
      </w:tr>
      <w:tr w:rsidR="00D32593" w:rsidRPr="00724204" w14:paraId="24DF6BD8" w14:textId="77777777" w:rsidTr="00C666C1">
        <w:tc>
          <w:tcPr>
            <w:tcW w:w="1848" w:type="dxa"/>
            <w:vMerge w:val="restart"/>
          </w:tcPr>
          <w:p w14:paraId="0F195461" w14:textId="77777777" w:rsidR="00D32593" w:rsidRPr="00724204" w:rsidRDefault="00D32593" w:rsidP="004803FF">
            <w:pPr>
              <w:rPr>
                <w:rFonts w:ascii="Calibri" w:hAnsi="Calibri"/>
              </w:rPr>
            </w:pPr>
            <w:r w:rsidRPr="00724204">
              <w:rPr>
                <w:rFonts w:ascii="Calibri" w:hAnsi="Calibri"/>
              </w:rPr>
              <w:t>10 mM SDS</w:t>
            </w:r>
          </w:p>
        </w:tc>
        <w:tc>
          <w:tcPr>
            <w:tcW w:w="1237" w:type="dxa"/>
          </w:tcPr>
          <w:p w14:paraId="59C6C19D" w14:textId="77777777" w:rsidR="00D32593" w:rsidRPr="00724204" w:rsidRDefault="00D32593" w:rsidP="004803FF">
            <w:pPr>
              <w:rPr>
                <w:rFonts w:ascii="Calibri" w:hAnsi="Calibri"/>
              </w:rPr>
            </w:pPr>
            <w:r w:rsidRPr="00724204">
              <w:rPr>
                <w:rFonts w:ascii="Calibri" w:hAnsi="Calibri"/>
              </w:rPr>
              <w:t>20</w:t>
            </w:r>
          </w:p>
        </w:tc>
        <w:tc>
          <w:tcPr>
            <w:tcW w:w="1418" w:type="dxa"/>
          </w:tcPr>
          <w:p w14:paraId="38FE7C9A" w14:textId="77777777" w:rsidR="00D32593" w:rsidRPr="00724204" w:rsidRDefault="00D32593" w:rsidP="004803FF">
            <w:pPr>
              <w:rPr>
                <w:rFonts w:ascii="Calibri" w:hAnsi="Calibri"/>
              </w:rPr>
            </w:pPr>
            <w:r w:rsidRPr="00724204">
              <w:rPr>
                <w:rFonts w:ascii="Calibri" w:hAnsi="Calibri"/>
              </w:rPr>
              <w:t>6.1</w:t>
            </w:r>
          </w:p>
        </w:tc>
        <w:tc>
          <w:tcPr>
            <w:tcW w:w="708" w:type="dxa"/>
            <w:vMerge w:val="restart"/>
          </w:tcPr>
          <w:p w14:paraId="6337CF7C" w14:textId="77777777" w:rsidR="00D32593" w:rsidRPr="00724204" w:rsidRDefault="00D32593" w:rsidP="00AC5CEF">
            <w:pPr>
              <w:jc w:val="center"/>
              <w:rPr>
                <w:rFonts w:ascii="Calibri" w:hAnsi="Calibri"/>
              </w:rPr>
            </w:pPr>
            <w:r w:rsidRPr="00724204">
              <w:rPr>
                <w:rFonts w:ascii="Calibri" w:hAnsi="Calibri"/>
              </w:rPr>
              <w:t>0.030</w:t>
            </w:r>
          </w:p>
          <w:p w14:paraId="15FEEE40" w14:textId="6F1FBAD6" w:rsidR="00D32593" w:rsidRPr="00724204" w:rsidRDefault="00D32593" w:rsidP="00AC5CEF">
            <w:pPr>
              <w:jc w:val="center"/>
              <w:rPr>
                <w:rFonts w:ascii="Calibri" w:hAnsi="Calibri"/>
              </w:rPr>
            </w:pPr>
            <w:r w:rsidRPr="00724204">
              <w:rPr>
                <w:rFonts w:ascii="Calibri" w:hAnsi="Calibri"/>
              </w:rPr>
              <w:t>0.110</w:t>
            </w:r>
          </w:p>
        </w:tc>
        <w:tc>
          <w:tcPr>
            <w:tcW w:w="1276" w:type="dxa"/>
          </w:tcPr>
          <w:p w14:paraId="7006B99B" w14:textId="07DACCF7" w:rsidR="00D32593" w:rsidRPr="00724204" w:rsidRDefault="00D32593" w:rsidP="00AC5CEF">
            <w:pPr>
              <w:jc w:val="center"/>
              <w:rPr>
                <w:rFonts w:ascii="Calibri" w:hAnsi="Calibri"/>
              </w:rPr>
            </w:pPr>
          </w:p>
        </w:tc>
        <w:tc>
          <w:tcPr>
            <w:tcW w:w="709" w:type="dxa"/>
            <w:vMerge w:val="restart"/>
          </w:tcPr>
          <w:p w14:paraId="4D0B5D87" w14:textId="343D1E4A" w:rsidR="00D32593" w:rsidRPr="00724204" w:rsidRDefault="00D32593" w:rsidP="00AC5CEF">
            <w:pPr>
              <w:jc w:val="center"/>
              <w:rPr>
                <w:rFonts w:ascii="Calibri" w:hAnsi="Calibri"/>
              </w:rPr>
            </w:pPr>
            <w:r w:rsidRPr="00724204">
              <w:rPr>
                <w:rFonts w:ascii="Calibri" w:hAnsi="Calibri"/>
              </w:rPr>
              <w:t>0.3</w:t>
            </w:r>
          </w:p>
        </w:tc>
        <w:tc>
          <w:tcPr>
            <w:tcW w:w="992" w:type="dxa"/>
            <w:vMerge w:val="restart"/>
          </w:tcPr>
          <w:p w14:paraId="480FE560" w14:textId="4DB1ACC0" w:rsidR="00D32593" w:rsidRPr="00724204" w:rsidRDefault="00D32593" w:rsidP="00AC5CEF">
            <w:pPr>
              <w:jc w:val="center"/>
              <w:rPr>
                <w:rFonts w:ascii="Calibri" w:hAnsi="Calibri"/>
              </w:rPr>
            </w:pPr>
          </w:p>
        </w:tc>
      </w:tr>
      <w:tr w:rsidR="00D32593" w:rsidRPr="00724204" w14:paraId="0FADBB92" w14:textId="77777777" w:rsidTr="00C666C1">
        <w:tc>
          <w:tcPr>
            <w:tcW w:w="1848" w:type="dxa"/>
            <w:vMerge/>
          </w:tcPr>
          <w:p w14:paraId="2A38FA63" w14:textId="77777777" w:rsidR="00D32593" w:rsidRPr="00724204" w:rsidRDefault="00D32593" w:rsidP="004803FF">
            <w:pPr>
              <w:rPr>
                <w:rFonts w:ascii="Calibri" w:hAnsi="Calibri"/>
              </w:rPr>
            </w:pPr>
          </w:p>
        </w:tc>
        <w:tc>
          <w:tcPr>
            <w:tcW w:w="1237" w:type="dxa"/>
          </w:tcPr>
          <w:p w14:paraId="66EA754A" w14:textId="77777777" w:rsidR="00D32593" w:rsidRPr="00724204" w:rsidRDefault="00D32593" w:rsidP="004803FF">
            <w:pPr>
              <w:rPr>
                <w:rFonts w:ascii="Calibri" w:hAnsi="Calibri"/>
              </w:rPr>
            </w:pPr>
            <w:r w:rsidRPr="00724204">
              <w:rPr>
                <w:rFonts w:ascii="Calibri" w:hAnsi="Calibri"/>
              </w:rPr>
              <w:t>16</w:t>
            </w:r>
          </w:p>
        </w:tc>
        <w:tc>
          <w:tcPr>
            <w:tcW w:w="1418" w:type="dxa"/>
          </w:tcPr>
          <w:p w14:paraId="4BA2831B" w14:textId="77777777" w:rsidR="00D32593" w:rsidRPr="00724204" w:rsidRDefault="00D32593" w:rsidP="004803FF">
            <w:pPr>
              <w:rPr>
                <w:rFonts w:ascii="Calibri" w:hAnsi="Calibri"/>
              </w:rPr>
            </w:pPr>
            <w:r w:rsidRPr="00724204">
              <w:rPr>
                <w:rFonts w:ascii="Calibri" w:hAnsi="Calibri"/>
              </w:rPr>
              <w:t>5.4</w:t>
            </w:r>
          </w:p>
        </w:tc>
        <w:tc>
          <w:tcPr>
            <w:tcW w:w="708" w:type="dxa"/>
            <w:vMerge/>
          </w:tcPr>
          <w:p w14:paraId="348C79E0" w14:textId="77777777" w:rsidR="00D32593" w:rsidRPr="00724204" w:rsidRDefault="00D32593" w:rsidP="00AC5CEF">
            <w:pPr>
              <w:jc w:val="center"/>
              <w:rPr>
                <w:rFonts w:ascii="Calibri" w:hAnsi="Calibri"/>
              </w:rPr>
            </w:pPr>
          </w:p>
        </w:tc>
        <w:tc>
          <w:tcPr>
            <w:tcW w:w="1276" w:type="dxa"/>
          </w:tcPr>
          <w:p w14:paraId="0C2C62C4" w14:textId="6FF5C99D" w:rsidR="00D32593" w:rsidRPr="00724204" w:rsidRDefault="00D32593" w:rsidP="00AC5CEF">
            <w:pPr>
              <w:jc w:val="center"/>
              <w:rPr>
                <w:rFonts w:ascii="Calibri" w:hAnsi="Calibri"/>
              </w:rPr>
            </w:pPr>
          </w:p>
        </w:tc>
        <w:tc>
          <w:tcPr>
            <w:tcW w:w="709" w:type="dxa"/>
            <w:vMerge/>
          </w:tcPr>
          <w:p w14:paraId="1DD5AB42" w14:textId="77777777" w:rsidR="00D32593" w:rsidRPr="00724204" w:rsidRDefault="00D32593" w:rsidP="00AC5CEF">
            <w:pPr>
              <w:jc w:val="center"/>
              <w:rPr>
                <w:rFonts w:ascii="Calibri" w:hAnsi="Calibri"/>
              </w:rPr>
            </w:pPr>
          </w:p>
        </w:tc>
        <w:tc>
          <w:tcPr>
            <w:tcW w:w="992" w:type="dxa"/>
            <w:vMerge/>
          </w:tcPr>
          <w:p w14:paraId="2917C357" w14:textId="77777777" w:rsidR="00D32593" w:rsidRPr="00724204" w:rsidRDefault="00D32593" w:rsidP="00AC5CEF">
            <w:pPr>
              <w:jc w:val="center"/>
              <w:rPr>
                <w:rFonts w:ascii="Calibri" w:hAnsi="Calibri"/>
              </w:rPr>
            </w:pPr>
          </w:p>
        </w:tc>
      </w:tr>
      <w:tr w:rsidR="00D32593" w:rsidRPr="00724204" w14:paraId="5AF716FA" w14:textId="77777777" w:rsidTr="00C666C1">
        <w:tc>
          <w:tcPr>
            <w:tcW w:w="1848" w:type="dxa"/>
            <w:vMerge w:val="restart"/>
          </w:tcPr>
          <w:p w14:paraId="17019726" w14:textId="77777777" w:rsidR="00D32593" w:rsidRPr="00724204" w:rsidRDefault="00D32593" w:rsidP="004803FF">
            <w:pPr>
              <w:rPr>
                <w:rFonts w:ascii="Calibri" w:hAnsi="Calibri"/>
              </w:rPr>
            </w:pPr>
            <w:r w:rsidRPr="00724204">
              <w:rPr>
                <w:rFonts w:ascii="Calibri" w:hAnsi="Calibri"/>
              </w:rPr>
              <w:t>10 mM d-SDS</w:t>
            </w:r>
          </w:p>
        </w:tc>
        <w:tc>
          <w:tcPr>
            <w:tcW w:w="1237" w:type="dxa"/>
          </w:tcPr>
          <w:p w14:paraId="33104EBE" w14:textId="77777777" w:rsidR="00D32593" w:rsidRPr="00724204" w:rsidRDefault="00D32593" w:rsidP="004803FF">
            <w:pPr>
              <w:rPr>
                <w:rFonts w:ascii="Calibri" w:hAnsi="Calibri"/>
              </w:rPr>
            </w:pPr>
            <w:r w:rsidRPr="00724204">
              <w:rPr>
                <w:rFonts w:ascii="Calibri" w:hAnsi="Calibri"/>
              </w:rPr>
              <w:t>20</w:t>
            </w:r>
          </w:p>
        </w:tc>
        <w:tc>
          <w:tcPr>
            <w:tcW w:w="1418" w:type="dxa"/>
          </w:tcPr>
          <w:p w14:paraId="13A9A2DF" w14:textId="77777777" w:rsidR="00D32593" w:rsidRPr="00724204" w:rsidRDefault="00D32593" w:rsidP="004803FF">
            <w:pPr>
              <w:rPr>
                <w:rFonts w:ascii="Calibri" w:hAnsi="Calibri"/>
              </w:rPr>
            </w:pPr>
            <w:r w:rsidRPr="00724204">
              <w:rPr>
                <w:rFonts w:ascii="Calibri" w:hAnsi="Calibri"/>
              </w:rPr>
              <w:t>6.3</w:t>
            </w:r>
          </w:p>
        </w:tc>
        <w:tc>
          <w:tcPr>
            <w:tcW w:w="708" w:type="dxa"/>
          </w:tcPr>
          <w:p w14:paraId="6DDA024D" w14:textId="59C94A45" w:rsidR="00D32593" w:rsidRPr="00724204" w:rsidRDefault="00D32593" w:rsidP="00AC5CEF">
            <w:pPr>
              <w:jc w:val="center"/>
              <w:rPr>
                <w:rFonts w:ascii="Calibri" w:hAnsi="Calibri"/>
              </w:rPr>
            </w:pPr>
          </w:p>
        </w:tc>
        <w:tc>
          <w:tcPr>
            <w:tcW w:w="1276" w:type="dxa"/>
            <w:vMerge w:val="restart"/>
          </w:tcPr>
          <w:p w14:paraId="6B745136" w14:textId="77777777" w:rsidR="00D32593" w:rsidRPr="00724204" w:rsidRDefault="00D32593" w:rsidP="00AC5CEF">
            <w:pPr>
              <w:jc w:val="center"/>
              <w:rPr>
                <w:rFonts w:ascii="Calibri" w:hAnsi="Calibri"/>
              </w:rPr>
            </w:pPr>
            <w:r w:rsidRPr="00724204">
              <w:rPr>
                <w:rFonts w:ascii="Calibri" w:hAnsi="Calibri"/>
              </w:rPr>
              <w:t>0.025</w:t>
            </w:r>
          </w:p>
          <w:p w14:paraId="5F973424" w14:textId="685C7F46" w:rsidR="00D32593" w:rsidRPr="00724204" w:rsidRDefault="00D32593" w:rsidP="00AC5CEF">
            <w:pPr>
              <w:jc w:val="center"/>
              <w:rPr>
                <w:rFonts w:ascii="Calibri" w:hAnsi="Calibri"/>
              </w:rPr>
            </w:pPr>
            <w:r w:rsidRPr="00724204">
              <w:rPr>
                <w:rFonts w:ascii="Calibri" w:hAnsi="Calibri"/>
              </w:rPr>
              <w:t>0.115</w:t>
            </w:r>
          </w:p>
        </w:tc>
        <w:tc>
          <w:tcPr>
            <w:tcW w:w="709" w:type="dxa"/>
            <w:vMerge w:val="restart"/>
          </w:tcPr>
          <w:p w14:paraId="46B81FC5" w14:textId="45AB7404" w:rsidR="00D32593" w:rsidRPr="00724204" w:rsidRDefault="00D32593" w:rsidP="00AC5CEF">
            <w:pPr>
              <w:jc w:val="center"/>
              <w:rPr>
                <w:rFonts w:ascii="Calibri" w:hAnsi="Calibri"/>
              </w:rPr>
            </w:pPr>
          </w:p>
        </w:tc>
        <w:tc>
          <w:tcPr>
            <w:tcW w:w="992" w:type="dxa"/>
            <w:vMerge w:val="restart"/>
          </w:tcPr>
          <w:p w14:paraId="20A7A87A" w14:textId="5D8E9019" w:rsidR="00D32593" w:rsidRPr="00724204" w:rsidRDefault="00D32593" w:rsidP="00AC5CEF">
            <w:pPr>
              <w:jc w:val="center"/>
              <w:rPr>
                <w:rFonts w:ascii="Calibri" w:hAnsi="Calibri"/>
              </w:rPr>
            </w:pPr>
            <w:r w:rsidRPr="00724204">
              <w:rPr>
                <w:rFonts w:ascii="Calibri" w:hAnsi="Calibri"/>
              </w:rPr>
              <w:t>0.3</w:t>
            </w:r>
          </w:p>
        </w:tc>
      </w:tr>
      <w:tr w:rsidR="00D32593" w:rsidRPr="00724204" w14:paraId="716A13F6" w14:textId="77777777" w:rsidTr="00C666C1">
        <w:tc>
          <w:tcPr>
            <w:tcW w:w="1848" w:type="dxa"/>
            <w:vMerge/>
            <w:tcBorders>
              <w:bottom w:val="single" w:sz="4" w:space="0" w:color="auto"/>
            </w:tcBorders>
          </w:tcPr>
          <w:p w14:paraId="543959AC" w14:textId="77777777" w:rsidR="00D32593" w:rsidRPr="00724204" w:rsidRDefault="00D32593" w:rsidP="003933F5">
            <w:pPr>
              <w:rPr>
                <w:rFonts w:ascii="Calibri" w:hAnsi="Calibri"/>
              </w:rPr>
            </w:pPr>
          </w:p>
        </w:tc>
        <w:tc>
          <w:tcPr>
            <w:tcW w:w="1237" w:type="dxa"/>
            <w:tcBorders>
              <w:bottom w:val="single" w:sz="4" w:space="0" w:color="auto"/>
            </w:tcBorders>
          </w:tcPr>
          <w:p w14:paraId="3732080E" w14:textId="77777777" w:rsidR="00D32593" w:rsidRPr="00724204" w:rsidRDefault="00D32593" w:rsidP="004803FF">
            <w:pPr>
              <w:rPr>
                <w:rFonts w:ascii="Calibri" w:hAnsi="Calibri"/>
              </w:rPr>
            </w:pPr>
            <w:r w:rsidRPr="00724204">
              <w:rPr>
                <w:rFonts w:ascii="Calibri" w:hAnsi="Calibri"/>
              </w:rPr>
              <w:t>16</w:t>
            </w:r>
          </w:p>
        </w:tc>
        <w:tc>
          <w:tcPr>
            <w:tcW w:w="1418" w:type="dxa"/>
            <w:tcBorders>
              <w:bottom w:val="single" w:sz="4" w:space="0" w:color="auto"/>
            </w:tcBorders>
          </w:tcPr>
          <w:p w14:paraId="156BE27F" w14:textId="77777777" w:rsidR="00D32593" w:rsidRPr="00724204" w:rsidRDefault="00D32593" w:rsidP="004803FF">
            <w:pPr>
              <w:rPr>
                <w:rFonts w:ascii="Calibri" w:hAnsi="Calibri"/>
              </w:rPr>
            </w:pPr>
            <w:r w:rsidRPr="00724204">
              <w:rPr>
                <w:rFonts w:ascii="Calibri" w:hAnsi="Calibri"/>
              </w:rPr>
              <w:t>6.1</w:t>
            </w:r>
          </w:p>
        </w:tc>
        <w:tc>
          <w:tcPr>
            <w:tcW w:w="708" w:type="dxa"/>
            <w:tcBorders>
              <w:bottom w:val="single" w:sz="4" w:space="0" w:color="auto"/>
            </w:tcBorders>
          </w:tcPr>
          <w:p w14:paraId="66DCDAB5" w14:textId="1A332989" w:rsidR="00D32593" w:rsidRPr="00724204" w:rsidRDefault="00D32593" w:rsidP="00AC5CEF">
            <w:pPr>
              <w:jc w:val="center"/>
              <w:rPr>
                <w:rFonts w:ascii="Calibri" w:hAnsi="Calibri"/>
              </w:rPr>
            </w:pPr>
          </w:p>
        </w:tc>
        <w:tc>
          <w:tcPr>
            <w:tcW w:w="1276" w:type="dxa"/>
            <w:vMerge/>
            <w:tcBorders>
              <w:bottom w:val="single" w:sz="4" w:space="0" w:color="auto"/>
            </w:tcBorders>
          </w:tcPr>
          <w:p w14:paraId="41BF30EA" w14:textId="77777777" w:rsidR="00D32593" w:rsidRPr="00724204" w:rsidRDefault="00D32593" w:rsidP="003933F5">
            <w:pPr>
              <w:rPr>
                <w:rFonts w:ascii="Calibri" w:hAnsi="Calibri"/>
              </w:rPr>
            </w:pPr>
          </w:p>
        </w:tc>
        <w:tc>
          <w:tcPr>
            <w:tcW w:w="709" w:type="dxa"/>
            <w:vMerge/>
            <w:tcBorders>
              <w:bottom w:val="single" w:sz="4" w:space="0" w:color="auto"/>
            </w:tcBorders>
          </w:tcPr>
          <w:p w14:paraId="5EC44EB5" w14:textId="77777777" w:rsidR="00D32593" w:rsidRPr="00724204" w:rsidRDefault="00D32593" w:rsidP="003933F5">
            <w:pPr>
              <w:rPr>
                <w:rFonts w:ascii="Calibri" w:hAnsi="Calibri"/>
              </w:rPr>
            </w:pPr>
          </w:p>
        </w:tc>
        <w:tc>
          <w:tcPr>
            <w:tcW w:w="992" w:type="dxa"/>
            <w:vMerge/>
            <w:tcBorders>
              <w:bottom w:val="single" w:sz="4" w:space="0" w:color="auto"/>
            </w:tcBorders>
          </w:tcPr>
          <w:p w14:paraId="2C0C5D75" w14:textId="77777777" w:rsidR="00D32593" w:rsidRPr="00724204" w:rsidRDefault="00D32593" w:rsidP="003933F5">
            <w:pPr>
              <w:rPr>
                <w:rFonts w:ascii="Calibri" w:hAnsi="Calibri"/>
              </w:rPr>
            </w:pPr>
          </w:p>
        </w:tc>
      </w:tr>
    </w:tbl>
    <w:p w14:paraId="0D8CC8FE" w14:textId="77777777" w:rsidR="00E57C45" w:rsidRDefault="00E57C45" w:rsidP="00D101B1">
      <w:pPr>
        <w:rPr>
          <w:rFonts w:ascii="Calibri" w:hAnsi="Calibri"/>
          <w:b/>
          <w:sz w:val="32"/>
        </w:rPr>
      </w:pPr>
    </w:p>
    <w:p w14:paraId="6D077F3A" w14:textId="77777777" w:rsidR="00F3291E" w:rsidRDefault="007A7C7A" w:rsidP="00531BB5">
      <w:pPr>
        <w:pStyle w:val="Heading2"/>
        <w:numPr>
          <w:ilvl w:val="0"/>
          <w:numId w:val="4"/>
        </w:numPr>
      </w:pPr>
      <w:r>
        <w:t>RSF</w:t>
      </w:r>
      <w:r w:rsidR="009774B4">
        <w:t>/C</w:t>
      </w:r>
      <w:r w:rsidR="009774B4" w:rsidRPr="009774B4">
        <w:rPr>
          <w:vertAlign w:val="subscript"/>
        </w:rPr>
        <w:t>12</w:t>
      </w:r>
      <w:r w:rsidR="009774B4">
        <w:t>TAB Interaction at the SiO</w:t>
      </w:r>
      <w:r w:rsidR="009774B4" w:rsidRPr="00017D3B">
        <w:rPr>
          <w:vertAlign w:val="subscript"/>
        </w:rPr>
        <w:t>2</w:t>
      </w:r>
      <w:r w:rsidR="00F3291E">
        <w:t>/Water Interface.</w:t>
      </w:r>
    </w:p>
    <w:p w14:paraId="53A8D4CC" w14:textId="40E3517F" w:rsidR="00F61EDF" w:rsidRDefault="00DE7E32" w:rsidP="00F83050">
      <w:pPr>
        <w:jc w:val="both"/>
        <w:rPr>
          <w:rFonts w:ascii="Calibri" w:hAnsi="Calibri"/>
          <w:sz w:val="24"/>
        </w:rPr>
      </w:pPr>
      <w:r w:rsidRPr="00DE7E32">
        <w:rPr>
          <w:rFonts w:ascii="Calibri" w:hAnsi="Calibri"/>
          <w:sz w:val="24"/>
        </w:rPr>
        <w:t>Experiments were carried ou</w:t>
      </w:r>
      <w:r>
        <w:rPr>
          <w:rFonts w:ascii="Calibri" w:hAnsi="Calibri"/>
          <w:sz w:val="24"/>
        </w:rPr>
        <w:t xml:space="preserve">t as detailed </w:t>
      </w:r>
      <w:r w:rsidRPr="00F75340">
        <w:rPr>
          <w:rFonts w:ascii="Calibri" w:hAnsi="Calibri"/>
          <w:sz w:val="24"/>
          <w:szCs w:val="24"/>
        </w:rPr>
        <w:t xml:space="preserve">for </w:t>
      </w:r>
      <w:r w:rsidR="00E47349" w:rsidRPr="000053D8">
        <w:rPr>
          <w:sz w:val="24"/>
          <w:szCs w:val="24"/>
        </w:rPr>
        <w:t>C</w:t>
      </w:r>
      <w:r w:rsidR="00E47349" w:rsidRPr="000053D8">
        <w:rPr>
          <w:sz w:val="24"/>
          <w:szCs w:val="24"/>
          <w:vertAlign w:val="subscript"/>
        </w:rPr>
        <w:t>12</w:t>
      </w:r>
      <w:r w:rsidR="00E47349" w:rsidRPr="000053D8">
        <w:rPr>
          <w:sz w:val="24"/>
          <w:szCs w:val="24"/>
        </w:rPr>
        <w:t>TAB</w:t>
      </w:r>
      <w:r>
        <w:rPr>
          <w:rFonts w:ascii="Calibri" w:hAnsi="Calibri"/>
          <w:sz w:val="24"/>
        </w:rPr>
        <w:t>. Similarly to SDS, there was an initial increase in surface absorbed amount at low surfactant concentrations</w:t>
      </w:r>
      <w:r w:rsidR="00A91612">
        <w:rPr>
          <w:rFonts w:ascii="Calibri" w:hAnsi="Calibri"/>
          <w:sz w:val="24"/>
        </w:rPr>
        <w:t>, in this case</w:t>
      </w:r>
      <w:r w:rsidR="00591C26">
        <w:rPr>
          <w:rFonts w:ascii="Calibri" w:hAnsi="Calibri"/>
          <w:sz w:val="24"/>
        </w:rPr>
        <w:t xml:space="preserve"> up to 2 mM,</w:t>
      </w:r>
      <w:r>
        <w:rPr>
          <w:rFonts w:ascii="Calibri" w:hAnsi="Calibri"/>
          <w:sz w:val="24"/>
        </w:rPr>
        <w:t xml:space="preserve"> following which increasing concentrations gradually reduced the absorbed amount as shown in </w:t>
      </w:r>
      <w:r w:rsidR="0079009F">
        <w:rPr>
          <w:rFonts w:ascii="Calibri" w:hAnsi="Calibri"/>
          <w:sz w:val="24"/>
        </w:rPr>
        <w:t>F</w:t>
      </w:r>
      <w:r w:rsidR="00591C26">
        <w:rPr>
          <w:rFonts w:ascii="Calibri" w:hAnsi="Calibri"/>
          <w:sz w:val="24"/>
        </w:rPr>
        <w:t>igure 7A. Unlike SDS</w:t>
      </w:r>
      <w:r w:rsidR="009F0741">
        <w:rPr>
          <w:rFonts w:ascii="Calibri" w:hAnsi="Calibri"/>
          <w:sz w:val="24"/>
        </w:rPr>
        <w:t xml:space="preserve"> however</w:t>
      </w:r>
      <w:r>
        <w:rPr>
          <w:rFonts w:ascii="Calibri" w:hAnsi="Calibri"/>
          <w:sz w:val="24"/>
        </w:rPr>
        <w:t>,</w:t>
      </w:r>
      <w:r w:rsidR="00591C26">
        <w:rPr>
          <w:rFonts w:ascii="Calibri" w:hAnsi="Calibri"/>
          <w:sz w:val="24"/>
        </w:rPr>
        <w:t xml:space="preserve"> </w:t>
      </w:r>
      <w:r>
        <w:rPr>
          <w:rFonts w:ascii="Calibri" w:hAnsi="Calibri"/>
          <w:sz w:val="24"/>
        </w:rPr>
        <w:t>C</w:t>
      </w:r>
      <w:r w:rsidRPr="00DE7E32">
        <w:rPr>
          <w:rFonts w:ascii="Calibri" w:hAnsi="Calibri"/>
          <w:sz w:val="24"/>
          <w:vertAlign w:val="subscript"/>
        </w:rPr>
        <w:t>12</w:t>
      </w:r>
      <w:r w:rsidR="00A63641">
        <w:rPr>
          <w:rFonts w:ascii="Calibri" w:hAnsi="Calibri"/>
          <w:sz w:val="24"/>
        </w:rPr>
        <w:t>TAB is known to</w:t>
      </w:r>
      <w:r>
        <w:rPr>
          <w:rFonts w:ascii="Calibri" w:hAnsi="Calibri"/>
          <w:sz w:val="24"/>
        </w:rPr>
        <w:t xml:space="preserve"> absorb directly to the </w:t>
      </w:r>
      <w:r w:rsidR="00E86EEA">
        <w:rPr>
          <w:rFonts w:ascii="Calibri" w:hAnsi="Calibri"/>
          <w:sz w:val="24"/>
        </w:rPr>
        <w:t>silica/water</w:t>
      </w:r>
      <w:r w:rsidR="009F0741">
        <w:rPr>
          <w:rFonts w:ascii="Calibri" w:hAnsi="Calibri"/>
          <w:sz w:val="24"/>
        </w:rPr>
        <w:t xml:space="preserve"> interface due to </w:t>
      </w:r>
      <w:r w:rsidR="00001F3B">
        <w:rPr>
          <w:rFonts w:ascii="Calibri" w:hAnsi="Calibri"/>
          <w:sz w:val="24"/>
        </w:rPr>
        <w:t>charge attraction</w:t>
      </w:r>
      <w:r w:rsidR="00591C26">
        <w:rPr>
          <w:rFonts w:ascii="Calibri" w:hAnsi="Calibri"/>
          <w:sz w:val="24"/>
        </w:rPr>
        <w:t xml:space="preserve"> and is therefore </w:t>
      </w:r>
      <w:r w:rsidR="00A63641">
        <w:rPr>
          <w:rFonts w:ascii="Calibri" w:hAnsi="Calibri"/>
          <w:sz w:val="24"/>
        </w:rPr>
        <w:t>likely to be found in</w:t>
      </w:r>
      <w:r w:rsidR="00591C26">
        <w:rPr>
          <w:rFonts w:ascii="Calibri" w:hAnsi="Calibri"/>
          <w:sz w:val="24"/>
        </w:rPr>
        <w:t xml:space="preserve"> higher amounts at the interface</w:t>
      </w:r>
      <w:r w:rsidR="009F0741">
        <w:rPr>
          <w:rFonts w:ascii="Calibri" w:hAnsi="Calibri"/>
          <w:sz w:val="24"/>
        </w:rPr>
        <w:t xml:space="preserve">. </w:t>
      </w:r>
      <w:r w:rsidR="00EE4A24">
        <w:rPr>
          <w:rFonts w:ascii="Calibri" w:hAnsi="Calibri"/>
          <w:sz w:val="24"/>
        </w:rPr>
        <w:t>The SLD of C</w:t>
      </w:r>
      <w:r w:rsidR="00EE4A24" w:rsidRPr="00A91612">
        <w:rPr>
          <w:rFonts w:ascii="Calibri" w:hAnsi="Calibri"/>
          <w:sz w:val="24"/>
          <w:vertAlign w:val="subscript"/>
        </w:rPr>
        <w:t>12</w:t>
      </w:r>
      <w:r w:rsidR="00EE4A24">
        <w:rPr>
          <w:rFonts w:ascii="Calibri" w:hAnsi="Calibri"/>
          <w:sz w:val="24"/>
        </w:rPr>
        <w:t xml:space="preserve">TAB used was calculated to be -0.37 </w:t>
      </w:r>
      <w:r w:rsidR="00EE4A24" w:rsidRPr="005B7ED0">
        <w:rPr>
          <w:sz w:val="24"/>
        </w:rPr>
        <w:t>×</w:t>
      </w:r>
      <w:r w:rsidR="00EE4A24">
        <w:rPr>
          <w:sz w:val="24"/>
        </w:rPr>
        <w:t xml:space="preserve"> </w:t>
      </w:r>
      <w:r w:rsidR="00EE4A24" w:rsidRPr="005B7ED0">
        <w:rPr>
          <w:sz w:val="24"/>
        </w:rPr>
        <w:t>10</w:t>
      </w:r>
      <w:r w:rsidR="00EE4A24" w:rsidRPr="005B7ED0">
        <w:rPr>
          <w:sz w:val="24"/>
          <w:vertAlign w:val="superscript"/>
        </w:rPr>
        <w:t>-6</w:t>
      </w:r>
      <w:r w:rsidR="00EE4A24" w:rsidRPr="005B7ED0">
        <w:rPr>
          <w:sz w:val="24"/>
        </w:rPr>
        <w:t xml:space="preserve"> Å</w:t>
      </w:r>
      <w:r w:rsidR="00EE4A24" w:rsidRPr="005B7ED0">
        <w:rPr>
          <w:sz w:val="24"/>
          <w:vertAlign w:val="superscript"/>
        </w:rPr>
        <w:t>-2</w:t>
      </w:r>
      <w:r w:rsidR="00EE4A24">
        <w:rPr>
          <w:sz w:val="24"/>
        </w:rPr>
        <w:t xml:space="preserve">, whilst its deuterated version had an SLD of 5.13 </w:t>
      </w:r>
      <w:r w:rsidR="00EE4A24" w:rsidRPr="005B7ED0">
        <w:rPr>
          <w:sz w:val="24"/>
        </w:rPr>
        <w:t>×</w:t>
      </w:r>
      <w:r w:rsidR="00EE4A24">
        <w:rPr>
          <w:sz w:val="24"/>
        </w:rPr>
        <w:t xml:space="preserve"> </w:t>
      </w:r>
      <w:r w:rsidR="00EE4A24" w:rsidRPr="005B7ED0">
        <w:rPr>
          <w:sz w:val="24"/>
        </w:rPr>
        <w:t>10</w:t>
      </w:r>
      <w:r w:rsidR="00EE4A24" w:rsidRPr="005B7ED0">
        <w:rPr>
          <w:sz w:val="24"/>
          <w:vertAlign w:val="superscript"/>
        </w:rPr>
        <w:t>-6</w:t>
      </w:r>
      <w:r w:rsidR="00EE4A24" w:rsidRPr="005B7ED0">
        <w:rPr>
          <w:sz w:val="24"/>
        </w:rPr>
        <w:t xml:space="preserve"> Å</w:t>
      </w:r>
      <w:r w:rsidR="00EE4A24" w:rsidRPr="005B7ED0">
        <w:rPr>
          <w:sz w:val="24"/>
          <w:vertAlign w:val="superscript"/>
        </w:rPr>
        <w:t>-2</w:t>
      </w:r>
      <w:r w:rsidR="00EE4A24">
        <w:rPr>
          <w:sz w:val="24"/>
        </w:rPr>
        <w:t>.</w:t>
      </w:r>
      <w:r w:rsidR="00EE4A24">
        <w:rPr>
          <w:rFonts w:ascii="Calibri" w:hAnsi="Calibri"/>
          <w:sz w:val="24"/>
        </w:rPr>
        <w:t xml:space="preserve"> </w:t>
      </w:r>
      <w:r w:rsidR="00C57A54">
        <w:rPr>
          <w:rFonts w:ascii="Calibri" w:hAnsi="Calibri"/>
          <w:sz w:val="24"/>
        </w:rPr>
        <w:t>Fitted n</w:t>
      </w:r>
      <w:r w:rsidR="009F0741">
        <w:rPr>
          <w:rFonts w:ascii="Calibri" w:hAnsi="Calibri"/>
          <w:sz w:val="24"/>
        </w:rPr>
        <w:t xml:space="preserve">eutron </w:t>
      </w:r>
      <w:r w:rsidR="00C57A54">
        <w:rPr>
          <w:rFonts w:ascii="Calibri" w:hAnsi="Calibri"/>
          <w:sz w:val="24"/>
        </w:rPr>
        <w:t xml:space="preserve">reflectivity data </w:t>
      </w:r>
      <w:r w:rsidR="00001F3B">
        <w:rPr>
          <w:rFonts w:ascii="Calibri" w:hAnsi="Calibri"/>
          <w:sz w:val="24"/>
        </w:rPr>
        <w:t xml:space="preserve">shown in table 5 </w:t>
      </w:r>
      <w:r w:rsidR="00C57A54">
        <w:rPr>
          <w:rFonts w:ascii="Calibri" w:hAnsi="Calibri"/>
          <w:sz w:val="24"/>
        </w:rPr>
        <w:t>confirm</w:t>
      </w:r>
      <w:r w:rsidR="00162D71">
        <w:rPr>
          <w:rFonts w:ascii="Calibri" w:hAnsi="Calibri"/>
          <w:sz w:val="24"/>
        </w:rPr>
        <w:t>ed</w:t>
      </w:r>
      <w:r w:rsidR="00001F3B">
        <w:rPr>
          <w:rFonts w:ascii="Calibri" w:hAnsi="Calibri"/>
          <w:sz w:val="24"/>
        </w:rPr>
        <w:t xml:space="preserve"> the presence of C</w:t>
      </w:r>
      <w:r w:rsidR="00001F3B" w:rsidRPr="00001F3B">
        <w:rPr>
          <w:rFonts w:ascii="Calibri" w:hAnsi="Calibri"/>
          <w:sz w:val="24"/>
          <w:vertAlign w:val="subscript"/>
        </w:rPr>
        <w:t>12</w:t>
      </w:r>
      <w:r w:rsidR="00001F3B">
        <w:rPr>
          <w:rFonts w:ascii="Calibri" w:hAnsi="Calibri"/>
          <w:sz w:val="24"/>
        </w:rPr>
        <w:t xml:space="preserve">TAB in the </w:t>
      </w:r>
      <w:r w:rsidR="00641C1A">
        <w:rPr>
          <w:rFonts w:ascii="Calibri" w:hAnsi="Calibri"/>
          <w:sz w:val="24"/>
        </w:rPr>
        <w:t xml:space="preserve">adsorbed </w:t>
      </w:r>
      <w:r w:rsidR="007A7C7A">
        <w:rPr>
          <w:rFonts w:ascii="Calibri" w:hAnsi="Calibri"/>
          <w:sz w:val="24"/>
        </w:rPr>
        <w:t>RSF</w:t>
      </w:r>
      <w:r w:rsidR="00001F3B">
        <w:rPr>
          <w:rFonts w:ascii="Calibri" w:hAnsi="Calibri"/>
          <w:sz w:val="24"/>
        </w:rPr>
        <w:t xml:space="preserve"> layer</w:t>
      </w:r>
      <w:r w:rsidR="00C57A54">
        <w:rPr>
          <w:rFonts w:ascii="Calibri" w:hAnsi="Calibri"/>
          <w:sz w:val="24"/>
        </w:rPr>
        <w:t xml:space="preserve"> even at a concentration of 0.2 mM</w:t>
      </w:r>
      <w:r w:rsidR="00A63641">
        <w:rPr>
          <w:rFonts w:ascii="Calibri" w:hAnsi="Calibri"/>
          <w:sz w:val="24"/>
        </w:rPr>
        <w:t>,</w:t>
      </w:r>
      <w:r w:rsidR="00001F3B">
        <w:rPr>
          <w:rFonts w:ascii="Calibri" w:hAnsi="Calibri"/>
          <w:sz w:val="24"/>
        </w:rPr>
        <w:t xml:space="preserve"> </w:t>
      </w:r>
      <w:r w:rsidR="00A63641">
        <w:rPr>
          <w:rFonts w:ascii="Calibri" w:hAnsi="Calibri"/>
          <w:sz w:val="24"/>
        </w:rPr>
        <w:t>lowering the SLD of both the layers, especially the inner most layer</w:t>
      </w:r>
      <w:r w:rsidR="00001F3B">
        <w:rPr>
          <w:rFonts w:ascii="Calibri" w:hAnsi="Calibri"/>
          <w:sz w:val="24"/>
        </w:rPr>
        <w:t>.</w:t>
      </w:r>
      <w:r w:rsidR="00EE4A24">
        <w:rPr>
          <w:rFonts w:ascii="Calibri" w:hAnsi="Calibri"/>
          <w:sz w:val="24"/>
        </w:rPr>
        <w:t xml:space="preserve"> The surfactants occupied 9.5% of the inner layer </w:t>
      </w:r>
      <w:r w:rsidR="007F3406">
        <w:rPr>
          <w:rFonts w:ascii="Calibri" w:hAnsi="Calibri"/>
          <w:sz w:val="24"/>
        </w:rPr>
        <w:t xml:space="preserve">(thickness 30 </w:t>
      </w:r>
      <w:r w:rsidR="007F3406" w:rsidRPr="005B7ED0">
        <w:rPr>
          <w:sz w:val="24"/>
        </w:rPr>
        <w:t>Å</w:t>
      </w:r>
      <w:r w:rsidR="007F3406">
        <w:rPr>
          <w:rFonts w:ascii="Calibri" w:hAnsi="Calibri"/>
          <w:sz w:val="24"/>
        </w:rPr>
        <w:t xml:space="preserve">) </w:t>
      </w:r>
      <w:r w:rsidR="00EE4A24">
        <w:rPr>
          <w:rFonts w:ascii="Calibri" w:hAnsi="Calibri"/>
          <w:sz w:val="24"/>
        </w:rPr>
        <w:t>and only 4% of the outer layer</w:t>
      </w:r>
      <w:r w:rsidR="007F3406">
        <w:rPr>
          <w:rFonts w:ascii="Calibri" w:hAnsi="Calibri"/>
          <w:sz w:val="24"/>
        </w:rPr>
        <w:t xml:space="preserve"> (thickness 40 </w:t>
      </w:r>
      <w:r w:rsidR="007F3406" w:rsidRPr="005B7ED0">
        <w:rPr>
          <w:sz w:val="24"/>
        </w:rPr>
        <w:t>Å</w:t>
      </w:r>
      <w:r w:rsidR="007F3406">
        <w:rPr>
          <w:rFonts w:ascii="Calibri" w:hAnsi="Calibri"/>
          <w:sz w:val="24"/>
        </w:rPr>
        <w:t>)</w:t>
      </w:r>
      <w:r w:rsidR="00EE4A24">
        <w:rPr>
          <w:rFonts w:ascii="Calibri" w:hAnsi="Calibri"/>
          <w:sz w:val="24"/>
        </w:rPr>
        <w:t>.</w:t>
      </w:r>
      <w:r w:rsidR="00A91612">
        <w:rPr>
          <w:rFonts w:ascii="Calibri" w:hAnsi="Calibri"/>
          <w:sz w:val="24"/>
        </w:rPr>
        <w:t xml:space="preserve"> </w:t>
      </w:r>
      <w:r w:rsidR="00EE4A24">
        <w:rPr>
          <w:rFonts w:ascii="Calibri" w:hAnsi="Calibri"/>
          <w:sz w:val="24"/>
        </w:rPr>
        <w:t>The surfactant is likely adsorbed with its cationic head onto the SiO</w:t>
      </w:r>
      <w:r w:rsidR="00EE4A24" w:rsidRPr="0006655B">
        <w:rPr>
          <w:rFonts w:ascii="Calibri" w:hAnsi="Calibri"/>
          <w:sz w:val="24"/>
          <w:vertAlign w:val="subscript"/>
        </w:rPr>
        <w:t>2</w:t>
      </w:r>
      <w:r w:rsidR="00EE4A24">
        <w:rPr>
          <w:rFonts w:ascii="Calibri" w:hAnsi="Calibri"/>
          <w:sz w:val="24"/>
        </w:rPr>
        <w:t xml:space="preserve"> due electrostatic interactions as depicted in Figure 7C</w:t>
      </w:r>
      <w:r w:rsidR="007C7D4C">
        <w:rPr>
          <w:rFonts w:ascii="Calibri" w:hAnsi="Calibri"/>
          <w:sz w:val="24"/>
        </w:rPr>
        <w:t>.</w:t>
      </w:r>
      <w:hyperlink w:anchor="_ENREF_49" w:tooltip="Penfold, 2007 #291" w:history="1">
        <w:r w:rsidR="004E740A">
          <w:rPr>
            <w:rFonts w:ascii="Calibri" w:hAnsi="Calibri"/>
            <w:sz w:val="24"/>
          </w:rPr>
          <w:fldChar w:fldCharType="begin">
            <w:fldData xml:space="preserve">PEVuZE5vdGU+PENpdGU+PEF1dGhvcj5QZW5mb2xkPC9BdXRob3I+PFllYXI+MjAwNzwvWWVhcj48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</w:fldData>
          </w:fldChar>
        </w:r>
        <w:r w:rsidR="004E740A">
          <w:rPr>
            <w:rFonts w:ascii="Calibri" w:hAnsi="Calibri"/>
            <w:sz w:val="24"/>
          </w:rPr>
          <w:instrText xml:space="preserve"> ADDIN EN.CITE </w:instrText>
        </w:r>
        <w:r w:rsidR="004E740A">
          <w:rPr>
            <w:rFonts w:ascii="Calibri" w:hAnsi="Calibri"/>
            <w:sz w:val="24"/>
          </w:rPr>
          <w:fldChar w:fldCharType="begin">
            <w:fldData xml:space="preserve">PEVuZE5vdGU+PENpdGU+PEF1dGhvcj5QZW5mb2xkPC9BdXRob3I+PFllYXI+MjAwNzwvWWVhcj48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</w:fldData>
          </w:fldChar>
        </w:r>
        <w:r w:rsidR="004E740A">
          <w:rPr>
            <w:rFonts w:ascii="Calibri" w:hAnsi="Calibri"/>
            <w:sz w:val="24"/>
          </w:rPr>
          <w:instrText xml:space="preserve"> ADDIN EN.CITE.DATA </w:instrText>
        </w:r>
        <w:r w:rsidR="004E740A">
          <w:rPr>
            <w:rFonts w:ascii="Calibri" w:hAnsi="Calibri"/>
            <w:sz w:val="24"/>
          </w:rPr>
        </w:r>
        <w:r w:rsidR="004E740A">
          <w:rPr>
            <w:rFonts w:ascii="Calibri" w:hAnsi="Calibri"/>
            <w:sz w:val="24"/>
          </w:rPr>
          <w:fldChar w:fldCharType="end"/>
        </w:r>
        <w:r w:rsidR="004E740A">
          <w:rPr>
            <w:rFonts w:ascii="Calibri" w:hAnsi="Calibri"/>
            <w:sz w:val="24"/>
          </w:rPr>
          <w:fldChar w:fldCharType="separate"/>
        </w:r>
        <w:r w:rsidR="004E740A" w:rsidRPr="004E740A">
          <w:rPr>
            <w:rFonts w:ascii="Calibri" w:hAnsi="Calibri"/>
            <w:noProof/>
            <w:sz w:val="24"/>
            <w:vertAlign w:val="superscript"/>
          </w:rPr>
          <w:t>49-50</w:t>
        </w:r>
        <w:r w:rsidR="004E740A">
          <w:rPr>
            <w:rFonts w:ascii="Calibri" w:hAnsi="Calibri"/>
            <w:sz w:val="24"/>
          </w:rPr>
          <w:fldChar w:fldCharType="end"/>
        </w:r>
      </w:hyperlink>
      <w:r w:rsidR="007C7D4C">
        <w:rPr>
          <w:rFonts w:ascii="Calibri" w:hAnsi="Calibri"/>
          <w:sz w:val="24"/>
        </w:rPr>
        <w:t xml:space="preserve"> </w:t>
      </w:r>
      <w:r w:rsidR="00EE4A24">
        <w:rPr>
          <w:rFonts w:ascii="Calibri" w:hAnsi="Calibri"/>
          <w:sz w:val="24"/>
        </w:rPr>
        <w:t xml:space="preserve"> However, it was not possible to elucidate from the limited reflectivity contrasts the exact orientation (position of hydrophilic head and hydrophobic tail) within the adsorbed layer of C</w:t>
      </w:r>
      <w:r w:rsidR="00EE4A24" w:rsidRPr="009F0741">
        <w:rPr>
          <w:rFonts w:ascii="Calibri" w:hAnsi="Calibri"/>
          <w:sz w:val="24"/>
          <w:vertAlign w:val="subscript"/>
        </w:rPr>
        <w:t>12</w:t>
      </w:r>
      <w:r w:rsidR="00EE4A24">
        <w:rPr>
          <w:rFonts w:ascii="Calibri" w:hAnsi="Calibri"/>
          <w:sz w:val="24"/>
        </w:rPr>
        <w:t xml:space="preserve">TAB molecules at the interface. </w:t>
      </w:r>
      <w:r w:rsidR="00C74DE4">
        <w:rPr>
          <w:rFonts w:ascii="Calibri" w:hAnsi="Calibri"/>
          <w:sz w:val="24"/>
        </w:rPr>
        <w:t xml:space="preserve">The adsorption of surfactant also appears to render the adsorbed RSF layer more compact with an inner layer volume fraction of 52%. </w:t>
      </w:r>
      <w:r w:rsidR="00001F3B">
        <w:rPr>
          <w:rFonts w:ascii="Calibri" w:hAnsi="Calibri"/>
          <w:sz w:val="24"/>
        </w:rPr>
        <w:t>At 20 mM</w:t>
      </w:r>
      <w:r w:rsidR="00C57A54">
        <w:rPr>
          <w:rFonts w:ascii="Calibri" w:hAnsi="Calibri"/>
          <w:sz w:val="24"/>
        </w:rPr>
        <w:t>,</w:t>
      </w:r>
      <w:r w:rsidR="00001F3B">
        <w:rPr>
          <w:rFonts w:ascii="Calibri" w:hAnsi="Calibri"/>
          <w:sz w:val="24"/>
        </w:rPr>
        <w:t xml:space="preserve"> C</w:t>
      </w:r>
      <w:r w:rsidR="00001F3B" w:rsidRPr="00001F3B">
        <w:rPr>
          <w:rFonts w:ascii="Calibri" w:hAnsi="Calibri"/>
          <w:sz w:val="24"/>
          <w:vertAlign w:val="subscript"/>
        </w:rPr>
        <w:t>12</w:t>
      </w:r>
      <w:r w:rsidR="004F73E3">
        <w:rPr>
          <w:rFonts w:ascii="Calibri" w:hAnsi="Calibri"/>
          <w:sz w:val="24"/>
        </w:rPr>
        <w:t xml:space="preserve">TAB </w:t>
      </w:r>
      <w:r w:rsidR="00F83050">
        <w:rPr>
          <w:rFonts w:ascii="Calibri" w:hAnsi="Calibri"/>
          <w:sz w:val="24"/>
        </w:rPr>
        <w:t>is</w:t>
      </w:r>
      <w:r w:rsidR="00C57A54">
        <w:rPr>
          <w:rFonts w:ascii="Calibri" w:hAnsi="Calibri"/>
          <w:sz w:val="24"/>
        </w:rPr>
        <w:t xml:space="preserve"> above its </w:t>
      </w:r>
      <w:r w:rsidR="00D216F5">
        <w:rPr>
          <w:rFonts w:ascii="Calibri" w:hAnsi="Calibri"/>
          <w:sz w:val="24"/>
        </w:rPr>
        <w:t>CMC</w:t>
      </w:r>
      <w:r w:rsidR="00C57A54">
        <w:rPr>
          <w:rFonts w:ascii="Calibri" w:hAnsi="Calibri"/>
          <w:sz w:val="24"/>
        </w:rPr>
        <w:t xml:space="preserve"> </w:t>
      </w:r>
      <w:r w:rsidR="00162D71">
        <w:rPr>
          <w:rFonts w:ascii="Calibri" w:hAnsi="Calibri"/>
          <w:sz w:val="24"/>
        </w:rPr>
        <w:t xml:space="preserve">(12 mM) </w:t>
      </w:r>
      <w:r w:rsidR="00C57A54">
        <w:rPr>
          <w:rFonts w:ascii="Calibri" w:hAnsi="Calibri"/>
          <w:sz w:val="24"/>
        </w:rPr>
        <w:t xml:space="preserve">and was found </w:t>
      </w:r>
      <w:r w:rsidR="004F73E3">
        <w:rPr>
          <w:rFonts w:ascii="Calibri" w:hAnsi="Calibri"/>
          <w:sz w:val="24"/>
        </w:rPr>
        <w:t xml:space="preserve">coexisting </w:t>
      </w:r>
      <w:r w:rsidR="007D0516">
        <w:rPr>
          <w:rFonts w:ascii="Calibri" w:hAnsi="Calibri"/>
          <w:sz w:val="24"/>
        </w:rPr>
        <w:t xml:space="preserve">with </w:t>
      </w:r>
      <w:r w:rsidR="007A7C7A">
        <w:rPr>
          <w:rFonts w:ascii="Calibri" w:hAnsi="Calibri"/>
          <w:sz w:val="24"/>
        </w:rPr>
        <w:t>RSF</w:t>
      </w:r>
      <w:r w:rsidR="007D0516">
        <w:rPr>
          <w:rFonts w:ascii="Calibri" w:hAnsi="Calibri"/>
          <w:sz w:val="24"/>
        </w:rPr>
        <w:t xml:space="preserve"> </w:t>
      </w:r>
      <w:r w:rsidR="004F73E3">
        <w:rPr>
          <w:rFonts w:ascii="Calibri" w:hAnsi="Calibri"/>
          <w:sz w:val="24"/>
        </w:rPr>
        <w:t>at the interface.</w:t>
      </w:r>
      <w:r w:rsidR="007D0516">
        <w:rPr>
          <w:rFonts w:ascii="Calibri" w:hAnsi="Calibri"/>
          <w:sz w:val="24"/>
        </w:rPr>
        <w:t xml:space="preserve"> The adsorbed amount of </w:t>
      </w:r>
      <w:r w:rsidR="007A7C7A">
        <w:rPr>
          <w:rFonts w:ascii="Calibri" w:hAnsi="Calibri"/>
          <w:sz w:val="24"/>
        </w:rPr>
        <w:t>RSF</w:t>
      </w:r>
      <w:r w:rsidR="007D0516">
        <w:rPr>
          <w:rFonts w:ascii="Calibri" w:hAnsi="Calibri"/>
          <w:sz w:val="24"/>
        </w:rPr>
        <w:t xml:space="preserve"> </w:t>
      </w:r>
      <w:r w:rsidR="00A91612">
        <w:rPr>
          <w:rFonts w:ascii="Calibri" w:hAnsi="Calibri"/>
          <w:sz w:val="24"/>
        </w:rPr>
        <w:t>reduced to</w:t>
      </w:r>
      <w:r w:rsidR="007D0516">
        <w:rPr>
          <w:rFonts w:ascii="Calibri" w:hAnsi="Calibri"/>
          <w:sz w:val="24"/>
        </w:rPr>
        <w:t xml:space="preserve"> 1.2 mg/m</w:t>
      </w:r>
      <w:r w:rsidR="007D0516" w:rsidRPr="0032657D">
        <w:rPr>
          <w:rFonts w:ascii="Calibri" w:hAnsi="Calibri"/>
          <w:sz w:val="24"/>
          <w:vertAlign w:val="superscript"/>
        </w:rPr>
        <w:t>2</w:t>
      </w:r>
      <w:r w:rsidR="007D0516">
        <w:rPr>
          <w:rFonts w:ascii="Calibri" w:hAnsi="Calibri"/>
          <w:sz w:val="24"/>
        </w:rPr>
        <w:t xml:space="preserve"> from 3.1 mg/m</w:t>
      </w:r>
      <w:r w:rsidR="007D0516" w:rsidRPr="0032657D">
        <w:rPr>
          <w:rFonts w:ascii="Calibri" w:hAnsi="Calibri"/>
          <w:sz w:val="24"/>
          <w:vertAlign w:val="superscript"/>
        </w:rPr>
        <w:t>2</w:t>
      </w:r>
      <w:r w:rsidR="007D0516">
        <w:rPr>
          <w:rFonts w:ascii="Calibri" w:hAnsi="Calibri"/>
          <w:sz w:val="24"/>
        </w:rPr>
        <w:t xml:space="preserve">, and the overall thickness also dropped to around 33 </w:t>
      </w:r>
      <w:bookmarkStart w:id="0" w:name="OLE_LINK4"/>
      <w:bookmarkStart w:id="1" w:name="OLE_LINK5"/>
      <w:bookmarkStart w:id="2" w:name="OLE_LINK6"/>
      <w:r w:rsidR="007D0516" w:rsidRPr="005B7ED0">
        <w:rPr>
          <w:sz w:val="24"/>
        </w:rPr>
        <w:t>Å</w:t>
      </w:r>
      <w:bookmarkEnd w:id="0"/>
      <w:bookmarkEnd w:id="1"/>
      <w:bookmarkEnd w:id="2"/>
      <w:r w:rsidR="007D0516">
        <w:rPr>
          <w:sz w:val="24"/>
        </w:rPr>
        <w:t>.</w:t>
      </w:r>
      <w:r w:rsidR="004563A2">
        <w:rPr>
          <w:sz w:val="24"/>
        </w:rPr>
        <w:t xml:space="preserve"> </w:t>
      </w:r>
      <w:r w:rsidR="006805A2">
        <w:rPr>
          <w:sz w:val="24"/>
        </w:rPr>
        <w:t>This is consistent with reports of C</w:t>
      </w:r>
      <w:r w:rsidR="006805A2" w:rsidRPr="006805A2">
        <w:rPr>
          <w:sz w:val="24"/>
          <w:vertAlign w:val="subscript"/>
        </w:rPr>
        <w:t>12</w:t>
      </w:r>
      <w:r w:rsidR="006805A2">
        <w:rPr>
          <w:sz w:val="24"/>
        </w:rPr>
        <w:t xml:space="preserve">TAB forming a uniform layer around </w:t>
      </w:r>
      <w:r w:rsidR="006805A2" w:rsidRPr="006805A2">
        <w:rPr>
          <w:sz w:val="24"/>
        </w:rPr>
        <w:t>22 Å</w:t>
      </w:r>
      <w:r w:rsidR="006805A2">
        <w:rPr>
          <w:sz w:val="24"/>
        </w:rPr>
        <w:t xml:space="preserve"> thick </w:t>
      </w:r>
      <w:r w:rsidR="007C7D4C">
        <w:rPr>
          <w:sz w:val="24"/>
        </w:rPr>
        <w:t>when allowed to adsorb at a hydrophilic</w:t>
      </w:r>
      <w:r w:rsidR="006805A2">
        <w:rPr>
          <w:sz w:val="24"/>
        </w:rPr>
        <w:t xml:space="preserve"> SiO</w:t>
      </w:r>
      <w:r w:rsidR="006805A2" w:rsidRPr="00D82B6F">
        <w:rPr>
          <w:sz w:val="24"/>
          <w:vertAlign w:val="subscript"/>
        </w:rPr>
        <w:t>2</w:t>
      </w:r>
      <w:r w:rsidR="00D82B6F">
        <w:rPr>
          <w:sz w:val="24"/>
        </w:rPr>
        <w:t>/water</w:t>
      </w:r>
      <w:r w:rsidR="006805A2">
        <w:rPr>
          <w:sz w:val="24"/>
        </w:rPr>
        <w:t xml:space="preserve"> interface</w:t>
      </w:r>
      <w:r w:rsidR="007C7D4C">
        <w:rPr>
          <w:sz w:val="24"/>
        </w:rPr>
        <w:t>,</w:t>
      </w:r>
      <w:hyperlink w:anchor="_ENREF_39" w:tooltip="Green, 2001 #184" w:history="1">
        <w:r w:rsidR="004E740A">
          <w:rPr>
            <w:sz w:val="24"/>
          </w:rPr>
          <w:fldChar w:fldCharType="begin">
            <w:fldData xml:space="preserve">PEVuZE5vdGU+PENpdGU+PEF1dGhvcj5HcmVlbjwvQXV0aG9yPjxZZWFyPjIwMDE8L1llYXI+PFJl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</w:fldData>
          </w:fldChar>
        </w:r>
        <w:r w:rsidR="004E740A">
          <w:rPr>
            <w:sz w:val="24"/>
          </w:rPr>
          <w:instrText xml:space="preserve"> ADDIN EN.CITE </w:instrText>
        </w:r>
        <w:r w:rsidR="004E740A">
          <w:rPr>
            <w:sz w:val="24"/>
          </w:rPr>
          <w:fldChar w:fldCharType="begin">
            <w:fldData xml:space="preserve">PEVuZE5vdGU+PENpdGU+PEF1dGhvcj5HcmVlbjwvQXV0aG9yPjxZZWFyPjIwMDE8L1llYXI+PFJl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</w:fldData>
          </w:fldChar>
        </w:r>
        <w:r w:rsidR="004E740A">
          <w:rPr>
            <w:sz w:val="24"/>
          </w:rPr>
          <w:instrText xml:space="preserve"> ADDIN EN.CITE.DATA </w:instrText>
        </w:r>
        <w:r w:rsidR="004E740A">
          <w:rPr>
            <w:sz w:val="24"/>
          </w:rPr>
        </w:r>
        <w:r w:rsidR="004E740A">
          <w:rPr>
            <w:sz w:val="24"/>
          </w:rPr>
          <w:fldChar w:fldCharType="end"/>
        </w:r>
        <w:r w:rsidR="004E740A">
          <w:rPr>
            <w:sz w:val="24"/>
          </w:rPr>
        </w:r>
        <w:r w:rsidR="004E740A">
          <w:rPr>
            <w:sz w:val="24"/>
          </w:rPr>
          <w:fldChar w:fldCharType="separate"/>
        </w:r>
        <w:r w:rsidR="004E740A" w:rsidRPr="007C7D4C">
          <w:rPr>
            <w:noProof/>
            <w:sz w:val="24"/>
            <w:vertAlign w:val="superscript"/>
          </w:rPr>
          <w:t>39</w:t>
        </w:r>
        <w:r w:rsidR="004E740A">
          <w:rPr>
            <w:sz w:val="24"/>
          </w:rPr>
          <w:fldChar w:fldCharType="end"/>
        </w:r>
      </w:hyperlink>
      <w:r w:rsidR="007C7D4C">
        <w:rPr>
          <w:sz w:val="24"/>
        </w:rPr>
        <w:t xml:space="preserve"> and the layer is consistent with our measurements indicating a thicker layer of 33 </w:t>
      </w:r>
      <w:r w:rsidR="007C7D4C" w:rsidRPr="005B7ED0">
        <w:rPr>
          <w:sz w:val="24"/>
        </w:rPr>
        <w:t>Å</w:t>
      </w:r>
      <w:r w:rsidR="007C7D4C">
        <w:rPr>
          <w:sz w:val="24"/>
        </w:rPr>
        <w:t xml:space="preserve"> accounting for the presence of RSF at the interface</w:t>
      </w:r>
      <w:r w:rsidR="006805A2">
        <w:rPr>
          <w:sz w:val="24"/>
        </w:rPr>
        <w:t xml:space="preserve">. </w:t>
      </w:r>
      <w:r w:rsidR="004563A2">
        <w:rPr>
          <w:sz w:val="24"/>
        </w:rPr>
        <w:t>C</w:t>
      </w:r>
      <w:r w:rsidR="004563A2" w:rsidRPr="004563A2">
        <w:rPr>
          <w:sz w:val="24"/>
          <w:vertAlign w:val="subscript"/>
        </w:rPr>
        <w:t>12</w:t>
      </w:r>
      <w:r w:rsidR="004563A2">
        <w:rPr>
          <w:sz w:val="24"/>
        </w:rPr>
        <w:t>TAB occupies 33.5% of the adsorbed layer,</w:t>
      </w:r>
      <w:r w:rsidR="00FD7B74">
        <w:rPr>
          <w:sz w:val="24"/>
        </w:rPr>
        <w:t xml:space="preserve"> and RSF only occupies 25%</w:t>
      </w:r>
      <w:r w:rsidR="004563A2">
        <w:rPr>
          <w:sz w:val="24"/>
        </w:rPr>
        <w:t xml:space="preserve">. This sharp reduction in RSF at the interface was forced by the dominating adsorption </w:t>
      </w:r>
      <w:r w:rsidR="00FD7B74">
        <w:rPr>
          <w:sz w:val="24"/>
        </w:rPr>
        <w:t xml:space="preserve">affinity </w:t>
      </w:r>
      <w:r w:rsidR="004563A2">
        <w:rPr>
          <w:sz w:val="24"/>
        </w:rPr>
        <w:t>of C</w:t>
      </w:r>
      <w:r w:rsidR="004563A2" w:rsidRPr="004563A2">
        <w:rPr>
          <w:sz w:val="24"/>
          <w:vertAlign w:val="subscript"/>
        </w:rPr>
        <w:t>12</w:t>
      </w:r>
      <w:r w:rsidR="004563A2">
        <w:rPr>
          <w:sz w:val="24"/>
        </w:rPr>
        <w:t>TAB</w:t>
      </w:r>
      <w:r w:rsidR="00FD7B74">
        <w:rPr>
          <w:sz w:val="24"/>
        </w:rPr>
        <w:t xml:space="preserve"> to the </w:t>
      </w:r>
      <w:r w:rsidR="00D82B6F">
        <w:rPr>
          <w:sz w:val="24"/>
        </w:rPr>
        <w:t>SiO</w:t>
      </w:r>
      <w:r w:rsidR="00D82B6F" w:rsidRPr="00D82B6F">
        <w:rPr>
          <w:sz w:val="24"/>
          <w:vertAlign w:val="subscript"/>
        </w:rPr>
        <w:t>2</w:t>
      </w:r>
      <w:r w:rsidR="00D82B6F">
        <w:rPr>
          <w:sz w:val="24"/>
        </w:rPr>
        <w:t>/water</w:t>
      </w:r>
      <w:r w:rsidR="00FD7B74">
        <w:rPr>
          <w:sz w:val="24"/>
        </w:rPr>
        <w:t xml:space="preserve"> interface displacing RSF from the interface</w:t>
      </w:r>
      <w:r w:rsidR="00762FC1">
        <w:rPr>
          <w:sz w:val="24"/>
        </w:rPr>
        <w:t>,</w:t>
      </w:r>
      <w:r w:rsidR="00FD7B74">
        <w:rPr>
          <w:sz w:val="24"/>
        </w:rPr>
        <w:t xml:space="preserve"> but unlike with SDS the surfactant was not able to remove RSF to the same extent. </w:t>
      </w:r>
      <w:r w:rsidR="00471F13">
        <w:rPr>
          <w:sz w:val="24"/>
        </w:rPr>
        <w:t xml:space="preserve">This is </w:t>
      </w:r>
      <w:r w:rsidR="00FD7B74">
        <w:rPr>
          <w:sz w:val="24"/>
        </w:rPr>
        <w:t xml:space="preserve">also </w:t>
      </w:r>
      <w:r w:rsidR="00471F13">
        <w:rPr>
          <w:sz w:val="24"/>
        </w:rPr>
        <w:t xml:space="preserve">fairly consistent with model adsorption studies </w:t>
      </w:r>
      <w:r w:rsidR="00162D71">
        <w:rPr>
          <w:sz w:val="24"/>
        </w:rPr>
        <w:t>involving</w:t>
      </w:r>
      <w:r w:rsidR="00471F13">
        <w:rPr>
          <w:sz w:val="24"/>
        </w:rPr>
        <w:t xml:space="preserve"> C</w:t>
      </w:r>
      <w:r w:rsidR="00471F13" w:rsidRPr="009630BC">
        <w:rPr>
          <w:sz w:val="24"/>
          <w:vertAlign w:val="subscript"/>
        </w:rPr>
        <w:t>12</w:t>
      </w:r>
      <w:r w:rsidR="00471F13">
        <w:rPr>
          <w:sz w:val="24"/>
        </w:rPr>
        <w:t xml:space="preserve">TAB with proteins such as </w:t>
      </w:r>
      <w:r w:rsidR="009C4884">
        <w:rPr>
          <w:sz w:val="24"/>
        </w:rPr>
        <w:t>l</w:t>
      </w:r>
      <w:r w:rsidR="00475222">
        <w:rPr>
          <w:sz w:val="24"/>
        </w:rPr>
        <w:t>ysozyme</w:t>
      </w:r>
      <w:r w:rsidR="009C4884">
        <w:rPr>
          <w:sz w:val="24"/>
        </w:rPr>
        <w:t xml:space="preserve"> and h</w:t>
      </w:r>
      <w:r w:rsidR="00471F13">
        <w:rPr>
          <w:sz w:val="24"/>
        </w:rPr>
        <w:t>ydrophobin</w:t>
      </w:r>
      <w:r w:rsidR="009C4884">
        <w:rPr>
          <w:sz w:val="24"/>
        </w:rPr>
        <w:t xml:space="preserve"> which showed some initial removal from the interface but were able to coexist at the interface even above the surfactants CMC.</w:t>
      </w:r>
      <w:hyperlink w:anchor="_ENREF_39" w:tooltip="Green, 2001 #184" w:history="1">
        <w:r w:rsidR="004E740A">
          <w:rPr>
            <w:sz w:val="24"/>
          </w:rPr>
          <w:fldChar w:fldCharType="begin">
            <w:fldData xml:space="preserve">PEVuZE5vdGU+PENpdGU+PEF1dGhvcj5aaGFuZzwvQXV0aG9yPjxZZWFyPjIwMTE8L1llYXI+PFJl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</w:fldData>
          </w:fldChar>
        </w:r>
        <w:r w:rsidR="004E740A">
          <w:rPr>
            <w:sz w:val="24"/>
          </w:rPr>
          <w:instrText xml:space="preserve"> ADDIN EN.CITE </w:instrText>
        </w:r>
        <w:r w:rsidR="004E740A">
          <w:rPr>
            <w:sz w:val="24"/>
          </w:rPr>
          <w:fldChar w:fldCharType="begin">
            <w:fldData xml:space="preserve">PEVuZE5vdGU+PENpdGU+PEF1dGhvcj5aaGFuZzwvQXV0aG9yPjxZZWFyPjIwMTE8L1llYXI+PFJl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</w:fldData>
          </w:fldChar>
        </w:r>
        <w:r w:rsidR="004E740A">
          <w:rPr>
            <w:sz w:val="24"/>
          </w:rPr>
          <w:instrText xml:space="preserve"> ADDIN EN.CITE.DATA </w:instrText>
        </w:r>
        <w:r w:rsidR="004E740A">
          <w:rPr>
            <w:sz w:val="24"/>
          </w:rPr>
        </w:r>
        <w:r w:rsidR="004E740A">
          <w:rPr>
            <w:sz w:val="24"/>
          </w:rPr>
          <w:fldChar w:fldCharType="end"/>
        </w:r>
        <w:r w:rsidR="004E740A">
          <w:rPr>
            <w:sz w:val="24"/>
          </w:rPr>
          <w:fldChar w:fldCharType="separate"/>
        </w:r>
        <w:r w:rsidR="004E740A" w:rsidRPr="004E740A">
          <w:rPr>
            <w:noProof/>
            <w:sz w:val="24"/>
            <w:vertAlign w:val="superscript"/>
          </w:rPr>
          <w:t>39-40</w:t>
        </w:r>
        <w:r w:rsidR="004E740A">
          <w:rPr>
            <w:sz w:val="24"/>
          </w:rPr>
          <w:fldChar w:fldCharType="end"/>
        </w:r>
      </w:hyperlink>
      <w:r w:rsidR="009C4884">
        <w:rPr>
          <w:sz w:val="24"/>
        </w:rPr>
        <w:t xml:space="preserve"> </w:t>
      </w:r>
      <w:r w:rsidR="006805A2">
        <w:rPr>
          <w:sz w:val="24"/>
        </w:rPr>
        <w:t>Interestingly,</w:t>
      </w:r>
      <w:r w:rsidR="000559F5">
        <w:rPr>
          <w:sz w:val="24"/>
        </w:rPr>
        <w:t xml:space="preserve"> unlike RSF,</w:t>
      </w:r>
      <w:r w:rsidR="006805A2">
        <w:rPr>
          <w:sz w:val="24"/>
        </w:rPr>
        <w:t xml:space="preserve"> hydrop</w:t>
      </w:r>
      <w:r w:rsidR="000559F5">
        <w:rPr>
          <w:sz w:val="24"/>
        </w:rPr>
        <w:t>hobin was shown not to adsorb ir</w:t>
      </w:r>
      <w:r w:rsidR="006805A2">
        <w:rPr>
          <w:sz w:val="24"/>
        </w:rPr>
        <w:t xml:space="preserve">reversibly onto the hydrophilic </w:t>
      </w:r>
      <w:r w:rsidR="00D82B6F">
        <w:rPr>
          <w:sz w:val="24"/>
        </w:rPr>
        <w:t>SiO</w:t>
      </w:r>
      <w:r w:rsidR="00D82B6F" w:rsidRPr="00D82B6F">
        <w:rPr>
          <w:sz w:val="24"/>
          <w:vertAlign w:val="subscript"/>
        </w:rPr>
        <w:t>2</w:t>
      </w:r>
      <w:r w:rsidR="00D82B6F">
        <w:rPr>
          <w:sz w:val="24"/>
        </w:rPr>
        <w:t>/water</w:t>
      </w:r>
      <w:r w:rsidR="006805A2">
        <w:rPr>
          <w:sz w:val="24"/>
        </w:rPr>
        <w:t xml:space="preserve"> interface, however addition of cationic surfactant was described by the authors as acting </w:t>
      </w:r>
      <w:r w:rsidR="000559F5">
        <w:rPr>
          <w:sz w:val="24"/>
        </w:rPr>
        <w:t>as ‘glue’</w:t>
      </w:r>
      <w:r w:rsidR="006805A2">
        <w:rPr>
          <w:sz w:val="24"/>
        </w:rPr>
        <w:t xml:space="preserve"> making the adsorption partially irreversible.</w:t>
      </w:r>
      <w:hyperlink w:anchor="_ENREF_40" w:tooltip="Zhang, 2011 #173" w:history="1">
        <w:r w:rsidR="004E740A">
          <w:rPr>
            <w:sz w:val="24"/>
          </w:rPr>
          <w:fldChar w:fldCharType="begin">
            <w:fldData xml:space="preserve">PEVuZE5vdGU+PENpdGU+PEF1dGhvcj5aaGFuZzwvQXV0aG9yPjxZZWFyPjIwMTE8L1llYXI+PFJl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</w:fldData>
          </w:fldChar>
        </w:r>
        <w:r w:rsidR="004E740A">
          <w:rPr>
            <w:sz w:val="24"/>
          </w:rPr>
          <w:instrText xml:space="preserve"> ADDIN EN.CITE </w:instrText>
        </w:r>
        <w:r w:rsidR="004E740A">
          <w:rPr>
            <w:sz w:val="24"/>
          </w:rPr>
          <w:fldChar w:fldCharType="begin">
            <w:fldData xml:space="preserve">PEVuZE5vdGU+PENpdGU+PEF1dGhvcj5aaGFuZzwvQXV0aG9yPjxZZWFyPjIwMTE8L1llYXI+PFJl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</w:fldData>
          </w:fldChar>
        </w:r>
        <w:r w:rsidR="004E740A">
          <w:rPr>
            <w:sz w:val="24"/>
          </w:rPr>
          <w:instrText xml:space="preserve"> ADDIN EN.CITE.DATA </w:instrText>
        </w:r>
        <w:r w:rsidR="004E740A">
          <w:rPr>
            <w:sz w:val="24"/>
          </w:rPr>
        </w:r>
        <w:r w:rsidR="004E740A">
          <w:rPr>
            <w:sz w:val="24"/>
          </w:rPr>
          <w:fldChar w:fldCharType="end"/>
        </w:r>
        <w:r w:rsidR="004E740A">
          <w:rPr>
            <w:sz w:val="24"/>
          </w:rPr>
        </w:r>
        <w:r w:rsidR="004E740A">
          <w:rPr>
            <w:sz w:val="24"/>
          </w:rPr>
          <w:fldChar w:fldCharType="separate"/>
        </w:r>
        <w:r w:rsidR="004E740A" w:rsidRPr="007C7D4C">
          <w:rPr>
            <w:noProof/>
            <w:sz w:val="24"/>
            <w:vertAlign w:val="superscript"/>
          </w:rPr>
          <w:t>40</w:t>
        </w:r>
        <w:r w:rsidR="004E740A">
          <w:rPr>
            <w:sz w:val="24"/>
          </w:rPr>
          <w:fldChar w:fldCharType="end"/>
        </w:r>
      </w:hyperlink>
      <w:r w:rsidR="006805A2">
        <w:rPr>
          <w:sz w:val="24"/>
        </w:rPr>
        <w:t xml:space="preserve"> </w:t>
      </w:r>
    </w:p>
    <w:p w14:paraId="59DC762D" w14:textId="022D2089" w:rsidR="009C4884" w:rsidRPr="006805A2" w:rsidRDefault="009C4884" w:rsidP="00F83050">
      <w:pPr>
        <w:jc w:val="both"/>
        <w:rPr>
          <w:rFonts w:ascii="Helvetica" w:hAnsi="Helvetica" w:cs="Helvetica"/>
          <w:color w:val="000000"/>
          <w:sz w:val="19"/>
          <w:szCs w:val="19"/>
          <w:shd w:val="clear" w:color="auto" w:fill="FFFFFF"/>
        </w:rPr>
      </w:pPr>
    </w:p>
    <w:tbl>
      <w:tblPr>
        <w:tblStyle w:val="TableGrid"/>
        <w:tblW w:w="0" w:type="auto"/>
        <w:tblLook w:val="04A0" w:firstRow="1" w:lastRow="0" w:firstColumn="1" w:lastColumn="0" w:noHBand="0" w:noVBand="1"/>
      </w:tblPr>
      <w:tblGrid>
        <w:gridCol w:w="610"/>
        <w:gridCol w:w="8719"/>
      </w:tblGrid>
      <w:tr w:rsidR="0069065C" w14:paraId="0FA5162C" w14:textId="77777777" w:rsidTr="006D197C">
        <w:tc>
          <w:tcPr>
            <w:tcW w:w="534" w:type="dxa"/>
            <w:tcBorders>
              <w:top w:val="nil"/>
              <w:left w:val="nil"/>
              <w:bottom w:val="nil"/>
              <w:right w:val="nil"/>
            </w:tcBorders>
          </w:tcPr>
          <w:p w14:paraId="0EF87259" w14:textId="4A61E31B" w:rsidR="0069065C" w:rsidRDefault="00DF7BAA" w:rsidP="001F3DAB">
            <w:pPr>
              <w:rPr>
                <w:rFonts w:ascii="Calibri" w:hAnsi="Calibri"/>
                <w:b/>
              </w:rPr>
            </w:pPr>
            <w:r w:rsidRPr="00DF7BAA">
              <w:rPr>
                <w:rFonts w:ascii="Calibri" w:hAnsi="Calibri"/>
                <w:b/>
                <w:sz w:val="32"/>
              </w:rPr>
              <w:lastRenderedPageBreak/>
              <w:t>(A</w:t>
            </w:r>
            <w:r w:rsidR="001F3DAB">
              <w:rPr>
                <w:rFonts w:ascii="Calibri" w:hAnsi="Calibri"/>
                <w:b/>
                <w:sz w:val="32"/>
              </w:rPr>
              <w:t>)</w:t>
            </w:r>
          </w:p>
        </w:tc>
        <w:tc>
          <w:tcPr>
            <w:tcW w:w="8708" w:type="dxa"/>
            <w:tcBorders>
              <w:top w:val="nil"/>
              <w:left w:val="nil"/>
              <w:bottom w:val="nil"/>
              <w:right w:val="nil"/>
            </w:tcBorders>
          </w:tcPr>
          <w:p w14:paraId="6C478ACF" w14:textId="77777777" w:rsidR="0069065C" w:rsidRDefault="0069065C" w:rsidP="00DF7BAA">
            <w:pPr>
              <w:jc w:val="center"/>
              <w:rPr>
                <w:rFonts w:ascii="Calibri" w:hAnsi="Calibri"/>
                <w:b/>
              </w:rPr>
            </w:pPr>
            <w:r>
              <w:rPr>
                <w:noProof/>
                <w:lang w:eastAsia="zh-CN"/>
              </w:rPr>
              <w:drawing>
                <wp:inline distT="0" distB="0" distL="0" distR="0" wp14:anchorId="5BBE900F" wp14:editId="5F8500E7">
                  <wp:extent cx="3669323" cy="2948354"/>
                  <wp:effectExtent l="0" t="0" r="0" b="44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69065C" w14:paraId="70CAD3DD" w14:textId="77777777" w:rsidTr="006D197C">
        <w:tc>
          <w:tcPr>
            <w:tcW w:w="534" w:type="dxa"/>
            <w:tcBorders>
              <w:top w:val="nil"/>
              <w:left w:val="nil"/>
              <w:bottom w:val="nil"/>
              <w:right w:val="nil"/>
            </w:tcBorders>
          </w:tcPr>
          <w:p w14:paraId="4B5049E9" w14:textId="77777777" w:rsidR="0069065C" w:rsidRDefault="00DF7BAA" w:rsidP="00F61EDF">
            <w:pPr>
              <w:rPr>
                <w:rFonts w:ascii="Calibri" w:hAnsi="Calibri"/>
                <w:b/>
              </w:rPr>
            </w:pPr>
            <w:r w:rsidRPr="00DF7BAA">
              <w:rPr>
                <w:rFonts w:ascii="Calibri" w:hAnsi="Calibri"/>
                <w:b/>
                <w:sz w:val="32"/>
              </w:rPr>
              <w:t>(B)</w:t>
            </w:r>
          </w:p>
        </w:tc>
        <w:tc>
          <w:tcPr>
            <w:tcW w:w="8708" w:type="dxa"/>
            <w:tcBorders>
              <w:top w:val="nil"/>
              <w:left w:val="nil"/>
              <w:bottom w:val="nil"/>
              <w:right w:val="nil"/>
            </w:tcBorders>
          </w:tcPr>
          <w:p w14:paraId="623044C3" w14:textId="77777777" w:rsidR="0069065C" w:rsidRDefault="0069065C" w:rsidP="00DF7BAA">
            <w:pPr>
              <w:jc w:val="center"/>
              <w:rPr>
                <w:rFonts w:ascii="Calibri" w:hAnsi="Calibri"/>
                <w:b/>
              </w:rPr>
            </w:pPr>
            <w:r>
              <w:rPr>
                <w:noProof/>
                <w:lang w:eastAsia="zh-CN"/>
              </w:rPr>
              <w:drawing>
                <wp:inline distT="0" distB="0" distL="0" distR="0" wp14:anchorId="57B47C7C" wp14:editId="37667FD0">
                  <wp:extent cx="4214446" cy="3294185"/>
                  <wp:effectExtent l="0" t="0" r="0" b="19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E056CD" w14:paraId="17836738" w14:textId="77777777" w:rsidTr="006D197C">
        <w:tc>
          <w:tcPr>
            <w:tcW w:w="534" w:type="dxa"/>
            <w:tcBorders>
              <w:top w:val="nil"/>
              <w:left w:val="nil"/>
              <w:bottom w:val="nil"/>
              <w:right w:val="nil"/>
            </w:tcBorders>
          </w:tcPr>
          <w:p w14:paraId="5AD151B1" w14:textId="26B066B9" w:rsidR="00E056CD" w:rsidRPr="00DF7BAA" w:rsidRDefault="00E056CD" w:rsidP="00F61EDF">
            <w:pPr>
              <w:rPr>
                <w:rFonts w:ascii="Calibri" w:hAnsi="Calibri"/>
                <w:b/>
                <w:sz w:val="32"/>
              </w:rPr>
            </w:pPr>
            <w:r>
              <w:rPr>
                <w:rFonts w:ascii="Calibri" w:hAnsi="Calibri"/>
                <w:b/>
                <w:sz w:val="32"/>
              </w:rPr>
              <w:t>(C)</w:t>
            </w:r>
          </w:p>
        </w:tc>
        <w:tc>
          <w:tcPr>
            <w:tcW w:w="8708" w:type="dxa"/>
            <w:tcBorders>
              <w:top w:val="nil"/>
              <w:left w:val="nil"/>
              <w:bottom w:val="nil"/>
              <w:right w:val="nil"/>
            </w:tcBorders>
          </w:tcPr>
          <w:p w14:paraId="2B37D216" w14:textId="13CDCB25" w:rsidR="00E056CD" w:rsidRDefault="00A31857" w:rsidP="00DF7BAA">
            <w:pPr>
              <w:jc w:val="center"/>
              <w:rPr>
                <w:noProof/>
                <w:lang w:eastAsia="en-GB"/>
              </w:rPr>
            </w:pPr>
            <w:r>
              <w:rPr>
                <w:noProof/>
                <w:lang w:eastAsia="zh-CN"/>
              </w:rPr>
              <w:drawing>
                <wp:inline distT="0" distB="0" distL="0" distR="0" wp14:anchorId="5EDCBC61" wp14:editId="58F711B2">
                  <wp:extent cx="5400000" cy="1933200"/>
                  <wp:effectExtent l="0" t="0" r="0" b="0"/>
                  <wp:docPr id="28" name="Picture 28" descr="C:\Users\user\Dropbox\Documents\Silk neutron data analysis\C12TAB Silk Adsorption Diagram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ropbox\Documents\Silk neutron data analysis\C12TAB Silk Adsorption Diagram fina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1933200"/>
                          </a:xfrm>
                          <a:prstGeom prst="rect">
                            <a:avLst/>
                          </a:prstGeom>
                          <a:noFill/>
                          <a:ln>
                            <a:noFill/>
                          </a:ln>
                        </pic:spPr>
                      </pic:pic>
                    </a:graphicData>
                  </a:graphic>
                </wp:inline>
              </w:drawing>
            </w:r>
          </w:p>
        </w:tc>
      </w:tr>
    </w:tbl>
    <w:p w14:paraId="302EBC1F" w14:textId="77777777" w:rsidR="00F61EDF" w:rsidRPr="00D662AB" w:rsidRDefault="00F61EDF" w:rsidP="00F61EDF">
      <w:pPr>
        <w:rPr>
          <w:rFonts w:ascii="Calibri" w:hAnsi="Calibri"/>
          <w:b/>
        </w:rPr>
      </w:pPr>
    </w:p>
    <w:p w14:paraId="0BF3CE67" w14:textId="77777777" w:rsidR="00F61EDF" w:rsidRDefault="00F61EDF" w:rsidP="00D101B1">
      <w:pPr>
        <w:pStyle w:val="ParaAttribute0"/>
        <w:wordWrap/>
        <w:spacing w:line="276" w:lineRule="auto"/>
        <w:ind w:left="720"/>
        <w:jc w:val="center"/>
        <w:rPr>
          <w:rFonts w:ascii="Calibri" w:eastAsia="Calibri" w:hAnsi="Calibri"/>
          <w:sz w:val="24"/>
          <w:szCs w:val="22"/>
          <w:u w:val="single"/>
        </w:rPr>
      </w:pPr>
    </w:p>
    <w:p w14:paraId="2341F06E" w14:textId="46C7612E" w:rsidR="005559EA" w:rsidRPr="00E57C45" w:rsidRDefault="00F61EDF" w:rsidP="0079286B">
      <w:pPr>
        <w:spacing w:beforeLines="100" w:before="240" w:afterLines="100" w:after="240" w:line="360" w:lineRule="auto"/>
        <w:rPr>
          <w:rFonts w:ascii="Calibri" w:hAnsi="Calibri"/>
          <w:b/>
          <w:i/>
          <w:sz w:val="24"/>
        </w:rPr>
      </w:pPr>
      <w:r w:rsidRPr="00D662AB">
        <w:rPr>
          <w:rFonts w:ascii="Calibri" w:hAnsi="Calibri"/>
          <w:b/>
          <w:i/>
          <w:sz w:val="24"/>
        </w:rPr>
        <w:lastRenderedPageBreak/>
        <w:t xml:space="preserve">Figure </w:t>
      </w:r>
      <w:r w:rsidR="00BF789A">
        <w:rPr>
          <w:rFonts w:ascii="Calibri" w:hAnsi="Calibri"/>
          <w:b/>
          <w:i/>
          <w:sz w:val="24"/>
        </w:rPr>
        <w:t>7</w:t>
      </w:r>
      <w:r w:rsidRPr="00D662AB">
        <w:rPr>
          <w:rFonts w:ascii="Calibri" w:hAnsi="Calibri"/>
          <w:b/>
          <w:i/>
          <w:sz w:val="24"/>
        </w:rPr>
        <w:t>.</w:t>
      </w:r>
      <w:r w:rsidR="00DF7BAA">
        <w:rPr>
          <w:rFonts w:ascii="Calibri" w:hAnsi="Calibri"/>
          <w:b/>
          <w:i/>
          <w:sz w:val="24"/>
        </w:rPr>
        <w:t xml:space="preserve"> (A)</w:t>
      </w:r>
      <w:r w:rsidRPr="00D662AB">
        <w:rPr>
          <w:rFonts w:ascii="Calibri" w:hAnsi="Calibri"/>
          <w:b/>
          <w:i/>
          <w:sz w:val="24"/>
        </w:rPr>
        <w:t xml:space="preserve"> </w:t>
      </w:r>
      <w:r>
        <w:rPr>
          <w:rFonts w:ascii="Calibri" w:hAnsi="Calibri"/>
          <w:i/>
          <w:sz w:val="24"/>
        </w:rPr>
        <w:t xml:space="preserve">Final </w:t>
      </w:r>
      <w:r w:rsidRPr="00D662AB">
        <w:rPr>
          <w:rFonts w:ascii="Calibri" w:hAnsi="Calibri"/>
          <w:i/>
          <w:sz w:val="24"/>
        </w:rPr>
        <w:t>adsorption</w:t>
      </w:r>
      <w:r>
        <w:rPr>
          <w:rFonts w:ascii="Calibri" w:hAnsi="Calibri"/>
          <w:i/>
          <w:sz w:val="24"/>
        </w:rPr>
        <w:t xml:space="preserve"> values following sequential adsorption of</w:t>
      </w:r>
      <w:r w:rsidR="00BC2802">
        <w:rPr>
          <w:rFonts w:ascii="Calibri" w:hAnsi="Calibri"/>
          <w:i/>
          <w:sz w:val="24"/>
        </w:rPr>
        <w:t xml:space="preserve"> </w:t>
      </w:r>
      <w:r>
        <w:rPr>
          <w:rFonts w:ascii="Calibri" w:hAnsi="Calibri"/>
          <w:i/>
          <w:sz w:val="24"/>
        </w:rPr>
        <w:t>3</w:t>
      </w:r>
      <w:r w:rsidR="00162D71">
        <w:rPr>
          <w:rFonts w:ascii="Calibri" w:hAnsi="Calibri"/>
          <w:i/>
          <w:sz w:val="24"/>
        </w:rPr>
        <w:t xml:space="preserve"> </w:t>
      </w:r>
      <w:r>
        <w:rPr>
          <w:rFonts w:ascii="Calibri" w:hAnsi="Calibri"/>
          <w:i/>
          <w:sz w:val="24"/>
        </w:rPr>
        <w:t xml:space="preserve">mg/ml </w:t>
      </w:r>
      <w:r w:rsidR="00162D71">
        <w:rPr>
          <w:rFonts w:ascii="Calibri" w:hAnsi="Calibri"/>
          <w:i/>
          <w:sz w:val="24"/>
        </w:rPr>
        <w:t>RSF</w:t>
      </w:r>
      <w:r>
        <w:rPr>
          <w:rFonts w:ascii="Calibri" w:hAnsi="Calibri"/>
          <w:i/>
          <w:sz w:val="24"/>
        </w:rPr>
        <w:t xml:space="preserve"> </w:t>
      </w:r>
      <w:r w:rsidR="00BC2802">
        <w:rPr>
          <w:rFonts w:ascii="Calibri" w:hAnsi="Calibri" w:hint="eastAsia"/>
          <w:i/>
          <w:sz w:val="24"/>
          <w:lang w:eastAsia="zh-CN"/>
        </w:rPr>
        <w:t xml:space="preserve">(1 hr) </w:t>
      </w:r>
      <w:r>
        <w:rPr>
          <w:rFonts w:ascii="Calibri" w:hAnsi="Calibri"/>
          <w:i/>
          <w:sz w:val="24"/>
        </w:rPr>
        <w:t>and C</w:t>
      </w:r>
      <w:r w:rsidRPr="00D662AB">
        <w:rPr>
          <w:rFonts w:ascii="Calibri" w:hAnsi="Calibri"/>
          <w:i/>
          <w:sz w:val="24"/>
          <w:vertAlign w:val="subscript"/>
        </w:rPr>
        <w:t>12</w:t>
      </w:r>
      <w:r>
        <w:rPr>
          <w:rFonts w:ascii="Calibri" w:hAnsi="Calibri"/>
          <w:i/>
          <w:sz w:val="24"/>
        </w:rPr>
        <w:t>TAB</w:t>
      </w:r>
      <w:r w:rsidRPr="00D662AB">
        <w:rPr>
          <w:rFonts w:ascii="Calibri" w:hAnsi="Calibri"/>
          <w:i/>
          <w:sz w:val="24"/>
        </w:rPr>
        <w:t xml:space="preserve"> </w:t>
      </w:r>
      <w:r>
        <w:rPr>
          <w:rFonts w:ascii="Calibri" w:hAnsi="Calibri"/>
          <w:i/>
          <w:sz w:val="24"/>
        </w:rPr>
        <w:t xml:space="preserve">measured by </w:t>
      </w:r>
      <w:r w:rsidR="00E66A81">
        <w:rPr>
          <w:rFonts w:ascii="Calibri" w:hAnsi="Calibri"/>
          <w:i/>
          <w:sz w:val="24"/>
        </w:rPr>
        <w:t xml:space="preserve">ellipsometry </w:t>
      </w:r>
      <w:r>
        <w:rPr>
          <w:rFonts w:ascii="Calibri" w:hAnsi="Calibri"/>
          <w:i/>
          <w:sz w:val="24"/>
        </w:rPr>
        <w:t xml:space="preserve">at the silica/water interface, </w:t>
      </w:r>
      <w:r w:rsidRPr="00D662AB">
        <w:rPr>
          <w:rFonts w:ascii="Calibri" w:hAnsi="Calibri"/>
          <w:i/>
          <w:sz w:val="24"/>
        </w:rPr>
        <w:t>pH 7.</w:t>
      </w:r>
      <w:r w:rsidR="00DF7BAA">
        <w:rPr>
          <w:rFonts w:ascii="Calibri" w:hAnsi="Calibri"/>
          <w:i/>
          <w:sz w:val="24"/>
        </w:rPr>
        <w:t xml:space="preserve"> </w:t>
      </w:r>
      <w:r w:rsidR="00DF7BAA">
        <w:rPr>
          <w:rFonts w:ascii="Calibri" w:hAnsi="Calibri"/>
          <w:b/>
          <w:i/>
          <w:sz w:val="24"/>
        </w:rPr>
        <w:t>(B)</w:t>
      </w:r>
      <w:r w:rsidR="00DF7BAA" w:rsidRPr="00DF7BAA">
        <w:rPr>
          <w:rFonts w:ascii="Calibri" w:hAnsi="Calibri"/>
          <w:i/>
          <w:sz w:val="24"/>
          <w:szCs w:val="24"/>
        </w:rPr>
        <w:t xml:space="preserve"> </w:t>
      </w:r>
      <w:r w:rsidR="00DF7BAA" w:rsidRPr="00CF098E">
        <w:rPr>
          <w:rFonts w:ascii="Calibri" w:hAnsi="Calibri"/>
          <w:i/>
          <w:sz w:val="24"/>
          <w:szCs w:val="24"/>
        </w:rPr>
        <w:t xml:space="preserve">Reflectivity profiles for </w:t>
      </w:r>
      <w:r w:rsidR="007A7C7A">
        <w:rPr>
          <w:rFonts w:ascii="Calibri" w:hAnsi="Calibri"/>
          <w:i/>
          <w:sz w:val="24"/>
          <w:szCs w:val="24"/>
        </w:rPr>
        <w:t>RSF</w:t>
      </w:r>
      <w:r w:rsidR="00DF7BAA" w:rsidRPr="00CF098E">
        <w:rPr>
          <w:rFonts w:ascii="Calibri" w:hAnsi="Calibri"/>
          <w:i/>
          <w:sz w:val="24"/>
          <w:szCs w:val="24"/>
        </w:rPr>
        <w:t xml:space="preserve"> 5-30 kDa </w:t>
      </w:r>
      <w:r w:rsidR="00490B73">
        <w:rPr>
          <w:rFonts w:ascii="Calibri" w:hAnsi="Calibri"/>
          <w:i/>
          <w:sz w:val="24"/>
          <w:szCs w:val="24"/>
        </w:rPr>
        <w:t>pH 7</w:t>
      </w:r>
      <w:r w:rsidR="00DF7BAA" w:rsidRPr="00CF098E">
        <w:rPr>
          <w:rFonts w:ascii="Calibri" w:hAnsi="Calibri"/>
          <w:i/>
          <w:sz w:val="24"/>
          <w:szCs w:val="24"/>
        </w:rPr>
        <w:t xml:space="preserve"> </w:t>
      </w:r>
      <w:r w:rsidR="00DF7BAA">
        <w:rPr>
          <w:rFonts w:ascii="Calibri" w:hAnsi="Calibri"/>
          <w:i/>
          <w:sz w:val="24"/>
          <w:szCs w:val="24"/>
        </w:rPr>
        <w:t>with 0.2</w:t>
      </w:r>
      <w:r w:rsidR="00DF7BAA" w:rsidRPr="00CF098E">
        <w:rPr>
          <w:rFonts w:ascii="Calibri" w:hAnsi="Calibri"/>
          <w:i/>
          <w:sz w:val="24"/>
          <w:szCs w:val="24"/>
        </w:rPr>
        <w:t xml:space="preserve"> m</w:t>
      </w:r>
      <w:r w:rsidR="00DF7BAA">
        <w:rPr>
          <w:rFonts w:ascii="Calibri" w:hAnsi="Calibri"/>
          <w:i/>
          <w:sz w:val="24"/>
          <w:szCs w:val="24"/>
        </w:rPr>
        <w:t>M C</w:t>
      </w:r>
      <w:r w:rsidR="00DF7BAA" w:rsidRPr="00DC1B7A">
        <w:rPr>
          <w:rFonts w:ascii="Calibri" w:hAnsi="Calibri"/>
          <w:i/>
          <w:sz w:val="24"/>
          <w:szCs w:val="24"/>
          <w:vertAlign w:val="subscript"/>
        </w:rPr>
        <w:t>12</w:t>
      </w:r>
      <w:r w:rsidR="00DF7BAA">
        <w:rPr>
          <w:rFonts w:ascii="Calibri" w:hAnsi="Calibri"/>
          <w:i/>
          <w:sz w:val="24"/>
          <w:szCs w:val="24"/>
        </w:rPr>
        <w:t>TAB</w:t>
      </w:r>
      <w:r w:rsidR="00162D71">
        <w:rPr>
          <w:rFonts w:ascii="Calibri" w:hAnsi="Calibri"/>
          <w:i/>
          <w:sz w:val="24"/>
          <w:szCs w:val="24"/>
        </w:rPr>
        <w:t xml:space="preserve"> </w:t>
      </w:r>
      <w:r w:rsidR="00162D71" w:rsidRPr="00CF098E">
        <w:rPr>
          <w:rFonts w:ascii="Calibri" w:hAnsi="Calibri"/>
          <w:i/>
          <w:sz w:val="24"/>
          <w:szCs w:val="24"/>
        </w:rPr>
        <w:t>(□)</w:t>
      </w:r>
      <w:r w:rsidR="00DF7BAA" w:rsidRPr="00CF098E">
        <w:rPr>
          <w:rFonts w:ascii="Calibri" w:hAnsi="Calibri"/>
          <w:i/>
          <w:sz w:val="24"/>
          <w:szCs w:val="24"/>
        </w:rPr>
        <w:t>,</w:t>
      </w:r>
      <w:r w:rsidR="00162D71">
        <w:rPr>
          <w:rFonts w:ascii="Calibri" w:hAnsi="Calibri"/>
          <w:i/>
          <w:sz w:val="24"/>
          <w:szCs w:val="24"/>
        </w:rPr>
        <w:t xml:space="preserve"> </w:t>
      </w:r>
      <w:r w:rsidR="00DF7BAA">
        <w:rPr>
          <w:rFonts w:ascii="Calibri" w:hAnsi="Calibri"/>
          <w:i/>
          <w:sz w:val="24"/>
          <w:szCs w:val="24"/>
        </w:rPr>
        <w:t>0.2</w:t>
      </w:r>
      <w:r w:rsidR="00DF7BAA" w:rsidRPr="00CF098E">
        <w:rPr>
          <w:rFonts w:ascii="Calibri" w:hAnsi="Calibri"/>
          <w:i/>
          <w:sz w:val="24"/>
          <w:szCs w:val="24"/>
        </w:rPr>
        <w:t xml:space="preserve"> m</w:t>
      </w:r>
      <w:r w:rsidR="00DF7BAA">
        <w:rPr>
          <w:rFonts w:ascii="Calibri" w:hAnsi="Calibri"/>
          <w:i/>
          <w:sz w:val="24"/>
          <w:szCs w:val="24"/>
        </w:rPr>
        <w:t>M d-C</w:t>
      </w:r>
      <w:r w:rsidR="00DF7BAA" w:rsidRPr="00DC1B7A">
        <w:rPr>
          <w:rFonts w:ascii="Calibri" w:hAnsi="Calibri"/>
          <w:i/>
          <w:sz w:val="24"/>
          <w:szCs w:val="24"/>
          <w:vertAlign w:val="subscript"/>
        </w:rPr>
        <w:t>12</w:t>
      </w:r>
      <w:r w:rsidR="00DF7BAA">
        <w:rPr>
          <w:rFonts w:ascii="Calibri" w:hAnsi="Calibri"/>
          <w:i/>
          <w:sz w:val="24"/>
          <w:szCs w:val="24"/>
        </w:rPr>
        <w:t>TAB</w:t>
      </w:r>
      <w:r w:rsidR="00162D71">
        <w:rPr>
          <w:rFonts w:ascii="Calibri" w:hAnsi="Calibri"/>
          <w:i/>
          <w:sz w:val="24"/>
          <w:szCs w:val="24"/>
        </w:rPr>
        <w:t xml:space="preserve"> </w:t>
      </w:r>
      <w:r w:rsidR="00162D71" w:rsidRPr="00CF098E">
        <w:rPr>
          <w:rFonts w:ascii="Calibri" w:hAnsi="Calibri"/>
          <w:i/>
          <w:sz w:val="24"/>
          <w:szCs w:val="24"/>
        </w:rPr>
        <w:t>(◊)</w:t>
      </w:r>
      <w:r w:rsidR="00DF7BAA">
        <w:rPr>
          <w:rFonts w:ascii="Calibri" w:hAnsi="Calibri"/>
          <w:i/>
          <w:sz w:val="24"/>
          <w:szCs w:val="24"/>
        </w:rPr>
        <w:t>,</w:t>
      </w:r>
      <w:r w:rsidR="00162D71">
        <w:rPr>
          <w:rFonts w:ascii="Calibri" w:hAnsi="Calibri"/>
          <w:i/>
          <w:sz w:val="24"/>
          <w:szCs w:val="24"/>
        </w:rPr>
        <w:t xml:space="preserve"> </w:t>
      </w:r>
      <w:r w:rsidR="00DF7BAA">
        <w:rPr>
          <w:rFonts w:ascii="Calibri" w:hAnsi="Calibri"/>
          <w:i/>
          <w:sz w:val="24"/>
          <w:szCs w:val="24"/>
        </w:rPr>
        <w:t>20</w:t>
      </w:r>
      <w:r w:rsidR="00DF7BAA" w:rsidRPr="00CF098E">
        <w:rPr>
          <w:rFonts w:ascii="Calibri" w:hAnsi="Calibri"/>
          <w:i/>
          <w:sz w:val="24"/>
          <w:szCs w:val="24"/>
        </w:rPr>
        <w:t xml:space="preserve"> m</w:t>
      </w:r>
      <w:r w:rsidR="00DF7BAA">
        <w:rPr>
          <w:rFonts w:ascii="Calibri" w:hAnsi="Calibri"/>
          <w:i/>
          <w:sz w:val="24"/>
          <w:szCs w:val="24"/>
        </w:rPr>
        <w:t>M C</w:t>
      </w:r>
      <w:r w:rsidR="00DF7BAA" w:rsidRPr="00DC1B7A">
        <w:rPr>
          <w:rFonts w:ascii="Calibri" w:hAnsi="Calibri"/>
          <w:i/>
          <w:sz w:val="24"/>
          <w:szCs w:val="24"/>
          <w:vertAlign w:val="subscript"/>
        </w:rPr>
        <w:t>12</w:t>
      </w:r>
      <w:r w:rsidR="00DF7BAA">
        <w:rPr>
          <w:rFonts w:ascii="Calibri" w:hAnsi="Calibri"/>
          <w:i/>
          <w:sz w:val="24"/>
          <w:szCs w:val="24"/>
        </w:rPr>
        <w:t>TAB</w:t>
      </w:r>
      <w:r w:rsidR="00162D71">
        <w:rPr>
          <w:rFonts w:ascii="Calibri" w:hAnsi="Calibri"/>
          <w:i/>
          <w:sz w:val="24"/>
          <w:szCs w:val="24"/>
        </w:rPr>
        <w:t xml:space="preserve"> </w:t>
      </w:r>
      <w:r w:rsidR="00162D71" w:rsidRPr="00CF098E">
        <w:rPr>
          <w:rFonts w:ascii="Calibri" w:hAnsi="Calibri"/>
          <w:i/>
          <w:sz w:val="24"/>
          <w:szCs w:val="24"/>
        </w:rPr>
        <w:t xml:space="preserve">(∆) </w:t>
      </w:r>
      <w:r w:rsidR="00DF7BAA">
        <w:rPr>
          <w:rFonts w:ascii="Calibri" w:hAnsi="Calibri"/>
          <w:i/>
          <w:sz w:val="24"/>
          <w:szCs w:val="24"/>
        </w:rPr>
        <w:t>and</w:t>
      </w:r>
      <w:r w:rsidR="00DF7BAA" w:rsidRPr="00CF098E">
        <w:rPr>
          <w:rFonts w:ascii="Calibri" w:hAnsi="Calibri"/>
          <w:i/>
          <w:sz w:val="24"/>
          <w:szCs w:val="24"/>
        </w:rPr>
        <w:t xml:space="preserve"> </w:t>
      </w:r>
      <w:r w:rsidR="00DF7BAA">
        <w:rPr>
          <w:rFonts w:ascii="Calibri" w:hAnsi="Calibri"/>
          <w:i/>
          <w:sz w:val="24"/>
          <w:szCs w:val="24"/>
        </w:rPr>
        <w:t>2</w:t>
      </w:r>
      <w:r w:rsidR="00DF7BAA" w:rsidRPr="00CF098E">
        <w:rPr>
          <w:rFonts w:ascii="Calibri" w:hAnsi="Calibri"/>
          <w:i/>
          <w:sz w:val="24"/>
          <w:szCs w:val="24"/>
        </w:rPr>
        <w:t>0 m</w:t>
      </w:r>
      <w:r w:rsidR="00DF7BAA">
        <w:rPr>
          <w:rFonts w:ascii="Calibri" w:hAnsi="Calibri"/>
          <w:i/>
          <w:sz w:val="24"/>
          <w:szCs w:val="24"/>
        </w:rPr>
        <w:t>M d-C</w:t>
      </w:r>
      <w:r w:rsidR="00DF7BAA" w:rsidRPr="00DC1B7A">
        <w:rPr>
          <w:rFonts w:ascii="Calibri" w:hAnsi="Calibri"/>
          <w:i/>
          <w:sz w:val="24"/>
          <w:szCs w:val="24"/>
          <w:vertAlign w:val="subscript"/>
        </w:rPr>
        <w:t>12</w:t>
      </w:r>
      <w:r w:rsidR="00DF7BAA">
        <w:rPr>
          <w:rFonts w:ascii="Calibri" w:hAnsi="Calibri"/>
          <w:i/>
          <w:sz w:val="24"/>
          <w:szCs w:val="24"/>
        </w:rPr>
        <w:t>TAB</w:t>
      </w:r>
      <w:r w:rsidR="00162D71">
        <w:rPr>
          <w:rFonts w:ascii="Calibri" w:hAnsi="Calibri"/>
          <w:i/>
          <w:sz w:val="24"/>
          <w:szCs w:val="24"/>
        </w:rPr>
        <w:t xml:space="preserve"> </w:t>
      </w:r>
      <w:r w:rsidR="00162D71" w:rsidRPr="00CF098E">
        <w:rPr>
          <w:rFonts w:ascii="Calibri" w:hAnsi="Calibri"/>
          <w:i/>
          <w:sz w:val="24"/>
          <w:szCs w:val="24"/>
        </w:rPr>
        <w:t>(o)</w:t>
      </w:r>
      <w:r w:rsidR="00DF7BAA" w:rsidRPr="00CF098E">
        <w:rPr>
          <w:rFonts w:ascii="Calibri" w:hAnsi="Calibri"/>
          <w:i/>
          <w:sz w:val="24"/>
          <w:szCs w:val="24"/>
        </w:rPr>
        <w:t>. Solid lines through the data points correspond to the best fits for</w:t>
      </w:r>
      <w:r w:rsidR="00DF7BAA">
        <w:rPr>
          <w:rFonts w:ascii="Calibri" w:hAnsi="Calibri"/>
          <w:i/>
          <w:sz w:val="24"/>
          <w:szCs w:val="24"/>
        </w:rPr>
        <w:t xml:space="preserve"> the corresponding reflectivity curves</w:t>
      </w:r>
      <w:r w:rsidR="00DF7BAA" w:rsidRPr="00CF098E">
        <w:rPr>
          <w:rFonts w:ascii="Calibri" w:hAnsi="Calibri"/>
          <w:i/>
          <w:sz w:val="24"/>
          <w:szCs w:val="24"/>
        </w:rPr>
        <w:t>.</w:t>
      </w:r>
      <w:r w:rsidR="006D197C" w:rsidRPr="006D197C">
        <w:rPr>
          <w:rFonts w:ascii="Calibri" w:hAnsi="Calibri"/>
          <w:i/>
          <w:sz w:val="24"/>
          <w:szCs w:val="24"/>
        </w:rPr>
        <w:t xml:space="preserve"> </w:t>
      </w:r>
      <w:r w:rsidR="006D197C" w:rsidRPr="00CE19F2">
        <w:rPr>
          <w:rFonts w:ascii="Calibri" w:hAnsi="Calibri"/>
          <w:b/>
          <w:i/>
          <w:sz w:val="24"/>
          <w:szCs w:val="24"/>
        </w:rPr>
        <w:t>(C)</w:t>
      </w:r>
      <w:r w:rsidR="006D197C">
        <w:rPr>
          <w:rFonts w:ascii="Calibri" w:hAnsi="Calibri"/>
          <w:i/>
          <w:sz w:val="24"/>
          <w:szCs w:val="24"/>
        </w:rPr>
        <w:t xml:space="preserve"> Schematic model showing the </w:t>
      </w:r>
      <w:r w:rsidR="006D197C" w:rsidRPr="005A5F4B">
        <w:rPr>
          <w:rFonts w:ascii="Calibri" w:hAnsi="Calibri"/>
          <w:i/>
          <w:sz w:val="24"/>
          <w:szCs w:val="24"/>
        </w:rPr>
        <w:t xml:space="preserve">arrangement of </w:t>
      </w:r>
      <w:r w:rsidR="006D197C">
        <w:rPr>
          <w:rFonts w:ascii="Calibri" w:hAnsi="Calibri"/>
          <w:i/>
          <w:sz w:val="24"/>
          <w:szCs w:val="24"/>
        </w:rPr>
        <w:t>RSF molecules (black</w:t>
      </w:r>
      <w:r w:rsidR="006D197C" w:rsidRPr="005A5F4B">
        <w:rPr>
          <w:rFonts w:ascii="Calibri" w:hAnsi="Calibri"/>
          <w:i/>
          <w:sz w:val="24"/>
          <w:szCs w:val="24"/>
        </w:rPr>
        <w:t xml:space="preserve">), </w:t>
      </w:r>
      <w:r w:rsidR="006D197C">
        <w:rPr>
          <w:rFonts w:ascii="Calibri" w:hAnsi="Calibri"/>
          <w:i/>
          <w:sz w:val="24"/>
          <w:szCs w:val="24"/>
        </w:rPr>
        <w:t>C</w:t>
      </w:r>
      <w:r w:rsidR="006D197C" w:rsidRPr="00DC1B7A">
        <w:rPr>
          <w:rFonts w:ascii="Calibri" w:hAnsi="Calibri"/>
          <w:i/>
          <w:sz w:val="24"/>
          <w:szCs w:val="24"/>
          <w:vertAlign w:val="subscript"/>
        </w:rPr>
        <w:t>12</w:t>
      </w:r>
      <w:r w:rsidR="006D197C">
        <w:rPr>
          <w:rFonts w:ascii="Calibri" w:hAnsi="Calibri"/>
          <w:i/>
          <w:sz w:val="24"/>
          <w:szCs w:val="24"/>
        </w:rPr>
        <w:t>TAB (blue</w:t>
      </w:r>
      <w:r w:rsidR="006D197C" w:rsidRPr="005A5F4B">
        <w:rPr>
          <w:rFonts w:ascii="Calibri" w:hAnsi="Calibri"/>
          <w:i/>
          <w:sz w:val="24"/>
          <w:szCs w:val="24"/>
        </w:rPr>
        <w:t>)</w:t>
      </w:r>
      <w:r w:rsidR="006D197C">
        <w:rPr>
          <w:rFonts w:ascii="Calibri" w:hAnsi="Calibri"/>
          <w:i/>
          <w:sz w:val="24"/>
          <w:szCs w:val="24"/>
        </w:rPr>
        <w:t xml:space="preserve"> at 0.2</w:t>
      </w:r>
      <w:r w:rsidR="0098487F">
        <w:rPr>
          <w:rFonts w:ascii="Calibri" w:hAnsi="Calibri"/>
          <w:i/>
          <w:sz w:val="24"/>
          <w:szCs w:val="24"/>
        </w:rPr>
        <w:t xml:space="preserve"> </w:t>
      </w:r>
      <w:r w:rsidR="006D197C">
        <w:rPr>
          <w:rFonts w:ascii="Calibri" w:hAnsi="Calibri"/>
          <w:i/>
          <w:sz w:val="24"/>
          <w:szCs w:val="24"/>
        </w:rPr>
        <w:t>mM and 20 mM SDS.</w:t>
      </w:r>
    </w:p>
    <w:p w14:paraId="33B1697A" w14:textId="0DE12940" w:rsidR="005559EA" w:rsidRPr="00372DEB" w:rsidRDefault="005559EA" w:rsidP="00E056CD">
      <w:pPr>
        <w:spacing w:beforeLines="100" w:before="240" w:afterLines="100" w:after="240" w:line="360" w:lineRule="auto"/>
        <w:rPr>
          <w:rFonts w:ascii="Calibri" w:hAnsi="Calibri"/>
          <w:b/>
          <w:bCs/>
          <w:i/>
          <w:color w:val="000000"/>
          <w:sz w:val="24"/>
        </w:rPr>
      </w:pPr>
    </w:p>
    <w:p w14:paraId="38284C08" w14:textId="126597B3" w:rsidR="00461A53" w:rsidRPr="00DC1B7A" w:rsidRDefault="00DC1B7A">
      <w:pPr>
        <w:rPr>
          <w:rFonts w:ascii="Calibri" w:hAnsi="Calibri"/>
          <w:b/>
          <w:sz w:val="24"/>
          <w:szCs w:val="24"/>
        </w:rPr>
      </w:pPr>
      <w:r w:rsidRPr="00D662AB">
        <w:rPr>
          <w:rFonts w:ascii="Calibri" w:hAnsi="Calibri"/>
          <w:b/>
          <w:sz w:val="24"/>
          <w:szCs w:val="24"/>
        </w:rPr>
        <w:t>Table</w:t>
      </w:r>
      <w:r w:rsidR="007C7AFD">
        <w:rPr>
          <w:rFonts w:ascii="Calibri" w:hAnsi="Calibri"/>
          <w:b/>
          <w:sz w:val="24"/>
          <w:szCs w:val="24"/>
        </w:rPr>
        <w:t xml:space="preserve"> 5</w:t>
      </w:r>
      <w:r w:rsidRPr="00D662AB">
        <w:rPr>
          <w:rFonts w:ascii="Calibri" w:hAnsi="Calibri"/>
          <w:sz w:val="24"/>
          <w:szCs w:val="24"/>
        </w:rPr>
        <w:t>.</w:t>
      </w:r>
      <w:r w:rsidRPr="00D662AB">
        <w:rPr>
          <w:rFonts w:ascii="Calibri" w:hAnsi="Calibri"/>
          <w:i/>
          <w:sz w:val="24"/>
          <w:szCs w:val="24"/>
        </w:rPr>
        <w:t xml:space="preserve"> Structural parameters of neutron reflection best fits for</w:t>
      </w:r>
      <w:r>
        <w:rPr>
          <w:rFonts w:ascii="Calibri" w:hAnsi="Calibri"/>
          <w:i/>
          <w:sz w:val="24"/>
          <w:szCs w:val="24"/>
        </w:rPr>
        <w:t xml:space="preserve"> 5-</w:t>
      </w:r>
      <w:r w:rsidRPr="00D662AB">
        <w:rPr>
          <w:rFonts w:ascii="Calibri" w:hAnsi="Calibri"/>
          <w:i/>
          <w:sz w:val="24"/>
          <w:szCs w:val="24"/>
        </w:rPr>
        <w:t>30</w:t>
      </w:r>
      <w:r>
        <w:rPr>
          <w:rFonts w:ascii="Calibri" w:hAnsi="Calibri"/>
          <w:i/>
          <w:sz w:val="24"/>
          <w:szCs w:val="24"/>
        </w:rPr>
        <w:t xml:space="preserve"> </w:t>
      </w:r>
      <w:r w:rsidRPr="00D662AB">
        <w:rPr>
          <w:rFonts w:ascii="Calibri" w:hAnsi="Calibri"/>
          <w:i/>
          <w:sz w:val="24"/>
          <w:szCs w:val="24"/>
        </w:rPr>
        <w:t>kDa silk fibroin 3</w:t>
      </w:r>
      <w:r>
        <w:rPr>
          <w:rFonts w:ascii="Calibri" w:hAnsi="Calibri"/>
          <w:i/>
          <w:sz w:val="24"/>
          <w:szCs w:val="24"/>
        </w:rPr>
        <w:t xml:space="preserve"> </w:t>
      </w:r>
      <w:r w:rsidRPr="00D662AB">
        <w:rPr>
          <w:rFonts w:ascii="Calibri" w:hAnsi="Calibri"/>
          <w:i/>
          <w:sz w:val="24"/>
          <w:szCs w:val="24"/>
        </w:rPr>
        <w:t>mg/ml adsorbed for 1</w:t>
      </w:r>
      <w:r>
        <w:rPr>
          <w:rFonts w:ascii="Calibri" w:hAnsi="Calibri"/>
          <w:i/>
          <w:sz w:val="24"/>
          <w:szCs w:val="24"/>
        </w:rPr>
        <w:t xml:space="preserve"> </w:t>
      </w:r>
      <w:r w:rsidRPr="00D662AB">
        <w:rPr>
          <w:rFonts w:ascii="Calibri" w:hAnsi="Calibri"/>
          <w:i/>
          <w:sz w:val="24"/>
          <w:szCs w:val="24"/>
        </w:rPr>
        <w:t xml:space="preserve">hr </w:t>
      </w:r>
      <w:r>
        <w:rPr>
          <w:rFonts w:ascii="Calibri" w:hAnsi="Calibri"/>
          <w:i/>
          <w:sz w:val="24"/>
          <w:szCs w:val="24"/>
        </w:rPr>
        <w:t>followed by C</w:t>
      </w:r>
      <w:r w:rsidRPr="00DC1B7A">
        <w:rPr>
          <w:rFonts w:ascii="Calibri" w:hAnsi="Calibri"/>
          <w:i/>
          <w:sz w:val="24"/>
          <w:szCs w:val="24"/>
          <w:vertAlign w:val="subscript"/>
        </w:rPr>
        <w:t>12</w:t>
      </w:r>
      <w:r>
        <w:rPr>
          <w:rFonts w:ascii="Calibri" w:hAnsi="Calibri"/>
          <w:i/>
          <w:sz w:val="24"/>
          <w:szCs w:val="24"/>
        </w:rPr>
        <w:t>TAB adsorption</w:t>
      </w:r>
      <w:r w:rsidRPr="00DC1B7A">
        <w:rPr>
          <w:rFonts w:ascii="Calibri" w:hAnsi="Calibri"/>
          <w:i/>
          <w:sz w:val="24"/>
          <w:szCs w:val="24"/>
        </w:rPr>
        <w:t xml:space="preserve"> </w:t>
      </w:r>
      <w:r w:rsidRPr="00D662AB">
        <w:rPr>
          <w:rFonts w:ascii="Calibri" w:hAnsi="Calibri"/>
          <w:i/>
          <w:sz w:val="24"/>
          <w:szCs w:val="24"/>
        </w:rPr>
        <w:t>at the SiO</w:t>
      </w:r>
      <w:r w:rsidRPr="00CF098E">
        <w:rPr>
          <w:rFonts w:ascii="Calibri" w:hAnsi="Calibri"/>
          <w:i/>
          <w:sz w:val="24"/>
          <w:szCs w:val="24"/>
          <w:vertAlign w:val="subscript"/>
        </w:rPr>
        <w:t>2</w:t>
      </w:r>
      <w:r w:rsidRPr="00D662AB">
        <w:rPr>
          <w:rFonts w:ascii="Calibri" w:hAnsi="Calibri"/>
          <w:i/>
          <w:sz w:val="24"/>
          <w:szCs w:val="24"/>
        </w:rPr>
        <w:t xml:space="preserve"> </w:t>
      </w:r>
      <w:r w:rsidR="00B052AA">
        <w:rPr>
          <w:rFonts w:ascii="Calibri" w:hAnsi="Calibri"/>
          <w:i/>
          <w:sz w:val="24"/>
          <w:szCs w:val="24"/>
        </w:rPr>
        <w:t xml:space="preserve">/water </w:t>
      </w:r>
      <w:r w:rsidRPr="00D662AB">
        <w:rPr>
          <w:rFonts w:ascii="Calibri" w:hAnsi="Calibri"/>
          <w:i/>
          <w:sz w:val="24"/>
          <w:szCs w:val="24"/>
        </w:rPr>
        <w:t>interface</w:t>
      </w:r>
      <w:r>
        <w:rPr>
          <w:rFonts w:ascii="Calibri" w:hAnsi="Calibri"/>
          <w: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237"/>
        <w:gridCol w:w="1010"/>
        <w:gridCol w:w="1116"/>
        <w:gridCol w:w="993"/>
        <w:gridCol w:w="992"/>
        <w:gridCol w:w="992"/>
      </w:tblGrid>
      <w:tr w:rsidR="00F536AD" w:rsidRPr="00724204" w14:paraId="4CBDB5B2" w14:textId="77777777" w:rsidTr="00C666C1">
        <w:trPr>
          <w:trHeight w:val="544"/>
          <w:jc w:val="center"/>
        </w:trPr>
        <w:tc>
          <w:tcPr>
            <w:tcW w:w="1848" w:type="dxa"/>
            <w:vMerge w:val="restart"/>
            <w:tcBorders>
              <w:top w:val="single" w:sz="4" w:space="0" w:color="auto"/>
            </w:tcBorders>
          </w:tcPr>
          <w:p w14:paraId="7CF99928" w14:textId="77777777" w:rsidR="00F536AD" w:rsidRPr="00724204" w:rsidRDefault="00F536AD" w:rsidP="004803FF">
            <w:pPr>
              <w:rPr>
                <w:rFonts w:ascii="Calibri" w:hAnsi="Calibri"/>
              </w:rPr>
            </w:pPr>
            <w:r w:rsidRPr="00724204">
              <w:rPr>
                <w:rFonts w:ascii="Calibri" w:hAnsi="Calibri"/>
              </w:rPr>
              <w:t>Concentration mg/ml</w:t>
            </w:r>
          </w:p>
        </w:tc>
        <w:tc>
          <w:tcPr>
            <w:tcW w:w="1237" w:type="dxa"/>
            <w:vMerge w:val="restart"/>
            <w:tcBorders>
              <w:top w:val="single" w:sz="4" w:space="0" w:color="auto"/>
            </w:tcBorders>
          </w:tcPr>
          <w:p w14:paraId="0E7593F6" w14:textId="77777777" w:rsidR="00F536AD" w:rsidRPr="00724204" w:rsidRDefault="00F536AD" w:rsidP="004803FF">
            <w:pPr>
              <w:rPr>
                <w:rFonts w:ascii="Calibri" w:hAnsi="Calibri"/>
              </w:rPr>
            </w:pPr>
            <w:r w:rsidRPr="00724204">
              <w:rPr>
                <w:rFonts w:ascii="Calibri" w:hAnsi="Calibri"/>
              </w:rPr>
              <w:t xml:space="preserve">Layer thickness </w:t>
            </w:r>
            <w:r w:rsidRPr="00724204">
              <w:rPr>
                <w:rFonts w:ascii="Calibri" w:hAnsi="Calibri"/>
                <w:sz w:val="18"/>
              </w:rPr>
              <w:t>(±2 Å)</w:t>
            </w:r>
          </w:p>
        </w:tc>
        <w:tc>
          <w:tcPr>
            <w:tcW w:w="1010" w:type="dxa"/>
            <w:vMerge w:val="restart"/>
            <w:tcBorders>
              <w:top w:val="single" w:sz="4" w:space="0" w:color="auto"/>
            </w:tcBorders>
          </w:tcPr>
          <w:p w14:paraId="4FBA04BB" w14:textId="60B7B900" w:rsidR="00F536AD" w:rsidRPr="00724204" w:rsidRDefault="00F536AD" w:rsidP="004803FF">
            <w:pPr>
              <w:rPr>
                <w:rFonts w:ascii="Calibri" w:hAnsi="Calibri"/>
              </w:rPr>
            </w:pPr>
            <w:r w:rsidRPr="00724204">
              <w:rPr>
                <w:rFonts w:ascii="Calibri" w:hAnsi="Calibri"/>
              </w:rPr>
              <w:t xml:space="preserve">SLD </w:t>
            </w:r>
            <w:r w:rsidRPr="00724204">
              <w:rPr>
                <w:rFonts w:ascii="Calibri" w:hAnsi="Calibri"/>
                <w:sz w:val="18"/>
              </w:rPr>
              <w:t>±0.1×10</w:t>
            </w:r>
            <w:r w:rsidRPr="00724204">
              <w:rPr>
                <w:rFonts w:ascii="Calibri" w:hAnsi="Calibri"/>
                <w:sz w:val="18"/>
                <w:vertAlign w:val="superscript"/>
              </w:rPr>
              <w:t>-6</w:t>
            </w:r>
            <w:r w:rsidRPr="00724204">
              <w:rPr>
                <w:rFonts w:ascii="Calibri" w:hAnsi="Calibri"/>
                <w:sz w:val="20"/>
              </w:rPr>
              <w:t xml:space="preserve"> Å</w:t>
            </w:r>
            <w:r w:rsidRPr="00724204">
              <w:rPr>
                <w:rFonts w:ascii="Calibri" w:hAnsi="Calibri"/>
                <w:sz w:val="20"/>
                <w:vertAlign w:val="superscript"/>
              </w:rPr>
              <w:t>-2</w:t>
            </w:r>
          </w:p>
        </w:tc>
        <w:tc>
          <w:tcPr>
            <w:tcW w:w="2109" w:type="dxa"/>
            <w:gridSpan w:val="2"/>
            <w:tcBorders>
              <w:top w:val="single" w:sz="4" w:space="0" w:color="auto"/>
              <w:bottom w:val="single" w:sz="4" w:space="0" w:color="auto"/>
            </w:tcBorders>
          </w:tcPr>
          <w:p w14:paraId="2E5454E6" w14:textId="77777777" w:rsidR="00F536AD" w:rsidRPr="00724204" w:rsidRDefault="00F536AD" w:rsidP="00AC5CEF">
            <w:pPr>
              <w:jc w:val="center"/>
              <w:rPr>
                <w:rFonts w:ascii="Calibri" w:hAnsi="Calibri"/>
              </w:rPr>
            </w:pPr>
            <w:r w:rsidRPr="00724204">
              <w:rPr>
                <w:rFonts w:ascii="Calibri" w:hAnsi="Calibri"/>
              </w:rPr>
              <w:t xml:space="preserve">Volume fraction </w:t>
            </w:r>
            <w:r w:rsidRPr="00724204">
              <w:rPr>
                <w:rFonts w:ascii="Calibri" w:hAnsi="Calibri"/>
                <w:sz w:val="18"/>
              </w:rPr>
              <w:t>±0.005</w:t>
            </w:r>
          </w:p>
        </w:tc>
        <w:tc>
          <w:tcPr>
            <w:tcW w:w="1984" w:type="dxa"/>
            <w:gridSpan w:val="2"/>
            <w:tcBorders>
              <w:top w:val="single" w:sz="4" w:space="0" w:color="auto"/>
              <w:bottom w:val="single" w:sz="4" w:space="0" w:color="auto"/>
            </w:tcBorders>
          </w:tcPr>
          <w:p w14:paraId="5D32CF9B" w14:textId="77777777" w:rsidR="00162D71" w:rsidRPr="00724204" w:rsidRDefault="00F536AD" w:rsidP="00AC5CEF">
            <w:pPr>
              <w:jc w:val="center"/>
              <w:rPr>
                <w:rFonts w:ascii="Calibri" w:hAnsi="Calibri"/>
              </w:rPr>
            </w:pPr>
            <w:r w:rsidRPr="00724204">
              <w:rPr>
                <w:rFonts w:ascii="Calibri" w:hAnsi="Calibri"/>
              </w:rPr>
              <w:t>Surface Excess</w:t>
            </w:r>
          </w:p>
          <w:p w14:paraId="7449C2A9" w14:textId="03152BD6" w:rsidR="00F536AD" w:rsidRPr="00724204" w:rsidRDefault="00F536AD" w:rsidP="00AC5CEF">
            <w:pPr>
              <w:jc w:val="center"/>
              <w:rPr>
                <w:rFonts w:ascii="Calibri" w:hAnsi="Calibri"/>
              </w:rPr>
            </w:pPr>
            <w:r w:rsidRPr="00724204">
              <w:rPr>
                <w:rFonts w:ascii="Calibri" w:hAnsi="Calibri"/>
                <w:sz w:val="18"/>
              </w:rPr>
              <w:t>±0.1 mg/m</w:t>
            </w:r>
            <w:r w:rsidRPr="00724204">
              <w:rPr>
                <w:rFonts w:ascii="Calibri" w:hAnsi="Calibri"/>
                <w:sz w:val="18"/>
                <w:vertAlign w:val="superscript"/>
              </w:rPr>
              <w:t>2</w:t>
            </w:r>
          </w:p>
        </w:tc>
      </w:tr>
      <w:tr w:rsidR="00F536AD" w:rsidRPr="00724204" w14:paraId="7C50D023" w14:textId="77777777" w:rsidTr="00C666C1">
        <w:trPr>
          <w:trHeight w:val="341"/>
          <w:jc w:val="center"/>
        </w:trPr>
        <w:tc>
          <w:tcPr>
            <w:tcW w:w="1848" w:type="dxa"/>
            <w:vMerge/>
            <w:tcBorders>
              <w:bottom w:val="single" w:sz="4" w:space="0" w:color="auto"/>
            </w:tcBorders>
          </w:tcPr>
          <w:p w14:paraId="24F04183" w14:textId="77777777" w:rsidR="00F536AD" w:rsidRPr="00724204" w:rsidRDefault="00F536AD" w:rsidP="004803FF">
            <w:pPr>
              <w:rPr>
                <w:rFonts w:ascii="Calibri" w:hAnsi="Calibri"/>
              </w:rPr>
            </w:pPr>
          </w:p>
        </w:tc>
        <w:tc>
          <w:tcPr>
            <w:tcW w:w="1237" w:type="dxa"/>
            <w:vMerge/>
            <w:tcBorders>
              <w:bottom w:val="single" w:sz="4" w:space="0" w:color="auto"/>
            </w:tcBorders>
          </w:tcPr>
          <w:p w14:paraId="300DFBE2" w14:textId="77777777" w:rsidR="00F536AD" w:rsidRPr="00724204" w:rsidRDefault="00F536AD" w:rsidP="004803FF">
            <w:pPr>
              <w:rPr>
                <w:rFonts w:ascii="Calibri" w:hAnsi="Calibri"/>
              </w:rPr>
            </w:pPr>
          </w:p>
        </w:tc>
        <w:tc>
          <w:tcPr>
            <w:tcW w:w="1010" w:type="dxa"/>
            <w:vMerge/>
            <w:tcBorders>
              <w:bottom w:val="single" w:sz="4" w:space="0" w:color="auto"/>
            </w:tcBorders>
          </w:tcPr>
          <w:p w14:paraId="2384D6E8" w14:textId="77777777" w:rsidR="00F536AD" w:rsidRPr="00724204" w:rsidRDefault="00F536AD" w:rsidP="004803FF">
            <w:pPr>
              <w:rPr>
                <w:rFonts w:ascii="Calibri" w:hAnsi="Calibri"/>
              </w:rPr>
            </w:pPr>
          </w:p>
        </w:tc>
        <w:tc>
          <w:tcPr>
            <w:tcW w:w="1116" w:type="dxa"/>
            <w:tcBorders>
              <w:top w:val="single" w:sz="4" w:space="0" w:color="auto"/>
              <w:bottom w:val="single" w:sz="4" w:space="0" w:color="auto"/>
            </w:tcBorders>
          </w:tcPr>
          <w:p w14:paraId="3A3558E6" w14:textId="3CF65CA9" w:rsidR="00F536AD" w:rsidRPr="00724204" w:rsidRDefault="00D32593" w:rsidP="00D32593">
            <w:pPr>
              <w:jc w:val="center"/>
              <w:rPr>
                <w:rFonts w:ascii="Calibri" w:hAnsi="Calibri"/>
              </w:rPr>
            </w:pPr>
            <w:r w:rsidRPr="00724204">
              <w:rPr>
                <w:rFonts w:ascii="Calibri" w:hAnsi="Calibri"/>
              </w:rPr>
              <w:t>C</w:t>
            </w:r>
            <w:r w:rsidRPr="00724204">
              <w:rPr>
                <w:rFonts w:ascii="Calibri" w:hAnsi="Calibri"/>
                <w:vertAlign w:val="subscript"/>
              </w:rPr>
              <w:t>12</w:t>
            </w:r>
            <w:r w:rsidRPr="00724204">
              <w:rPr>
                <w:rFonts w:ascii="Calibri" w:hAnsi="Calibri"/>
              </w:rPr>
              <w:t xml:space="preserve">TAB </w:t>
            </w:r>
          </w:p>
        </w:tc>
        <w:tc>
          <w:tcPr>
            <w:tcW w:w="993" w:type="dxa"/>
            <w:tcBorders>
              <w:top w:val="single" w:sz="4" w:space="0" w:color="auto"/>
              <w:bottom w:val="single" w:sz="4" w:space="0" w:color="auto"/>
            </w:tcBorders>
          </w:tcPr>
          <w:p w14:paraId="2BA0487F" w14:textId="524D909E" w:rsidR="00F536AD" w:rsidRPr="00724204" w:rsidRDefault="00D32593" w:rsidP="00AC5CEF">
            <w:pPr>
              <w:jc w:val="center"/>
              <w:rPr>
                <w:rFonts w:ascii="Calibri" w:hAnsi="Calibri"/>
              </w:rPr>
            </w:pPr>
            <w:r w:rsidRPr="00724204">
              <w:rPr>
                <w:rFonts w:ascii="Calibri" w:hAnsi="Calibri"/>
              </w:rPr>
              <w:t>Peptide</w:t>
            </w:r>
          </w:p>
        </w:tc>
        <w:tc>
          <w:tcPr>
            <w:tcW w:w="992" w:type="dxa"/>
            <w:tcBorders>
              <w:top w:val="single" w:sz="4" w:space="0" w:color="auto"/>
              <w:bottom w:val="single" w:sz="4" w:space="0" w:color="auto"/>
            </w:tcBorders>
          </w:tcPr>
          <w:p w14:paraId="3F09FAEA" w14:textId="09E42E23" w:rsidR="00F536AD" w:rsidRPr="00724204" w:rsidRDefault="00D32593" w:rsidP="00D32593">
            <w:pPr>
              <w:jc w:val="center"/>
              <w:rPr>
                <w:rFonts w:ascii="Calibri" w:hAnsi="Calibri"/>
              </w:rPr>
            </w:pPr>
            <w:r w:rsidRPr="00724204">
              <w:rPr>
                <w:rFonts w:ascii="Calibri" w:hAnsi="Calibri"/>
              </w:rPr>
              <w:t>C</w:t>
            </w:r>
            <w:r w:rsidRPr="00724204">
              <w:rPr>
                <w:rFonts w:ascii="Calibri" w:hAnsi="Calibri"/>
                <w:vertAlign w:val="subscript"/>
              </w:rPr>
              <w:t>12</w:t>
            </w:r>
            <w:r w:rsidRPr="00724204">
              <w:rPr>
                <w:rFonts w:ascii="Calibri" w:hAnsi="Calibri"/>
              </w:rPr>
              <w:t xml:space="preserve">TAB </w:t>
            </w:r>
          </w:p>
        </w:tc>
        <w:tc>
          <w:tcPr>
            <w:tcW w:w="992" w:type="dxa"/>
            <w:tcBorders>
              <w:top w:val="single" w:sz="4" w:space="0" w:color="auto"/>
              <w:bottom w:val="single" w:sz="4" w:space="0" w:color="auto"/>
            </w:tcBorders>
          </w:tcPr>
          <w:p w14:paraId="7CEBC77C" w14:textId="11CABB86" w:rsidR="00F536AD" w:rsidRPr="00724204" w:rsidRDefault="00D32593" w:rsidP="00AC5CEF">
            <w:pPr>
              <w:jc w:val="center"/>
              <w:rPr>
                <w:rFonts w:ascii="Calibri" w:hAnsi="Calibri"/>
              </w:rPr>
            </w:pPr>
            <w:r w:rsidRPr="00724204">
              <w:rPr>
                <w:rFonts w:ascii="Calibri" w:hAnsi="Calibri"/>
              </w:rPr>
              <w:t>Peptide</w:t>
            </w:r>
          </w:p>
        </w:tc>
      </w:tr>
      <w:tr w:rsidR="00D32593" w:rsidRPr="00724204" w14:paraId="53DE8ABA" w14:textId="77777777" w:rsidTr="00C666C1">
        <w:trPr>
          <w:jc w:val="center"/>
        </w:trPr>
        <w:tc>
          <w:tcPr>
            <w:tcW w:w="1848" w:type="dxa"/>
            <w:vMerge w:val="restart"/>
            <w:tcBorders>
              <w:top w:val="single" w:sz="4" w:space="0" w:color="auto"/>
            </w:tcBorders>
          </w:tcPr>
          <w:p w14:paraId="434DC4BA" w14:textId="77777777" w:rsidR="00D32593" w:rsidRPr="00724204" w:rsidRDefault="00D32593" w:rsidP="004803FF">
            <w:pPr>
              <w:rPr>
                <w:rFonts w:ascii="Calibri" w:hAnsi="Calibri"/>
              </w:rPr>
            </w:pPr>
            <w:r w:rsidRPr="00724204">
              <w:rPr>
                <w:rFonts w:ascii="Calibri" w:hAnsi="Calibri"/>
              </w:rPr>
              <w:t>0.2 mM C</w:t>
            </w:r>
            <w:r w:rsidRPr="00724204">
              <w:rPr>
                <w:rFonts w:ascii="Calibri" w:hAnsi="Calibri"/>
                <w:vertAlign w:val="subscript"/>
              </w:rPr>
              <w:t>12</w:t>
            </w:r>
            <w:r w:rsidRPr="00724204">
              <w:rPr>
                <w:rFonts w:ascii="Calibri" w:hAnsi="Calibri"/>
              </w:rPr>
              <w:t>TAB</w:t>
            </w:r>
          </w:p>
        </w:tc>
        <w:tc>
          <w:tcPr>
            <w:tcW w:w="1237" w:type="dxa"/>
            <w:tcBorders>
              <w:top w:val="single" w:sz="4" w:space="0" w:color="auto"/>
            </w:tcBorders>
          </w:tcPr>
          <w:p w14:paraId="1980F0B5" w14:textId="77777777" w:rsidR="00D32593" w:rsidRPr="00724204" w:rsidRDefault="00D32593" w:rsidP="004803FF">
            <w:pPr>
              <w:rPr>
                <w:rFonts w:ascii="Calibri" w:hAnsi="Calibri"/>
              </w:rPr>
            </w:pPr>
            <w:r w:rsidRPr="00724204">
              <w:rPr>
                <w:rFonts w:ascii="Calibri" w:hAnsi="Calibri"/>
              </w:rPr>
              <w:t>30</w:t>
            </w:r>
          </w:p>
        </w:tc>
        <w:tc>
          <w:tcPr>
            <w:tcW w:w="1010" w:type="dxa"/>
            <w:tcBorders>
              <w:top w:val="single" w:sz="4" w:space="0" w:color="auto"/>
            </w:tcBorders>
          </w:tcPr>
          <w:p w14:paraId="029F2121" w14:textId="77777777" w:rsidR="00D32593" w:rsidRPr="00724204" w:rsidRDefault="00D32593" w:rsidP="004803FF">
            <w:pPr>
              <w:rPr>
                <w:rFonts w:ascii="Calibri" w:hAnsi="Calibri"/>
              </w:rPr>
            </w:pPr>
            <w:r w:rsidRPr="00724204">
              <w:rPr>
                <w:rFonts w:ascii="Calibri" w:hAnsi="Calibri"/>
              </w:rPr>
              <w:t>4.4</w:t>
            </w:r>
          </w:p>
        </w:tc>
        <w:tc>
          <w:tcPr>
            <w:tcW w:w="1116" w:type="dxa"/>
            <w:vMerge w:val="restart"/>
            <w:tcBorders>
              <w:top w:val="single" w:sz="4" w:space="0" w:color="auto"/>
            </w:tcBorders>
          </w:tcPr>
          <w:p w14:paraId="2366531C" w14:textId="77777777" w:rsidR="00D32593" w:rsidRPr="00724204" w:rsidRDefault="00D32593" w:rsidP="00AC5CEF">
            <w:pPr>
              <w:jc w:val="center"/>
              <w:rPr>
                <w:rFonts w:ascii="Calibri" w:hAnsi="Calibri"/>
              </w:rPr>
            </w:pPr>
            <w:r w:rsidRPr="00724204">
              <w:rPr>
                <w:rFonts w:ascii="Calibri" w:hAnsi="Calibri"/>
              </w:rPr>
              <w:t>0.095</w:t>
            </w:r>
          </w:p>
          <w:p w14:paraId="2DC6AC81" w14:textId="278F1424" w:rsidR="00D32593" w:rsidRPr="00724204" w:rsidRDefault="00D32593" w:rsidP="00AC5CEF">
            <w:pPr>
              <w:jc w:val="center"/>
              <w:rPr>
                <w:rFonts w:ascii="Calibri" w:hAnsi="Calibri"/>
              </w:rPr>
            </w:pPr>
            <w:r w:rsidRPr="00724204">
              <w:rPr>
                <w:rFonts w:ascii="Calibri" w:hAnsi="Calibri"/>
              </w:rPr>
              <w:t>0.040</w:t>
            </w:r>
          </w:p>
        </w:tc>
        <w:tc>
          <w:tcPr>
            <w:tcW w:w="993" w:type="dxa"/>
            <w:tcBorders>
              <w:top w:val="single" w:sz="4" w:space="0" w:color="auto"/>
            </w:tcBorders>
          </w:tcPr>
          <w:p w14:paraId="39D4AF93" w14:textId="75299792" w:rsidR="00D32593" w:rsidRPr="00724204" w:rsidRDefault="00D32593" w:rsidP="00AC5CEF">
            <w:pPr>
              <w:jc w:val="center"/>
              <w:rPr>
                <w:rFonts w:ascii="Calibri" w:hAnsi="Calibri"/>
              </w:rPr>
            </w:pPr>
          </w:p>
        </w:tc>
        <w:tc>
          <w:tcPr>
            <w:tcW w:w="992" w:type="dxa"/>
            <w:vMerge w:val="restart"/>
            <w:tcBorders>
              <w:top w:val="single" w:sz="4" w:space="0" w:color="auto"/>
            </w:tcBorders>
          </w:tcPr>
          <w:p w14:paraId="2F607BA9" w14:textId="2796C97A" w:rsidR="00D32593" w:rsidRPr="00724204" w:rsidRDefault="00D32593" w:rsidP="00AC5CEF">
            <w:pPr>
              <w:jc w:val="center"/>
              <w:rPr>
                <w:rFonts w:ascii="Calibri" w:hAnsi="Calibri"/>
              </w:rPr>
            </w:pPr>
            <w:r w:rsidRPr="00724204">
              <w:rPr>
                <w:rFonts w:ascii="Calibri" w:hAnsi="Calibri"/>
              </w:rPr>
              <w:t>0.5</w:t>
            </w:r>
          </w:p>
        </w:tc>
        <w:tc>
          <w:tcPr>
            <w:tcW w:w="992" w:type="dxa"/>
            <w:vMerge w:val="restart"/>
            <w:tcBorders>
              <w:top w:val="single" w:sz="4" w:space="0" w:color="auto"/>
            </w:tcBorders>
          </w:tcPr>
          <w:p w14:paraId="2374D365" w14:textId="63EA1E3C" w:rsidR="00D32593" w:rsidRPr="00724204" w:rsidRDefault="00D32593" w:rsidP="00AC5CEF">
            <w:pPr>
              <w:jc w:val="center"/>
              <w:rPr>
                <w:rFonts w:ascii="Calibri" w:hAnsi="Calibri"/>
              </w:rPr>
            </w:pPr>
          </w:p>
        </w:tc>
      </w:tr>
      <w:tr w:rsidR="00D32593" w:rsidRPr="00724204" w14:paraId="59353DF3" w14:textId="77777777" w:rsidTr="00C666C1">
        <w:trPr>
          <w:jc w:val="center"/>
        </w:trPr>
        <w:tc>
          <w:tcPr>
            <w:tcW w:w="1848" w:type="dxa"/>
            <w:vMerge/>
          </w:tcPr>
          <w:p w14:paraId="1B7CF4E3" w14:textId="77777777" w:rsidR="00D32593" w:rsidRPr="00724204" w:rsidRDefault="00D32593" w:rsidP="004803FF">
            <w:pPr>
              <w:rPr>
                <w:rFonts w:ascii="Calibri" w:hAnsi="Calibri"/>
              </w:rPr>
            </w:pPr>
          </w:p>
        </w:tc>
        <w:tc>
          <w:tcPr>
            <w:tcW w:w="1237" w:type="dxa"/>
          </w:tcPr>
          <w:p w14:paraId="23CB70D9" w14:textId="77777777" w:rsidR="00D32593" w:rsidRPr="00724204" w:rsidRDefault="00D32593" w:rsidP="004803FF">
            <w:pPr>
              <w:rPr>
                <w:rFonts w:ascii="Calibri" w:hAnsi="Calibri"/>
              </w:rPr>
            </w:pPr>
            <w:r w:rsidRPr="00724204">
              <w:rPr>
                <w:rFonts w:ascii="Calibri" w:hAnsi="Calibri"/>
              </w:rPr>
              <w:t>40</w:t>
            </w:r>
          </w:p>
        </w:tc>
        <w:tc>
          <w:tcPr>
            <w:tcW w:w="1010" w:type="dxa"/>
          </w:tcPr>
          <w:p w14:paraId="4EB4FA24" w14:textId="77777777" w:rsidR="00D32593" w:rsidRPr="00724204" w:rsidRDefault="00D32593" w:rsidP="004803FF">
            <w:pPr>
              <w:rPr>
                <w:rFonts w:ascii="Calibri" w:hAnsi="Calibri"/>
              </w:rPr>
            </w:pPr>
            <w:r w:rsidRPr="00724204">
              <w:rPr>
                <w:rFonts w:ascii="Calibri" w:hAnsi="Calibri"/>
              </w:rPr>
              <w:t>5.8</w:t>
            </w:r>
          </w:p>
        </w:tc>
        <w:tc>
          <w:tcPr>
            <w:tcW w:w="1116" w:type="dxa"/>
            <w:vMerge/>
          </w:tcPr>
          <w:p w14:paraId="0FED1198" w14:textId="77777777" w:rsidR="00D32593" w:rsidRPr="00724204" w:rsidRDefault="00D32593" w:rsidP="00AC5CEF">
            <w:pPr>
              <w:jc w:val="center"/>
              <w:rPr>
                <w:rFonts w:ascii="Calibri" w:hAnsi="Calibri"/>
              </w:rPr>
            </w:pPr>
          </w:p>
        </w:tc>
        <w:tc>
          <w:tcPr>
            <w:tcW w:w="993" w:type="dxa"/>
          </w:tcPr>
          <w:p w14:paraId="14C8B7E2" w14:textId="57A8B7E5" w:rsidR="00D32593" w:rsidRPr="00724204" w:rsidRDefault="00D32593" w:rsidP="00AC5CEF">
            <w:pPr>
              <w:jc w:val="center"/>
              <w:rPr>
                <w:rFonts w:ascii="Calibri" w:hAnsi="Calibri"/>
              </w:rPr>
            </w:pPr>
          </w:p>
        </w:tc>
        <w:tc>
          <w:tcPr>
            <w:tcW w:w="992" w:type="dxa"/>
            <w:vMerge/>
          </w:tcPr>
          <w:p w14:paraId="73430D66" w14:textId="77777777" w:rsidR="00D32593" w:rsidRPr="00724204" w:rsidRDefault="00D32593" w:rsidP="00AC5CEF">
            <w:pPr>
              <w:jc w:val="center"/>
              <w:rPr>
                <w:rFonts w:ascii="Calibri" w:hAnsi="Calibri"/>
              </w:rPr>
            </w:pPr>
          </w:p>
        </w:tc>
        <w:tc>
          <w:tcPr>
            <w:tcW w:w="992" w:type="dxa"/>
            <w:vMerge/>
          </w:tcPr>
          <w:p w14:paraId="6E65FA03" w14:textId="77777777" w:rsidR="00D32593" w:rsidRPr="00724204" w:rsidRDefault="00D32593" w:rsidP="00AC5CEF">
            <w:pPr>
              <w:jc w:val="center"/>
              <w:rPr>
                <w:rFonts w:ascii="Calibri" w:hAnsi="Calibri"/>
              </w:rPr>
            </w:pPr>
          </w:p>
        </w:tc>
      </w:tr>
      <w:tr w:rsidR="00D32593" w:rsidRPr="00724204" w14:paraId="252DF5BC" w14:textId="77777777" w:rsidTr="00C666C1">
        <w:trPr>
          <w:jc w:val="center"/>
        </w:trPr>
        <w:tc>
          <w:tcPr>
            <w:tcW w:w="1848" w:type="dxa"/>
            <w:vMerge w:val="restart"/>
          </w:tcPr>
          <w:p w14:paraId="6A966CAA" w14:textId="77777777" w:rsidR="00D32593" w:rsidRPr="00724204" w:rsidRDefault="00D32593" w:rsidP="004803FF">
            <w:pPr>
              <w:rPr>
                <w:rFonts w:ascii="Calibri" w:hAnsi="Calibri"/>
              </w:rPr>
            </w:pPr>
            <w:r w:rsidRPr="00724204">
              <w:rPr>
                <w:rFonts w:ascii="Calibri" w:hAnsi="Calibri"/>
              </w:rPr>
              <w:t>0.2 mM d- C</w:t>
            </w:r>
            <w:r w:rsidRPr="00724204">
              <w:rPr>
                <w:rFonts w:ascii="Calibri" w:hAnsi="Calibri"/>
                <w:vertAlign w:val="subscript"/>
              </w:rPr>
              <w:t>12</w:t>
            </w:r>
            <w:r w:rsidRPr="00724204">
              <w:rPr>
                <w:rFonts w:ascii="Calibri" w:hAnsi="Calibri"/>
              </w:rPr>
              <w:t>TAB</w:t>
            </w:r>
          </w:p>
        </w:tc>
        <w:tc>
          <w:tcPr>
            <w:tcW w:w="1237" w:type="dxa"/>
          </w:tcPr>
          <w:p w14:paraId="27D3AA59" w14:textId="77777777" w:rsidR="00D32593" w:rsidRPr="00724204" w:rsidRDefault="00D32593" w:rsidP="004803FF">
            <w:pPr>
              <w:rPr>
                <w:rFonts w:ascii="Calibri" w:hAnsi="Calibri"/>
              </w:rPr>
            </w:pPr>
            <w:r w:rsidRPr="00724204">
              <w:rPr>
                <w:rFonts w:ascii="Calibri" w:hAnsi="Calibri"/>
              </w:rPr>
              <w:t>30</w:t>
            </w:r>
          </w:p>
        </w:tc>
        <w:tc>
          <w:tcPr>
            <w:tcW w:w="1010" w:type="dxa"/>
          </w:tcPr>
          <w:p w14:paraId="7E3AE415" w14:textId="77777777" w:rsidR="00D32593" w:rsidRPr="00724204" w:rsidRDefault="00D32593" w:rsidP="004803FF">
            <w:pPr>
              <w:rPr>
                <w:rFonts w:ascii="Calibri" w:hAnsi="Calibri"/>
              </w:rPr>
            </w:pPr>
            <w:r w:rsidRPr="00724204">
              <w:rPr>
                <w:rFonts w:ascii="Calibri" w:hAnsi="Calibri"/>
              </w:rPr>
              <w:t>4.9</w:t>
            </w:r>
          </w:p>
        </w:tc>
        <w:tc>
          <w:tcPr>
            <w:tcW w:w="1116" w:type="dxa"/>
          </w:tcPr>
          <w:p w14:paraId="344CEBF8" w14:textId="3E7D8FE6" w:rsidR="00D32593" w:rsidRPr="00724204" w:rsidRDefault="00D32593" w:rsidP="00AC5CEF">
            <w:pPr>
              <w:jc w:val="center"/>
              <w:rPr>
                <w:rFonts w:ascii="Calibri" w:hAnsi="Calibri"/>
              </w:rPr>
            </w:pPr>
          </w:p>
        </w:tc>
        <w:tc>
          <w:tcPr>
            <w:tcW w:w="993" w:type="dxa"/>
            <w:vMerge w:val="restart"/>
          </w:tcPr>
          <w:p w14:paraId="4AF19D1F" w14:textId="77777777" w:rsidR="00D32593" w:rsidRPr="00724204" w:rsidRDefault="00D32593" w:rsidP="00AC5CEF">
            <w:pPr>
              <w:jc w:val="center"/>
              <w:rPr>
                <w:rFonts w:ascii="Calibri" w:hAnsi="Calibri"/>
              </w:rPr>
            </w:pPr>
            <w:r w:rsidRPr="00724204">
              <w:rPr>
                <w:rFonts w:ascii="Calibri" w:hAnsi="Calibri"/>
              </w:rPr>
              <w:t>0.525</w:t>
            </w:r>
          </w:p>
          <w:p w14:paraId="06056A21" w14:textId="32259045" w:rsidR="00D32593" w:rsidRPr="00724204" w:rsidRDefault="00D32593" w:rsidP="00AC5CEF">
            <w:pPr>
              <w:jc w:val="center"/>
              <w:rPr>
                <w:rFonts w:ascii="Calibri" w:hAnsi="Calibri"/>
              </w:rPr>
            </w:pPr>
            <w:r w:rsidRPr="00724204">
              <w:rPr>
                <w:rFonts w:ascii="Calibri" w:hAnsi="Calibri"/>
              </w:rPr>
              <w:t>0.120</w:t>
            </w:r>
          </w:p>
        </w:tc>
        <w:tc>
          <w:tcPr>
            <w:tcW w:w="992" w:type="dxa"/>
            <w:vMerge w:val="restart"/>
          </w:tcPr>
          <w:p w14:paraId="18C53015" w14:textId="1A92D50A" w:rsidR="00D32593" w:rsidRPr="00724204" w:rsidRDefault="00D32593" w:rsidP="00AC5CEF">
            <w:pPr>
              <w:jc w:val="center"/>
              <w:rPr>
                <w:rFonts w:ascii="Calibri" w:hAnsi="Calibri"/>
              </w:rPr>
            </w:pPr>
          </w:p>
        </w:tc>
        <w:tc>
          <w:tcPr>
            <w:tcW w:w="992" w:type="dxa"/>
            <w:vMerge w:val="restart"/>
          </w:tcPr>
          <w:p w14:paraId="5FD26307" w14:textId="0E03ACD7" w:rsidR="00D32593" w:rsidRPr="00724204" w:rsidRDefault="00D32593" w:rsidP="00AC5CEF">
            <w:pPr>
              <w:jc w:val="center"/>
              <w:rPr>
                <w:rFonts w:ascii="Calibri" w:hAnsi="Calibri"/>
              </w:rPr>
            </w:pPr>
            <w:r w:rsidRPr="00724204">
              <w:rPr>
                <w:rFonts w:ascii="Calibri" w:hAnsi="Calibri"/>
              </w:rPr>
              <w:t>3.0</w:t>
            </w:r>
          </w:p>
        </w:tc>
      </w:tr>
      <w:tr w:rsidR="00D32593" w:rsidRPr="00724204" w14:paraId="5D1CC888" w14:textId="77777777" w:rsidTr="00770281">
        <w:trPr>
          <w:trHeight w:val="145"/>
          <w:jc w:val="center"/>
        </w:trPr>
        <w:tc>
          <w:tcPr>
            <w:tcW w:w="1848" w:type="dxa"/>
            <w:vMerge/>
          </w:tcPr>
          <w:p w14:paraId="6F39003D" w14:textId="77777777" w:rsidR="00D32593" w:rsidRPr="00724204" w:rsidRDefault="00D32593" w:rsidP="004803FF">
            <w:pPr>
              <w:rPr>
                <w:rFonts w:ascii="Calibri" w:hAnsi="Calibri"/>
              </w:rPr>
            </w:pPr>
          </w:p>
        </w:tc>
        <w:tc>
          <w:tcPr>
            <w:tcW w:w="1237" w:type="dxa"/>
          </w:tcPr>
          <w:p w14:paraId="78CB2748" w14:textId="77777777" w:rsidR="00D32593" w:rsidRPr="00724204" w:rsidRDefault="00D32593" w:rsidP="004803FF">
            <w:pPr>
              <w:rPr>
                <w:rFonts w:ascii="Calibri" w:hAnsi="Calibri"/>
              </w:rPr>
            </w:pPr>
            <w:r w:rsidRPr="00724204">
              <w:rPr>
                <w:rFonts w:ascii="Calibri" w:hAnsi="Calibri"/>
              </w:rPr>
              <w:t>40</w:t>
            </w:r>
          </w:p>
        </w:tc>
        <w:tc>
          <w:tcPr>
            <w:tcW w:w="1010" w:type="dxa"/>
          </w:tcPr>
          <w:p w14:paraId="24AEF091" w14:textId="77777777" w:rsidR="00D32593" w:rsidRPr="00724204" w:rsidRDefault="00D32593" w:rsidP="004803FF">
            <w:pPr>
              <w:rPr>
                <w:rFonts w:ascii="Calibri" w:hAnsi="Calibri"/>
              </w:rPr>
            </w:pPr>
            <w:r w:rsidRPr="00724204">
              <w:rPr>
                <w:rFonts w:ascii="Calibri" w:hAnsi="Calibri"/>
              </w:rPr>
              <w:t>6.0</w:t>
            </w:r>
          </w:p>
        </w:tc>
        <w:tc>
          <w:tcPr>
            <w:tcW w:w="1116" w:type="dxa"/>
          </w:tcPr>
          <w:p w14:paraId="664FA472" w14:textId="7206491D" w:rsidR="00D32593" w:rsidRPr="00724204" w:rsidRDefault="00D32593" w:rsidP="00AC5CEF">
            <w:pPr>
              <w:jc w:val="center"/>
              <w:rPr>
                <w:rFonts w:ascii="Calibri" w:hAnsi="Calibri"/>
              </w:rPr>
            </w:pPr>
          </w:p>
        </w:tc>
        <w:tc>
          <w:tcPr>
            <w:tcW w:w="993" w:type="dxa"/>
            <w:vMerge/>
          </w:tcPr>
          <w:p w14:paraId="186484FB" w14:textId="77777777" w:rsidR="00D32593" w:rsidRPr="00724204" w:rsidRDefault="00D32593" w:rsidP="00AC5CEF">
            <w:pPr>
              <w:jc w:val="center"/>
              <w:rPr>
                <w:rFonts w:ascii="Calibri" w:hAnsi="Calibri"/>
              </w:rPr>
            </w:pPr>
          </w:p>
        </w:tc>
        <w:tc>
          <w:tcPr>
            <w:tcW w:w="992" w:type="dxa"/>
            <w:vMerge/>
          </w:tcPr>
          <w:p w14:paraId="634E434F" w14:textId="77777777" w:rsidR="00D32593" w:rsidRPr="00724204" w:rsidRDefault="00D32593" w:rsidP="00AC5CEF">
            <w:pPr>
              <w:jc w:val="center"/>
              <w:rPr>
                <w:rFonts w:ascii="Calibri" w:hAnsi="Calibri"/>
              </w:rPr>
            </w:pPr>
          </w:p>
        </w:tc>
        <w:tc>
          <w:tcPr>
            <w:tcW w:w="992" w:type="dxa"/>
            <w:vMerge/>
          </w:tcPr>
          <w:p w14:paraId="4C791B65" w14:textId="77777777" w:rsidR="00D32593" w:rsidRPr="00724204" w:rsidRDefault="00D32593" w:rsidP="00AC5CEF">
            <w:pPr>
              <w:jc w:val="center"/>
              <w:rPr>
                <w:rFonts w:ascii="Calibri" w:hAnsi="Calibri"/>
              </w:rPr>
            </w:pPr>
          </w:p>
        </w:tc>
      </w:tr>
      <w:tr w:rsidR="00D32593" w:rsidRPr="00724204" w14:paraId="34A59D0B" w14:textId="77777777" w:rsidTr="00C666C1">
        <w:trPr>
          <w:trHeight w:val="178"/>
          <w:jc w:val="center"/>
        </w:trPr>
        <w:tc>
          <w:tcPr>
            <w:tcW w:w="1848" w:type="dxa"/>
          </w:tcPr>
          <w:p w14:paraId="3445F741" w14:textId="77777777" w:rsidR="00D32593" w:rsidRPr="00724204" w:rsidRDefault="00D32593" w:rsidP="004803FF">
            <w:pPr>
              <w:rPr>
                <w:rFonts w:ascii="Calibri" w:hAnsi="Calibri"/>
              </w:rPr>
            </w:pPr>
            <w:r w:rsidRPr="00724204">
              <w:rPr>
                <w:rFonts w:ascii="Calibri" w:hAnsi="Calibri"/>
              </w:rPr>
              <w:t>20 mM C</w:t>
            </w:r>
            <w:r w:rsidRPr="00724204">
              <w:rPr>
                <w:rFonts w:ascii="Calibri" w:hAnsi="Calibri"/>
                <w:vertAlign w:val="subscript"/>
              </w:rPr>
              <w:t>12</w:t>
            </w:r>
            <w:r w:rsidRPr="00724204">
              <w:rPr>
                <w:rFonts w:ascii="Calibri" w:hAnsi="Calibri"/>
              </w:rPr>
              <w:t>TAB</w:t>
            </w:r>
          </w:p>
        </w:tc>
        <w:tc>
          <w:tcPr>
            <w:tcW w:w="1237" w:type="dxa"/>
          </w:tcPr>
          <w:p w14:paraId="7B2B3706" w14:textId="77777777" w:rsidR="00D32593" w:rsidRPr="00724204" w:rsidRDefault="00D32593" w:rsidP="004803FF">
            <w:pPr>
              <w:rPr>
                <w:rFonts w:ascii="Calibri" w:hAnsi="Calibri"/>
              </w:rPr>
            </w:pPr>
            <w:r w:rsidRPr="00724204">
              <w:rPr>
                <w:rFonts w:ascii="Calibri" w:hAnsi="Calibri"/>
              </w:rPr>
              <w:t>26</w:t>
            </w:r>
          </w:p>
        </w:tc>
        <w:tc>
          <w:tcPr>
            <w:tcW w:w="1010" w:type="dxa"/>
          </w:tcPr>
          <w:p w14:paraId="43EAED25" w14:textId="77777777" w:rsidR="00D32593" w:rsidRPr="00724204" w:rsidRDefault="00D32593" w:rsidP="004803FF">
            <w:pPr>
              <w:rPr>
                <w:rFonts w:ascii="Calibri" w:hAnsi="Calibri"/>
              </w:rPr>
            </w:pPr>
            <w:r w:rsidRPr="00724204">
              <w:rPr>
                <w:rFonts w:ascii="Calibri" w:hAnsi="Calibri"/>
              </w:rPr>
              <w:t>3.5</w:t>
            </w:r>
          </w:p>
        </w:tc>
        <w:tc>
          <w:tcPr>
            <w:tcW w:w="1116" w:type="dxa"/>
          </w:tcPr>
          <w:p w14:paraId="269889F9" w14:textId="1F712880" w:rsidR="00D32593" w:rsidRPr="00724204" w:rsidRDefault="00D32593" w:rsidP="00AC5CEF">
            <w:pPr>
              <w:jc w:val="center"/>
              <w:rPr>
                <w:rFonts w:ascii="Calibri" w:hAnsi="Calibri"/>
              </w:rPr>
            </w:pPr>
            <w:r w:rsidRPr="00724204">
              <w:rPr>
                <w:rFonts w:ascii="Calibri" w:hAnsi="Calibri"/>
              </w:rPr>
              <w:t>0.335</w:t>
            </w:r>
          </w:p>
        </w:tc>
        <w:tc>
          <w:tcPr>
            <w:tcW w:w="993" w:type="dxa"/>
          </w:tcPr>
          <w:p w14:paraId="44F1CDA7" w14:textId="46755CAD" w:rsidR="00D32593" w:rsidRPr="00724204" w:rsidRDefault="00D32593" w:rsidP="00AC5CEF">
            <w:pPr>
              <w:jc w:val="center"/>
              <w:rPr>
                <w:rFonts w:ascii="Calibri" w:hAnsi="Calibri"/>
              </w:rPr>
            </w:pPr>
          </w:p>
        </w:tc>
        <w:tc>
          <w:tcPr>
            <w:tcW w:w="992" w:type="dxa"/>
          </w:tcPr>
          <w:p w14:paraId="0B6B625A" w14:textId="0D7EA3CA" w:rsidR="00D32593" w:rsidRPr="00724204" w:rsidRDefault="00D32593" w:rsidP="00AC5CEF">
            <w:pPr>
              <w:jc w:val="center"/>
              <w:rPr>
                <w:rFonts w:ascii="Calibri" w:hAnsi="Calibri"/>
              </w:rPr>
            </w:pPr>
            <w:r w:rsidRPr="00724204">
              <w:rPr>
                <w:rFonts w:ascii="Calibri" w:hAnsi="Calibri"/>
              </w:rPr>
              <w:t>0.9</w:t>
            </w:r>
          </w:p>
        </w:tc>
        <w:tc>
          <w:tcPr>
            <w:tcW w:w="992" w:type="dxa"/>
          </w:tcPr>
          <w:p w14:paraId="31A8D2A4" w14:textId="69D0E218" w:rsidR="00D32593" w:rsidRPr="00724204" w:rsidRDefault="00D32593" w:rsidP="00AC5CEF">
            <w:pPr>
              <w:jc w:val="center"/>
              <w:rPr>
                <w:rFonts w:ascii="Calibri" w:hAnsi="Calibri"/>
              </w:rPr>
            </w:pPr>
          </w:p>
        </w:tc>
      </w:tr>
      <w:tr w:rsidR="00D32593" w:rsidRPr="00724204" w14:paraId="19C8BE16" w14:textId="77777777" w:rsidTr="00C666C1">
        <w:trPr>
          <w:trHeight w:val="421"/>
          <w:jc w:val="center"/>
        </w:trPr>
        <w:tc>
          <w:tcPr>
            <w:tcW w:w="1848" w:type="dxa"/>
            <w:tcBorders>
              <w:bottom w:val="single" w:sz="4" w:space="0" w:color="auto"/>
            </w:tcBorders>
          </w:tcPr>
          <w:p w14:paraId="50868311" w14:textId="77777777" w:rsidR="00D32593" w:rsidRPr="00724204" w:rsidRDefault="00D32593" w:rsidP="004803FF">
            <w:pPr>
              <w:rPr>
                <w:rFonts w:ascii="Calibri" w:hAnsi="Calibri"/>
              </w:rPr>
            </w:pPr>
            <w:r w:rsidRPr="00724204">
              <w:rPr>
                <w:rFonts w:ascii="Calibri" w:hAnsi="Calibri"/>
              </w:rPr>
              <w:t>20 mM d- C</w:t>
            </w:r>
            <w:r w:rsidRPr="00724204">
              <w:rPr>
                <w:rFonts w:ascii="Calibri" w:hAnsi="Calibri"/>
                <w:vertAlign w:val="subscript"/>
              </w:rPr>
              <w:t>12</w:t>
            </w:r>
            <w:r w:rsidRPr="00724204">
              <w:rPr>
                <w:rFonts w:ascii="Calibri" w:hAnsi="Calibri"/>
              </w:rPr>
              <w:t>TAB</w:t>
            </w:r>
          </w:p>
        </w:tc>
        <w:tc>
          <w:tcPr>
            <w:tcW w:w="1237" w:type="dxa"/>
            <w:tcBorders>
              <w:bottom w:val="single" w:sz="4" w:space="0" w:color="auto"/>
            </w:tcBorders>
          </w:tcPr>
          <w:p w14:paraId="535EF55F" w14:textId="77777777" w:rsidR="00D32593" w:rsidRPr="00724204" w:rsidRDefault="00D32593" w:rsidP="004803FF">
            <w:pPr>
              <w:rPr>
                <w:rFonts w:ascii="Calibri" w:hAnsi="Calibri"/>
              </w:rPr>
            </w:pPr>
            <w:r w:rsidRPr="00724204">
              <w:rPr>
                <w:rFonts w:ascii="Calibri" w:hAnsi="Calibri"/>
              </w:rPr>
              <w:t>33</w:t>
            </w:r>
          </w:p>
        </w:tc>
        <w:tc>
          <w:tcPr>
            <w:tcW w:w="1010" w:type="dxa"/>
            <w:tcBorders>
              <w:bottom w:val="single" w:sz="4" w:space="0" w:color="auto"/>
            </w:tcBorders>
          </w:tcPr>
          <w:p w14:paraId="7CF82150" w14:textId="77777777" w:rsidR="00D32593" w:rsidRPr="00724204" w:rsidRDefault="00D32593" w:rsidP="004803FF">
            <w:pPr>
              <w:rPr>
                <w:rFonts w:ascii="Calibri" w:hAnsi="Calibri"/>
              </w:rPr>
            </w:pPr>
            <w:r w:rsidRPr="00724204">
              <w:rPr>
                <w:rFonts w:ascii="Calibri" w:hAnsi="Calibri"/>
              </w:rPr>
              <w:t>5.3</w:t>
            </w:r>
          </w:p>
        </w:tc>
        <w:tc>
          <w:tcPr>
            <w:tcW w:w="1116" w:type="dxa"/>
            <w:tcBorders>
              <w:bottom w:val="single" w:sz="4" w:space="0" w:color="auto"/>
            </w:tcBorders>
          </w:tcPr>
          <w:p w14:paraId="5622F82A" w14:textId="671A03A3" w:rsidR="00D32593" w:rsidRPr="00724204" w:rsidRDefault="00D32593" w:rsidP="00AC5CEF">
            <w:pPr>
              <w:jc w:val="center"/>
              <w:rPr>
                <w:rFonts w:ascii="Calibri" w:hAnsi="Calibri"/>
              </w:rPr>
            </w:pPr>
          </w:p>
        </w:tc>
        <w:tc>
          <w:tcPr>
            <w:tcW w:w="993" w:type="dxa"/>
            <w:tcBorders>
              <w:bottom w:val="single" w:sz="4" w:space="0" w:color="auto"/>
            </w:tcBorders>
          </w:tcPr>
          <w:p w14:paraId="16975813" w14:textId="6C0A7B20" w:rsidR="00D32593" w:rsidRPr="00724204" w:rsidRDefault="00D32593" w:rsidP="00AC5CEF">
            <w:pPr>
              <w:jc w:val="center"/>
              <w:rPr>
                <w:rFonts w:ascii="Calibri" w:hAnsi="Calibri"/>
              </w:rPr>
            </w:pPr>
            <w:r w:rsidRPr="00724204">
              <w:rPr>
                <w:rFonts w:ascii="Calibri" w:hAnsi="Calibri"/>
              </w:rPr>
              <w:t>0.250</w:t>
            </w:r>
          </w:p>
        </w:tc>
        <w:tc>
          <w:tcPr>
            <w:tcW w:w="992" w:type="dxa"/>
            <w:tcBorders>
              <w:bottom w:val="single" w:sz="4" w:space="0" w:color="auto"/>
            </w:tcBorders>
          </w:tcPr>
          <w:p w14:paraId="471A8B32" w14:textId="1826C960" w:rsidR="00D32593" w:rsidRPr="00724204" w:rsidRDefault="00D32593" w:rsidP="00AC5CEF">
            <w:pPr>
              <w:jc w:val="center"/>
              <w:rPr>
                <w:rFonts w:ascii="Calibri" w:hAnsi="Calibri"/>
              </w:rPr>
            </w:pPr>
          </w:p>
        </w:tc>
        <w:tc>
          <w:tcPr>
            <w:tcW w:w="992" w:type="dxa"/>
            <w:tcBorders>
              <w:bottom w:val="single" w:sz="4" w:space="0" w:color="auto"/>
            </w:tcBorders>
          </w:tcPr>
          <w:p w14:paraId="605AE324" w14:textId="230822B2" w:rsidR="00D32593" w:rsidRPr="00724204" w:rsidRDefault="00D32593" w:rsidP="00AC5CEF">
            <w:pPr>
              <w:jc w:val="center"/>
              <w:rPr>
                <w:rFonts w:ascii="Calibri" w:hAnsi="Calibri"/>
              </w:rPr>
            </w:pPr>
            <w:r w:rsidRPr="00724204">
              <w:rPr>
                <w:rFonts w:ascii="Calibri" w:hAnsi="Calibri"/>
              </w:rPr>
              <w:t>1.2</w:t>
            </w:r>
          </w:p>
        </w:tc>
      </w:tr>
    </w:tbl>
    <w:p w14:paraId="45311BF2" w14:textId="77777777" w:rsidR="001C0A1B" w:rsidRDefault="001C0A1B" w:rsidP="001C0A1B">
      <w:pPr>
        <w:ind w:left="360"/>
        <w:rPr>
          <w:b/>
          <w:sz w:val="32"/>
        </w:rPr>
      </w:pPr>
    </w:p>
    <w:p w14:paraId="0167874C" w14:textId="77777777" w:rsidR="001C0A1B" w:rsidRPr="00D24611" w:rsidRDefault="001C0A1B" w:rsidP="005C5AE0">
      <w:pPr>
        <w:pStyle w:val="ListParagraph"/>
        <w:numPr>
          <w:ilvl w:val="0"/>
          <w:numId w:val="3"/>
        </w:numPr>
        <w:outlineLvl w:val="0"/>
        <w:rPr>
          <w:rFonts w:asciiTheme="majorHAnsi" w:hAnsiTheme="majorHAnsi"/>
          <w:b/>
          <w:sz w:val="32"/>
        </w:rPr>
      </w:pPr>
      <w:r w:rsidRPr="00D24611">
        <w:rPr>
          <w:rFonts w:asciiTheme="majorHAnsi" w:hAnsiTheme="majorHAnsi"/>
          <w:b/>
          <w:sz w:val="32"/>
        </w:rPr>
        <w:t>Conclusions</w:t>
      </w:r>
    </w:p>
    <w:p w14:paraId="7BBE13C5" w14:textId="571DBCD4" w:rsidR="00DF7BAA" w:rsidRDefault="000A7C84" w:rsidP="00F83050">
      <w:pPr>
        <w:jc w:val="both"/>
        <w:rPr>
          <w:sz w:val="24"/>
        </w:rPr>
      </w:pPr>
      <w:r>
        <w:rPr>
          <w:sz w:val="24"/>
        </w:rPr>
        <w:t xml:space="preserve">The adsorption of </w:t>
      </w:r>
      <w:r w:rsidR="007A7C7A">
        <w:rPr>
          <w:sz w:val="24"/>
        </w:rPr>
        <w:t>RSF</w:t>
      </w:r>
      <w:r>
        <w:rPr>
          <w:sz w:val="24"/>
        </w:rPr>
        <w:t xml:space="preserve"> has been studied in detail with regards to solution pH, ionic strength, peptide </w:t>
      </w:r>
      <w:r w:rsidR="00A00E9C">
        <w:rPr>
          <w:sz w:val="24"/>
        </w:rPr>
        <w:t>molecular fraction</w:t>
      </w:r>
      <w:r w:rsidR="00C21A79">
        <w:rPr>
          <w:sz w:val="24"/>
        </w:rPr>
        <w:t xml:space="preserve">, </w:t>
      </w:r>
      <w:r>
        <w:rPr>
          <w:sz w:val="24"/>
        </w:rPr>
        <w:t>concentration and presence of surfactants at the</w:t>
      </w:r>
      <w:r w:rsidR="0082689D">
        <w:rPr>
          <w:sz w:val="24"/>
        </w:rPr>
        <w:t xml:space="preserve"> hydrophilic</w:t>
      </w:r>
      <w:r>
        <w:rPr>
          <w:sz w:val="24"/>
        </w:rPr>
        <w:t xml:space="preserve"> SiO</w:t>
      </w:r>
      <w:r>
        <w:rPr>
          <w:sz w:val="24"/>
          <w:vertAlign w:val="subscript"/>
        </w:rPr>
        <w:t>2</w:t>
      </w:r>
      <w:r>
        <w:rPr>
          <w:sz w:val="24"/>
        </w:rPr>
        <w:t>/water interface by ellipsometry and neutron reflection.</w:t>
      </w:r>
      <w:r w:rsidR="00600A4D">
        <w:rPr>
          <w:sz w:val="24"/>
        </w:rPr>
        <w:t xml:space="preserve"> At</w:t>
      </w:r>
      <w:r w:rsidR="00C21A79">
        <w:rPr>
          <w:sz w:val="24"/>
        </w:rPr>
        <w:t xml:space="preserve"> the</w:t>
      </w:r>
      <w:r w:rsidR="0082689D">
        <w:rPr>
          <w:sz w:val="24"/>
        </w:rPr>
        <w:t xml:space="preserve"> </w:t>
      </w:r>
      <w:r w:rsidR="00621F4B">
        <w:rPr>
          <w:sz w:val="24"/>
        </w:rPr>
        <w:t>SiO</w:t>
      </w:r>
      <w:r w:rsidR="00621F4B">
        <w:rPr>
          <w:sz w:val="24"/>
          <w:vertAlign w:val="subscript"/>
        </w:rPr>
        <w:t>2</w:t>
      </w:r>
      <w:r w:rsidR="00621F4B">
        <w:rPr>
          <w:sz w:val="24"/>
        </w:rPr>
        <w:t xml:space="preserve">/water </w:t>
      </w:r>
      <w:r w:rsidR="0082689D">
        <w:rPr>
          <w:sz w:val="24"/>
        </w:rPr>
        <w:t>inte</w:t>
      </w:r>
      <w:r w:rsidR="00600A4D">
        <w:rPr>
          <w:sz w:val="24"/>
        </w:rPr>
        <w:t xml:space="preserve">rface </w:t>
      </w:r>
      <w:r w:rsidR="007A7C7A">
        <w:rPr>
          <w:sz w:val="24"/>
        </w:rPr>
        <w:t>RSF</w:t>
      </w:r>
      <w:r w:rsidR="00962E05">
        <w:rPr>
          <w:sz w:val="24"/>
        </w:rPr>
        <w:t xml:space="preserve"> was found to adsorb irreversibly and</w:t>
      </w:r>
      <w:r w:rsidR="0082689D">
        <w:rPr>
          <w:sz w:val="24"/>
        </w:rPr>
        <w:t xml:space="preserve"> </w:t>
      </w:r>
      <w:r w:rsidR="00600A4D">
        <w:rPr>
          <w:sz w:val="24"/>
        </w:rPr>
        <w:t xml:space="preserve">was </w:t>
      </w:r>
      <w:r w:rsidR="0082689D">
        <w:rPr>
          <w:sz w:val="24"/>
        </w:rPr>
        <w:t>modelled with a two layer fitting</w:t>
      </w:r>
      <w:r w:rsidR="00600A4D">
        <w:rPr>
          <w:sz w:val="24"/>
        </w:rPr>
        <w:t xml:space="preserve">. Since </w:t>
      </w:r>
      <w:r w:rsidR="007A7C7A">
        <w:rPr>
          <w:sz w:val="24"/>
        </w:rPr>
        <w:t>RSF</w:t>
      </w:r>
      <w:r w:rsidR="00600A4D">
        <w:rPr>
          <w:sz w:val="24"/>
        </w:rPr>
        <w:t xml:space="preserve"> is a relatively flexible soft</w:t>
      </w:r>
      <w:r w:rsidR="00662505">
        <w:rPr>
          <w:sz w:val="24"/>
        </w:rPr>
        <w:t xml:space="preserve"> protein its adsorption behaviour is </w:t>
      </w:r>
      <w:r w:rsidR="00600A4D">
        <w:rPr>
          <w:sz w:val="24"/>
        </w:rPr>
        <w:t>similar to</w:t>
      </w:r>
      <w:r w:rsidR="00F2457B">
        <w:rPr>
          <w:sz w:val="24"/>
        </w:rPr>
        <w:t xml:space="preserve"> a</w:t>
      </w:r>
      <w:r w:rsidR="00600A4D">
        <w:rPr>
          <w:sz w:val="24"/>
        </w:rPr>
        <w:t xml:space="preserve"> </w:t>
      </w:r>
      <w:r w:rsidR="00A00E9C">
        <w:rPr>
          <w:sz w:val="24"/>
        </w:rPr>
        <w:t xml:space="preserve">synthetic </w:t>
      </w:r>
      <w:r w:rsidR="00A951CD">
        <w:rPr>
          <w:sz w:val="24"/>
        </w:rPr>
        <w:t>block co-</w:t>
      </w:r>
      <w:r w:rsidR="00600A4D">
        <w:rPr>
          <w:sz w:val="24"/>
        </w:rPr>
        <w:t xml:space="preserve">polymer </w:t>
      </w:r>
      <w:r w:rsidR="00F2457B">
        <w:rPr>
          <w:sz w:val="24"/>
        </w:rPr>
        <w:t>or other</w:t>
      </w:r>
      <w:r w:rsidR="00A951CD">
        <w:rPr>
          <w:sz w:val="24"/>
        </w:rPr>
        <w:t xml:space="preserve"> proteins such as β-casein</w:t>
      </w:r>
      <w:r w:rsidR="00F2457B">
        <w:rPr>
          <w:sz w:val="24"/>
        </w:rPr>
        <w:t xml:space="preserve"> which lack a well-defined tertiary structure</w:t>
      </w:r>
      <w:r w:rsidR="00662505">
        <w:rPr>
          <w:sz w:val="24"/>
        </w:rPr>
        <w:t>,</w:t>
      </w:r>
      <w:r w:rsidR="00600A4D">
        <w:rPr>
          <w:sz w:val="24"/>
        </w:rPr>
        <w:t xml:space="preserve"> </w:t>
      </w:r>
      <w:r w:rsidR="00662505">
        <w:rPr>
          <w:sz w:val="24"/>
        </w:rPr>
        <w:t>adsorbed as a</w:t>
      </w:r>
      <w:r w:rsidR="00600A4D">
        <w:rPr>
          <w:sz w:val="24"/>
        </w:rPr>
        <w:t xml:space="preserve"> random walk or as trains and loops at the </w:t>
      </w:r>
      <w:r w:rsidR="00621F4B">
        <w:rPr>
          <w:sz w:val="24"/>
        </w:rPr>
        <w:t>SiO</w:t>
      </w:r>
      <w:r w:rsidR="00621F4B">
        <w:rPr>
          <w:sz w:val="24"/>
          <w:vertAlign w:val="subscript"/>
        </w:rPr>
        <w:t>2</w:t>
      </w:r>
      <w:r w:rsidR="00621F4B">
        <w:rPr>
          <w:sz w:val="24"/>
        </w:rPr>
        <w:t>/water</w:t>
      </w:r>
      <w:r w:rsidR="00600A4D">
        <w:rPr>
          <w:sz w:val="24"/>
        </w:rPr>
        <w:t xml:space="preserve"> interface</w:t>
      </w:r>
      <w:r w:rsidR="00A36CD8">
        <w:rPr>
          <w:sz w:val="24"/>
        </w:rPr>
        <w:t xml:space="preserve">. </w:t>
      </w:r>
      <w:r w:rsidR="00A951CD">
        <w:rPr>
          <w:sz w:val="24"/>
        </w:rPr>
        <w:t xml:space="preserve">Consequently the layer closest to the interface was modelled as a denser layer and the outer layer represented a diffuse layer of </w:t>
      </w:r>
      <w:r w:rsidR="007A7C7A">
        <w:rPr>
          <w:sz w:val="24"/>
        </w:rPr>
        <w:t>RSF</w:t>
      </w:r>
      <w:r w:rsidR="00A951CD">
        <w:rPr>
          <w:sz w:val="24"/>
        </w:rPr>
        <w:t xml:space="preserve"> chains looping into the bulk </w:t>
      </w:r>
      <w:r w:rsidR="00962E05">
        <w:rPr>
          <w:sz w:val="24"/>
        </w:rPr>
        <w:t>solution</w:t>
      </w:r>
      <w:r w:rsidR="00A951CD">
        <w:rPr>
          <w:sz w:val="24"/>
        </w:rPr>
        <w:t xml:space="preserve">. Changes to concentration, pH and ionic strength all had strong impact on the adsorbed amount found at the interface. </w:t>
      </w:r>
      <w:r w:rsidR="001645CF">
        <w:rPr>
          <w:sz w:val="24"/>
        </w:rPr>
        <w:t>Increasing pH or ionic strength caused a reduction in</w:t>
      </w:r>
      <w:r w:rsidR="00AB508F">
        <w:rPr>
          <w:sz w:val="24"/>
        </w:rPr>
        <w:t xml:space="preserve"> </w:t>
      </w:r>
      <w:r w:rsidR="001645CF">
        <w:rPr>
          <w:sz w:val="24"/>
        </w:rPr>
        <w:t xml:space="preserve">the </w:t>
      </w:r>
      <w:r w:rsidR="00AB508F">
        <w:rPr>
          <w:sz w:val="24"/>
        </w:rPr>
        <w:t>adsorbed amount</w:t>
      </w:r>
      <w:r w:rsidR="001645CF">
        <w:rPr>
          <w:sz w:val="24"/>
        </w:rPr>
        <w:t>.</w:t>
      </w:r>
      <w:r w:rsidR="00A951CD">
        <w:rPr>
          <w:sz w:val="24"/>
        </w:rPr>
        <w:t xml:space="preserve"> </w:t>
      </w:r>
      <w:r w:rsidR="001645CF">
        <w:rPr>
          <w:sz w:val="24"/>
        </w:rPr>
        <w:t>This</w:t>
      </w:r>
      <w:r w:rsidR="00A951CD">
        <w:rPr>
          <w:sz w:val="24"/>
        </w:rPr>
        <w:t xml:space="preserve"> </w:t>
      </w:r>
      <w:r w:rsidR="00AB508F">
        <w:rPr>
          <w:sz w:val="24"/>
        </w:rPr>
        <w:t>ga</w:t>
      </w:r>
      <w:r w:rsidR="00A951CD">
        <w:rPr>
          <w:sz w:val="24"/>
        </w:rPr>
        <w:t>ve an indication about the importance of electrostatic forces in the adsorption process.</w:t>
      </w:r>
      <w:r w:rsidR="004C59DA">
        <w:rPr>
          <w:sz w:val="24"/>
        </w:rPr>
        <w:t xml:space="preserve"> When pH </w:t>
      </w:r>
      <w:r w:rsidR="001645CF">
        <w:rPr>
          <w:sz w:val="24"/>
        </w:rPr>
        <w:t>was</w:t>
      </w:r>
      <w:r w:rsidR="004C59DA">
        <w:rPr>
          <w:sz w:val="24"/>
        </w:rPr>
        <w:t xml:space="preserve"> increased </w:t>
      </w:r>
      <w:r w:rsidR="007A7C7A">
        <w:rPr>
          <w:sz w:val="24"/>
        </w:rPr>
        <w:t>RSF</w:t>
      </w:r>
      <w:r w:rsidR="004C59DA">
        <w:rPr>
          <w:sz w:val="24"/>
        </w:rPr>
        <w:t xml:space="preserve"> beco</w:t>
      </w:r>
      <w:r w:rsidR="001645CF">
        <w:rPr>
          <w:sz w:val="24"/>
        </w:rPr>
        <w:t>me</w:t>
      </w:r>
      <w:r w:rsidR="004C59DA">
        <w:rPr>
          <w:sz w:val="24"/>
        </w:rPr>
        <w:t xml:space="preserve"> more negatively charged. This ha</w:t>
      </w:r>
      <w:r w:rsidR="00146338">
        <w:rPr>
          <w:sz w:val="24"/>
        </w:rPr>
        <w:t>s two effects, firstly it caused</w:t>
      </w:r>
      <w:r w:rsidR="004C59DA">
        <w:rPr>
          <w:sz w:val="24"/>
        </w:rPr>
        <w:t xml:space="preserve"> </w:t>
      </w:r>
      <w:r w:rsidR="007A7C7A">
        <w:rPr>
          <w:sz w:val="24"/>
        </w:rPr>
        <w:t>RSF</w:t>
      </w:r>
      <w:r w:rsidR="004C59DA">
        <w:rPr>
          <w:sz w:val="24"/>
        </w:rPr>
        <w:t xml:space="preserve"> to assume a more extended</w:t>
      </w:r>
      <w:r w:rsidR="00AB508F">
        <w:rPr>
          <w:sz w:val="24"/>
        </w:rPr>
        <w:t xml:space="preserve"> less compact</w:t>
      </w:r>
      <w:r w:rsidR="004C59DA">
        <w:rPr>
          <w:sz w:val="24"/>
        </w:rPr>
        <w:t xml:space="preserve"> structure due to inter</w:t>
      </w:r>
      <w:r w:rsidR="00462024">
        <w:rPr>
          <w:sz w:val="24"/>
        </w:rPr>
        <w:t>- and intra</w:t>
      </w:r>
      <w:r w:rsidR="004C59DA">
        <w:rPr>
          <w:sz w:val="24"/>
        </w:rPr>
        <w:t xml:space="preserve">molecular repulsive forces and secondly electrostatic repulsive forces </w:t>
      </w:r>
      <w:r w:rsidR="00AA0981">
        <w:rPr>
          <w:sz w:val="24"/>
        </w:rPr>
        <w:t>were strong enough to negate</w:t>
      </w:r>
      <w:r w:rsidR="00843628">
        <w:rPr>
          <w:sz w:val="24"/>
        </w:rPr>
        <w:t xml:space="preserve"> any hydrophobic</w:t>
      </w:r>
      <w:r w:rsidR="00E86ABF">
        <w:rPr>
          <w:sz w:val="24"/>
        </w:rPr>
        <w:t xml:space="preserve"> </w:t>
      </w:r>
      <w:r w:rsidR="00843628">
        <w:rPr>
          <w:sz w:val="24"/>
        </w:rPr>
        <w:t xml:space="preserve">interactions </w:t>
      </w:r>
      <w:r w:rsidR="00F66239">
        <w:rPr>
          <w:sz w:val="24"/>
        </w:rPr>
        <w:t>holding the peptide together at the</w:t>
      </w:r>
      <w:r w:rsidR="00427CDE">
        <w:rPr>
          <w:sz w:val="24"/>
        </w:rPr>
        <w:t xml:space="preserve"> </w:t>
      </w:r>
      <w:r w:rsidR="0003342D">
        <w:rPr>
          <w:sz w:val="24"/>
        </w:rPr>
        <w:t>SiO</w:t>
      </w:r>
      <w:r w:rsidR="0003342D">
        <w:rPr>
          <w:sz w:val="24"/>
          <w:vertAlign w:val="subscript"/>
        </w:rPr>
        <w:t>2</w:t>
      </w:r>
      <w:r w:rsidR="0003342D">
        <w:rPr>
          <w:sz w:val="24"/>
        </w:rPr>
        <w:t>/water</w:t>
      </w:r>
      <w:r w:rsidR="004C59DA">
        <w:rPr>
          <w:sz w:val="24"/>
          <w:vertAlign w:val="subscript"/>
        </w:rPr>
        <w:t xml:space="preserve"> </w:t>
      </w:r>
      <w:r w:rsidR="004C59DA">
        <w:rPr>
          <w:sz w:val="24"/>
        </w:rPr>
        <w:t>interface.</w:t>
      </w:r>
      <w:r w:rsidR="0067526D">
        <w:rPr>
          <w:sz w:val="24"/>
        </w:rPr>
        <w:t xml:space="preserve"> On the other hand</w:t>
      </w:r>
      <w:r w:rsidR="00A00E9C">
        <w:rPr>
          <w:sz w:val="24"/>
        </w:rPr>
        <w:t>,</w:t>
      </w:r>
      <w:r w:rsidR="0067526D">
        <w:rPr>
          <w:sz w:val="24"/>
        </w:rPr>
        <w:t xml:space="preserve"> when the i</w:t>
      </w:r>
      <w:r w:rsidR="00A00E9C">
        <w:rPr>
          <w:sz w:val="24"/>
        </w:rPr>
        <w:t>onic strength of the solution was</w:t>
      </w:r>
      <w:r w:rsidR="0067526D">
        <w:rPr>
          <w:sz w:val="24"/>
        </w:rPr>
        <w:t xml:space="preserve"> increased peptide-peptide interactions increase</w:t>
      </w:r>
      <w:r w:rsidR="007779D2">
        <w:rPr>
          <w:sz w:val="24"/>
        </w:rPr>
        <w:t>d</w:t>
      </w:r>
      <w:r w:rsidR="0067526D">
        <w:rPr>
          <w:sz w:val="24"/>
        </w:rPr>
        <w:t xml:space="preserve"> due to electrostatic screenin</w:t>
      </w:r>
      <w:r w:rsidR="00A00E9C">
        <w:rPr>
          <w:sz w:val="24"/>
        </w:rPr>
        <w:t xml:space="preserve">g effects and </w:t>
      </w:r>
      <w:r w:rsidR="007A7C7A">
        <w:rPr>
          <w:sz w:val="24"/>
        </w:rPr>
        <w:t>RSF</w:t>
      </w:r>
      <w:r w:rsidR="00A00E9C">
        <w:rPr>
          <w:sz w:val="24"/>
        </w:rPr>
        <w:t xml:space="preserve"> </w:t>
      </w:r>
      <w:r w:rsidR="00DA2DDF">
        <w:rPr>
          <w:sz w:val="24"/>
        </w:rPr>
        <w:t>molecules</w:t>
      </w:r>
      <w:r w:rsidR="00A00E9C">
        <w:rPr>
          <w:sz w:val="24"/>
        </w:rPr>
        <w:t xml:space="preserve"> </w:t>
      </w:r>
      <w:r w:rsidR="007779D2">
        <w:rPr>
          <w:sz w:val="24"/>
        </w:rPr>
        <w:t>found</w:t>
      </w:r>
      <w:r w:rsidR="0067526D">
        <w:rPr>
          <w:sz w:val="24"/>
        </w:rPr>
        <w:t xml:space="preserve"> it more energetically favourable to interact with each other in the bulk</w:t>
      </w:r>
      <w:r w:rsidR="00AB508F">
        <w:rPr>
          <w:sz w:val="24"/>
        </w:rPr>
        <w:t xml:space="preserve"> solution</w:t>
      </w:r>
      <w:r w:rsidR="00DA2DDF">
        <w:rPr>
          <w:sz w:val="24"/>
        </w:rPr>
        <w:t>,</w:t>
      </w:r>
      <w:r w:rsidR="0067526D">
        <w:rPr>
          <w:sz w:val="24"/>
        </w:rPr>
        <w:t xml:space="preserve"> </w:t>
      </w:r>
      <w:r w:rsidR="005C4A40">
        <w:rPr>
          <w:sz w:val="24"/>
        </w:rPr>
        <w:t xml:space="preserve">hence </w:t>
      </w:r>
      <w:r w:rsidR="0067526D">
        <w:rPr>
          <w:sz w:val="24"/>
        </w:rPr>
        <w:lastRenderedPageBreak/>
        <w:t>causing a drastic reduction in the adsorbed amount</w:t>
      </w:r>
      <w:r w:rsidR="00AB508F">
        <w:rPr>
          <w:sz w:val="24"/>
        </w:rPr>
        <w:t xml:space="preserve"> at the interface</w:t>
      </w:r>
      <w:r w:rsidR="0067526D">
        <w:rPr>
          <w:sz w:val="24"/>
        </w:rPr>
        <w:t>.</w:t>
      </w:r>
      <w:r w:rsidR="00C21A79">
        <w:rPr>
          <w:sz w:val="24"/>
        </w:rPr>
        <w:t xml:space="preserve"> In addition the separation of </w:t>
      </w:r>
      <w:r w:rsidR="007A7C7A">
        <w:rPr>
          <w:sz w:val="24"/>
        </w:rPr>
        <w:t>RSF</w:t>
      </w:r>
      <w:r w:rsidR="00C21A79">
        <w:rPr>
          <w:sz w:val="24"/>
        </w:rPr>
        <w:t xml:space="preserve"> into</w:t>
      </w:r>
      <w:r w:rsidR="007779D2">
        <w:rPr>
          <w:sz w:val="24"/>
        </w:rPr>
        <w:t xml:space="preserve"> different</w:t>
      </w:r>
      <w:r w:rsidR="00843628">
        <w:rPr>
          <w:sz w:val="24"/>
        </w:rPr>
        <w:t xml:space="preserve"> MW fractions by</w:t>
      </w:r>
      <w:r w:rsidR="00146338">
        <w:rPr>
          <w:sz w:val="24"/>
        </w:rPr>
        <w:t xml:space="preserve"> membrane </w:t>
      </w:r>
      <w:r w:rsidR="00A00E9C">
        <w:rPr>
          <w:sz w:val="24"/>
        </w:rPr>
        <w:t>ultra</w:t>
      </w:r>
      <w:r w:rsidR="007779D2">
        <w:rPr>
          <w:sz w:val="24"/>
        </w:rPr>
        <w:t xml:space="preserve">filtration demonstrated that </w:t>
      </w:r>
      <w:r w:rsidR="007A7C7A">
        <w:rPr>
          <w:sz w:val="24"/>
        </w:rPr>
        <w:t>RSF</w:t>
      </w:r>
      <w:r w:rsidR="00662505">
        <w:rPr>
          <w:sz w:val="24"/>
        </w:rPr>
        <w:t xml:space="preserve"> &gt;300 kDa </w:t>
      </w:r>
      <w:r w:rsidR="007779D2">
        <w:rPr>
          <w:sz w:val="24"/>
        </w:rPr>
        <w:t>fraction</w:t>
      </w:r>
      <w:r w:rsidR="00662505">
        <w:rPr>
          <w:sz w:val="24"/>
        </w:rPr>
        <w:t xml:space="preserve"> </w:t>
      </w:r>
      <w:r w:rsidR="007779D2">
        <w:rPr>
          <w:sz w:val="24"/>
        </w:rPr>
        <w:t>was more stable to ionic strength changes</w:t>
      </w:r>
      <w:r w:rsidR="00AA0981">
        <w:rPr>
          <w:sz w:val="24"/>
        </w:rPr>
        <w:t xml:space="preserve">. Hence fractioning of the </w:t>
      </w:r>
      <w:r w:rsidR="007A7C7A">
        <w:rPr>
          <w:sz w:val="24"/>
        </w:rPr>
        <w:t>RSF</w:t>
      </w:r>
      <w:r w:rsidR="00AA0981">
        <w:rPr>
          <w:sz w:val="24"/>
        </w:rPr>
        <w:t xml:space="preserve"> peptides into more </w:t>
      </w:r>
      <w:r w:rsidR="00A36CD8">
        <w:rPr>
          <w:sz w:val="24"/>
        </w:rPr>
        <w:t>homogenous</w:t>
      </w:r>
      <w:r w:rsidR="00AA0981">
        <w:rPr>
          <w:sz w:val="24"/>
        </w:rPr>
        <w:t xml:space="preserve"> soluti</w:t>
      </w:r>
      <w:r w:rsidR="00A36CD8">
        <w:rPr>
          <w:sz w:val="24"/>
        </w:rPr>
        <w:t>ons</w:t>
      </w:r>
      <w:r w:rsidR="00AA0981">
        <w:rPr>
          <w:sz w:val="24"/>
        </w:rPr>
        <w:t xml:space="preserve"> affect</w:t>
      </w:r>
      <w:r w:rsidR="00A36CD8">
        <w:rPr>
          <w:sz w:val="24"/>
        </w:rPr>
        <w:t>s</w:t>
      </w:r>
      <w:r w:rsidR="00AA0981">
        <w:rPr>
          <w:sz w:val="24"/>
        </w:rPr>
        <w:t xml:space="preserve"> the adsorption behaviour of </w:t>
      </w:r>
      <w:r w:rsidR="007A7C7A">
        <w:rPr>
          <w:sz w:val="24"/>
        </w:rPr>
        <w:t>RSF</w:t>
      </w:r>
      <w:r w:rsidR="00AA0981">
        <w:rPr>
          <w:sz w:val="24"/>
        </w:rPr>
        <w:t>.</w:t>
      </w:r>
      <w:r w:rsidR="007779D2">
        <w:rPr>
          <w:sz w:val="24"/>
        </w:rPr>
        <w:t xml:space="preserve"> </w:t>
      </w:r>
      <w:r w:rsidR="00AA0981">
        <w:rPr>
          <w:sz w:val="24"/>
        </w:rPr>
        <w:t xml:space="preserve">Larger </w:t>
      </w:r>
      <w:r w:rsidR="007A7C7A">
        <w:rPr>
          <w:sz w:val="24"/>
        </w:rPr>
        <w:t>RSF</w:t>
      </w:r>
      <w:r w:rsidR="00AA0981">
        <w:rPr>
          <w:sz w:val="24"/>
        </w:rPr>
        <w:t xml:space="preserve"> molecules appear to be more stable to ionic concentration and display slower adsorption</w:t>
      </w:r>
      <w:r w:rsidR="00DA2DDF">
        <w:rPr>
          <w:sz w:val="24"/>
        </w:rPr>
        <w:t xml:space="preserve">. </w:t>
      </w:r>
      <w:r w:rsidR="00843628">
        <w:rPr>
          <w:sz w:val="24"/>
        </w:rPr>
        <w:t>Changes in pH, concentration and ionic strength</w:t>
      </w:r>
      <w:r w:rsidR="00DA2DDF">
        <w:rPr>
          <w:sz w:val="24"/>
        </w:rPr>
        <w:t xml:space="preserve"> </w:t>
      </w:r>
      <w:r w:rsidR="00A36CD8">
        <w:rPr>
          <w:sz w:val="24"/>
        </w:rPr>
        <w:t xml:space="preserve">have a </w:t>
      </w:r>
      <w:r w:rsidR="00DA2DDF">
        <w:rPr>
          <w:sz w:val="24"/>
        </w:rPr>
        <w:t xml:space="preserve">similar </w:t>
      </w:r>
      <w:r w:rsidR="00A36CD8">
        <w:rPr>
          <w:sz w:val="24"/>
        </w:rPr>
        <w:t>effect on the adsorption of</w:t>
      </w:r>
      <w:r w:rsidR="00DA2DDF">
        <w:rPr>
          <w:sz w:val="24"/>
        </w:rPr>
        <w:t xml:space="preserve"> </w:t>
      </w:r>
      <w:r w:rsidR="007779D2">
        <w:rPr>
          <w:sz w:val="24"/>
        </w:rPr>
        <w:t>short amphiphilic designer peptides which were designed</w:t>
      </w:r>
      <w:r w:rsidR="008644F9">
        <w:rPr>
          <w:sz w:val="24"/>
        </w:rPr>
        <w:t xml:space="preserve"> </w:t>
      </w:r>
      <w:r w:rsidR="007779D2">
        <w:rPr>
          <w:sz w:val="24"/>
        </w:rPr>
        <w:t xml:space="preserve">to have </w:t>
      </w:r>
      <w:r w:rsidR="00DA2DDF">
        <w:rPr>
          <w:sz w:val="24"/>
        </w:rPr>
        <w:t xml:space="preserve">systematic tweaks in their amino acid sequence to investigate </w:t>
      </w:r>
      <w:r w:rsidR="00A36CD8">
        <w:rPr>
          <w:sz w:val="24"/>
        </w:rPr>
        <w:t>structure function relationships</w:t>
      </w:r>
      <w:r w:rsidR="008644F9">
        <w:rPr>
          <w:sz w:val="24"/>
        </w:rPr>
        <w:t>.</w:t>
      </w:r>
      <w:r w:rsidR="008644F9">
        <w:rPr>
          <w:sz w:val="24"/>
        </w:rPr>
        <w:fldChar w:fldCharType="begin">
          <w:fldData xml:space="preserve">PEVuZE5vdGU+PENpdGU+PEF1dGhvcj5IYW48L0F1dGhvcj48WWVhcj4yMDEyPC9ZZWFyPjxSZWNO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</w:fldData>
        </w:fldChar>
      </w:r>
      <w:r w:rsidR="004E740A">
        <w:rPr>
          <w:sz w:val="24"/>
        </w:rPr>
        <w:instrText xml:space="preserve"> ADDIN EN.CITE </w:instrText>
      </w:r>
      <w:r w:rsidR="004E740A">
        <w:rPr>
          <w:sz w:val="24"/>
        </w:rPr>
        <w:fldChar w:fldCharType="begin">
          <w:fldData xml:space="preserve">PEVuZE5vdGU+PENpdGU+PEF1dGhvcj5IYW48L0F1dGhvcj48WWVhcj4yMDEyPC9ZZWFyPjxSZWNO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</w:fldData>
        </w:fldChar>
      </w:r>
      <w:r w:rsidR="004E740A">
        <w:rPr>
          <w:sz w:val="24"/>
        </w:rPr>
        <w:instrText xml:space="preserve"> ADDIN EN.CITE.DATA </w:instrText>
      </w:r>
      <w:r w:rsidR="004E740A">
        <w:rPr>
          <w:sz w:val="24"/>
        </w:rPr>
      </w:r>
      <w:r w:rsidR="004E740A">
        <w:rPr>
          <w:sz w:val="24"/>
        </w:rPr>
        <w:fldChar w:fldCharType="end"/>
      </w:r>
      <w:r w:rsidR="008644F9">
        <w:rPr>
          <w:sz w:val="24"/>
        </w:rPr>
        <w:fldChar w:fldCharType="separate"/>
      </w:r>
      <w:hyperlink w:anchor="_ENREF_21" w:tooltip="Dimitrijev-Dwyer, 2012 #241" w:history="1">
        <w:r w:rsidR="004E740A" w:rsidRPr="004E740A">
          <w:rPr>
            <w:noProof/>
            <w:sz w:val="24"/>
            <w:vertAlign w:val="superscript"/>
          </w:rPr>
          <w:t>21</w:t>
        </w:r>
      </w:hyperlink>
      <w:r w:rsidR="004E740A" w:rsidRPr="004E740A">
        <w:rPr>
          <w:noProof/>
          <w:sz w:val="24"/>
          <w:vertAlign w:val="superscript"/>
        </w:rPr>
        <w:t xml:space="preserve">, </w:t>
      </w:r>
      <w:hyperlink w:anchor="_ENREF_51" w:tooltip="Han, 2012 #105" w:history="1">
        <w:r w:rsidR="004E740A" w:rsidRPr="004E740A">
          <w:rPr>
            <w:noProof/>
            <w:sz w:val="24"/>
            <w:vertAlign w:val="superscript"/>
          </w:rPr>
          <w:t>51-52</w:t>
        </w:r>
      </w:hyperlink>
      <w:r w:rsidR="008644F9">
        <w:rPr>
          <w:sz w:val="24"/>
        </w:rPr>
        <w:fldChar w:fldCharType="end"/>
      </w:r>
      <w:r w:rsidR="007779D2">
        <w:rPr>
          <w:sz w:val="24"/>
        </w:rPr>
        <w:t xml:space="preserve"> </w:t>
      </w:r>
      <w:r w:rsidR="00146338">
        <w:rPr>
          <w:sz w:val="24"/>
        </w:rPr>
        <w:t>Overall t</w:t>
      </w:r>
      <w:r w:rsidR="00E33A74">
        <w:rPr>
          <w:sz w:val="24"/>
        </w:rPr>
        <w:t xml:space="preserve">he </w:t>
      </w:r>
      <w:r w:rsidR="008644F9">
        <w:rPr>
          <w:sz w:val="24"/>
        </w:rPr>
        <w:t xml:space="preserve">dominating </w:t>
      </w:r>
      <w:r w:rsidR="00F66239">
        <w:rPr>
          <w:sz w:val="24"/>
        </w:rPr>
        <w:t>mode of interaction at</w:t>
      </w:r>
      <w:r w:rsidR="00146338">
        <w:rPr>
          <w:sz w:val="24"/>
        </w:rPr>
        <w:t xml:space="preserve"> the interface appeared</w:t>
      </w:r>
      <w:r w:rsidR="008644F9">
        <w:rPr>
          <w:sz w:val="24"/>
        </w:rPr>
        <w:t xml:space="preserve"> to be</w:t>
      </w:r>
      <w:r w:rsidR="00E33A74">
        <w:rPr>
          <w:sz w:val="24"/>
        </w:rPr>
        <w:t xml:space="preserve"> </w:t>
      </w:r>
      <w:r w:rsidR="00146338">
        <w:rPr>
          <w:sz w:val="24"/>
        </w:rPr>
        <w:t xml:space="preserve">through </w:t>
      </w:r>
      <w:r w:rsidR="00E33A74">
        <w:rPr>
          <w:sz w:val="24"/>
        </w:rPr>
        <w:t>hydrophobic interactions</w:t>
      </w:r>
      <w:r w:rsidR="000559F5">
        <w:rPr>
          <w:sz w:val="24"/>
        </w:rPr>
        <w:t xml:space="preserve"> of the RSF molecules</w:t>
      </w:r>
      <w:r w:rsidR="00E33A74">
        <w:rPr>
          <w:sz w:val="24"/>
        </w:rPr>
        <w:t xml:space="preserve">. The presence of these hydrophobic interactions </w:t>
      </w:r>
      <w:r w:rsidR="00146338">
        <w:rPr>
          <w:sz w:val="24"/>
        </w:rPr>
        <w:t>allowed</w:t>
      </w:r>
      <w:r w:rsidR="00E33A74">
        <w:rPr>
          <w:sz w:val="24"/>
        </w:rPr>
        <w:t xml:space="preserve"> anionic SDS to </w:t>
      </w:r>
      <w:r w:rsidR="00662505">
        <w:rPr>
          <w:sz w:val="24"/>
        </w:rPr>
        <w:t>adsorb</w:t>
      </w:r>
      <w:r w:rsidR="00E33A74">
        <w:rPr>
          <w:sz w:val="24"/>
        </w:rPr>
        <w:t xml:space="preserve"> at the interface </w:t>
      </w:r>
      <w:r w:rsidR="000559F5">
        <w:rPr>
          <w:sz w:val="24"/>
        </w:rPr>
        <w:t>alongside</w:t>
      </w:r>
      <w:r w:rsidR="00E33A74">
        <w:rPr>
          <w:sz w:val="24"/>
        </w:rPr>
        <w:t xml:space="preserve"> </w:t>
      </w:r>
      <w:r w:rsidR="007A7C7A">
        <w:rPr>
          <w:sz w:val="24"/>
        </w:rPr>
        <w:t>RSF</w:t>
      </w:r>
      <w:r w:rsidR="00E33A74">
        <w:rPr>
          <w:sz w:val="24"/>
        </w:rPr>
        <w:t xml:space="preserve">. However, increasing the </w:t>
      </w:r>
      <w:r w:rsidR="00146338">
        <w:rPr>
          <w:sz w:val="24"/>
        </w:rPr>
        <w:t xml:space="preserve">SDS content above its </w:t>
      </w:r>
      <w:r w:rsidR="00D216F5">
        <w:rPr>
          <w:sz w:val="24"/>
        </w:rPr>
        <w:t>CMC</w:t>
      </w:r>
      <w:r w:rsidR="00146338">
        <w:rPr>
          <w:sz w:val="24"/>
        </w:rPr>
        <w:t xml:space="preserve"> caused</w:t>
      </w:r>
      <w:r w:rsidR="00E33A74">
        <w:rPr>
          <w:sz w:val="24"/>
        </w:rPr>
        <w:t xml:space="preserve"> the near complete removal of </w:t>
      </w:r>
      <w:r w:rsidR="007A7C7A">
        <w:rPr>
          <w:sz w:val="24"/>
        </w:rPr>
        <w:t>RSF</w:t>
      </w:r>
      <w:r w:rsidR="00E33A74">
        <w:rPr>
          <w:sz w:val="24"/>
        </w:rPr>
        <w:t xml:space="preserve"> from the interface. On the other hand, cationic surfactant C</w:t>
      </w:r>
      <w:r w:rsidR="00E33A74" w:rsidRPr="00E33A74">
        <w:rPr>
          <w:sz w:val="24"/>
          <w:vertAlign w:val="subscript"/>
        </w:rPr>
        <w:t>12</w:t>
      </w:r>
      <w:r w:rsidR="00E33A74">
        <w:rPr>
          <w:sz w:val="24"/>
        </w:rPr>
        <w:t>TAB</w:t>
      </w:r>
      <w:r w:rsidR="00462024">
        <w:rPr>
          <w:sz w:val="24"/>
        </w:rPr>
        <w:t>,</w:t>
      </w:r>
      <w:r w:rsidR="00E33A74">
        <w:rPr>
          <w:sz w:val="24"/>
        </w:rPr>
        <w:t xml:space="preserve"> </w:t>
      </w:r>
      <w:r w:rsidR="00462024">
        <w:rPr>
          <w:sz w:val="24"/>
        </w:rPr>
        <w:t xml:space="preserve">removed </w:t>
      </w:r>
      <w:r w:rsidR="0043658F">
        <w:rPr>
          <w:sz w:val="24"/>
        </w:rPr>
        <w:t>a small amount of</w:t>
      </w:r>
      <w:r w:rsidR="00462024">
        <w:rPr>
          <w:sz w:val="24"/>
        </w:rPr>
        <w:t xml:space="preserve"> </w:t>
      </w:r>
      <w:r w:rsidR="007A7C7A">
        <w:rPr>
          <w:sz w:val="24"/>
        </w:rPr>
        <w:t>RSF</w:t>
      </w:r>
      <w:r w:rsidR="00462024">
        <w:rPr>
          <w:sz w:val="24"/>
        </w:rPr>
        <w:t xml:space="preserve"> and </w:t>
      </w:r>
      <w:r w:rsidR="00E33A74">
        <w:rPr>
          <w:sz w:val="24"/>
        </w:rPr>
        <w:t xml:space="preserve">was found to coexist at the interface with a significant amount of </w:t>
      </w:r>
      <w:r w:rsidR="007A7C7A">
        <w:rPr>
          <w:sz w:val="24"/>
        </w:rPr>
        <w:t>RSF</w:t>
      </w:r>
      <w:r w:rsidR="00AB508F">
        <w:rPr>
          <w:sz w:val="24"/>
        </w:rPr>
        <w:t>,</w:t>
      </w:r>
      <w:r w:rsidR="00155663">
        <w:rPr>
          <w:sz w:val="24"/>
        </w:rPr>
        <w:t xml:space="preserve"> even above its </w:t>
      </w:r>
      <w:r w:rsidR="00D216F5">
        <w:rPr>
          <w:sz w:val="24"/>
        </w:rPr>
        <w:t>CMC</w:t>
      </w:r>
      <w:r w:rsidR="00155663">
        <w:rPr>
          <w:sz w:val="24"/>
        </w:rPr>
        <w:t xml:space="preserve">. </w:t>
      </w:r>
      <w:r w:rsidR="00427CDE">
        <w:rPr>
          <w:sz w:val="24"/>
        </w:rPr>
        <w:t>Both electrostatic and hydrophobic interactions contribute</w:t>
      </w:r>
      <w:r w:rsidR="00462024">
        <w:rPr>
          <w:sz w:val="24"/>
        </w:rPr>
        <w:t>d</w:t>
      </w:r>
      <w:r w:rsidR="00427CDE">
        <w:rPr>
          <w:sz w:val="24"/>
        </w:rPr>
        <w:t xml:space="preserve"> to the permanence of </w:t>
      </w:r>
      <w:r w:rsidR="00AB508F">
        <w:rPr>
          <w:sz w:val="24"/>
        </w:rPr>
        <w:t>C</w:t>
      </w:r>
      <w:r w:rsidR="00AB508F" w:rsidRPr="00E33A74">
        <w:rPr>
          <w:sz w:val="24"/>
          <w:vertAlign w:val="subscript"/>
        </w:rPr>
        <w:t>12</w:t>
      </w:r>
      <w:r w:rsidR="00AB508F">
        <w:rPr>
          <w:sz w:val="24"/>
        </w:rPr>
        <w:t xml:space="preserve">TAB </w:t>
      </w:r>
      <w:r w:rsidR="00841783">
        <w:rPr>
          <w:sz w:val="24"/>
        </w:rPr>
        <w:t>with</w:t>
      </w:r>
      <w:r w:rsidR="00427CDE">
        <w:rPr>
          <w:sz w:val="24"/>
        </w:rPr>
        <w:t xml:space="preserve"> </w:t>
      </w:r>
      <w:r w:rsidR="007A7C7A">
        <w:rPr>
          <w:sz w:val="24"/>
        </w:rPr>
        <w:t>RSF</w:t>
      </w:r>
      <w:r w:rsidR="00427CDE">
        <w:rPr>
          <w:sz w:val="24"/>
        </w:rPr>
        <w:t xml:space="preserve"> at the interface</w:t>
      </w:r>
      <w:r w:rsidR="00462024">
        <w:rPr>
          <w:sz w:val="24"/>
        </w:rPr>
        <w:t xml:space="preserve"> allowing for</w:t>
      </w:r>
      <w:r w:rsidR="00AB508F">
        <w:rPr>
          <w:sz w:val="24"/>
        </w:rPr>
        <w:t xml:space="preserve"> </w:t>
      </w:r>
      <w:r w:rsidR="00427CDE">
        <w:rPr>
          <w:sz w:val="24"/>
        </w:rPr>
        <w:t>greater stability.</w:t>
      </w:r>
      <w:r w:rsidR="001726D9">
        <w:rPr>
          <w:sz w:val="24"/>
        </w:rPr>
        <w:t xml:space="preserve"> The interacti</w:t>
      </w:r>
      <w:r w:rsidR="00841783">
        <w:rPr>
          <w:sz w:val="24"/>
        </w:rPr>
        <w:t>on with both surfactants followed</w:t>
      </w:r>
      <w:r w:rsidR="00D62A99">
        <w:rPr>
          <w:sz w:val="24"/>
        </w:rPr>
        <w:t xml:space="preserve"> </w:t>
      </w:r>
      <w:r w:rsidR="00841783">
        <w:rPr>
          <w:sz w:val="24"/>
        </w:rPr>
        <w:t>the</w:t>
      </w:r>
      <w:r w:rsidR="001726D9">
        <w:rPr>
          <w:sz w:val="24"/>
        </w:rPr>
        <w:t xml:space="preserve"> behaviour</w:t>
      </w:r>
      <w:r w:rsidR="00D62A99">
        <w:rPr>
          <w:sz w:val="24"/>
        </w:rPr>
        <w:t xml:space="preserve"> </w:t>
      </w:r>
      <w:r w:rsidR="00841783">
        <w:rPr>
          <w:sz w:val="24"/>
        </w:rPr>
        <w:t>also observed with</w:t>
      </w:r>
      <w:r w:rsidR="001726D9">
        <w:rPr>
          <w:sz w:val="24"/>
        </w:rPr>
        <w:t xml:space="preserve"> </w:t>
      </w:r>
      <w:r w:rsidR="00D62A99">
        <w:rPr>
          <w:sz w:val="24"/>
        </w:rPr>
        <w:t xml:space="preserve">short </w:t>
      </w:r>
      <w:r w:rsidR="001726D9">
        <w:rPr>
          <w:sz w:val="24"/>
        </w:rPr>
        <w:t xml:space="preserve">cationic </w:t>
      </w:r>
      <w:r w:rsidR="00D62A99">
        <w:rPr>
          <w:sz w:val="24"/>
        </w:rPr>
        <w:t>amphiphilic peptides</w:t>
      </w:r>
      <w:r w:rsidR="001726D9">
        <w:rPr>
          <w:sz w:val="24"/>
        </w:rPr>
        <w:t xml:space="preserve">, biosurfactants and proteins </w:t>
      </w:r>
      <w:r w:rsidR="00841783">
        <w:rPr>
          <w:sz w:val="24"/>
        </w:rPr>
        <w:t xml:space="preserve">which </w:t>
      </w:r>
      <w:r w:rsidR="001726D9">
        <w:rPr>
          <w:sz w:val="24"/>
        </w:rPr>
        <w:t>interact with surfactan</w:t>
      </w:r>
      <w:r w:rsidR="00A00E9C">
        <w:rPr>
          <w:sz w:val="24"/>
        </w:rPr>
        <w:t xml:space="preserve">ts and are seen to be gradually </w:t>
      </w:r>
      <w:r w:rsidR="001726D9">
        <w:rPr>
          <w:sz w:val="24"/>
        </w:rPr>
        <w:t>displaced by surfactants above t</w:t>
      </w:r>
      <w:r w:rsidR="00C21A79">
        <w:rPr>
          <w:sz w:val="24"/>
        </w:rPr>
        <w:t>he surfactant’s</w:t>
      </w:r>
      <w:r w:rsidR="001726D9">
        <w:rPr>
          <w:sz w:val="24"/>
        </w:rPr>
        <w:t xml:space="preserve"> </w:t>
      </w:r>
      <w:r w:rsidR="00D216F5">
        <w:rPr>
          <w:sz w:val="24"/>
        </w:rPr>
        <w:t>CMC</w:t>
      </w:r>
      <w:r w:rsidR="001726D9">
        <w:rPr>
          <w:sz w:val="24"/>
        </w:rPr>
        <w:t>.</w:t>
      </w:r>
      <w:r w:rsidR="001726D9">
        <w:rPr>
          <w:sz w:val="24"/>
        </w:rPr>
        <w:fldChar w:fldCharType="begin">
          <w:fldData xml:space="preserve">PEVuZE5vdGU+PENpdGU+PEF1dGhvcj5KYXlhd2FyZGFuZTwvQXV0aG9yPjxZZWFyPjIwMTU8L1ll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E1OTQtMTYwMjwvcGFnZXM+PHZvbHVtZT4xMDU8L3ZvbHVt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==
</w:fldData>
        </w:fldChar>
      </w:r>
      <w:r w:rsidR="007C7D4C">
        <w:rPr>
          <w:sz w:val="24"/>
        </w:rPr>
        <w:instrText xml:space="preserve"> ADDIN EN.CITE </w:instrText>
      </w:r>
      <w:r w:rsidR="007C7D4C">
        <w:rPr>
          <w:sz w:val="24"/>
        </w:rPr>
        <w:fldChar w:fldCharType="begin">
          <w:fldData xml:space="preserve">PEVuZE5vdGU+PENpdGU+PEF1dGhvcj5KYXlhd2FyZGFuZTwvQXV0aG9yPjxZZWFyPjIwMTU8L1ll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E1OTQtMTYwMjwvcGFnZXM+PHZvbHVtZT4xMDU8L3ZvbHVt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==
</w:fldData>
        </w:fldChar>
      </w:r>
      <w:r w:rsidR="007C7D4C">
        <w:rPr>
          <w:sz w:val="24"/>
        </w:rPr>
        <w:instrText xml:space="preserve"> ADDIN EN.CITE.DATA </w:instrText>
      </w:r>
      <w:r w:rsidR="007C7D4C">
        <w:rPr>
          <w:sz w:val="24"/>
        </w:rPr>
      </w:r>
      <w:r w:rsidR="007C7D4C">
        <w:rPr>
          <w:sz w:val="24"/>
        </w:rPr>
        <w:fldChar w:fldCharType="end"/>
      </w:r>
      <w:r w:rsidR="001726D9">
        <w:rPr>
          <w:sz w:val="24"/>
        </w:rPr>
      </w:r>
      <w:r w:rsidR="001726D9">
        <w:rPr>
          <w:sz w:val="24"/>
        </w:rPr>
        <w:fldChar w:fldCharType="separate"/>
      </w:r>
      <w:hyperlink w:anchor="_ENREF_38" w:tooltip="Green, 2001 #182" w:history="1">
        <w:r w:rsidR="004E740A" w:rsidRPr="007C7D4C">
          <w:rPr>
            <w:noProof/>
            <w:sz w:val="24"/>
            <w:vertAlign w:val="superscript"/>
          </w:rPr>
          <w:t>38-40</w:t>
        </w:r>
      </w:hyperlink>
      <w:r w:rsidR="007C7D4C" w:rsidRPr="007C7D4C">
        <w:rPr>
          <w:noProof/>
          <w:sz w:val="24"/>
          <w:vertAlign w:val="superscript"/>
        </w:rPr>
        <w:t xml:space="preserve">, </w:t>
      </w:r>
      <w:hyperlink w:anchor="_ENREF_53" w:tooltip="Jayawardane, 2015 #260" w:history="1">
        <w:r w:rsidR="004E740A" w:rsidRPr="007C7D4C">
          <w:rPr>
            <w:noProof/>
            <w:sz w:val="24"/>
            <w:vertAlign w:val="superscript"/>
          </w:rPr>
          <w:t>53</w:t>
        </w:r>
      </w:hyperlink>
      <w:r w:rsidR="001726D9">
        <w:rPr>
          <w:sz w:val="24"/>
        </w:rPr>
        <w:fldChar w:fldCharType="end"/>
      </w:r>
      <w:r w:rsidR="00427CDE">
        <w:rPr>
          <w:sz w:val="24"/>
        </w:rPr>
        <w:t xml:space="preserve"> Overall </w:t>
      </w:r>
      <w:r w:rsidR="007A7C7A">
        <w:rPr>
          <w:sz w:val="24"/>
        </w:rPr>
        <w:t>RSF</w:t>
      </w:r>
      <w:r w:rsidR="00427CDE">
        <w:rPr>
          <w:sz w:val="24"/>
        </w:rPr>
        <w:t xml:space="preserve"> shows a good adsorption affinity with the </w:t>
      </w:r>
      <w:r w:rsidR="00E86ABF">
        <w:rPr>
          <w:sz w:val="24"/>
        </w:rPr>
        <w:t xml:space="preserve">hydrophilic </w:t>
      </w:r>
      <w:r w:rsidR="00AA433E">
        <w:rPr>
          <w:sz w:val="24"/>
        </w:rPr>
        <w:t>SiO</w:t>
      </w:r>
      <w:r w:rsidR="00AA433E">
        <w:rPr>
          <w:sz w:val="24"/>
          <w:vertAlign w:val="subscript"/>
        </w:rPr>
        <w:t>2</w:t>
      </w:r>
      <w:r w:rsidR="00AA433E">
        <w:rPr>
          <w:sz w:val="24"/>
        </w:rPr>
        <w:t xml:space="preserve">/water </w:t>
      </w:r>
      <w:r w:rsidR="00427CDE">
        <w:rPr>
          <w:sz w:val="24"/>
        </w:rPr>
        <w:t>interface</w:t>
      </w:r>
      <w:r w:rsidR="00662505">
        <w:rPr>
          <w:sz w:val="24"/>
        </w:rPr>
        <w:t xml:space="preserve"> even in the presence of a cationic surfactant</w:t>
      </w:r>
      <w:r w:rsidR="005C4A40">
        <w:rPr>
          <w:sz w:val="24"/>
        </w:rPr>
        <w:t>.</w:t>
      </w:r>
      <w:r w:rsidR="007F0818">
        <w:rPr>
          <w:sz w:val="24"/>
        </w:rPr>
        <w:t xml:space="preserve"> </w:t>
      </w:r>
      <w:r w:rsidR="004469A3">
        <w:rPr>
          <w:sz w:val="24"/>
        </w:rPr>
        <w:t>Ultimately, t</w:t>
      </w:r>
      <w:r w:rsidR="00617F32">
        <w:rPr>
          <w:sz w:val="24"/>
        </w:rPr>
        <w:t xml:space="preserve">hese results give an important insight into how </w:t>
      </w:r>
      <w:r w:rsidR="007A7C7A">
        <w:rPr>
          <w:sz w:val="24"/>
        </w:rPr>
        <w:t>RSF</w:t>
      </w:r>
      <w:r w:rsidR="00617F32">
        <w:rPr>
          <w:sz w:val="24"/>
        </w:rPr>
        <w:t xml:space="preserve"> adsorption can be controlled at the interface and this will have important implications </w:t>
      </w:r>
      <w:r w:rsidR="007F0818">
        <w:rPr>
          <w:sz w:val="24"/>
        </w:rPr>
        <w:t>for the development of applications based on interfacial adsorption</w:t>
      </w:r>
      <w:r w:rsidR="00AA0981">
        <w:rPr>
          <w:sz w:val="24"/>
        </w:rPr>
        <w:t xml:space="preserve"> of biomolecules at solid</w:t>
      </w:r>
      <w:r w:rsidR="00CC5C4F">
        <w:rPr>
          <w:sz w:val="24"/>
        </w:rPr>
        <w:t>/water</w:t>
      </w:r>
      <w:r w:rsidR="00AA0981">
        <w:rPr>
          <w:sz w:val="24"/>
        </w:rPr>
        <w:t xml:space="preserve"> interfaces</w:t>
      </w:r>
      <w:r w:rsidR="005C4A40">
        <w:rPr>
          <w:sz w:val="24"/>
        </w:rPr>
        <w:t>.</w:t>
      </w:r>
      <w:r w:rsidR="007F0818">
        <w:rPr>
          <w:sz w:val="24"/>
        </w:rPr>
        <w:t xml:space="preserve"> </w:t>
      </w:r>
    </w:p>
    <w:p w14:paraId="4609705E" w14:textId="77777777" w:rsidR="00784E1E" w:rsidRPr="000053D8" w:rsidRDefault="00784E1E" w:rsidP="00784E1E">
      <w:pPr>
        <w:rPr>
          <w:b/>
        </w:rPr>
      </w:pPr>
      <w:r w:rsidRPr="000053D8">
        <w:rPr>
          <w:b/>
          <w:sz w:val="28"/>
        </w:rPr>
        <w:t>Acknowledgements</w:t>
      </w:r>
    </w:p>
    <w:p w14:paraId="732898A4" w14:textId="7EBA01EE" w:rsidR="00F83050" w:rsidRPr="000053D8" w:rsidRDefault="00784E1E" w:rsidP="00EB3197">
      <w:pPr>
        <w:jc w:val="both"/>
        <w:rPr>
          <w:sz w:val="24"/>
          <w:szCs w:val="24"/>
        </w:rPr>
      </w:pPr>
      <w:r w:rsidRPr="000053D8">
        <w:rPr>
          <w:sz w:val="24"/>
          <w:szCs w:val="24"/>
        </w:rPr>
        <w:t>The authors would like to thank</w:t>
      </w:r>
      <w:r w:rsidR="005E76EF">
        <w:rPr>
          <w:sz w:val="24"/>
          <w:szCs w:val="24"/>
        </w:rPr>
        <w:t xml:space="preserve"> The</w:t>
      </w:r>
      <w:r w:rsidRPr="000053D8">
        <w:rPr>
          <w:sz w:val="24"/>
          <w:szCs w:val="24"/>
        </w:rPr>
        <w:t xml:space="preserve"> Royal Society (RG120061 and IE150457)</w:t>
      </w:r>
      <w:r w:rsidR="005A3CDB">
        <w:rPr>
          <w:sz w:val="24"/>
          <w:szCs w:val="24"/>
        </w:rPr>
        <w:t xml:space="preserve"> and</w:t>
      </w:r>
      <w:r w:rsidRPr="000053D8">
        <w:rPr>
          <w:sz w:val="24"/>
          <w:szCs w:val="24"/>
        </w:rPr>
        <w:t xml:space="preserve"> EPSRC (EP/N007174/1 and EP/N023579/1) for support and ISIS Neutron Facility for beam time. Dharana Jayawardane also thanks EPSRC for a research studentship.</w:t>
      </w:r>
    </w:p>
    <w:p w14:paraId="56A66A3B" w14:textId="77777777" w:rsidR="00D47FA1" w:rsidRDefault="00BC2802" w:rsidP="00F451C1">
      <w:pPr>
        <w:pStyle w:val="Heading1"/>
        <w:rPr>
          <w:lang w:eastAsia="zh-CN"/>
        </w:rPr>
      </w:pPr>
      <w:r>
        <w:rPr>
          <w:rFonts w:hint="eastAsia"/>
          <w:lang w:eastAsia="zh-CN"/>
        </w:rPr>
        <w:t>References</w:t>
      </w:r>
    </w:p>
    <w:p w14:paraId="49464FBF" w14:textId="77777777" w:rsidR="00F451C1" w:rsidRPr="00F451C1" w:rsidRDefault="00F451C1" w:rsidP="00F451C1">
      <w:pPr>
        <w:rPr>
          <w:lang w:eastAsia="zh-CN"/>
        </w:rPr>
      </w:pPr>
    </w:p>
    <w:p w14:paraId="68089C0B" w14:textId="77777777" w:rsidR="004E740A" w:rsidRPr="004E740A" w:rsidRDefault="00D47FA1" w:rsidP="004E740A">
      <w:pPr>
        <w:pStyle w:val="EndNoteBibliography"/>
        <w:spacing w:after="0"/>
      </w:pPr>
      <w:r>
        <w:rPr>
          <w:b/>
        </w:rPr>
        <w:fldChar w:fldCharType="begin"/>
      </w:r>
      <w:r>
        <w:rPr>
          <w:b/>
        </w:rPr>
        <w:instrText xml:space="preserve"> ADDIN EN.REFLIST </w:instrText>
      </w:r>
      <w:r>
        <w:rPr>
          <w:b/>
        </w:rPr>
        <w:fldChar w:fldCharType="separate"/>
      </w:r>
      <w:bookmarkStart w:id="3" w:name="_ENREF_1"/>
      <w:r w:rsidR="004E740A" w:rsidRPr="004E740A">
        <w:t>1.</w:t>
      </w:r>
      <w:r w:rsidR="004E740A" w:rsidRPr="004E740A">
        <w:tab/>
        <w:t xml:space="preserve">Mulligan, C. N., Environmental applications for biosurfactants. </w:t>
      </w:r>
      <w:r w:rsidR="004E740A" w:rsidRPr="004E740A">
        <w:rPr>
          <w:i/>
        </w:rPr>
        <w:t xml:space="preserve">Environ Pollut </w:t>
      </w:r>
      <w:r w:rsidR="004E740A" w:rsidRPr="004E740A">
        <w:rPr>
          <w:b/>
        </w:rPr>
        <w:t>2005,</w:t>
      </w:r>
      <w:r w:rsidR="004E740A" w:rsidRPr="004E740A">
        <w:t xml:space="preserve"> </w:t>
      </w:r>
      <w:r w:rsidR="004E740A" w:rsidRPr="004E740A">
        <w:rPr>
          <w:i/>
        </w:rPr>
        <w:t>133</w:t>
      </w:r>
      <w:r w:rsidR="004E740A" w:rsidRPr="004E740A">
        <w:t xml:space="preserve"> (2), 183-198.</w:t>
      </w:r>
      <w:bookmarkEnd w:id="3"/>
    </w:p>
    <w:p w14:paraId="1CA0781B" w14:textId="77777777" w:rsidR="004E740A" w:rsidRPr="004E740A" w:rsidRDefault="004E740A" w:rsidP="004E740A">
      <w:pPr>
        <w:pStyle w:val="EndNoteBibliography"/>
        <w:spacing w:after="0"/>
      </w:pPr>
      <w:bookmarkStart w:id="4" w:name="_ENREF_2"/>
      <w:r w:rsidRPr="004E740A">
        <w:t>2.</w:t>
      </w:r>
      <w:r w:rsidRPr="004E740A">
        <w:tab/>
        <w:t xml:space="preserve">Rodrigues, L.; Banat, I. M.; Teixeira, J.; Oliveira, R., Biosurfactants: potential applications in medicine. </w:t>
      </w:r>
      <w:r w:rsidRPr="004E740A">
        <w:rPr>
          <w:i/>
        </w:rPr>
        <w:t xml:space="preserve">J Antimicrob Chemoth </w:t>
      </w:r>
      <w:r w:rsidRPr="004E740A">
        <w:rPr>
          <w:b/>
        </w:rPr>
        <w:t>2006,</w:t>
      </w:r>
      <w:r w:rsidRPr="004E740A">
        <w:t xml:space="preserve"> </w:t>
      </w:r>
      <w:r w:rsidRPr="004E740A">
        <w:rPr>
          <w:i/>
        </w:rPr>
        <w:t>57</w:t>
      </w:r>
      <w:r w:rsidRPr="004E740A">
        <w:t xml:space="preserve"> (4), 609-618.</w:t>
      </w:r>
      <w:bookmarkEnd w:id="4"/>
    </w:p>
    <w:p w14:paraId="213D4818" w14:textId="77777777" w:rsidR="004E740A" w:rsidRPr="004E740A" w:rsidRDefault="004E740A" w:rsidP="004E740A">
      <w:pPr>
        <w:pStyle w:val="EndNoteBibliography"/>
        <w:spacing w:after="0"/>
      </w:pPr>
      <w:bookmarkStart w:id="5" w:name="_ENREF_3"/>
      <w:r w:rsidRPr="004E740A">
        <w:t>3.</w:t>
      </w:r>
      <w:r w:rsidRPr="004E740A">
        <w:tab/>
        <w:t xml:space="preserve">Bouyer, E.; Mekhloufi, G.; Rosilio, V.; Grossiord, J. L.; Agnely, F., Proteins, polysaccharides, and their complexes used as stabilizers for emulsions: Alternatives to synthetic surfactants in the pharmaceutical field? </w:t>
      </w:r>
      <w:r w:rsidRPr="004E740A">
        <w:rPr>
          <w:i/>
        </w:rPr>
        <w:t xml:space="preserve">Int J Pharmaceut </w:t>
      </w:r>
      <w:r w:rsidRPr="004E740A">
        <w:rPr>
          <w:b/>
        </w:rPr>
        <w:t>2012,</w:t>
      </w:r>
      <w:r w:rsidRPr="004E740A">
        <w:t xml:space="preserve"> </w:t>
      </w:r>
      <w:r w:rsidRPr="004E740A">
        <w:rPr>
          <w:i/>
        </w:rPr>
        <w:t>436</w:t>
      </w:r>
      <w:r w:rsidRPr="004E740A">
        <w:t xml:space="preserve"> (1-2), 359-378.</w:t>
      </w:r>
      <w:bookmarkEnd w:id="5"/>
    </w:p>
    <w:p w14:paraId="6BBE2620" w14:textId="77777777" w:rsidR="004E740A" w:rsidRPr="004E740A" w:rsidRDefault="004E740A" w:rsidP="004E740A">
      <w:pPr>
        <w:pStyle w:val="EndNoteBibliography"/>
        <w:spacing w:after="0"/>
      </w:pPr>
      <w:bookmarkStart w:id="6" w:name="_ENREF_4"/>
      <w:r w:rsidRPr="004E740A">
        <w:t>4.</w:t>
      </w:r>
      <w:r w:rsidRPr="004E740A">
        <w:tab/>
        <w:t xml:space="preserve">Kralova, I.; Sjoblom, J., Surfactants Used in Food Industry: A Review. </w:t>
      </w:r>
      <w:r w:rsidRPr="004E740A">
        <w:rPr>
          <w:i/>
        </w:rPr>
        <w:t xml:space="preserve">J Disper Sci Technol </w:t>
      </w:r>
      <w:r w:rsidRPr="004E740A">
        <w:rPr>
          <w:b/>
        </w:rPr>
        <w:t>2009,</w:t>
      </w:r>
      <w:r w:rsidRPr="004E740A">
        <w:t xml:space="preserve"> </w:t>
      </w:r>
      <w:r w:rsidRPr="004E740A">
        <w:rPr>
          <w:i/>
        </w:rPr>
        <w:t>30</w:t>
      </w:r>
      <w:r w:rsidRPr="004E740A">
        <w:t xml:space="preserve"> (9), 1363-1383.</w:t>
      </w:r>
      <w:bookmarkEnd w:id="6"/>
    </w:p>
    <w:p w14:paraId="0BC25695" w14:textId="77777777" w:rsidR="004E740A" w:rsidRPr="004E740A" w:rsidRDefault="004E740A" w:rsidP="004E740A">
      <w:pPr>
        <w:pStyle w:val="EndNoteBibliography"/>
        <w:spacing w:after="0"/>
      </w:pPr>
      <w:bookmarkStart w:id="7" w:name="_ENREF_5"/>
      <w:r w:rsidRPr="004E740A">
        <w:t>5.</w:t>
      </w:r>
      <w:r w:rsidRPr="004E740A">
        <w:tab/>
        <w:t xml:space="preserve">Campos, J. M.; Stamford, T. L. M.; Sarubbo, L. A.; de Luna, J. M.; Rufino, R. D.; Banat, I. M., Microbial Biosurfactants as Additives for Food Industries. </w:t>
      </w:r>
      <w:r w:rsidRPr="004E740A">
        <w:rPr>
          <w:i/>
        </w:rPr>
        <w:t xml:space="preserve">Biotechnol Progr </w:t>
      </w:r>
      <w:r w:rsidRPr="004E740A">
        <w:rPr>
          <w:b/>
        </w:rPr>
        <w:t>2013,</w:t>
      </w:r>
      <w:r w:rsidRPr="004E740A">
        <w:t xml:space="preserve"> </w:t>
      </w:r>
      <w:r w:rsidRPr="004E740A">
        <w:rPr>
          <w:i/>
        </w:rPr>
        <w:t>29</w:t>
      </w:r>
      <w:r w:rsidRPr="004E740A">
        <w:t xml:space="preserve"> (5), 1097-1108.</w:t>
      </w:r>
      <w:bookmarkEnd w:id="7"/>
    </w:p>
    <w:p w14:paraId="07B64B99" w14:textId="77777777" w:rsidR="004E740A" w:rsidRPr="004E740A" w:rsidRDefault="004E740A" w:rsidP="004E740A">
      <w:pPr>
        <w:pStyle w:val="EndNoteBibliography"/>
        <w:spacing w:after="0"/>
      </w:pPr>
      <w:bookmarkStart w:id="8" w:name="_ENREF_6"/>
      <w:r w:rsidRPr="004E740A">
        <w:t>6.</w:t>
      </w:r>
      <w:r w:rsidRPr="004E740A">
        <w:tab/>
        <w:t xml:space="preserve">Desai, J. D.; Banat, I. M., Microbial production of surfactants and their commercial potential. </w:t>
      </w:r>
      <w:r w:rsidRPr="004E740A">
        <w:rPr>
          <w:i/>
        </w:rPr>
        <w:t xml:space="preserve">Microbiol Mol Biol R </w:t>
      </w:r>
      <w:r w:rsidRPr="004E740A">
        <w:rPr>
          <w:b/>
        </w:rPr>
        <w:t>1997,</w:t>
      </w:r>
      <w:r w:rsidRPr="004E740A">
        <w:t xml:space="preserve"> </w:t>
      </w:r>
      <w:r w:rsidRPr="004E740A">
        <w:rPr>
          <w:i/>
        </w:rPr>
        <w:t>61</w:t>
      </w:r>
      <w:r w:rsidRPr="004E740A">
        <w:t xml:space="preserve"> (1), 47-&amp;.</w:t>
      </w:r>
      <w:bookmarkEnd w:id="8"/>
    </w:p>
    <w:p w14:paraId="49EF6E9E" w14:textId="77777777" w:rsidR="004E740A" w:rsidRPr="004E740A" w:rsidRDefault="004E740A" w:rsidP="004E740A">
      <w:pPr>
        <w:pStyle w:val="EndNoteBibliography"/>
        <w:spacing w:after="0"/>
      </w:pPr>
      <w:bookmarkStart w:id="9" w:name="_ENREF_7"/>
      <w:r w:rsidRPr="004E740A">
        <w:lastRenderedPageBreak/>
        <w:t>7.</w:t>
      </w:r>
      <w:r w:rsidRPr="004E740A">
        <w:tab/>
        <w:t xml:space="preserve">Varvaresou, A.; Iakovou, K., Biosurfactants in cosmetics and biopharmaceuticals. </w:t>
      </w:r>
      <w:r w:rsidRPr="004E740A">
        <w:rPr>
          <w:i/>
        </w:rPr>
        <w:t xml:space="preserve">Lett Appl Microbiol </w:t>
      </w:r>
      <w:r w:rsidRPr="004E740A">
        <w:rPr>
          <w:b/>
        </w:rPr>
        <w:t>2015,</w:t>
      </w:r>
      <w:r w:rsidRPr="004E740A">
        <w:t xml:space="preserve"> </w:t>
      </w:r>
      <w:r w:rsidRPr="004E740A">
        <w:rPr>
          <w:i/>
        </w:rPr>
        <w:t>61</w:t>
      </w:r>
      <w:r w:rsidRPr="004E740A">
        <w:t xml:space="preserve"> (3), 214-223.</w:t>
      </w:r>
      <w:bookmarkEnd w:id="9"/>
    </w:p>
    <w:p w14:paraId="498C5CD2" w14:textId="77777777" w:rsidR="004E740A" w:rsidRPr="004E740A" w:rsidRDefault="004E740A" w:rsidP="004E740A">
      <w:pPr>
        <w:pStyle w:val="EndNoteBibliography"/>
        <w:spacing w:after="0"/>
      </w:pPr>
      <w:bookmarkStart w:id="10" w:name="_ENREF_8"/>
      <w:r w:rsidRPr="004E740A">
        <w:t>8.</w:t>
      </w:r>
      <w:r w:rsidRPr="004E740A">
        <w:tab/>
        <w:t xml:space="preserve">Foley, P.; Pour, A. K.; Beach, E. S.; Zimmerman, J. B., Derivation and synthesis of renewable surfactants. </w:t>
      </w:r>
      <w:r w:rsidRPr="004E740A">
        <w:rPr>
          <w:i/>
        </w:rPr>
        <w:t xml:space="preserve">Chemical Society Reviews </w:t>
      </w:r>
      <w:r w:rsidRPr="004E740A">
        <w:rPr>
          <w:b/>
        </w:rPr>
        <w:t>2012,</w:t>
      </w:r>
      <w:r w:rsidRPr="004E740A">
        <w:t xml:space="preserve"> </w:t>
      </w:r>
      <w:r w:rsidRPr="004E740A">
        <w:rPr>
          <w:i/>
        </w:rPr>
        <w:t>41</w:t>
      </w:r>
      <w:r w:rsidRPr="004E740A">
        <w:t xml:space="preserve"> (4), 1499-1518.</w:t>
      </w:r>
      <w:bookmarkEnd w:id="10"/>
    </w:p>
    <w:p w14:paraId="161626C3" w14:textId="77777777" w:rsidR="004E740A" w:rsidRPr="004E740A" w:rsidRDefault="004E740A" w:rsidP="004E740A">
      <w:pPr>
        <w:pStyle w:val="EndNoteBibliography"/>
        <w:spacing w:after="0"/>
      </w:pPr>
      <w:bookmarkStart w:id="11" w:name="_ENREF_9"/>
      <w:r w:rsidRPr="004E740A">
        <w:t>9.</w:t>
      </w:r>
      <w:r w:rsidRPr="004E740A">
        <w:tab/>
        <w:t xml:space="preserve">Nnanna, I. A.; Xia, J., </w:t>
      </w:r>
      <w:r w:rsidRPr="004E740A">
        <w:rPr>
          <w:i/>
        </w:rPr>
        <w:t>Protein-based surfactants : synthesis, physicochemical properties, and applications</w:t>
      </w:r>
      <w:r w:rsidRPr="004E740A">
        <w:t>. Marcel Dekker: New York, 2001.</w:t>
      </w:r>
      <w:bookmarkEnd w:id="11"/>
    </w:p>
    <w:p w14:paraId="12CAA4B8" w14:textId="77777777" w:rsidR="004E740A" w:rsidRPr="004E740A" w:rsidRDefault="004E740A" w:rsidP="004E740A">
      <w:pPr>
        <w:pStyle w:val="EndNoteBibliography"/>
        <w:spacing w:after="0"/>
      </w:pPr>
      <w:bookmarkStart w:id="12" w:name="_ENREF_10"/>
      <w:r w:rsidRPr="004E740A">
        <w:t>10.</w:t>
      </w:r>
      <w:r w:rsidRPr="004E740A">
        <w:tab/>
        <w:t xml:space="preserve">Rockwood, D. N.; Preda, R. C.; Yucel, T.; Wang, X.; Lovett, M. L.; Kaplan, D. L., Materials fabrication from Bombyx mori silk fibroin. </w:t>
      </w:r>
      <w:r w:rsidRPr="004E740A">
        <w:rPr>
          <w:i/>
        </w:rPr>
        <w:t xml:space="preserve">Nature protocols </w:t>
      </w:r>
      <w:r w:rsidRPr="004E740A">
        <w:rPr>
          <w:b/>
        </w:rPr>
        <w:t>2011,</w:t>
      </w:r>
      <w:r w:rsidRPr="004E740A">
        <w:t xml:space="preserve"> </w:t>
      </w:r>
      <w:r w:rsidRPr="004E740A">
        <w:rPr>
          <w:i/>
        </w:rPr>
        <w:t>6</w:t>
      </w:r>
      <w:r w:rsidRPr="004E740A">
        <w:t xml:space="preserve"> (10), 1612-31.</w:t>
      </w:r>
      <w:bookmarkEnd w:id="12"/>
    </w:p>
    <w:p w14:paraId="2EBA0605" w14:textId="77777777" w:rsidR="004E740A" w:rsidRPr="004E740A" w:rsidRDefault="004E740A" w:rsidP="004E740A">
      <w:pPr>
        <w:pStyle w:val="EndNoteBibliography"/>
        <w:spacing w:after="0"/>
      </w:pPr>
      <w:bookmarkStart w:id="13" w:name="_ENREF_11"/>
      <w:r w:rsidRPr="004E740A">
        <w:t>11.</w:t>
      </w:r>
      <w:r w:rsidRPr="004E740A">
        <w:tab/>
        <w:t xml:space="preserve">Thurber, A. E.; Omenetto, F. G.; Kaplan, D. L., In vivo bioresponses to silk proteins. </w:t>
      </w:r>
      <w:r w:rsidRPr="004E740A">
        <w:rPr>
          <w:i/>
        </w:rPr>
        <w:t xml:space="preserve">Biomaterials </w:t>
      </w:r>
      <w:r w:rsidRPr="004E740A">
        <w:rPr>
          <w:b/>
        </w:rPr>
        <w:t>2015,</w:t>
      </w:r>
      <w:r w:rsidRPr="004E740A">
        <w:t xml:space="preserve"> </w:t>
      </w:r>
      <w:r w:rsidRPr="004E740A">
        <w:rPr>
          <w:i/>
        </w:rPr>
        <w:t>71</w:t>
      </w:r>
      <w:r w:rsidRPr="004E740A">
        <w:t>, 145-157.</w:t>
      </w:r>
      <w:bookmarkEnd w:id="13"/>
    </w:p>
    <w:p w14:paraId="3ADD997C" w14:textId="77777777" w:rsidR="004E740A" w:rsidRPr="004E740A" w:rsidRDefault="004E740A" w:rsidP="004E740A">
      <w:pPr>
        <w:pStyle w:val="EndNoteBibliography"/>
        <w:spacing w:after="0"/>
      </w:pPr>
      <w:bookmarkStart w:id="14" w:name="_ENREF_12"/>
      <w:r w:rsidRPr="004E740A">
        <w:t>12.</w:t>
      </w:r>
      <w:r w:rsidRPr="004E740A">
        <w:tab/>
        <w:t xml:space="preserve">Tao, H.; Marelli, B.; Yang, M. M.; An, B.; Onses, M. S.; Rogers, J. A.; Kaplan, D. L.; Omenetto, F. G., Inkjet Printing of Regenerated Silk Fibroin: From Printable Forms to Printable Functions. </w:t>
      </w:r>
      <w:r w:rsidRPr="004E740A">
        <w:rPr>
          <w:i/>
        </w:rPr>
        <w:t xml:space="preserve">Advanced Materials </w:t>
      </w:r>
      <w:r w:rsidRPr="004E740A">
        <w:rPr>
          <w:b/>
        </w:rPr>
        <w:t>2015,</w:t>
      </w:r>
      <w:r w:rsidRPr="004E740A">
        <w:t xml:space="preserve"> </w:t>
      </w:r>
      <w:r w:rsidRPr="004E740A">
        <w:rPr>
          <w:i/>
        </w:rPr>
        <w:t>27</w:t>
      </w:r>
      <w:r w:rsidRPr="004E740A">
        <w:t xml:space="preserve"> (29), 4273-4279.</w:t>
      </w:r>
      <w:bookmarkEnd w:id="14"/>
    </w:p>
    <w:p w14:paraId="452496D0" w14:textId="77777777" w:rsidR="004E740A" w:rsidRPr="004E740A" w:rsidRDefault="004E740A" w:rsidP="004E740A">
      <w:pPr>
        <w:pStyle w:val="EndNoteBibliography"/>
        <w:spacing w:after="0"/>
      </w:pPr>
      <w:bookmarkStart w:id="15" w:name="_ENREF_13"/>
      <w:r w:rsidRPr="004E740A">
        <w:t>13.</w:t>
      </w:r>
      <w:r w:rsidRPr="004E740A">
        <w:tab/>
        <w:t xml:space="preserve">Kim, D. H.; Viventi, J.; Amsden, J. J.; Xiao, J. L.; Vigeland, L.; Kim, Y. S.; Blanco, J. A.; Panilaitis, B.; Frechette, E. S.; Contreras, D.; Kaplan, D. L.; Omenetto, F. G.; Huang, Y. G.; Hwang, K. C.; Zakin, M. R.; Litt, B.; Rogers, J. A., Dissolvable films of silk fibroin for ultrathin conformal bio-integrated electronics. </w:t>
      </w:r>
      <w:r w:rsidRPr="004E740A">
        <w:rPr>
          <w:i/>
        </w:rPr>
        <w:t xml:space="preserve">Nat Mater </w:t>
      </w:r>
      <w:r w:rsidRPr="004E740A">
        <w:rPr>
          <w:b/>
        </w:rPr>
        <w:t>2010,</w:t>
      </w:r>
      <w:r w:rsidRPr="004E740A">
        <w:t xml:space="preserve"> </w:t>
      </w:r>
      <w:r w:rsidRPr="004E740A">
        <w:rPr>
          <w:i/>
        </w:rPr>
        <w:t>9</w:t>
      </w:r>
      <w:r w:rsidRPr="004E740A">
        <w:t xml:space="preserve"> (6), 511-517.</w:t>
      </w:r>
      <w:bookmarkEnd w:id="15"/>
    </w:p>
    <w:p w14:paraId="392D59A4" w14:textId="77777777" w:rsidR="004E740A" w:rsidRPr="004E740A" w:rsidRDefault="004E740A" w:rsidP="004E740A">
      <w:pPr>
        <w:pStyle w:val="EndNoteBibliography"/>
        <w:spacing w:after="0"/>
      </w:pPr>
      <w:bookmarkStart w:id="16" w:name="_ENREF_14"/>
      <w:r w:rsidRPr="004E740A">
        <w:t>14.</w:t>
      </w:r>
      <w:r w:rsidRPr="004E740A">
        <w:tab/>
        <w:t xml:space="preserve">Lammel, A. S.; Hu, X.; Park, S. H.; Kaplan, D. L.; Scheibel, T. R., Controlling silk fibroin particle features for drug delivery. </w:t>
      </w:r>
      <w:r w:rsidRPr="004E740A">
        <w:rPr>
          <w:i/>
        </w:rPr>
        <w:t xml:space="preserve">Biomaterials </w:t>
      </w:r>
      <w:r w:rsidRPr="004E740A">
        <w:rPr>
          <w:b/>
        </w:rPr>
        <w:t>2010,</w:t>
      </w:r>
      <w:r w:rsidRPr="004E740A">
        <w:t xml:space="preserve"> </w:t>
      </w:r>
      <w:r w:rsidRPr="004E740A">
        <w:rPr>
          <w:i/>
        </w:rPr>
        <w:t>31</w:t>
      </w:r>
      <w:r w:rsidRPr="004E740A">
        <w:t xml:space="preserve"> (16), 4583-4591.</w:t>
      </w:r>
      <w:bookmarkEnd w:id="16"/>
    </w:p>
    <w:p w14:paraId="134DEE5D" w14:textId="77777777" w:rsidR="004E740A" w:rsidRPr="004E740A" w:rsidRDefault="004E740A" w:rsidP="004E740A">
      <w:pPr>
        <w:pStyle w:val="EndNoteBibliography"/>
        <w:spacing w:after="0"/>
      </w:pPr>
      <w:bookmarkStart w:id="17" w:name="_ENREF_15"/>
      <w:r w:rsidRPr="004E740A">
        <w:t>15.</w:t>
      </w:r>
      <w:r w:rsidRPr="004E740A">
        <w:tab/>
        <w:t xml:space="preserve">Perrone, G. S.; Leisk, G. G.; Lo, T. J.; Moreau, J. E.; Haas, D. S.; Papenburg, B. J.; Golden, E. B.; Partlow, B. P.; Fox, S. E.; Ibrahim, A. M. S.; Lin, S. J.; Kaplan, D. L., The use of silk-based devices for fracture fixation. </w:t>
      </w:r>
      <w:r w:rsidRPr="004E740A">
        <w:rPr>
          <w:i/>
        </w:rPr>
        <w:t xml:space="preserve">Nat Commun </w:t>
      </w:r>
      <w:r w:rsidRPr="004E740A">
        <w:rPr>
          <w:b/>
        </w:rPr>
        <w:t>2014,</w:t>
      </w:r>
      <w:r w:rsidRPr="004E740A">
        <w:t xml:space="preserve"> </w:t>
      </w:r>
      <w:r w:rsidRPr="004E740A">
        <w:rPr>
          <w:i/>
        </w:rPr>
        <w:t>5</w:t>
      </w:r>
      <w:r w:rsidRPr="004E740A">
        <w:t>.</w:t>
      </w:r>
      <w:bookmarkEnd w:id="17"/>
    </w:p>
    <w:p w14:paraId="588DA2C7" w14:textId="77777777" w:rsidR="004E740A" w:rsidRPr="004E740A" w:rsidRDefault="004E740A" w:rsidP="004E740A">
      <w:pPr>
        <w:pStyle w:val="EndNoteBibliography"/>
        <w:spacing w:after="0"/>
      </w:pPr>
      <w:bookmarkStart w:id="18" w:name="_ENREF_16"/>
      <w:r w:rsidRPr="004E740A">
        <w:t>16.</w:t>
      </w:r>
      <w:r w:rsidRPr="004E740A">
        <w:tab/>
        <w:t xml:space="preserve">Zhou, C. Z.; Confalonieri, F.; Jacquet, M.; Perasso, R.; Li, Z. G.; Janin, J., Silk fibroin: Structural implications of a remarkable amino acid sequence. </w:t>
      </w:r>
      <w:r w:rsidRPr="004E740A">
        <w:rPr>
          <w:i/>
        </w:rPr>
        <w:t xml:space="preserve">Proteins </w:t>
      </w:r>
      <w:r w:rsidRPr="004E740A">
        <w:rPr>
          <w:b/>
        </w:rPr>
        <w:t>2001,</w:t>
      </w:r>
      <w:r w:rsidRPr="004E740A">
        <w:t xml:space="preserve"> </w:t>
      </w:r>
      <w:r w:rsidRPr="004E740A">
        <w:rPr>
          <w:i/>
        </w:rPr>
        <w:t>44</w:t>
      </w:r>
      <w:r w:rsidRPr="004E740A">
        <w:t xml:space="preserve"> (2), 119-122.</w:t>
      </w:r>
      <w:bookmarkEnd w:id="18"/>
    </w:p>
    <w:p w14:paraId="029DC903" w14:textId="77777777" w:rsidR="004E740A" w:rsidRPr="004E740A" w:rsidRDefault="004E740A" w:rsidP="004E740A">
      <w:pPr>
        <w:pStyle w:val="EndNoteBibliography"/>
        <w:spacing w:after="0"/>
      </w:pPr>
      <w:bookmarkStart w:id="19" w:name="_ENREF_17"/>
      <w:r w:rsidRPr="004E740A">
        <w:t>17.</w:t>
      </w:r>
      <w:r w:rsidRPr="004E740A">
        <w:tab/>
        <w:t xml:space="preserve">Ha, S. W.; Gracz, H. S.; Tonelli, A. E.; Hudson, S. M., Structural study of irregular amino acid sequences in the heavy chain of Bombyx mori silk fibroin. </w:t>
      </w:r>
      <w:r w:rsidRPr="004E740A">
        <w:rPr>
          <w:i/>
        </w:rPr>
        <w:t xml:space="preserve">Biomacromolecules </w:t>
      </w:r>
      <w:r w:rsidRPr="004E740A">
        <w:rPr>
          <w:b/>
        </w:rPr>
        <w:t>2005,</w:t>
      </w:r>
      <w:r w:rsidRPr="004E740A">
        <w:t xml:space="preserve"> </w:t>
      </w:r>
      <w:r w:rsidRPr="004E740A">
        <w:rPr>
          <w:i/>
        </w:rPr>
        <w:t>6</w:t>
      </w:r>
      <w:r w:rsidRPr="004E740A">
        <w:t xml:space="preserve"> (5), 2563-2569.</w:t>
      </w:r>
      <w:bookmarkEnd w:id="19"/>
    </w:p>
    <w:p w14:paraId="56CEDFDF" w14:textId="77777777" w:rsidR="004E740A" w:rsidRPr="004E740A" w:rsidRDefault="004E740A" w:rsidP="004E740A">
      <w:pPr>
        <w:pStyle w:val="EndNoteBibliography"/>
        <w:spacing w:after="0"/>
      </w:pPr>
      <w:bookmarkStart w:id="20" w:name="_ENREF_18"/>
      <w:r w:rsidRPr="004E740A">
        <w:t>18.</w:t>
      </w:r>
      <w:r w:rsidRPr="004E740A">
        <w:tab/>
        <w:t xml:space="preserve">Wray, L. S.; Hu, X.; Gallego, J.; Georgakoudi, I.; Omenetto, F. G.; Schmidt, D.; Kaplan, D. L., Effect of processing on silk-based biomaterials: Reproducibility and biocompatibility. </w:t>
      </w:r>
      <w:r w:rsidRPr="004E740A">
        <w:rPr>
          <w:i/>
        </w:rPr>
        <w:t xml:space="preserve">J Biomed Mater Res B </w:t>
      </w:r>
      <w:r w:rsidRPr="004E740A">
        <w:rPr>
          <w:b/>
        </w:rPr>
        <w:t>2011,</w:t>
      </w:r>
      <w:r w:rsidRPr="004E740A">
        <w:t xml:space="preserve"> </w:t>
      </w:r>
      <w:r w:rsidRPr="004E740A">
        <w:rPr>
          <w:i/>
        </w:rPr>
        <w:t>99B</w:t>
      </w:r>
      <w:r w:rsidRPr="004E740A">
        <w:t xml:space="preserve"> (1), 89-101.</w:t>
      </w:r>
      <w:bookmarkEnd w:id="20"/>
    </w:p>
    <w:p w14:paraId="1C6F3004" w14:textId="77777777" w:rsidR="004E740A" w:rsidRPr="004E740A" w:rsidRDefault="004E740A" w:rsidP="004E740A">
      <w:pPr>
        <w:pStyle w:val="EndNoteBibliography"/>
        <w:spacing w:after="0"/>
      </w:pPr>
      <w:bookmarkStart w:id="21" w:name="_ENREF_19"/>
      <w:r w:rsidRPr="004E740A">
        <w:t>19.</w:t>
      </w:r>
      <w:r w:rsidRPr="004E740A">
        <w:tab/>
        <w:t xml:space="preserve">Pritchard, E. M.; Hu, X.; Finley, V.; Kuo, C. K.; Kaplan, D. L., Effect of Silk Protein Processing on Drug Delivery from Silk Films. </w:t>
      </w:r>
      <w:r w:rsidRPr="004E740A">
        <w:rPr>
          <w:i/>
        </w:rPr>
        <w:t xml:space="preserve">Macromolecular Bioscience </w:t>
      </w:r>
      <w:r w:rsidRPr="004E740A">
        <w:rPr>
          <w:b/>
        </w:rPr>
        <w:t>2013,</w:t>
      </w:r>
      <w:r w:rsidRPr="004E740A">
        <w:t xml:space="preserve"> </w:t>
      </w:r>
      <w:r w:rsidRPr="004E740A">
        <w:rPr>
          <w:i/>
        </w:rPr>
        <w:t>13</w:t>
      </w:r>
      <w:r w:rsidRPr="004E740A">
        <w:t xml:space="preserve"> (3), 311-320.</w:t>
      </w:r>
      <w:bookmarkEnd w:id="21"/>
    </w:p>
    <w:p w14:paraId="20C1AD81" w14:textId="77777777" w:rsidR="004E740A" w:rsidRPr="004E740A" w:rsidRDefault="004E740A" w:rsidP="004E740A">
      <w:pPr>
        <w:pStyle w:val="EndNoteBibliography"/>
        <w:spacing w:after="0"/>
      </w:pPr>
      <w:bookmarkStart w:id="22" w:name="_ENREF_20"/>
      <w:r w:rsidRPr="004E740A">
        <w:t>20.</w:t>
      </w:r>
      <w:r w:rsidRPr="004E740A">
        <w:tab/>
        <w:t xml:space="preserve">Dexter, A. F.; Middelberg, A. P. J., Peptides as functional surfactants. </w:t>
      </w:r>
      <w:r w:rsidRPr="004E740A">
        <w:rPr>
          <w:i/>
        </w:rPr>
        <w:t xml:space="preserve">Ind Eng Chem Res </w:t>
      </w:r>
      <w:r w:rsidRPr="004E740A">
        <w:rPr>
          <w:b/>
        </w:rPr>
        <w:t>2008,</w:t>
      </w:r>
      <w:r w:rsidRPr="004E740A">
        <w:t xml:space="preserve"> </w:t>
      </w:r>
      <w:r w:rsidRPr="004E740A">
        <w:rPr>
          <w:i/>
        </w:rPr>
        <w:t>47</w:t>
      </w:r>
      <w:r w:rsidRPr="004E740A">
        <w:t xml:space="preserve"> (17), 6391-6398.</w:t>
      </w:r>
      <w:bookmarkEnd w:id="22"/>
    </w:p>
    <w:p w14:paraId="68AE1A55" w14:textId="77777777" w:rsidR="004E740A" w:rsidRPr="004E740A" w:rsidRDefault="004E740A" w:rsidP="004E740A">
      <w:pPr>
        <w:pStyle w:val="EndNoteBibliography"/>
        <w:spacing w:after="0"/>
      </w:pPr>
      <w:bookmarkStart w:id="23" w:name="_ENREF_21"/>
      <w:r w:rsidRPr="004E740A">
        <w:t>21.</w:t>
      </w:r>
      <w:r w:rsidRPr="004E740A">
        <w:tab/>
        <w:t xml:space="preserve">Dimitrijev-Dwyer, M.; He, L. Z.; James, M.; Nelson, A.; Wang, L. G.; Middelberg, A. P. J., The effects of acid hydrolysis on protein biosurfactant molecular, interfacial, and foam properties: pH responsive protein hydrolysates. </w:t>
      </w:r>
      <w:r w:rsidRPr="004E740A">
        <w:rPr>
          <w:i/>
        </w:rPr>
        <w:t xml:space="preserve">Soft Matter </w:t>
      </w:r>
      <w:r w:rsidRPr="004E740A">
        <w:rPr>
          <w:b/>
        </w:rPr>
        <w:t>2012,</w:t>
      </w:r>
      <w:r w:rsidRPr="004E740A">
        <w:t xml:space="preserve"> </w:t>
      </w:r>
      <w:r w:rsidRPr="004E740A">
        <w:rPr>
          <w:i/>
        </w:rPr>
        <w:t>8</w:t>
      </w:r>
      <w:r w:rsidRPr="004E740A">
        <w:t xml:space="preserve"> (19), 5131-5139.</w:t>
      </w:r>
      <w:bookmarkEnd w:id="23"/>
    </w:p>
    <w:p w14:paraId="04D00265" w14:textId="77777777" w:rsidR="004E740A" w:rsidRPr="004E740A" w:rsidRDefault="004E740A" w:rsidP="004E740A">
      <w:pPr>
        <w:pStyle w:val="EndNoteBibliography"/>
        <w:spacing w:after="0"/>
      </w:pPr>
      <w:bookmarkStart w:id="24" w:name="_ENREF_22"/>
      <w:r w:rsidRPr="004E740A">
        <w:t>22.</w:t>
      </w:r>
      <w:r w:rsidRPr="004E740A">
        <w:tab/>
        <w:t xml:space="preserve">Rondel, C.; Portet, B.; Alric, I.; Mouloungui, Z.; Blanco, J. F.; Silvestre, F., Green Production of Anionic Surfactant Obtained from Pea Protein. </w:t>
      </w:r>
      <w:r w:rsidRPr="004E740A">
        <w:rPr>
          <w:i/>
        </w:rPr>
        <w:t xml:space="preserve">J Surfactants Deterg </w:t>
      </w:r>
      <w:r w:rsidRPr="004E740A">
        <w:rPr>
          <w:b/>
        </w:rPr>
        <w:t>2011,</w:t>
      </w:r>
      <w:r w:rsidRPr="004E740A">
        <w:t xml:space="preserve"> </w:t>
      </w:r>
      <w:r w:rsidRPr="004E740A">
        <w:rPr>
          <w:i/>
        </w:rPr>
        <w:t>14</w:t>
      </w:r>
      <w:r w:rsidRPr="004E740A">
        <w:t xml:space="preserve"> (4), 535-544.</w:t>
      </w:r>
      <w:bookmarkEnd w:id="24"/>
    </w:p>
    <w:p w14:paraId="6BD6BDC4" w14:textId="77777777" w:rsidR="004E740A" w:rsidRPr="004E740A" w:rsidRDefault="004E740A" w:rsidP="004E740A">
      <w:pPr>
        <w:pStyle w:val="EndNoteBibliography"/>
        <w:spacing w:after="0"/>
      </w:pPr>
      <w:bookmarkStart w:id="25" w:name="_ENREF_23"/>
      <w:r w:rsidRPr="004E740A">
        <w:t>23.</w:t>
      </w:r>
      <w:r w:rsidRPr="004E740A">
        <w:tab/>
        <w:t xml:space="preserve">Lam, R. S. H.; Nickerson, M. T., Food proteins: A review on their emulsifying properties using a structure-function approach. </w:t>
      </w:r>
      <w:r w:rsidRPr="004E740A">
        <w:rPr>
          <w:i/>
        </w:rPr>
        <w:t xml:space="preserve">Food Chem </w:t>
      </w:r>
      <w:r w:rsidRPr="004E740A">
        <w:rPr>
          <w:b/>
        </w:rPr>
        <w:t>2013,</w:t>
      </w:r>
      <w:r w:rsidRPr="004E740A">
        <w:t xml:space="preserve"> </w:t>
      </w:r>
      <w:r w:rsidRPr="004E740A">
        <w:rPr>
          <w:i/>
        </w:rPr>
        <w:t>141</w:t>
      </w:r>
      <w:r w:rsidRPr="004E740A">
        <w:t xml:space="preserve"> (2), 975-984.</w:t>
      </w:r>
      <w:bookmarkEnd w:id="25"/>
    </w:p>
    <w:p w14:paraId="513F29EA" w14:textId="77777777" w:rsidR="004E740A" w:rsidRPr="004E740A" w:rsidRDefault="004E740A" w:rsidP="004E740A">
      <w:pPr>
        <w:pStyle w:val="EndNoteBibliography"/>
        <w:spacing w:after="0"/>
      </w:pPr>
      <w:bookmarkStart w:id="26" w:name="_ENREF_24"/>
      <w:r w:rsidRPr="004E740A">
        <w:t>24.</w:t>
      </w:r>
      <w:r w:rsidRPr="004E740A">
        <w:tab/>
        <w:t xml:space="preserve">Xia, J. D.; Qian, J. H.; Nnanna, I. A., Synthesis and surface properties of amino acid surfactants from industrial waste proteins. </w:t>
      </w:r>
      <w:r w:rsidRPr="004E740A">
        <w:rPr>
          <w:i/>
        </w:rPr>
        <w:t xml:space="preserve">J Agr Food Chem </w:t>
      </w:r>
      <w:r w:rsidRPr="004E740A">
        <w:rPr>
          <w:b/>
        </w:rPr>
        <w:t>1996,</w:t>
      </w:r>
      <w:r w:rsidRPr="004E740A">
        <w:t xml:space="preserve"> </w:t>
      </w:r>
      <w:r w:rsidRPr="004E740A">
        <w:rPr>
          <w:i/>
        </w:rPr>
        <w:t>44</w:t>
      </w:r>
      <w:r w:rsidRPr="004E740A">
        <w:t xml:space="preserve"> (4), 975-979.</w:t>
      </w:r>
      <w:bookmarkEnd w:id="26"/>
    </w:p>
    <w:p w14:paraId="79E86317" w14:textId="77777777" w:rsidR="004E740A" w:rsidRPr="004E740A" w:rsidRDefault="004E740A" w:rsidP="004E740A">
      <w:pPr>
        <w:pStyle w:val="EndNoteBibliography"/>
        <w:spacing w:after="0"/>
      </w:pPr>
      <w:bookmarkStart w:id="27" w:name="_ENREF_25"/>
      <w:r w:rsidRPr="004E740A">
        <w:t>25.</w:t>
      </w:r>
      <w:r w:rsidRPr="004E740A">
        <w:tab/>
        <w:t xml:space="preserve">Penfold, J.; Thomas, R. K.; Shen, H. H., Adsorption and self-assembly of biosurfactants studied by neutron reflectivity and small angle neutron scattering: glycolipids, lipopeptides and proteins. </w:t>
      </w:r>
      <w:r w:rsidRPr="004E740A">
        <w:rPr>
          <w:i/>
        </w:rPr>
        <w:t xml:space="preserve">Soft Matter </w:t>
      </w:r>
      <w:r w:rsidRPr="004E740A">
        <w:rPr>
          <w:b/>
        </w:rPr>
        <w:t>2012,</w:t>
      </w:r>
      <w:r w:rsidRPr="004E740A">
        <w:t xml:space="preserve"> </w:t>
      </w:r>
      <w:r w:rsidRPr="004E740A">
        <w:rPr>
          <w:i/>
        </w:rPr>
        <w:t>8</w:t>
      </w:r>
      <w:r w:rsidRPr="004E740A">
        <w:t xml:space="preserve"> (3), 578-591.</w:t>
      </w:r>
      <w:bookmarkEnd w:id="27"/>
    </w:p>
    <w:p w14:paraId="0422F9F1" w14:textId="77777777" w:rsidR="004E740A" w:rsidRPr="004E740A" w:rsidRDefault="004E740A" w:rsidP="004E740A">
      <w:pPr>
        <w:pStyle w:val="EndNoteBibliography"/>
        <w:spacing w:after="0"/>
      </w:pPr>
      <w:bookmarkStart w:id="28" w:name="_ENREF_26"/>
      <w:r w:rsidRPr="004E740A">
        <w:t>26.</w:t>
      </w:r>
      <w:r w:rsidRPr="004E740A">
        <w:tab/>
        <w:t xml:space="preserve">Esumi, K.; Ueno, M., </w:t>
      </w:r>
      <w:r w:rsidRPr="004E740A">
        <w:rPr>
          <w:i/>
        </w:rPr>
        <w:t>Structure-performance relationships in surfactants</w:t>
      </w:r>
      <w:r w:rsidRPr="004E740A">
        <w:t>. 2nd ed rev. and expanded. ed.; Marcel Dekker: New York, 2003.</w:t>
      </w:r>
      <w:bookmarkEnd w:id="28"/>
    </w:p>
    <w:p w14:paraId="1034AD96" w14:textId="77777777" w:rsidR="004E740A" w:rsidRPr="004E740A" w:rsidRDefault="004E740A" w:rsidP="004E740A">
      <w:pPr>
        <w:pStyle w:val="EndNoteBibliography"/>
        <w:spacing w:after="0"/>
      </w:pPr>
      <w:bookmarkStart w:id="29" w:name="_ENREF_27"/>
      <w:r w:rsidRPr="004E740A">
        <w:t>27.</w:t>
      </w:r>
      <w:r w:rsidRPr="004E740A">
        <w:tab/>
        <w:t xml:space="preserve">Rabe, M.; Verdes, D.; Seeger, S., Understanding protein adsorption phenomena at solid surfaces. </w:t>
      </w:r>
      <w:r w:rsidRPr="004E740A">
        <w:rPr>
          <w:i/>
        </w:rPr>
        <w:t xml:space="preserve">Adv Colloid Interfac </w:t>
      </w:r>
      <w:r w:rsidRPr="004E740A">
        <w:rPr>
          <w:b/>
        </w:rPr>
        <w:t>2011,</w:t>
      </w:r>
      <w:r w:rsidRPr="004E740A">
        <w:t xml:space="preserve"> </w:t>
      </w:r>
      <w:r w:rsidRPr="004E740A">
        <w:rPr>
          <w:i/>
        </w:rPr>
        <w:t>162</w:t>
      </w:r>
      <w:r w:rsidRPr="004E740A">
        <w:t xml:space="preserve"> (1-2), 87-106.</w:t>
      </w:r>
      <w:bookmarkEnd w:id="29"/>
    </w:p>
    <w:p w14:paraId="56CC3E36" w14:textId="77777777" w:rsidR="004E740A" w:rsidRPr="004E740A" w:rsidRDefault="004E740A" w:rsidP="004E740A">
      <w:pPr>
        <w:pStyle w:val="EndNoteBibliography"/>
        <w:spacing w:after="0"/>
      </w:pPr>
      <w:bookmarkStart w:id="30" w:name="_ENREF_28"/>
      <w:r w:rsidRPr="004E740A">
        <w:t>28.</w:t>
      </w:r>
      <w:r w:rsidRPr="004E740A">
        <w:tab/>
        <w:t xml:space="preserve">Nakanishi, K.; Sakiyama, T.; Imamura, K., On the adsorption of proteins on solid surfaces, a common but very complicated phenomenon. </w:t>
      </w:r>
      <w:r w:rsidRPr="004E740A">
        <w:rPr>
          <w:i/>
        </w:rPr>
        <w:t xml:space="preserve">J Biosci Bioeng </w:t>
      </w:r>
      <w:r w:rsidRPr="004E740A">
        <w:rPr>
          <w:b/>
        </w:rPr>
        <w:t>2001,</w:t>
      </w:r>
      <w:r w:rsidRPr="004E740A">
        <w:t xml:space="preserve"> </w:t>
      </w:r>
      <w:r w:rsidRPr="004E740A">
        <w:rPr>
          <w:i/>
        </w:rPr>
        <w:t>91</w:t>
      </w:r>
      <w:r w:rsidRPr="004E740A">
        <w:t xml:space="preserve"> (3), 233-244.</w:t>
      </w:r>
      <w:bookmarkEnd w:id="30"/>
    </w:p>
    <w:p w14:paraId="40DBE714" w14:textId="77777777" w:rsidR="004E740A" w:rsidRPr="004E740A" w:rsidRDefault="004E740A" w:rsidP="004E740A">
      <w:pPr>
        <w:pStyle w:val="EndNoteBibliography"/>
        <w:spacing w:after="0"/>
      </w:pPr>
      <w:bookmarkStart w:id="31" w:name="_ENREF_29"/>
      <w:r w:rsidRPr="004E740A">
        <w:t>29.</w:t>
      </w:r>
      <w:r w:rsidRPr="004E740A">
        <w:tab/>
        <w:t xml:space="preserve">Norde, W.; Horbett, T. A.; Brash, J. L., Proteins at Interfaces III: Introductory Overview. </w:t>
      </w:r>
      <w:r w:rsidRPr="004E740A">
        <w:rPr>
          <w:i/>
        </w:rPr>
        <w:t xml:space="preserve">Acs Sym Ser </w:t>
      </w:r>
      <w:r w:rsidRPr="004E740A">
        <w:rPr>
          <w:b/>
        </w:rPr>
        <w:t>2012,</w:t>
      </w:r>
      <w:r w:rsidRPr="004E740A">
        <w:t xml:space="preserve"> </w:t>
      </w:r>
      <w:r w:rsidRPr="004E740A">
        <w:rPr>
          <w:i/>
        </w:rPr>
        <w:t>1120</w:t>
      </w:r>
      <w:r w:rsidRPr="004E740A">
        <w:t>, 1-34.</w:t>
      </w:r>
      <w:bookmarkEnd w:id="31"/>
    </w:p>
    <w:p w14:paraId="48130554" w14:textId="77777777" w:rsidR="004E740A" w:rsidRPr="004E740A" w:rsidRDefault="004E740A" w:rsidP="004E740A">
      <w:pPr>
        <w:pStyle w:val="EndNoteBibliography"/>
        <w:spacing w:after="0"/>
      </w:pPr>
      <w:bookmarkStart w:id="32" w:name="_ENREF_30"/>
      <w:r w:rsidRPr="004E740A">
        <w:t>30.</w:t>
      </w:r>
      <w:r w:rsidRPr="004E740A">
        <w:tab/>
        <w:t xml:space="preserve">Malmsten, M., </w:t>
      </w:r>
      <w:r w:rsidRPr="004E740A">
        <w:rPr>
          <w:i/>
        </w:rPr>
        <w:t>Biopolymers at interfaces</w:t>
      </w:r>
      <w:r w:rsidRPr="004E740A">
        <w:t>. 2nd ed. ed.; Marcel Dekker: New York, 2003.</w:t>
      </w:r>
      <w:bookmarkEnd w:id="32"/>
    </w:p>
    <w:p w14:paraId="17334AC0" w14:textId="77777777" w:rsidR="004E740A" w:rsidRPr="004E740A" w:rsidRDefault="004E740A" w:rsidP="004E740A">
      <w:pPr>
        <w:pStyle w:val="EndNoteBibliography"/>
        <w:spacing w:after="0"/>
      </w:pPr>
      <w:bookmarkStart w:id="33" w:name="_ENREF_31"/>
      <w:r w:rsidRPr="004E740A">
        <w:lastRenderedPageBreak/>
        <w:t>31.</w:t>
      </w:r>
      <w:r w:rsidRPr="004E740A">
        <w:tab/>
        <w:t xml:space="preserve">Dickinson, E., Mixed biopolymers at interfaces: Competitive adsorption and multilayer structures. </w:t>
      </w:r>
      <w:r w:rsidRPr="004E740A">
        <w:rPr>
          <w:i/>
        </w:rPr>
        <w:t xml:space="preserve">Food Hydrocolloid </w:t>
      </w:r>
      <w:r w:rsidRPr="004E740A">
        <w:rPr>
          <w:b/>
        </w:rPr>
        <w:t>2011,</w:t>
      </w:r>
      <w:r w:rsidRPr="004E740A">
        <w:t xml:space="preserve"> </w:t>
      </w:r>
      <w:r w:rsidRPr="004E740A">
        <w:rPr>
          <w:i/>
        </w:rPr>
        <w:t>25</w:t>
      </w:r>
      <w:r w:rsidRPr="004E740A">
        <w:t xml:space="preserve"> (8), 1966-1983.</w:t>
      </w:r>
      <w:bookmarkEnd w:id="33"/>
    </w:p>
    <w:p w14:paraId="3A62B4EB" w14:textId="77777777" w:rsidR="004E740A" w:rsidRPr="004E740A" w:rsidRDefault="004E740A" w:rsidP="004E740A">
      <w:pPr>
        <w:pStyle w:val="EndNoteBibliography"/>
        <w:spacing w:after="0"/>
      </w:pPr>
      <w:bookmarkStart w:id="34" w:name="_ENREF_32"/>
      <w:r w:rsidRPr="004E740A">
        <w:t>32.</w:t>
      </w:r>
      <w:r w:rsidRPr="004E740A">
        <w:tab/>
        <w:t xml:space="preserve">Adjonu, R.; Doran, G.; Torley, P.; Agboola, S., Whey protein peptides as components of nanoemulsions: A review of emulsifying and biological functionalities. </w:t>
      </w:r>
      <w:r w:rsidRPr="004E740A">
        <w:rPr>
          <w:i/>
        </w:rPr>
        <w:t xml:space="preserve">J Food Eng </w:t>
      </w:r>
      <w:r w:rsidRPr="004E740A">
        <w:rPr>
          <w:b/>
        </w:rPr>
        <w:t>2014,</w:t>
      </w:r>
      <w:r w:rsidRPr="004E740A">
        <w:t xml:space="preserve"> </w:t>
      </w:r>
      <w:r w:rsidRPr="004E740A">
        <w:rPr>
          <w:i/>
        </w:rPr>
        <w:t>122</w:t>
      </w:r>
      <w:r w:rsidRPr="004E740A">
        <w:t>, 15-27.</w:t>
      </w:r>
      <w:bookmarkEnd w:id="34"/>
    </w:p>
    <w:p w14:paraId="0DF5829D" w14:textId="77777777" w:rsidR="004E740A" w:rsidRPr="004E740A" w:rsidRDefault="004E740A" w:rsidP="004E740A">
      <w:pPr>
        <w:pStyle w:val="EndNoteBibliography"/>
        <w:spacing w:after="0"/>
      </w:pPr>
      <w:bookmarkStart w:id="35" w:name="_ENREF_33"/>
      <w:r w:rsidRPr="004E740A">
        <w:t>33.</w:t>
      </w:r>
      <w:r w:rsidRPr="004E740A">
        <w:tab/>
        <w:t xml:space="preserve">Mutilangi, W. A. M.; Panyam, D.; Kilara, A., Functional properties of hydrolysates from proteolysis of heat-denatured whey protein isolate. </w:t>
      </w:r>
      <w:r w:rsidRPr="004E740A">
        <w:rPr>
          <w:i/>
        </w:rPr>
        <w:t xml:space="preserve">J Food Sci </w:t>
      </w:r>
      <w:r w:rsidRPr="004E740A">
        <w:rPr>
          <w:b/>
        </w:rPr>
        <w:t>1996,</w:t>
      </w:r>
      <w:r w:rsidRPr="004E740A">
        <w:t xml:space="preserve"> </w:t>
      </w:r>
      <w:r w:rsidRPr="004E740A">
        <w:rPr>
          <w:i/>
        </w:rPr>
        <w:t>61</w:t>
      </w:r>
      <w:r w:rsidRPr="004E740A">
        <w:t xml:space="preserve"> (2), 270-&amp;.</w:t>
      </w:r>
      <w:bookmarkEnd w:id="35"/>
    </w:p>
    <w:p w14:paraId="0DCA8367" w14:textId="77777777" w:rsidR="004E740A" w:rsidRPr="004E740A" w:rsidRDefault="004E740A" w:rsidP="004E740A">
      <w:pPr>
        <w:pStyle w:val="EndNoteBibliography"/>
        <w:spacing w:after="0"/>
      </w:pPr>
      <w:bookmarkStart w:id="36" w:name="_ENREF_34"/>
      <w:r w:rsidRPr="004E740A">
        <w:t>34.</w:t>
      </w:r>
      <w:r w:rsidRPr="004E740A">
        <w:tab/>
        <w:t xml:space="preserve">Zhang, S. B.; Lu, Q. Y., Characterizing the structural and surface properties of proteins isolated before and after enzymatic demulsification of the aqueous extract emulsion of peanut seeds. </w:t>
      </w:r>
      <w:r w:rsidRPr="004E740A">
        <w:rPr>
          <w:i/>
        </w:rPr>
        <w:t xml:space="preserve">Food Hydrocolloid </w:t>
      </w:r>
      <w:r w:rsidRPr="004E740A">
        <w:rPr>
          <w:b/>
        </w:rPr>
        <w:t>2015,</w:t>
      </w:r>
      <w:r w:rsidRPr="004E740A">
        <w:t xml:space="preserve"> </w:t>
      </w:r>
      <w:r w:rsidRPr="004E740A">
        <w:rPr>
          <w:i/>
        </w:rPr>
        <w:t>47</w:t>
      </w:r>
      <w:r w:rsidRPr="004E740A">
        <w:t>, 51-60.</w:t>
      </w:r>
      <w:bookmarkEnd w:id="36"/>
    </w:p>
    <w:p w14:paraId="35C0D124" w14:textId="77777777" w:rsidR="004E740A" w:rsidRPr="004E740A" w:rsidRDefault="004E740A" w:rsidP="004E740A">
      <w:pPr>
        <w:pStyle w:val="EndNoteBibliography"/>
        <w:spacing w:after="0"/>
      </w:pPr>
      <w:bookmarkStart w:id="37" w:name="_ENREF_35"/>
      <w:r w:rsidRPr="004E740A">
        <w:t>35.</w:t>
      </w:r>
      <w:r w:rsidRPr="004E740A">
        <w:tab/>
        <w:t xml:space="preserve">Korhonen, H.; Pihlanto, A., Bioactive peptides: Production and functionality. </w:t>
      </w:r>
      <w:r w:rsidRPr="004E740A">
        <w:rPr>
          <w:i/>
        </w:rPr>
        <w:t xml:space="preserve">Int Dairy J </w:t>
      </w:r>
      <w:r w:rsidRPr="004E740A">
        <w:rPr>
          <w:b/>
        </w:rPr>
        <w:t>2006,</w:t>
      </w:r>
      <w:r w:rsidRPr="004E740A">
        <w:t xml:space="preserve"> </w:t>
      </w:r>
      <w:r w:rsidRPr="004E740A">
        <w:rPr>
          <w:i/>
        </w:rPr>
        <w:t>16</w:t>
      </w:r>
      <w:r w:rsidRPr="004E740A">
        <w:t xml:space="preserve"> (9), 945-960.</w:t>
      </w:r>
      <w:bookmarkEnd w:id="37"/>
    </w:p>
    <w:p w14:paraId="3AD1F4D8" w14:textId="77777777" w:rsidR="004E740A" w:rsidRPr="004E740A" w:rsidRDefault="004E740A" w:rsidP="004E740A">
      <w:pPr>
        <w:pStyle w:val="EndNoteBibliography"/>
        <w:spacing w:after="0"/>
      </w:pPr>
      <w:bookmarkStart w:id="38" w:name="_ENREF_36"/>
      <w:r w:rsidRPr="004E740A">
        <w:t>36.</w:t>
      </w:r>
      <w:r w:rsidRPr="004E740A">
        <w:tab/>
        <w:t xml:space="preserve">Lu, J. R.; Su, T. J.; Thomas, R. K., Binding of surfactants onto preadsorbed layers of bovine serum albumin at the silica-water interface. </w:t>
      </w:r>
      <w:r w:rsidRPr="004E740A">
        <w:rPr>
          <w:i/>
        </w:rPr>
        <w:t xml:space="preserve">J Phys Chem B </w:t>
      </w:r>
      <w:r w:rsidRPr="004E740A">
        <w:rPr>
          <w:b/>
        </w:rPr>
        <w:t>1998,</w:t>
      </w:r>
      <w:r w:rsidRPr="004E740A">
        <w:t xml:space="preserve"> </w:t>
      </w:r>
      <w:r w:rsidRPr="004E740A">
        <w:rPr>
          <w:i/>
        </w:rPr>
        <w:t>102</w:t>
      </w:r>
      <w:r w:rsidRPr="004E740A">
        <w:t xml:space="preserve"> (50), 10307-10315.</w:t>
      </w:r>
      <w:bookmarkEnd w:id="38"/>
    </w:p>
    <w:p w14:paraId="36973831" w14:textId="52326F1D" w:rsidR="004E740A" w:rsidRPr="004E740A" w:rsidRDefault="004E740A" w:rsidP="004E740A">
      <w:pPr>
        <w:pStyle w:val="EndNoteBibliography"/>
        <w:spacing w:after="0"/>
      </w:pPr>
      <w:bookmarkStart w:id="39" w:name="_ENREF_37"/>
      <w:r w:rsidRPr="004E740A">
        <w:t>37.</w:t>
      </w:r>
      <w:r w:rsidRPr="004E740A">
        <w:tab/>
        <w:t xml:space="preserve">Lu, J. R.; Su, T. J.; Thomas, R. K.; Penfold, J., Binding of sodium dodecyl sulfate to bovine serum albumin layers adsorbed at the silica-water interface. </w:t>
      </w:r>
      <w:r w:rsidRPr="004E740A">
        <w:rPr>
          <w:i/>
        </w:rPr>
        <w:t xml:space="preserve">Langmuir </w:t>
      </w:r>
      <w:r w:rsidRPr="004E740A">
        <w:rPr>
          <w:b/>
        </w:rPr>
        <w:t>1998,</w:t>
      </w:r>
      <w:r w:rsidRPr="004E740A">
        <w:t xml:space="preserve"> </w:t>
      </w:r>
      <w:r w:rsidRPr="004E740A">
        <w:rPr>
          <w:i/>
        </w:rPr>
        <w:t>14</w:t>
      </w:r>
      <w:r w:rsidRPr="004E740A">
        <w:t xml:space="preserve"> (21), 6261-6268.</w:t>
      </w:r>
      <w:bookmarkEnd w:id="39"/>
    </w:p>
    <w:p w14:paraId="3B389A37" w14:textId="77777777" w:rsidR="004E740A" w:rsidRPr="004E740A" w:rsidRDefault="004E740A" w:rsidP="004E740A">
      <w:pPr>
        <w:pStyle w:val="EndNoteBibliography"/>
        <w:spacing w:after="0"/>
      </w:pPr>
      <w:bookmarkStart w:id="40" w:name="_ENREF_38"/>
      <w:r w:rsidRPr="004E740A">
        <w:t>38.</w:t>
      </w:r>
      <w:r w:rsidRPr="004E740A">
        <w:tab/>
        <w:t xml:space="preserve">Green, R. J.; Su, T. J.; Lu, J. R.; Penfold, J., The interaction between SDS and lysozyme at the hydrophilic solid-water interface. </w:t>
      </w:r>
      <w:r w:rsidRPr="004E740A">
        <w:rPr>
          <w:i/>
        </w:rPr>
        <w:t xml:space="preserve">J Phys Chem B </w:t>
      </w:r>
      <w:r w:rsidRPr="004E740A">
        <w:rPr>
          <w:b/>
        </w:rPr>
        <w:t>2001,</w:t>
      </w:r>
      <w:r w:rsidRPr="004E740A">
        <w:t xml:space="preserve"> </w:t>
      </w:r>
      <w:r w:rsidRPr="004E740A">
        <w:rPr>
          <w:i/>
        </w:rPr>
        <w:t>105</w:t>
      </w:r>
      <w:r w:rsidRPr="004E740A">
        <w:t xml:space="preserve"> (8), 1594-1602.</w:t>
      </w:r>
      <w:bookmarkEnd w:id="40"/>
    </w:p>
    <w:p w14:paraId="1F50FB59" w14:textId="77777777" w:rsidR="004E740A" w:rsidRPr="004E740A" w:rsidRDefault="004E740A" w:rsidP="004E740A">
      <w:pPr>
        <w:pStyle w:val="EndNoteBibliography"/>
        <w:spacing w:after="0"/>
      </w:pPr>
      <w:bookmarkStart w:id="41" w:name="_ENREF_39"/>
      <w:r w:rsidRPr="004E740A">
        <w:t>39.</w:t>
      </w:r>
      <w:r w:rsidRPr="004E740A">
        <w:tab/>
        <w:t xml:space="preserve">Green, R. J.; Su, T. J.; Lu, J. R.; Webster, J. R. P., The displacement of preadsorbed protein with a cationic surfactant at the hydrophilic SiO2-water interface. </w:t>
      </w:r>
      <w:r w:rsidRPr="004E740A">
        <w:rPr>
          <w:i/>
        </w:rPr>
        <w:t xml:space="preserve">J Phys Chem B </w:t>
      </w:r>
      <w:r w:rsidRPr="004E740A">
        <w:rPr>
          <w:b/>
        </w:rPr>
        <w:t>2001,</w:t>
      </w:r>
      <w:r w:rsidRPr="004E740A">
        <w:t xml:space="preserve"> </w:t>
      </w:r>
      <w:r w:rsidRPr="004E740A">
        <w:rPr>
          <w:i/>
        </w:rPr>
        <w:t>105</w:t>
      </w:r>
      <w:r w:rsidRPr="004E740A">
        <w:t xml:space="preserve"> (38), 9331-9338.</w:t>
      </w:r>
      <w:bookmarkEnd w:id="41"/>
    </w:p>
    <w:p w14:paraId="23DBD654" w14:textId="73DD7B42" w:rsidR="004E740A" w:rsidRPr="004E740A" w:rsidRDefault="004E740A" w:rsidP="004E740A">
      <w:pPr>
        <w:pStyle w:val="EndNoteBibliography"/>
        <w:spacing w:after="0"/>
      </w:pPr>
      <w:bookmarkStart w:id="42" w:name="_ENREF_40"/>
      <w:r w:rsidRPr="004E740A">
        <w:t>40.</w:t>
      </w:r>
      <w:r w:rsidRPr="004E740A">
        <w:tab/>
        <w:t xml:space="preserve">Zhang, X. L.; Penfold, J.; Thomas, R. K.; Tucker, I. M.; Petkov, J. T.; Bent, J.; Cox, A., Adsorption Behavior of Hydrophobin and Hydrophobin/Surfactant Mixtures at the Solid-Solution Interface. </w:t>
      </w:r>
      <w:r w:rsidRPr="004E740A">
        <w:rPr>
          <w:i/>
        </w:rPr>
        <w:t xml:space="preserve">Langmuir </w:t>
      </w:r>
      <w:r w:rsidRPr="004E740A">
        <w:rPr>
          <w:b/>
        </w:rPr>
        <w:t>2011,</w:t>
      </w:r>
      <w:r w:rsidRPr="004E740A">
        <w:t xml:space="preserve"> </w:t>
      </w:r>
      <w:r w:rsidRPr="004E740A">
        <w:rPr>
          <w:i/>
        </w:rPr>
        <w:t>27</w:t>
      </w:r>
      <w:r w:rsidRPr="004E740A">
        <w:t xml:space="preserve"> (17), 10464-10474.</w:t>
      </w:r>
      <w:bookmarkEnd w:id="42"/>
    </w:p>
    <w:p w14:paraId="45283B07" w14:textId="77777777" w:rsidR="004E740A" w:rsidRPr="004E740A" w:rsidRDefault="004E740A" w:rsidP="004E740A">
      <w:pPr>
        <w:pStyle w:val="EndNoteBibliography"/>
      </w:pPr>
      <w:bookmarkStart w:id="43" w:name="_ENREF_41"/>
      <w:r w:rsidRPr="004E740A">
        <w:t>41.</w:t>
      </w:r>
      <w:r w:rsidRPr="004E740A">
        <w:tab/>
        <w:t>Ajisawa, A., Dissolution of silk fibroin with calciumchloride/ethanol aqueous solution</w:t>
      </w:r>
    </w:p>
    <w:p w14:paraId="023B1BC1" w14:textId="77777777" w:rsidR="004E740A" w:rsidRPr="004E740A" w:rsidRDefault="004E740A" w:rsidP="004E740A">
      <w:pPr>
        <w:pStyle w:val="EndNoteBibliography"/>
        <w:spacing w:after="0"/>
      </w:pPr>
      <w:r w:rsidRPr="004E740A">
        <w:t xml:space="preserve">Studies on the dissolution of silk fibroin. (IX). </w:t>
      </w:r>
      <w:r w:rsidRPr="004E740A">
        <w:rPr>
          <w:i/>
        </w:rPr>
        <w:t xml:space="preserve">The Journal of Sericultural Science of Japan </w:t>
      </w:r>
      <w:r w:rsidRPr="004E740A">
        <w:rPr>
          <w:b/>
        </w:rPr>
        <w:t>1998,</w:t>
      </w:r>
      <w:r w:rsidRPr="004E740A">
        <w:t xml:space="preserve"> </w:t>
      </w:r>
      <w:r w:rsidRPr="004E740A">
        <w:rPr>
          <w:i/>
        </w:rPr>
        <w:t>67</w:t>
      </w:r>
      <w:r w:rsidRPr="004E740A">
        <w:t xml:space="preserve"> (2), 91-94.</w:t>
      </w:r>
      <w:bookmarkEnd w:id="43"/>
    </w:p>
    <w:p w14:paraId="0D6BCD05" w14:textId="77777777" w:rsidR="004E740A" w:rsidRPr="004E740A" w:rsidRDefault="004E740A" w:rsidP="004E740A">
      <w:pPr>
        <w:pStyle w:val="EndNoteBibliography"/>
        <w:spacing w:after="0"/>
      </w:pPr>
      <w:bookmarkStart w:id="44" w:name="_ENREF_42"/>
      <w:r w:rsidRPr="004E740A">
        <w:t>42.</w:t>
      </w:r>
      <w:r w:rsidRPr="004E740A">
        <w:tab/>
        <w:t xml:space="preserve">Tang, Y.; Lu, J. R.; Lewis, A. L.; Vick, T. A.; Stratford, P. W., Structural effects on swelling of thin phosphorylcholine polymer films. </w:t>
      </w:r>
      <w:r w:rsidRPr="004E740A">
        <w:rPr>
          <w:i/>
        </w:rPr>
        <w:t xml:space="preserve">Macromolecules </w:t>
      </w:r>
      <w:r w:rsidRPr="004E740A">
        <w:rPr>
          <w:b/>
        </w:rPr>
        <w:t>2002,</w:t>
      </w:r>
      <w:r w:rsidRPr="004E740A">
        <w:t xml:space="preserve"> </w:t>
      </w:r>
      <w:r w:rsidRPr="004E740A">
        <w:rPr>
          <w:i/>
        </w:rPr>
        <w:t>35</w:t>
      </w:r>
      <w:r w:rsidRPr="004E740A">
        <w:t xml:space="preserve"> (10), 3955-3964.</w:t>
      </w:r>
      <w:bookmarkEnd w:id="44"/>
    </w:p>
    <w:p w14:paraId="63B588EA" w14:textId="12CE7702" w:rsidR="004E740A" w:rsidRPr="004E740A" w:rsidRDefault="004E740A" w:rsidP="004E740A">
      <w:pPr>
        <w:pStyle w:val="EndNoteBibliography"/>
        <w:spacing w:after="0"/>
      </w:pPr>
      <w:bookmarkStart w:id="45" w:name="_ENREF_43"/>
      <w:r w:rsidRPr="004E740A">
        <w:t>43.</w:t>
      </w:r>
      <w:r w:rsidRPr="004E740A">
        <w:tab/>
        <w:t xml:space="preserve">Zhao, X.; Pan, F.; Coffey, P.; Lu, J. R., Cationic copolymer-mediated DNA immobilization: interfacial structure and composition as determined by ellipsometry, dual polarization interferometry, and neutron reflection. </w:t>
      </w:r>
      <w:r w:rsidRPr="004E740A">
        <w:rPr>
          <w:i/>
        </w:rPr>
        <w:t xml:space="preserve">Langmuir </w:t>
      </w:r>
      <w:r w:rsidRPr="004E740A">
        <w:rPr>
          <w:b/>
        </w:rPr>
        <w:t>2008,</w:t>
      </w:r>
      <w:r w:rsidRPr="004E740A">
        <w:t xml:space="preserve"> </w:t>
      </w:r>
      <w:r w:rsidRPr="004E740A">
        <w:rPr>
          <w:i/>
        </w:rPr>
        <w:t>24</w:t>
      </w:r>
      <w:r w:rsidRPr="004E740A">
        <w:t xml:space="preserve"> (23), 13556-64.</w:t>
      </w:r>
      <w:bookmarkEnd w:id="45"/>
    </w:p>
    <w:p w14:paraId="72D50FBD" w14:textId="77777777" w:rsidR="004E740A" w:rsidRPr="004E740A" w:rsidRDefault="004E740A" w:rsidP="004E740A">
      <w:pPr>
        <w:pStyle w:val="EndNoteBibliography"/>
        <w:spacing w:after="0"/>
      </w:pPr>
      <w:bookmarkStart w:id="46" w:name="_ENREF_44"/>
      <w:r w:rsidRPr="004E740A">
        <w:t>44.</w:t>
      </w:r>
      <w:r w:rsidRPr="004E740A">
        <w:tab/>
        <w:t xml:space="preserve">Nelson, A., Co-refinement of multiple-contrast neutron/X-ray reflectivity data using MOTOFIT. </w:t>
      </w:r>
      <w:r w:rsidRPr="004E740A">
        <w:rPr>
          <w:i/>
        </w:rPr>
        <w:t xml:space="preserve">J Appl Crystallogr </w:t>
      </w:r>
      <w:r w:rsidRPr="004E740A">
        <w:rPr>
          <w:b/>
        </w:rPr>
        <w:t>2006,</w:t>
      </w:r>
      <w:r w:rsidRPr="004E740A">
        <w:t xml:space="preserve"> </w:t>
      </w:r>
      <w:r w:rsidRPr="004E740A">
        <w:rPr>
          <w:i/>
        </w:rPr>
        <w:t>39</w:t>
      </w:r>
      <w:r w:rsidRPr="004E740A">
        <w:t>, 273-276.</w:t>
      </w:r>
      <w:bookmarkEnd w:id="46"/>
    </w:p>
    <w:p w14:paraId="3E79C67C" w14:textId="77777777" w:rsidR="004E740A" w:rsidRPr="004E740A" w:rsidRDefault="004E740A" w:rsidP="004E740A">
      <w:pPr>
        <w:pStyle w:val="EndNoteBibliography"/>
        <w:spacing w:after="0"/>
      </w:pPr>
      <w:bookmarkStart w:id="47" w:name="_ENREF_45"/>
      <w:r w:rsidRPr="004E740A">
        <w:t>45.</w:t>
      </w:r>
      <w:r w:rsidRPr="004E740A">
        <w:tab/>
        <w:t xml:space="preserve">Foo, C. W. P.; Bini, E.; Hensman, J.; Knight, D. P.; Lewis, R. V.; Kaplan, D. L., Role of pH and charge on silk protein assembly in insects and spiders. </w:t>
      </w:r>
      <w:r w:rsidRPr="004E740A">
        <w:rPr>
          <w:i/>
        </w:rPr>
        <w:t xml:space="preserve">Appl Phys a-Mater </w:t>
      </w:r>
      <w:r w:rsidRPr="004E740A">
        <w:rPr>
          <w:b/>
        </w:rPr>
        <w:t>2006,</w:t>
      </w:r>
      <w:r w:rsidRPr="004E740A">
        <w:t xml:space="preserve"> </w:t>
      </w:r>
      <w:r w:rsidRPr="004E740A">
        <w:rPr>
          <w:i/>
        </w:rPr>
        <w:t>82</w:t>
      </w:r>
      <w:r w:rsidRPr="004E740A">
        <w:t xml:space="preserve"> (2), 223-233.</w:t>
      </w:r>
      <w:bookmarkEnd w:id="47"/>
    </w:p>
    <w:p w14:paraId="6116ABC7" w14:textId="77777777" w:rsidR="004E740A" w:rsidRPr="004E740A" w:rsidRDefault="004E740A" w:rsidP="004E740A">
      <w:pPr>
        <w:pStyle w:val="EndNoteBibliography"/>
        <w:spacing w:after="0"/>
      </w:pPr>
      <w:bookmarkStart w:id="48" w:name="_ENREF_46"/>
      <w:r w:rsidRPr="004E740A">
        <w:t>46.</w:t>
      </w:r>
      <w:r w:rsidRPr="004E740A">
        <w:tab/>
        <w:t xml:space="preserve">Zhang, F. J.; Skoda, M. W. A.; Jacobs, R. M. J.; Martin, R. A.; Martin, C. M.; Schreiber, F., Protein interactions studied by SAXS: Effect of ionic strength and protein concentration for BSA in aqueous solutions. </w:t>
      </w:r>
      <w:r w:rsidRPr="004E740A">
        <w:rPr>
          <w:i/>
        </w:rPr>
        <w:t xml:space="preserve">J Phys Chem B </w:t>
      </w:r>
      <w:r w:rsidRPr="004E740A">
        <w:rPr>
          <w:b/>
        </w:rPr>
        <w:t>2007,</w:t>
      </w:r>
      <w:r w:rsidRPr="004E740A">
        <w:t xml:space="preserve"> </w:t>
      </w:r>
      <w:r w:rsidRPr="004E740A">
        <w:rPr>
          <w:i/>
        </w:rPr>
        <w:t>111</w:t>
      </w:r>
      <w:r w:rsidRPr="004E740A">
        <w:t xml:space="preserve"> (1), 251-259.</w:t>
      </w:r>
      <w:bookmarkEnd w:id="48"/>
    </w:p>
    <w:p w14:paraId="5DEA27F9" w14:textId="77777777" w:rsidR="004E740A" w:rsidRPr="004E740A" w:rsidRDefault="004E740A" w:rsidP="004E740A">
      <w:pPr>
        <w:pStyle w:val="EndNoteBibliography"/>
        <w:spacing w:after="0"/>
      </w:pPr>
      <w:bookmarkStart w:id="49" w:name="_ENREF_47"/>
      <w:r w:rsidRPr="004E740A">
        <w:t>47.</w:t>
      </w:r>
      <w:r w:rsidRPr="004E740A">
        <w:tab/>
        <w:t xml:space="preserve">Lundin, M.; Elofsson, U. M.; Blomberg, E.; Rutland, M. W., Adsorption of lysozyme, beta-casein and their layer-by-layer formation on hydrophilic surfaces: Effect of ionic strength. </w:t>
      </w:r>
      <w:r w:rsidRPr="004E740A">
        <w:rPr>
          <w:i/>
        </w:rPr>
        <w:t xml:space="preserve">Colloid Surface B </w:t>
      </w:r>
      <w:r w:rsidRPr="004E740A">
        <w:rPr>
          <w:b/>
        </w:rPr>
        <w:t>2010,</w:t>
      </w:r>
      <w:r w:rsidRPr="004E740A">
        <w:t xml:space="preserve"> </w:t>
      </w:r>
      <w:r w:rsidRPr="004E740A">
        <w:rPr>
          <w:i/>
        </w:rPr>
        <w:t>77</w:t>
      </w:r>
      <w:r w:rsidRPr="004E740A">
        <w:t xml:space="preserve"> (1), 1-11.</w:t>
      </w:r>
      <w:bookmarkEnd w:id="49"/>
    </w:p>
    <w:p w14:paraId="0D8B3D75" w14:textId="77777777" w:rsidR="004E740A" w:rsidRPr="004E740A" w:rsidRDefault="004E740A" w:rsidP="004E740A">
      <w:pPr>
        <w:pStyle w:val="EndNoteBibliography"/>
        <w:spacing w:after="0"/>
      </w:pPr>
      <w:bookmarkStart w:id="50" w:name="_ENREF_48"/>
      <w:r w:rsidRPr="004E740A">
        <w:t>48.</w:t>
      </w:r>
      <w:r w:rsidRPr="004E740A">
        <w:tab/>
        <w:t xml:space="preserve">Su, T. J.; Lu, J. R.; Thomas, R. K.; Cui, Z. F.; Penfold, J., The adsorption of lysozyme at the silica-water interface: A neutron reflection study. </w:t>
      </w:r>
      <w:r w:rsidRPr="004E740A">
        <w:rPr>
          <w:i/>
        </w:rPr>
        <w:t xml:space="preserve">J Colloid Interf Sci </w:t>
      </w:r>
      <w:r w:rsidRPr="004E740A">
        <w:rPr>
          <w:b/>
        </w:rPr>
        <w:t>1998,</w:t>
      </w:r>
      <w:r w:rsidRPr="004E740A">
        <w:t xml:space="preserve"> </w:t>
      </w:r>
      <w:r w:rsidRPr="004E740A">
        <w:rPr>
          <w:i/>
        </w:rPr>
        <w:t>203</w:t>
      </w:r>
      <w:r w:rsidRPr="004E740A">
        <w:t xml:space="preserve"> (2), 419-429.</w:t>
      </w:r>
      <w:bookmarkEnd w:id="50"/>
    </w:p>
    <w:p w14:paraId="09A21372" w14:textId="15B84E16" w:rsidR="004E740A" w:rsidRPr="004E740A" w:rsidRDefault="004E740A" w:rsidP="004E740A">
      <w:pPr>
        <w:pStyle w:val="EndNoteBibliography"/>
        <w:spacing w:after="0"/>
      </w:pPr>
      <w:bookmarkStart w:id="51" w:name="_ENREF_49"/>
      <w:r w:rsidRPr="004E740A">
        <w:t>49.</w:t>
      </w:r>
      <w:r w:rsidRPr="004E740A">
        <w:tab/>
        <w:t xml:space="preserve">Penfold, J.; Tucker, I.; Petkov, J.; Thomas, R. K., Surfactant adsorption onto cellulose surfaces. </w:t>
      </w:r>
      <w:r w:rsidRPr="004E740A">
        <w:rPr>
          <w:i/>
        </w:rPr>
        <w:t xml:space="preserve">Langmuir </w:t>
      </w:r>
      <w:r w:rsidRPr="004E740A">
        <w:rPr>
          <w:b/>
        </w:rPr>
        <w:t>2007,</w:t>
      </w:r>
      <w:r w:rsidRPr="004E740A">
        <w:t xml:space="preserve"> </w:t>
      </w:r>
      <w:r w:rsidRPr="004E740A">
        <w:rPr>
          <w:i/>
        </w:rPr>
        <w:t>23</w:t>
      </w:r>
      <w:r w:rsidRPr="004E740A">
        <w:t xml:space="preserve"> (16), 8357-8364.</w:t>
      </w:r>
      <w:bookmarkEnd w:id="51"/>
    </w:p>
    <w:p w14:paraId="1F0AF643" w14:textId="5A986AF9" w:rsidR="004E740A" w:rsidRPr="004E740A" w:rsidRDefault="004E740A" w:rsidP="004E740A">
      <w:pPr>
        <w:pStyle w:val="EndNoteBibliography"/>
        <w:spacing w:after="0"/>
      </w:pPr>
      <w:bookmarkStart w:id="52" w:name="_ENREF_50"/>
      <w:r w:rsidRPr="004E740A">
        <w:t>50.</w:t>
      </w:r>
      <w:r w:rsidRPr="004E740A">
        <w:tab/>
        <w:t xml:space="preserve">Fragneto, G.; Thomas, R. K.; Rennie, A. R.; Penfold, J., Neutron reflection from hexadecyltrimethylammonium bromide adsorbed on smooth and rough silicon surfaces. </w:t>
      </w:r>
      <w:r w:rsidRPr="004E740A">
        <w:rPr>
          <w:i/>
        </w:rPr>
        <w:t xml:space="preserve">Langmuir </w:t>
      </w:r>
      <w:r w:rsidRPr="004E740A">
        <w:rPr>
          <w:b/>
        </w:rPr>
        <w:t>1996,</w:t>
      </w:r>
      <w:r w:rsidRPr="004E740A">
        <w:t xml:space="preserve"> </w:t>
      </w:r>
      <w:r w:rsidRPr="004E740A">
        <w:rPr>
          <w:i/>
        </w:rPr>
        <w:t>12</w:t>
      </w:r>
      <w:r w:rsidRPr="004E740A">
        <w:t xml:space="preserve"> (25), 6036-6043.</w:t>
      </w:r>
      <w:bookmarkEnd w:id="52"/>
    </w:p>
    <w:p w14:paraId="5C270CD0" w14:textId="77777777" w:rsidR="004E740A" w:rsidRPr="004E740A" w:rsidRDefault="004E740A" w:rsidP="004E740A">
      <w:pPr>
        <w:pStyle w:val="EndNoteBibliography"/>
        <w:spacing w:after="0"/>
      </w:pPr>
      <w:bookmarkStart w:id="53" w:name="_ENREF_51"/>
      <w:r w:rsidRPr="004E740A">
        <w:t>51.</w:t>
      </w:r>
      <w:r w:rsidRPr="004E740A">
        <w:tab/>
        <w:t xml:space="preserve">Han, S. Y.; Xu, W. W.; Cao, M. W.; Wang, J. Q.; Xia, D. H.; Xu, H.; Zhao, X. B.; Lu, J. R., Interfacial adsorption of cationic peptide amphiphiles: a combined study of in situ spectroscopic ellipsometry and liquid AFM. </w:t>
      </w:r>
      <w:r w:rsidRPr="004E740A">
        <w:rPr>
          <w:i/>
        </w:rPr>
        <w:t xml:space="preserve">Soft Matter </w:t>
      </w:r>
      <w:r w:rsidRPr="004E740A">
        <w:rPr>
          <w:b/>
        </w:rPr>
        <w:t>2012,</w:t>
      </w:r>
      <w:r w:rsidRPr="004E740A">
        <w:t xml:space="preserve"> </w:t>
      </w:r>
      <w:r w:rsidRPr="004E740A">
        <w:rPr>
          <w:i/>
        </w:rPr>
        <w:t>8</w:t>
      </w:r>
      <w:r w:rsidRPr="004E740A">
        <w:t xml:space="preserve"> (3), 645-652.</w:t>
      </w:r>
      <w:bookmarkEnd w:id="53"/>
    </w:p>
    <w:p w14:paraId="69A96446" w14:textId="244CA927" w:rsidR="004E740A" w:rsidRPr="004E740A" w:rsidRDefault="004E740A" w:rsidP="004E740A">
      <w:pPr>
        <w:pStyle w:val="EndNoteBibliography"/>
        <w:spacing w:after="0"/>
      </w:pPr>
      <w:bookmarkStart w:id="54" w:name="_ENREF_52"/>
      <w:r w:rsidRPr="004E740A">
        <w:t>52.</w:t>
      </w:r>
      <w:r w:rsidRPr="004E740A">
        <w:tab/>
        <w:t xml:space="preserve">Pan, F.; Zhao, X.; Perumal, S.; Waigh, T. A.; Lu, J. R.; Webster, J. R., Interfacial dynamic adsorption and structure of molecular layers of peptide surfactants. </w:t>
      </w:r>
      <w:r w:rsidRPr="004E740A">
        <w:rPr>
          <w:i/>
        </w:rPr>
        <w:t xml:space="preserve">Langmuir </w:t>
      </w:r>
      <w:bookmarkStart w:id="55" w:name="_GoBack"/>
      <w:bookmarkEnd w:id="55"/>
      <w:r w:rsidRPr="004E740A">
        <w:rPr>
          <w:b/>
        </w:rPr>
        <w:t>2010,</w:t>
      </w:r>
      <w:r w:rsidRPr="004E740A">
        <w:t xml:space="preserve"> </w:t>
      </w:r>
      <w:r w:rsidRPr="004E740A">
        <w:rPr>
          <w:i/>
        </w:rPr>
        <w:t>26</w:t>
      </w:r>
      <w:r w:rsidRPr="004E740A">
        <w:t xml:space="preserve"> (8), 5690-6.</w:t>
      </w:r>
      <w:bookmarkEnd w:id="54"/>
    </w:p>
    <w:p w14:paraId="0B96F900" w14:textId="77777777" w:rsidR="004E740A" w:rsidRPr="004E740A" w:rsidRDefault="004E740A" w:rsidP="004E740A">
      <w:pPr>
        <w:pStyle w:val="EndNoteBibliography"/>
      </w:pPr>
      <w:bookmarkStart w:id="56" w:name="_ENREF_53"/>
      <w:r w:rsidRPr="004E740A">
        <w:lastRenderedPageBreak/>
        <w:t>53.</w:t>
      </w:r>
      <w:r w:rsidRPr="004E740A">
        <w:tab/>
        <w:t xml:space="preserve">Jayawardane, D.; Pan, F.; Lu, J. R.; Zhao, X. B., Co-adsorption of peptide amphiphile V6K and conventional surfactants SDS and C(12)TAB at the solid/water interface. </w:t>
      </w:r>
      <w:r w:rsidRPr="004E740A">
        <w:rPr>
          <w:i/>
        </w:rPr>
        <w:t xml:space="preserve">Soft Matter </w:t>
      </w:r>
      <w:r w:rsidRPr="004E740A">
        <w:rPr>
          <w:b/>
        </w:rPr>
        <w:t>2015,</w:t>
      </w:r>
      <w:r w:rsidRPr="004E740A">
        <w:t xml:space="preserve"> </w:t>
      </w:r>
      <w:r w:rsidRPr="004E740A">
        <w:rPr>
          <w:i/>
        </w:rPr>
        <w:t>11</w:t>
      </w:r>
      <w:r w:rsidRPr="004E740A">
        <w:t xml:space="preserve"> (40), 7986-7994.</w:t>
      </w:r>
      <w:bookmarkEnd w:id="56"/>
    </w:p>
    <w:p w14:paraId="46FBDB3C" w14:textId="2278B3D0" w:rsidR="00461A53" w:rsidRPr="00A033B9" w:rsidRDefault="00D47FA1">
      <w:pPr>
        <w:rPr>
          <w:b/>
        </w:rPr>
      </w:pPr>
      <w:r>
        <w:rPr>
          <w:b/>
        </w:rPr>
        <w:fldChar w:fldCharType="end"/>
      </w:r>
    </w:p>
    <w:sectPr w:rsidR="00461A53" w:rsidRPr="00A033B9" w:rsidSect="008353E4">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B45AF2" w14:textId="77777777" w:rsidR="00BF6564" w:rsidRDefault="00BF6564" w:rsidP="008353E4">
      <w:pPr>
        <w:spacing w:after="0" w:line="240" w:lineRule="auto"/>
      </w:pPr>
      <w:r>
        <w:separator/>
      </w:r>
    </w:p>
  </w:endnote>
  <w:endnote w:type="continuationSeparator" w:id="0">
    <w:p w14:paraId="14BAE386" w14:textId="77777777" w:rsidR="00BF6564" w:rsidRDefault="00BF6564" w:rsidP="00835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9CEC2" w14:textId="77777777" w:rsidR="00BF6564" w:rsidRDefault="00BF6564" w:rsidP="008353E4">
      <w:pPr>
        <w:spacing w:after="0" w:line="240" w:lineRule="auto"/>
      </w:pPr>
      <w:r>
        <w:separator/>
      </w:r>
    </w:p>
  </w:footnote>
  <w:footnote w:type="continuationSeparator" w:id="0">
    <w:p w14:paraId="1EB0E157" w14:textId="77777777" w:rsidR="00BF6564" w:rsidRDefault="00BF6564" w:rsidP="008353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510CF7"/>
    <w:multiLevelType w:val="hybridMultilevel"/>
    <w:tmpl w:val="94FAC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B106306"/>
    <w:multiLevelType w:val="hybridMultilevel"/>
    <w:tmpl w:val="AFAE43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165A81"/>
    <w:multiLevelType w:val="hybridMultilevel"/>
    <w:tmpl w:val="4502F066"/>
    <w:lvl w:ilvl="0" w:tplc="08090015">
      <w:start w:val="1"/>
      <w:numFmt w:val="upperLetter"/>
      <w:lvlText w:val="%1."/>
      <w:lvlJc w:val="left"/>
      <w:pPr>
        <w:ind w:left="360" w:hanging="360"/>
      </w:pPr>
    </w:lvl>
    <w:lvl w:ilvl="1" w:tplc="5D0297CE">
      <w:start w:val="1"/>
      <w:numFmt w:val="upperLetter"/>
      <w:pStyle w:val="Heading2"/>
      <w:lvlText w:val="%2."/>
      <w:lvlJc w:val="left"/>
      <w:pPr>
        <w:ind w:left="0" w:hanging="360"/>
      </w:pPr>
      <w:rPr>
        <w:rFonts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A432EAB"/>
    <w:multiLevelType w:val="hybridMultilevel"/>
    <w:tmpl w:val="F3161C80"/>
    <w:lvl w:ilvl="0" w:tplc="AD92454E">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3"/>
    <w:lvlOverride w:ilvl="0">
      <w:startOverride w:val="1"/>
    </w:lvlOverride>
  </w:num>
  <w:num w:numId="6">
    <w:abstractNumId w:val="3"/>
    <w:lvlOverride w:ilvl="0">
      <w:startOverride w:val="1"/>
    </w:lvlOverride>
  </w:num>
  <w:num w:numId="7">
    <w:abstractNumId w:val="3"/>
    <w:lvlOverride w:ilvl="0">
      <w:startOverride w:val="1"/>
    </w:lvlOverride>
  </w:num>
  <w:num w:numId="8">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B4C41"/>
    <w:rsid w:val="000009F8"/>
    <w:rsid w:val="00001F3B"/>
    <w:rsid w:val="000053D8"/>
    <w:rsid w:val="00007C73"/>
    <w:rsid w:val="00017D3B"/>
    <w:rsid w:val="00031502"/>
    <w:rsid w:val="00032374"/>
    <w:rsid w:val="0003342D"/>
    <w:rsid w:val="0003783B"/>
    <w:rsid w:val="00044215"/>
    <w:rsid w:val="00046F17"/>
    <w:rsid w:val="00054ED9"/>
    <w:rsid w:val="000559F5"/>
    <w:rsid w:val="000609D2"/>
    <w:rsid w:val="0006179B"/>
    <w:rsid w:val="0006655B"/>
    <w:rsid w:val="00072241"/>
    <w:rsid w:val="00077713"/>
    <w:rsid w:val="0008170F"/>
    <w:rsid w:val="00083648"/>
    <w:rsid w:val="00086664"/>
    <w:rsid w:val="0009065F"/>
    <w:rsid w:val="00091F8F"/>
    <w:rsid w:val="00092ADC"/>
    <w:rsid w:val="00096409"/>
    <w:rsid w:val="00096806"/>
    <w:rsid w:val="000A00ED"/>
    <w:rsid w:val="000A0202"/>
    <w:rsid w:val="000A7C84"/>
    <w:rsid w:val="000B2BD4"/>
    <w:rsid w:val="000B3F02"/>
    <w:rsid w:val="000B7E6B"/>
    <w:rsid w:val="000C045C"/>
    <w:rsid w:val="000C17DC"/>
    <w:rsid w:val="000C2061"/>
    <w:rsid w:val="000C31EC"/>
    <w:rsid w:val="000C47BD"/>
    <w:rsid w:val="000D1CA8"/>
    <w:rsid w:val="000D2787"/>
    <w:rsid w:val="000D53DA"/>
    <w:rsid w:val="000D72A1"/>
    <w:rsid w:val="000D7BEA"/>
    <w:rsid w:val="000E6436"/>
    <w:rsid w:val="000F004F"/>
    <w:rsid w:val="000F72A2"/>
    <w:rsid w:val="000F7744"/>
    <w:rsid w:val="00101CB0"/>
    <w:rsid w:val="0010399B"/>
    <w:rsid w:val="001056FE"/>
    <w:rsid w:val="001128CC"/>
    <w:rsid w:val="00122D75"/>
    <w:rsid w:val="001303E0"/>
    <w:rsid w:val="00133B4A"/>
    <w:rsid w:val="00133F84"/>
    <w:rsid w:val="00143F08"/>
    <w:rsid w:val="00146338"/>
    <w:rsid w:val="00147820"/>
    <w:rsid w:val="00150163"/>
    <w:rsid w:val="0015083C"/>
    <w:rsid w:val="00155663"/>
    <w:rsid w:val="00162D71"/>
    <w:rsid w:val="001632F6"/>
    <w:rsid w:val="00163FD1"/>
    <w:rsid w:val="001645CF"/>
    <w:rsid w:val="00164D54"/>
    <w:rsid w:val="00167567"/>
    <w:rsid w:val="00167793"/>
    <w:rsid w:val="001726D9"/>
    <w:rsid w:val="00173FD1"/>
    <w:rsid w:val="00174BA0"/>
    <w:rsid w:val="00177776"/>
    <w:rsid w:val="00185170"/>
    <w:rsid w:val="001857E8"/>
    <w:rsid w:val="00185F29"/>
    <w:rsid w:val="00186668"/>
    <w:rsid w:val="0018671A"/>
    <w:rsid w:val="00187416"/>
    <w:rsid w:val="00191BE5"/>
    <w:rsid w:val="00192861"/>
    <w:rsid w:val="001938DB"/>
    <w:rsid w:val="00195FEE"/>
    <w:rsid w:val="001962E9"/>
    <w:rsid w:val="001B346C"/>
    <w:rsid w:val="001B34E7"/>
    <w:rsid w:val="001C0A1B"/>
    <w:rsid w:val="001C2B78"/>
    <w:rsid w:val="001C368F"/>
    <w:rsid w:val="001C5B24"/>
    <w:rsid w:val="001C7E9A"/>
    <w:rsid w:val="001F3DAB"/>
    <w:rsid w:val="002034B7"/>
    <w:rsid w:val="00205E2F"/>
    <w:rsid w:val="00212763"/>
    <w:rsid w:val="00221459"/>
    <w:rsid w:val="00222F68"/>
    <w:rsid w:val="002416D5"/>
    <w:rsid w:val="00260A3D"/>
    <w:rsid w:val="00260CC1"/>
    <w:rsid w:val="00262462"/>
    <w:rsid w:val="0027539E"/>
    <w:rsid w:val="00275464"/>
    <w:rsid w:val="00281A4A"/>
    <w:rsid w:val="00292153"/>
    <w:rsid w:val="00292610"/>
    <w:rsid w:val="002977B0"/>
    <w:rsid w:val="002A3741"/>
    <w:rsid w:val="002C1733"/>
    <w:rsid w:val="002C3C88"/>
    <w:rsid w:val="002C7873"/>
    <w:rsid w:val="002D1F85"/>
    <w:rsid w:val="002D2C98"/>
    <w:rsid w:val="002D6CAE"/>
    <w:rsid w:val="002E5907"/>
    <w:rsid w:val="002F1772"/>
    <w:rsid w:val="002F60F2"/>
    <w:rsid w:val="00301152"/>
    <w:rsid w:val="00302FEA"/>
    <w:rsid w:val="00307028"/>
    <w:rsid w:val="00307475"/>
    <w:rsid w:val="003120CB"/>
    <w:rsid w:val="00312BE1"/>
    <w:rsid w:val="00316BDF"/>
    <w:rsid w:val="00317F36"/>
    <w:rsid w:val="003210BE"/>
    <w:rsid w:val="00323B92"/>
    <w:rsid w:val="0032657D"/>
    <w:rsid w:val="00327EAE"/>
    <w:rsid w:val="00331083"/>
    <w:rsid w:val="00333251"/>
    <w:rsid w:val="00336AC8"/>
    <w:rsid w:val="003375A0"/>
    <w:rsid w:val="0034119C"/>
    <w:rsid w:val="003528DF"/>
    <w:rsid w:val="0036117D"/>
    <w:rsid w:val="003670DB"/>
    <w:rsid w:val="003713BA"/>
    <w:rsid w:val="0038079F"/>
    <w:rsid w:val="00381952"/>
    <w:rsid w:val="00382570"/>
    <w:rsid w:val="00385A33"/>
    <w:rsid w:val="0039214B"/>
    <w:rsid w:val="003933F5"/>
    <w:rsid w:val="003952C2"/>
    <w:rsid w:val="003A02A0"/>
    <w:rsid w:val="003A13BB"/>
    <w:rsid w:val="003A5D23"/>
    <w:rsid w:val="003A6314"/>
    <w:rsid w:val="003B5E87"/>
    <w:rsid w:val="003B7292"/>
    <w:rsid w:val="003C3443"/>
    <w:rsid w:val="003C6BF6"/>
    <w:rsid w:val="003D2157"/>
    <w:rsid w:val="003D4B54"/>
    <w:rsid w:val="003E59AA"/>
    <w:rsid w:val="003E7DD9"/>
    <w:rsid w:val="003F6B48"/>
    <w:rsid w:val="003F716A"/>
    <w:rsid w:val="0040153E"/>
    <w:rsid w:val="00403041"/>
    <w:rsid w:val="004060C2"/>
    <w:rsid w:val="00407BB1"/>
    <w:rsid w:val="00413575"/>
    <w:rsid w:val="00427CDE"/>
    <w:rsid w:val="00433B3E"/>
    <w:rsid w:val="0043658F"/>
    <w:rsid w:val="00442017"/>
    <w:rsid w:val="004449F9"/>
    <w:rsid w:val="004469A3"/>
    <w:rsid w:val="0045105F"/>
    <w:rsid w:val="00451581"/>
    <w:rsid w:val="0045299C"/>
    <w:rsid w:val="004563A2"/>
    <w:rsid w:val="0045779D"/>
    <w:rsid w:val="00461640"/>
    <w:rsid w:val="0046168F"/>
    <w:rsid w:val="00461A53"/>
    <w:rsid w:val="00462024"/>
    <w:rsid w:val="00464F40"/>
    <w:rsid w:val="00465F86"/>
    <w:rsid w:val="004677A4"/>
    <w:rsid w:val="00471F13"/>
    <w:rsid w:val="00474A57"/>
    <w:rsid w:val="00475222"/>
    <w:rsid w:val="00475B9F"/>
    <w:rsid w:val="0047698A"/>
    <w:rsid w:val="0047778B"/>
    <w:rsid w:val="004803FF"/>
    <w:rsid w:val="00486FD5"/>
    <w:rsid w:val="004908DB"/>
    <w:rsid w:val="00490B73"/>
    <w:rsid w:val="004950E4"/>
    <w:rsid w:val="00496979"/>
    <w:rsid w:val="004A5C67"/>
    <w:rsid w:val="004B39FA"/>
    <w:rsid w:val="004B563C"/>
    <w:rsid w:val="004B593D"/>
    <w:rsid w:val="004C02EA"/>
    <w:rsid w:val="004C59DA"/>
    <w:rsid w:val="004C5A3C"/>
    <w:rsid w:val="004C6AC5"/>
    <w:rsid w:val="004D31EA"/>
    <w:rsid w:val="004D40DA"/>
    <w:rsid w:val="004D4BF5"/>
    <w:rsid w:val="004D4D46"/>
    <w:rsid w:val="004E20F5"/>
    <w:rsid w:val="004E740A"/>
    <w:rsid w:val="004F174F"/>
    <w:rsid w:val="004F73E3"/>
    <w:rsid w:val="0051100F"/>
    <w:rsid w:val="00511902"/>
    <w:rsid w:val="00514A0C"/>
    <w:rsid w:val="005173E8"/>
    <w:rsid w:val="00520FA8"/>
    <w:rsid w:val="00522153"/>
    <w:rsid w:val="005221F1"/>
    <w:rsid w:val="00531BB5"/>
    <w:rsid w:val="00533481"/>
    <w:rsid w:val="00537407"/>
    <w:rsid w:val="005559EA"/>
    <w:rsid w:val="00560CA3"/>
    <w:rsid w:val="00562792"/>
    <w:rsid w:val="00563F64"/>
    <w:rsid w:val="005679A6"/>
    <w:rsid w:val="0057342B"/>
    <w:rsid w:val="00585FFE"/>
    <w:rsid w:val="00591C26"/>
    <w:rsid w:val="00593387"/>
    <w:rsid w:val="005A3CDB"/>
    <w:rsid w:val="005A5F4B"/>
    <w:rsid w:val="005B7ED0"/>
    <w:rsid w:val="005C1321"/>
    <w:rsid w:val="005C4A40"/>
    <w:rsid w:val="005C5AE0"/>
    <w:rsid w:val="005E22BA"/>
    <w:rsid w:val="005E76EF"/>
    <w:rsid w:val="005F1600"/>
    <w:rsid w:val="005F50C5"/>
    <w:rsid w:val="005F7F15"/>
    <w:rsid w:val="00600A4D"/>
    <w:rsid w:val="00601395"/>
    <w:rsid w:val="00601F5C"/>
    <w:rsid w:val="00603E8E"/>
    <w:rsid w:val="00605F33"/>
    <w:rsid w:val="00610DE2"/>
    <w:rsid w:val="00612A9A"/>
    <w:rsid w:val="0061631F"/>
    <w:rsid w:val="00617F32"/>
    <w:rsid w:val="00621F4B"/>
    <w:rsid w:val="0063067F"/>
    <w:rsid w:val="00634C7C"/>
    <w:rsid w:val="00635194"/>
    <w:rsid w:val="00635537"/>
    <w:rsid w:val="0063722F"/>
    <w:rsid w:val="0063786A"/>
    <w:rsid w:val="00641C1A"/>
    <w:rsid w:val="006429C8"/>
    <w:rsid w:val="0064568C"/>
    <w:rsid w:val="00660962"/>
    <w:rsid w:val="00660CC2"/>
    <w:rsid w:val="00662505"/>
    <w:rsid w:val="006645E0"/>
    <w:rsid w:val="00671DE6"/>
    <w:rsid w:val="00673B2B"/>
    <w:rsid w:val="0067526D"/>
    <w:rsid w:val="006805A2"/>
    <w:rsid w:val="006879CF"/>
    <w:rsid w:val="0069065C"/>
    <w:rsid w:val="00690682"/>
    <w:rsid w:val="006954FE"/>
    <w:rsid w:val="00696145"/>
    <w:rsid w:val="0069752D"/>
    <w:rsid w:val="006A2B53"/>
    <w:rsid w:val="006A3777"/>
    <w:rsid w:val="006A4C5F"/>
    <w:rsid w:val="006A4D0A"/>
    <w:rsid w:val="006B15A7"/>
    <w:rsid w:val="006B42E4"/>
    <w:rsid w:val="006B48CF"/>
    <w:rsid w:val="006C0C6D"/>
    <w:rsid w:val="006D197C"/>
    <w:rsid w:val="006D457E"/>
    <w:rsid w:val="006D525E"/>
    <w:rsid w:val="006F389A"/>
    <w:rsid w:val="006F6C52"/>
    <w:rsid w:val="00701358"/>
    <w:rsid w:val="0071158A"/>
    <w:rsid w:val="007117D7"/>
    <w:rsid w:val="00724204"/>
    <w:rsid w:val="00724DF8"/>
    <w:rsid w:val="00726FCE"/>
    <w:rsid w:val="007319AC"/>
    <w:rsid w:val="00733DCE"/>
    <w:rsid w:val="007341DE"/>
    <w:rsid w:val="007419A1"/>
    <w:rsid w:val="00744657"/>
    <w:rsid w:val="007458BC"/>
    <w:rsid w:val="00751546"/>
    <w:rsid w:val="00754A2C"/>
    <w:rsid w:val="007554F8"/>
    <w:rsid w:val="007614F8"/>
    <w:rsid w:val="007617C4"/>
    <w:rsid w:val="00762A6B"/>
    <w:rsid w:val="00762FC1"/>
    <w:rsid w:val="00770281"/>
    <w:rsid w:val="0077260B"/>
    <w:rsid w:val="007779D2"/>
    <w:rsid w:val="00784E1E"/>
    <w:rsid w:val="0079009F"/>
    <w:rsid w:val="0079286B"/>
    <w:rsid w:val="00796061"/>
    <w:rsid w:val="007A61D7"/>
    <w:rsid w:val="007A6374"/>
    <w:rsid w:val="007A7C7A"/>
    <w:rsid w:val="007B0DBA"/>
    <w:rsid w:val="007C1F41"/>
    <w:rsid w:val="007C67A3"/>
    <w:rsid w:val="007C7AFD"/>
    <w:rsid w:val="007C7D4C"/>
    <w:rsid w:val="007D0516"/>
    <w:rsid w:val="007D0950"/>
    <w:rsid w:val="007D518B"/>
    <w:rsid w:val="007E15A1"/>
    <w:rsid w:val="007E37CE"/>
    <w:rsid w:val="007F0818"/>
    <w:rsid w:val="007F0B69"/>
    <w:rsid w:val="007F3406"/>
    <w:rsid w:val="007F3789"/>
    <w:rsid w:val="00802A00"/>
    <w:rsid w:val="0080321C"/>
    <w:rsid w:val="00806D76"/>
    <w:rsid w:val="008118B8"/>
    <w:rsid w:val="008227A8"/>
    <w:rsid w:val="00825732"/>
    <w:rsid w:val="0082689D"/>
    <w:rsid w:val="0083182D"/>
    <w:rsid w:val="008353E4"/>
    <w:rsid w:val="00840C7B"/>
    <w:rsid w:val="00840FA2"/>
    <w:rsid w:val="00841441"/>
    <w:rsid w:val="00841783"/>
    <w:rsid w:val="00843628"/>
    <w:rsid w:val="00843A9D"/>
    <w:rsid w:val="008460B7"/>
    <w:rsid w:val="008477A2"/>
    <w:rsid w:val="00850E70"/>
    <w:rsid w:val="00853AC5"/>
    <w:rsid w:val="0086047B"/>
    <w:rsid w:val="00861961"/>
    <w:rsid w:val="00862C3C"/>
    <w:rsid w:val="008644F9"/>
    <w:rsid w:val="00866FA2"/>
    <w:rsid w:val="00867116"/>
    <w:rsid w:val="0088580F"/>
    <w:rsid w:val="00897031"/>
    <w:rsid w:val="008A19B5"/>
    <w:rsid w:val="008A7099"/>
    <w:rsid w:val="008B7B32"/>
    <w:rsid w:val="008D0BE9"/>
    <w:rsid w:val="008D1228"/>
    <w:rsid w:val="008D2127"/>
    <w:rsid w:val="008E239B"/>
    <w:rsid w:val="008E347C"/>
    <w:rsid w:val="008F095D"/>
    <w:rsid w:val="00900615"/>
    <w:rsid w:val="009032DD"/>
    <w:rsid w:val="009043B1"/>
    <w:rsid w:val="009072EB"/>
    <w:rsid w:val="00910971"/>
    <w:rsid w:val="00910B89"/>
    <w:rsid w:val="00910D47"/>
    <w:rsid w:val="00914003"/>
    <w:rsid w:val="009217ED"/>
    <w:rsid w:val="00921CF7"/>
    <w:rsid w:val="00925F5C"/>
    <w:rsid w:val="0093514A"/>
    <w:rsid w:val="009371BE"/>
    <w:rsid w:val="00941956"/>
    <w:rsid w:val="00945162"/>
    <w:rsid w:val="0095226C"/>
    <w:rsid w:val="009529D2"/>
    <w:rsid w:val="0095346E"/>
    <w:rsid w:val="00955314"/>
    <w:rsid w:val="00960E10"/>
    <w:rsid w:val="00962E05"/>
    <w:rsid w:val="009630BC"/>
    <w:rsid w:val="00965262"/>
    <w:rsid w:val="00971E11"/>
    <w:rsid w:val="009774B4"/>
    <w:rsid w:val="0098487F"/>
    <w:rsid w:val="009849B8"/>
    <w:rsid w:val="0099368D"/>
    <w:rsid w:val="009A4DB1"/>
    <w:rsid w:val="009B1B62"/>
    <w:rsid w:val="009B3A30"/>
    <w:rsid w:val="009B73CF"/>
    <w:rsid w:val="009C1A21"/>
    <w:rsid w:val="009C3532"/>
    <w:rsid w:val="009C4884"/>
    <w:rsid w:val="009C7F43"/>
    <w:rsid w:val="009D216C"/>
    <w:rsid w:val="009D4808"/>
    <w:rsid w:val="009D4CB9"/>
    <w:rsid w:val="009D5710"/>
    <w:rsid w:val="009D5C33"/>
    <w:rsid w:val="009D6450"/>
    <w:rsid w:val="009D7FE5"/>
    <w:rsid w:val="009E140C"/>
    <w:rsid w:val="009E1711"/>
    <w:rsid w:val="009F0428"/>
    <w:rsid w:val="009F0741"/>
    <w:rsid w:val="009F09D1"/>
    <w:rsid w:val="009F3EEA"/>
    <w:rsid w:val="00A00E9C"/>
    <w:rsid w:val="00A011FB"/>
    <w:rsid w:val="00A033B9"/>
    <w:rsid w:val="00A07BB6"/>
    <w:rsid w:val="00A10B3E"/>
    <w:rsid w:val="00A13672"/>
    <w:rsid w:val="00A155D4"/>
    <w:rsid w:val="00A23FF5"/>
    <w:rsid w:val="00A31857"/>
    <w:rsid w:val="00A332B1"/>
    <w:rsid w:val="00A3399B"/>
    <w:rsid w:val="00A36CD8"/>
    <w:rsid w:val="00A54BAC"/>
    <w:rsid w:val="00A61BF1"/>
    <w:rsid w:val="00A61E85"/>
    <w:rsid w:val="00A63641"/>
    <w:rsid w:val="00A64E4E"/>
    <w:rsid w:val="00A65EF9"/>
    <w:rsid w:val="00A66081"/>
    <w:rsid w:val="00A72C21"/>
    <w:rsid w:val="00A8330B"/>
    <w:rsid w:val="00A83C95"/>
    <w:rsid w:val="00A86EF6"/>
    <w:rsid w:val="00A91612"/>
    <w:rsid w:val="00A91F2D"/>
    <w:rsid w:val="00A951CD"/>
    <w:rsid w:val="00AA0981"/>
    <w:rsid w:val="00AA2FD6"/>
    <w:rsid w:val="00AA433E"/>
    <w:rsid w:val="00AA49C8"/>
    <w:rsid w:val="00AA4D9A"/>
    <w:rsid w:val="00AB4C41"/>
    <w:rsid w:val="00AB508F"/>
    <w:rsid w:val="00AB57A5"/>
    <w:rsid w:val="00AC42A3"/>
    <w:rsid w:val="00AC5CEF"/>
    <w:rsid w:val="00AC71B1"/>
    <w:rsid w:val="00AC71EB"/>
    <w:rsid w:val="00AD4029"/>
    <w:rsid w:val="00AD7497"/>
    <w:rsid w:val="00AE0045"/>
    <w:rsid w:val="00AE6645"/>
    <w:rsid w:val="00AF0782"/>
    <w:rsid w:val="00AF209A"/>
    <w:rsid w:val="00AF6B4C"/>
    <w:rsid w:val="00AF7396"/>
    <w:rsid w:val="00B00081"/>
    <w:rsid w:val="00B052AA"/>
    <w:rsid w:val="00B05D43"/>
    <w:rsid w:val="00B0729E"/>
    <w:rsid w:val="00B14F6B"/>
    <w:rsid w:val="00B15124"/>
    <w:rsid w:val="00B15DFE"/>
    <w:rsid w:val="00B20227"/>
    <w:rsid w:val="00B2760B"/>
    <w:rsid w:val="00B31011"/>
    <w:rsid w:val="00B31669"/>
    <w:rsid w:val="00B33F9B"/>
    <w:rsid w:val="00B40D31"/>
    <w:rsid w:val="00B42DD9"/>
    <w:rsid w:val="00B4690A"/>
    <w:rsid w:val="00B51251"/>
    <w:rsid w:val="00B53570"/>
    <w:rsid w:val="00B60D66"/>
    <w:rsid w:val="00B71BD2"/>
    <w:rsid w:val="00B75027"/>
    <w:rsid w:val="00B76298"/>
    <w:rsid w:val="00B82321"/>
    <w:rsid w:val="00B85EEB"/>
    <w:rsid w:val="00B9369B"/>
    <w:rsid w:val="00B94C62"/>
    <w:rsid w:val="00BA3C4D"/>
    <w:rsid w:val="00BA7CED"/>
    <w:rsid w:val="00BB47FA"/>
    <w:rsid w:val="00BB54A4"/>
    <w:rsid w:val="00BC1255"/>
    <w:rsid w:val="00BC153D"/>
    <w:rsid w:val="00BC2802"/>
    <w:rsid w:val="00BD319A"/>
    <w:rsid w:val="00BD33E3"/>
    <w:rsid w:val="00BD7343"/>
    <w:rsid w:val="00BE11C6"/>
    <w:rsid w:val="00BE139E"/>
    <w:rsid w:val="00BE68D9"/>
    <w:rsid w:val="00BE6B2B"/>
    <w:rsid w:val="00BE6E25"/>
    <w:rsid w:val="00BF1DB8"/>
    <w:rsid w:val="00BF6564"/>
    <w:rsid w:val="00BF789A"/>
    <w:rsid w:val="00C13234"/>
    <w:rsid w:val="00C170A5"/>
    <w:rsid w:val="00C17C6C"/>
    <w:rsid w:val="00C21A79"/>
    <w:rsid w:val="00C26F3A"/>
    <w:rsid w:val="00C3170A"/>
    <w:rsid w:val="00C55222"/>
    <w:rsid w:val="00C55EBB"/>
    <w:rsid w:val="00C569E8"/>
    <w:rsid w:val="00C57A54"/>
    <w:rsid w:val="00C666C1"/>
    <w:rsid w:val="00C66946"/>
    <w:rsid w:val="00C70362"/>
    <w:rsid w:val="00C70CA1"/>
    <w:rsid w:val="00C7133B"/>
    <w:rsid w:val="00C74DE4"/>
    <w:rsid w:val="00C81300"/>
    <w:rsid w:val="00C8473B"/>
    <w:rsid w:val="00C87F7D"/>
    <w:rsid w:val="00C96E14"/>
    <w:rsid w:val="00CA4E0E"/>
    <w:rsid w:val="00CA754F"/>
    <w:rsid w:val="00CA7B0E"/>
    <w:rsid w:val="00CB0ECA"/>
    <w:rsid w:val="00CB691D"/>
    <w:rsid w:val="00CC4B4A"/>
    <w:rsid w:val="00CC59BE"/>
    <w:rsid w:val="00CC5C4F"/>
    <w:rsid w:val="00CC6808"/>
    <w:rsid w:val="00CD3D83"/>
    <w:rsid w:val="00CD7DCD"/>
    <w:rsid w:val="00CE19F2"/>
    <w:rsid w:val="00CE274E"/>
    <w:rsid w:val="00CE70B5"/>
    <w:rsid w:val="00CE7F4A"/>
    <w:rsid w:val="00CF1298"/>
    <w:rsid w:val="00CF199C"/>
    <w:rsid w:val="00CF3D21"/>
    <w:rsid w:val="00CF4231"/>
    <w:rsid w:val="00CF4AEE"/>
    <w:rsid w:val="00CF5A11"/>
    <w:rsid w:val="00CF66EA"/>
    <w:rsid w:val="00D01A65"/>
    <w:rsid w:val="00D0488B"/>
    <w:rsid w:val="00D101B1"/>
    <w:rsid w:val="00D108FE"/>
    <w:rsid w:val="00D14CF0"/>
    <w:rsid w:val="00D214D1"/>
    <w:rsid w:val="00D216F5"/>
    <w:rsid w:val="00D24611"/>
    <w:rsid w:val="00D276F9"/>
    <w:rsid w:val="00D27FC9"/>
    <w:rsid w:val="00D32593"/>
    <w:rsid w:val="00D41D73"/>
    <w:rsid w:val="00D420F0"/>
    <w:rsid w:val="00D430D5"/>
    <w:rsid w:val="00D43879"/>
    <w:rsid w:val="00D47FA1"/>
    <w:rsid w:val="00D53289"/>
    <w:rsid w:val="00D542FA"/>
    <w:rsid w:val="00D547F0"/>
    <w:rsid w:val="00D54BE0"/>
    <w:rsid w:val="00D562A5"/>
    <w:rsid w:val="00D5665B"/>
    <w:rsid w:val="00D62A99"/>
    <w:rsid w:val="00D62DB5"/>
    <w:rsid w:val="00D630F2"/>
    <w:rsid w:val="00D63FA5"/>
    <w:rsid w:val="00D65314"/>
    <w:rsid w:val="00D66C66"/>
    <w:rsid w:val="00D66EEF"/>
    <w:rsid w:val="00D75567"/>
    <w:rsid w:val="00D81017"/>
    <w:rsid w:val="00D82B6F"/>
    <w:rsid w:val="00D82F07"/>
    <w:rsid w:val="00D84035"/>
    <w:rsid w:val="00D94C82"/>
    <w:rsid w:val="00DA1AF2"/>
    <w:rsid w:val="00DA2DDF"/>
    <w:rsid w:val="00DA4B33"/>
    <w:rsid w:val="00DB1492"/>
    <w:rsid w:val="00DB3205"/>
    <w:rsid w:val="00DB7A8E"/>
    <w:rsid w:val="00DC0C62"/>
    <w:rsid w:val="00DC1B7A"/>
    <w:rsid w:val="00DC7CDD"/>
    <w:rsid w:val="00DE0D12"/>
    <w:rsid w:val="00DE43C8"/>
    <w:rsid w:val="00DE771C"/>
    <w:rsid w:val="00DE7E32"/>
    <w:rsid w:val="00DF18C4"/>
    <w:rsid w:val="00DF1B74"/>
    <w:rsid w:val="00DF22C2"/>
    <w:rsid w:val="00DF29E4"/>
    <w:rsid w:val="00DF7BAA"/>
    <w:rsid w:val="00E01B24"/>
    <w:rsid w:val="00E056CD"/>
    <w:rsid w:val="00E07B97"/>
    <w:rsid w:val="00E148F5"/>
    <w:rsid w:val="00E239E4"/>
    <w:rsid w:val="00E25828"/>
    <w:rsid w:val="00E26FF0"/>
    <w:rsid w:val="00E33A74"/>
    <w:rsid w:val="00E41338"/>
    <w:rsid w:val="00E44276"/>
    <w:rsid w:val="00E446B1"/>
    <w:rsid w:val="00E468ED"/>
    <w:rsid w:val="00E47349"/>
    <w:rsid w:val="00E558D0"/>
    <w:rsid w:val="00E572B5"/>
    <w:rsid w:val="00E57C45"/>
    <w:rsid w:val="00E61923"/>
    <w:rsid w:val="00E61F06"/>
    <w:rsid w:val="00E64226"/>
    <w:rsid w:val="00E66A81"/>
    <w:rsid w:val="00E7251F"/>
    <w:rsid w:val="00E728FB"/>
    <w:rsid w:val="00E772D3"/>
    <w:rsid w:val="00E81279"/>
    <w:rsid w:val="00E8315E"/>
    <w:rsid w:val="00E83AC9"/>
    <w:rsid w:val="00E86ABF"/>
    <w:rsid w:val="00E86EEA"/>
    <w:rsid w:val="00E90DD5"/>
    <w:rsid w:val="00E920AD"/>
    <w:rsid w:val="00E93228"/>
    <w:rsid w:val="00EA12F1"/>
    <w:rsid w:val="00EA57DD"/>
    <w:rsid w:val="00EA5D96"/>
    <w:rsid w:val="00EA720A"/>
    <w:rsid w:val="00EA7EE2"/>
    <w:rsid w:val="00EB2198"/>
    <w:rsid w:val="00EB3118"/>
    <w:rsid w:val="00EB3197"/>
    <w:rsid w:val="00EB7DA3"/>
    <w:rsid w:val="00EC23FF"/>
    <w:rsid w:val="00EC245A"/>
    <w:rsid w:val="00EC71A4"/>
    <w:rsid w:val="00EC746C"/>
    <w:rsid w:val="00ED65BC"/>
    <w:rsid w:val="00EE0777"/>
    <w:rsid w:val="00EE30FF"/>
    <w:rsid w:val="00EE4A24"/>
    <w:rsid w:val="00EE54CB"/>
    <w:rsid w:val="00EE748B"/>
    <w:rsid w:val="00EE7B46"/>
    <w:rsid w:val="00EF02D9"/>
    <w:rsid w:val="00EF104C"/>
    <w:rsid w:val="00EF49F9"/>
    <w:rsid w:val="00EF4CAD"/>
    <w:rsid w:val="00F02CB5"/>
    <w:rsid w:val="00F04406"/>
    <w:rsid w:val="00F04A2B"/>
    <w:rsid w:val="00F15FBF"/>
    <w:rsid w:val="00F204EF"/>
    <w:rsid w:val="00F22F64"/>
    <w:rsid w:val="00F2457B"/>
    <w:rsid w:val="00F3291E"/>
    <w:rsid w:val="00F40B0D"/>
    <w:rsid w:val="00F416AD"/>
    <w:rsid w:val="00F43341"/>
    <w:rsid w:val="00F451C1"/>
    <w:rsid w:val="00F502A0"/>
    <w:rsid w:val="00F536AD"/>
    <w:rsid w:val="00F61EDF"/>
    <w:rsid w:val="00F63938"/>
    <w:rsid w:val="00F66239"/>
    <w:rsid w:val="00F70847"/>
    <w:rsid w:val="00F7104D"/>
    <w:rsid w:val="00F732E5"/>
    <w:rsid w:val="00F75340"/>
    <w:rsid w:val="00F772A4"/>
    <w:rsid w:val="00F83050"/>
    <w:rsid w:val="00F851C1"/>
    <w:rsid w:val="00F8536D"/>
    <w:rsid w:val="00FA40B1"/>
    <w:rsid w:val="00FA4E96"/>
    <w:rsid w:val="00FA6D04"/>
    <w:rsid w:val="00FB6F8E"/>
    <w:rsid w:val="00FB7379"/>
    <w:rsid w:val="00FD36D1"/>
    <w:rsid w:val="00FD662A"/>
    <w:rsid w:val="00FD7B74"/>
    <w:rsid w:val="00FE0704"/>
    <w:rsid w:val="00FE0EC5"/>
    <w:rsid w:val="00FE2A0E"/>
    <w:rsid w:val="00FE2DED"/>
    <w:rsid w:val="00FE320B"/>
    <w:rsid w:val="00FE4940"/>
    <w:rsid w:val="00FE7AC6"/>
    <w:rsid w:val="00FE7DAA"/>
    <w:rsid w:val="00FE7E5C"/>
    <w:rsid w:val="00FF026C"/>
    <w:rsid w:val="00FF2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D36BB"/>
  <w15:docId w15:val="{AC502DB7-CCD3-4074-B348-84B107EC8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CB0"/>
  </w:style>
  <w:style w:type="paragraph" w:styleId="Heading1">
    <w:name w:val="heading 1"/>
    <w:basedOn w:val="Normal"/>
    <w:next w:val="Normal"/>
    <w:link w:val="Heading1Char"/>
    <w:uiPriority w:val="9"/>
    <w:qFormat/>
    <w:rsid w:val="000B7E6B"/>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B7E6B"/>
    <w:pPr>
      <w:keepNext/>
      <w:keepLines/>
      <w:numPr>
        <w:ilvl w:val="1"/>
        <w:numId w:val="4"/>
      </w:numPr>
      <w:spacing w:before="200" w:after="0"/>
      <w:outlineLvl w:val="1"/>
    </w:pPr>
    <w:rPr>
      <w:rFonts w:asciiTheme="majorHAnsi" w:eastAsiaTheme="majorEastAsia" w:hAnsiTheme="majorHAnsi" w:cstheme="majorBidi"/>
      <w:b/>
      <w:bCs/>
      <w:sz w:val="24"/>
      <w:szCs w:val="26"/>
    </w:rPr>
  </w:style>
  <w:style w:type="paragraph" w:styleId="Heading3">
    <w:name w:val="heading 3"/>
    <w:basedOn w:val="Normal"/>
    <w:next w:val="Normal"/>
    <w:link w:val="Heading3Char"/>
    <w:uiPriority w:val="9"/>
    <w:unhideWhenUsed/>
    <w:qFormat/>
    <w:rsid w:val="00F329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B4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755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5567"/>
    <w:rPr>
      <w:rFonts w:ascii="Tahoma" w:hAnsi="Tahoma" w:cs="Tahoma"/>
      <w:sz w:val="16"/>
      <w:szCs w:val="16"/>
    </w:rPr>
  </w:style>
  <w:style w:type="paragraph" w:styleId="Revision">
    <w:name w:val="Revision"/>
    <w:hidden/>
    <w:uiPriority w:val="99"/>
    <w:semiHidden/>
    <w:rsid w:val="0088580F"/>
    <w:pPr>
      <w:spacing w:after="0" w:line="240" w:lineRule="auto"/>
    </w:pPr>
  </w:style>
  <w:style w:type="character" w:styleId="CommentReference">
    <w:name w:val="annotation reference"/>
    <w:basedOn w:val="DefaultParagraphFont"/>
    <w:uiPriority w:val="99"/>
    <w:semiHidden/>
    <w:unhideWhenUsed/>
    <w:rsid w:val="0088580F"/>
    <w:rPr>
      <w:sz w:val="16"/>
      <w:szCs w:val="16"/>
    </w:rPr>
  </w:style>
  <w:style w:type="paragraph" w:styleId="CommentText">
    <w:name w:val="annotation text"/>
    <w:basedOn w:val="Normal"/>
    <w:link w:val="CommentTextChar"/>
    <w:uiPriority w:val="99"/>
    <w:semiHidden/>
    <w:unhideWhenUsed/>
    <w:rsid w:val="0088580F"/>
    <w:pPr>
      <w:spacing w:line="240" w:lineRule="auto"/>
    </w:pPr>
    <w:rPr>
      <w:sz w:val="20"/>
      <w:szCs w:val="20"/>
    </w:rPr>
  </w:style>
  <w:style w:type="character" w:customStyle="1" w:styleId="CommentTextChar">
    <w:name w:val="Comment Text Char"/>
    <w:basedOn w:val="DefaultParagraphFont"/>
    <w:link w:val="CommentText"/>
    <w:uiPriority w:val="99"/>
    <w:semiHidden/>
    <w:rsid w:val="0088580F"/>
    <w:rPr>
      <w:sz w:val="20"/>
      <w:szCs w:val="20"/>
    </w:rPr>
  </w:style>
  <w:style w:type="paragraph" w:styleId="CommentSubject">
    <w:name w:val="annotation subject"/>
    <w:basedOn w:val="CommentText"/>
    <w:next w:val="CommentText"/>
    <w:link w:val="CommentSubjectChar"/>
    <w:uiPriority w:val="99"/>
    <w:semiHidden/>
    <w:unhideWhenUsed/>
    <w:rsid w:val="0088580F"/>
    <w:rPr>
      <w:b/>
      <w:bCs/>
    </w:rPr>
  </w:style>
  <w:style w:type="character" w:customStyle="1" w:styleId="CommentSubjectChar">
    <w:name w:val="Comment Subject Char"/>
    <w:basedOn w:val="CommentTextChar"/>
    <w:link w:val="CommentSubject"/>
    <w:uiPriority w:val="99"/>
    <w:semiHidden/>
    <w:rsid w:val="0088580F"/>
    <w:rPr>
      <w:b/>
      <w:bCs/>
      <w:sz w:val="20"/>
      <w:szCs w:val="20"/>
    </w:rPr>
  </w:style>
  <w:style w:type="character" w:styleId="Hyperlink">
    <w:name w:val="Hyperlink"/>
    <w:basedOn w:val="DefaultParagraphFont"/>
    <w:uiPriority w:val="99"/>
    <w:unhideWhenUsed/>
    <w:rsid w:val="00B14F6B"/>
    <w:rPr>
      <w:color w:val="0000FF" w:themeColor="hyperlink"/>
      <w:u w:val="single"/>
    </w:rPr>
  </w:style>
  <w:style w:type="paragraph" w:customStyle="1" w:styleId="ParaAttribute0">
    <w:name w:val="ParaAttribute0"/>
    <w:rsid w:val="00F61EDF"/>
    <w:pPr>
      <w:widowControl w:val="0"/>
      <w:wordWrap w:val="0"/>
      <w:spacing w:line="240" w:lineRule="auto"/>
    </w:pPr>
    <w:rPr>
      <w:rFonts w:ascii="Times New Roman" w:eastAsia="Batang" w:hAnsi="Times New Roman" w:cs="Times New Roman"/>
      <w:sz w:val="20"/>
      <w:szCs w:val="20"/>
      <w:lang w:eastAsia="en-GB"/>
    </w:rPr>
  </w:style>
  <w:style w:type="paragraph" w:styleId="ListParagraph">
    <w:name w:val="List Paragraph"/>
    <w:basedOn w:val="Normal"/>
    <w:uiPriority w:val="34"/>
    <w:qFormat/>
    <w:rsid w:val="00E558D0"/>
    <w:pPr>
      <w:ind w:left="720"/>
      <w:contextualSpacing/>
    </w:pPr>
  </w:style>
  <w:style w:type="character" w:customStyle="1" w:styleId="Heading1Char">
    <w:name w:val="Heading 1 Char"/>
    <w:basedOn w:val="DefaultParagraphFont"/>
    <w:link w:val="Heading1"/>
    <w:uiPriority w:val="9"/>
    <w:rsid w:val="000B7E6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B7E6B"/>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F3291E"/>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6C0C6D"/>
  </w:style>
  <w:style w:type="paragraph" w:styleId="Header">
    <w:name w:val="header"/>
    <w:basedOn w:val="Normal"/>
    <w:link w:val="HeaderChar"/>
    <w:uiPriority w:val="99"/>
    <w:unhideWhenUsed/>
    <w:rsid w:val="008353E4"/>
    <w:pPr>
      <w:tabs>
        <w:tab w:val="center" w:pos="4153"/>
        <w:tab w:val="right" w:pos="8306"/>
      </w:tabs>
      <w:spacing w:after="0" w:line="240" w:lineRule="auto"/>
    </w:pPr>
  </w:style>
  <w:style w:type="character" w:customStyle="1" w:styleId="HeaderChar">
    <w:name w:val="Header Char"/>
    <w:basedOn w:val="DefaultParagraphFont"/>
    <w:link w:val="Header"/>
    <w:uiPriority w:val="99"/>
    <w:rsid w:val="008353E4"/>
  </w:style>
  <w:style w:type="paragraph" w:styleId="Footer">
    <w:name w:val="footer"/>
    <w:basedOn w:val="Normal"/>
    <w:link w:val="FooterChar"/>
    <w:uiPriority w:val="99"/>
    <w:unhideWhenUsed/>
    <w:rsid w:val="008353E4"/>
    <w:pPr>
      <w:tabs>
        <w:tab w:val="center" w:pos="4153"/>
        <w:tab w:val="right" w:pos="8306"/>
      </w:tabs>
      <w:spacing w:after="0" w:line="240" w:lineRule="auto"/>
    </w:pPr>
  </w:style>
  <w:style w:type="character" w:customStyle="1" w:styleId="FooterChar">
    <w:name w:val="Footer Char"/>
    <w:basedOn w:val="DefaultParagraphFont"/>
    <w:link w:val="Footer"/>
    <w:uiPriority w:val="99"/>
    <w:rsid w:val="008353E4"/>
  </w:style>
  <w:style w:type="paragraph" w:customStyle="1" w:styleId="EndNoteBibliographyTitle">
    <w:name w:val="EndNote Bibliography Title"/>
    <w:basedOn w:val="Normal"/>
    <w:link w:val="EndNoteBibliographyTitleChar"/>
    <w:rsid w:val="004E740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740A"/>
    <w:rPr>
      <w:rFonts w:ascii="Calibri" w:hAnsi="Calibri"/>
      <w:noProof/>
      <w:lang w:val="en-US"/>
    </w:rPr>
  </w:style>
  <w:style w:type="paragraph" w:customStyle="1" w:styleId="EndNoteBibliography">
    <w:name w:val="EndNote Bibliography"/>
    <w:basedOn w:val="Normal"/>
    <w:link w:val="EndNoteBibliographyChar"/>
    <w:rsid w:val="004E740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740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13979">
      <w:bodyDiv w:val="1"/>
      <w:marLeft w:val="0"/>
      <w:marRight w:val="0"/>
      <w:marTop w:val="0"/>
      <w:marBottom w:val="0"/>
      <w:divBdr>
        <w:top w:val="none" w:sz="0" w:space="0" w:color="auto"/>
        <w:left w:val="none" w:sz="0" w:space="0" w:color="auto"/>
        <w:bottom w:val="none" w:sz="0" w:space="0" w:color="auto"/>
        <w:right w:val="none" w:sz="0" w:space="0" w:color="auto"/>
      </w:divBdr>
    </w:div>
    <w:div w:id="215362962">
      <w:bodyDiv w:val="1"/>
      <w:marLeft w:val="0"/>
      <w:marRight w:val="0"/>
      <w:marTop w:val="0"/>
      <w:marBottom w:val="0"/>
      <w:divBdr>
        <w:top w:val="none" w:sz="0" w:space="0" w:color="auto"/>
        <w:left w:val="none" w:sz="0" w:space="0" w:color="auto"/>
        <w:bottom w:val="none" w:sz="0" w:space="0" w:color="auto"/>
        <w:right w:val="none" w:sz="0" w:space="0" w:color="auto"/>
      </w:divBdr>
    </w:div>
    <w:div w:id="223103220">
      <w:bodyDiv w:val="1"/>
      <w:marLeft w:val="0"/>
      <w:marRight w:val="0"/>
      <w:marTop w:val="0"/>
      <w:marBottom w:val="0"/>
      <w:divBdr>
        <w:top w:val="none" w:sz="0" w:space="0" w:color="auto"/>
        <w:left w:val="none" w:sz="0" w:space="0" w:color="auto"/>
        <w:bottom w:val="none" w:sz="0" w:space="0" w:color="auto"/>
        <w:right w:val="none" w:sz="0" w:space="0" w:color="auto"/>
      </w:divBdr>
    </w:div>
    <w:div w:id="542449191">
      <w:bodyDiv w:val="1"/>
      <w:marLeft w:val="0"/>
      <w:marRight w:val="0"/>
      <w:marTop w:val="0"/>
      <w:marBottom w:val="0"/>
      <w:divBdr>
        <w:top w:val="none" w:sz="0" w:space="0" w:color="auto"/>
        <w:left w:val="none" w:sz="0" w:space="0" w:color="auto"/>
        <w:bottom w:val="none" w:sz="0" w:space="0" w:color="auto"/>
        <w:right w:val="none" w:sz="0" w:space="0" w:color="auto"/>
      </w:divBdr>
    </w:div>
    <w:div w:id="936332204">
      <w:bodyDiv w:val="1"/>
      <w:marLeft w:val="0"/>
      <w:marRight w:val="0"/>
      <w:marTop w:val="0"/>
      <w:marBottom w:val="0"/>
      <w:divBdr>
        <w:top w:val="none" w:sz="0" w:space="0" w:color="auto"/>
        <w:left w:val="none" w:sz="0" w:space="0" w:color="auto"/>
        <w:bottom w:val="none" w:sz="0" w:space="0" w:color="auto"/>
        <w:right w:val="none" w:sz="0" w:space="0" w:color="auto"/>
      </w:divBdr>
    </w:div>
    <w:div w:id="947079434">
      <w:bodyDiv w:val="1"/>
      <w:marLeft w:val="0"/>
      <w:marRight w:val="0"/>
      <w:marTop w:val="0"/>
      <w:marBottom w:val="0"/>
      <w:divBdr>
        <w:top w:val="none" w:sz="0" w:space="0" w:color="auto"/>
        <w:left w:val="none" w:sz="0" w:space="0" w:color="auto"/>
        <w:bottom w:val="none" w:sz="0" w:space="0" w:color="auto"/>
        <w:right w:val="none" w:sz="0" w:space="0" w:color="auto"/>
      </w:divBdr>
    </w:div>
    <w:div w:id="1454128134">
      <w:bodyDiv w:val="1"/>
      <w:marLeft w:val="0"/>
      <w:marRight w:val="0"/>
      <w:marTop w:val="0"/>
      <w:marBottom w:val="0"/>
      <w:divBdr>
        <w:top w:val="none" w:sz="0" w:space="0" w:color="auto"/>
        <w:left w:val="none" w:sz="0" w:space="0" w:color="auto"/>
        <w:bottom w:val="none" w:sz="0" w:space="0" w:color="auto"/>
        <w:right w:val="none" w:sz="0" w:space="0" w:color="auto"/>
      </w:divBdr>
    </w:div>
    <w:div w:id="1534997515">
      <w:bodyDiv w:val="1"/>
      <w:marLeft w:val="0"/>
      <w:marRight w:val="0"/>
      <w:marTop w:val="0"/>
      <w:marBottom w:val="0"/>
      <w:divBdr>
        <w:top w:val="none" w:sz="0" w:space="0" w:color="auto"/>
        <w:left w:val="none" w:sz="0" w:space="0" w:color="auto"/>
        <w:bottom w:val="none" w:sz="0" w:space="0" w:color="auto"/>
        <w:right w:val="none" w:sz="0" w:space="0" w:color="auto"/>
      </w:divBdr>
    </w:div>
    <w:div w:id="1612973707">
      <w:bodyDiv w:val="1"/>
      <w:marLeft w:val="0"/>
      <w:marRight w:val="0"/>
      <w:marTop w:val="0"/>
      <w:marBottom w:val="0"/>
      <w:divBdr>
        <w:top w:val="none" w:sz="0" w:space="0" w:color="auto"/>
        <w:left w:val="none" w:sz="0" w:space="0" w:color="auto"/>
        <w:bottom w:val="none" w:sz="0" w:space="0" w:color="auto"/>
        <w:right w:val="none" w:sz="0" w:space="0" w:color="auto"/>
      </w:divBdr>
    </w:div>
    <w:div w:id="182527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ubo.zhao@sheffield.ac.uk" TargetMode="Externa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hart" Target="charts/chart13.xml"/><Relationship Id="rId10" Type="http://schemas.openxmlformats.org/officeDocument/2006/relationships/image" Target="media/image2.png"/><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chart" Target="charts/chart1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ropbox\Documents\Silk%20neutron%20data%20analysis\SF1B%205_30kDa%20data%20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ropbox\Documents\Silk%20neutron%20data%20analysis\SF1B%205_30kDa%20data%20(Autosaved)%20(Office-PC's%20conflicted%20copy%202014-10-06).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ropbox\ISIS%20Experiments\Fx%20Sf%205-30k%20SDS%201mM%2010mM.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ser\Dropbox\Documents\Silk%20neutron%20data%20analysis\SF5B%20over%20300kDa%20data.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ropbox\ISIS%20Experiments\Fx.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ropbox\ISIS%20Experiments\Fx%20Sf%205-30k%20Conc.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ropbox\Documents\Silk%20neutron%20data%20analysis\SF1B%205_30kDa%20data%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ropbox\Documents\Silk%20neutron%20data%20analysis\SF1B%205_30kDa%20data%20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ropbox\Documents\Silk%20neutron%20data%20analysis\SF1B%205_30kDa%20data%20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ropbox\ISIS%20Experiments\Fx%20Sf%205-30k%20pH.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ropbox\Documents\Silk%20neutron%20data%20analysis\SF1B%205_30kDa%20data%202.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ropbox\ISIS%20Experiments\More%20Neutron%20data\130228%20SF%20Zhao\SF%20SL%20data\SAlt%205-30k%20Fx.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ropbox\Documents\Silk%20neutron%20data%20analysis\SF1B%205_30kDa%20data%20(Autosaved)%20(Office-PC's%20conflicted%20copy%202014-10-0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3497375328084"/>
          <c:y val="5.1400554097404488E-2"/>
          <c:w val="0.86190026246719176"/>
          <c:h val="0.78537401574803145"/>
        </c:manualLayout>
      </c:layout>
      <c:scatterChart>
        <c:scatterStyle val="lineMarker"/>
        <c:varyColors val="0"/>
        <c:ser>
          <c:idx val="2"/>
          <c:order val="0"/>
          <c:tx>
            <c:v>10 mg/ml</c:v>
          </c:tx>
          <c:spPr>
            <a:ln w="12700">
              <a:solidFill>
                <a:schemeClr val="tx1"/>
              </a:solidFill>
            </a:ln>
          </c:spPr>
          <c:marker>
            <c:symbol val="circle"/>
            <c:size val="5"/>
            <c:spPr>
              <a:solidFill>
                <a:schemeClr val="bg1"/>
              </a:solidFill>
              <a:ln w="12700">
                <a:solidFill>
                  <a:schemeClr val="tx1"/>
                </a:solidFill>
              </a:ln>
            </c:spPr>
          </c:marker>
          <c:xVal>
            <c:numRef>
              <c:f>ELP!$Y$42:$Y$56</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ELP!$AA$42:$AA$56</c:f>
              <c:numCache>
                <c:formatCode>General</c:formatCode>
                <c:ptCount val="15"/>
                <c:pt idx="0">
                  <c:v>0</c:v>
                </c:pt>
                <c:pt idx="1">
                  <c:v>2.23850375</c:v>
                </c:pt>
                <c:pt idx="2">
                  <c:v>2.4502445100000001</c:v>
                </c:pt>
                <c:pt idx="3">
                  <c:v>2.55698268</c:v>
                </c:pt>
                <c:pt idx="4">
                  <c:v>2.7560221500000002</c:v>
                </c:pt>
                <c:pt idx="5">
                  <c:v>2.8547924299999998</c:v>
                </c:pt>
                <c:pt idx="6">
                  <c:v>2.9579016600000001</c:v>
                </c:pt>
                <c:pt idx="7">
                  <c:v>3.0622731299999999</c:v>
                </c:pt>
                <c:pt idx="8">
                  <c:v>3.10337482</c:v>
                </c:pt>
                <c:pt idx="9">
                  <c:v>3.1388753199999999</c:v>
                </c:pt>
                <c:pt idx="10">
                  <c:v>3.1745336000000002</c:v>
                </c:pt>
                <c:pt idx="11">
                  <c:v>3.2465759479999998</c:v>
                </c:pt>
                <c:pt idx="12">
                  <c:v>3.27740616</c:v>
                </c:pt>
                <c:pt idx="13">
                  <c:v>3.3013098300000001</c:v>
                </c:pt>
                <c:pt idx="14">
                  <c:v>3.3157467</c:v>
                </c:pt>
              </c:numCache>
            </c:numRef>
          </c:yVal>
          <c:smooth val="0"/>
        </c:ser>
        <c:ser>
          <c:idx val="1"/>
          <c:order val="1"/>
          <c:tx>
            <c:v>3 mg/ml</c:v>
          </c:tx>
          <c:spPr>
            <a:ln w="12700">
              <a:solidFill>
                <a:schemeClr val="tx1"/>
              </a:solidFill>
            </a:ln>
          </c:spPr>
          <c:marker>
            <c:symbol val="triangle"/>
            <c:size val="5"/>
            <c:spPr>
              <a:solidFill>
                <a:schemeClr val="bg1"/>
              </a:solidFill>
              <a:ln w="12700">
                <a:solidFill>
                  <a:schemeClr val="tx1"/>
                </a:solidFill>
              </a:ln>
            </c:spPr>
          </c:marker>
          <c:xVal>
            <c:numRef>
              <c:f>ELP!$AD$3:$AD$17</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ELP!$AF$3:$AF$17</c:f>
              <c:numCache>
                <c:formatCode>General</c:formatCode>
                <c:ptCount val="15"/>
                <c:pt idx="0">
                  <c:v>0</c:v>
                </c:pt>
                <c:pt idx="1">
                  <c:v>1.8145488900000002</c:v>
                </c:pt>
                <c:pt idx="2">
                  <c:v>2.1237188000000002</c:v>
                </c:pt>
                <c:pt idx="3">
                  <c:v>2.2907289299999998</c:v>
                </c:pt>
                <c:pt idx="4">
                  <c:v>2.5337101299999998</c:v>
                </c:pt>
                <c:pt idx="5">
                  <c:v>2.6727932000000001</c:v>
                </c:pt>
                <c:pt idx="6">
                  <c:v>2.7653311700000001</c:v>
                </c:pt>
                <c:pt idx="7">
                  <c:v>2.8328610099999998</c:v>
                </c:pt>
                <c:pt idx="8">
                  <c:v>2.90977876</c:v>
                </c:pt>
                <c:pt idx="9">
                  <c:v>2.9581383300000001</c:v>
                </c:pt>
                <c:pt idx="10">
                  <c:v>2.9883532000000002</c:v>
                </c:pt>
                <c:pt idx="11">
                  <c:v>3.0311115799999997</c:v>
                </c:pt>
                <c:pt idx="12">
                  <c:v>3.0611686699999998</c:v>
                </c:pt>
                <c:pt idx="13">
                  <c:v>3.0645609399999998</c:v>
                </c:pt>
                <c:pt idx="14">
                  <c:v>3.07126659</c:v>
                </c:pt>
              </c:numCache>
            </c:numRef>
          </c:yVal>
          <c:smooth val="0"/>
        </c:ser>
        <c:ser>
          <c:idx val="0"/>
          <c:order val="2"/>
          <c:tx>
            <c:v>1 mg/ml</c:v>
          </c:tx>
          <c:spPr>
            <a:ln w="12700">
              <a:solidFill>
                <a:schemeClr val="tx1"/>
              </a:solidFill>
            </a:ln>
          </c:spPr>
          <c:marker>
            <c:symbol val="diamond"/>
            <c:size val="5"/>
            <c:spPr>
              <a:solidFill>
                <a:schemeClr val="bg1"/>
              </a:solidFill>
              <a:ln w="12700">
                <a:solidFill>
                  <a:schemeClr val="tx1"/>
                </a:solidFill>
              </a:ln>
            </c:spPr>
          </c:marker>
          <c:xVal>
            <c:numRef>
              <c:f>ELP!$V$23:$V$37</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ELP!$G$23:$G$37</c:f>
              <c:numCache>
                <c:formatCode>General</c:formatCode>
                <c:ptCount val="15"/>
                <c:pt idx="0">
                  <c:v>0</c:v>
                </c:pt>
                <c:pt idx="1">
                  <c:v>1.3020794499999999</c:v>
                </c:pt>
                <c:pt idx="2">
                  <c:v>1.4644350699999999</c:v>
                </c:pt>
                <c:pt idx="3">
                  <c:v>1.5833223000000001</c:v>
                </c:pt>
                <c:pt idx="4">
                  <c:v>1.79127634</c:v>
                </c:pt>
                <c:pt idx="5">
                  <c:v>1.9065346300000001</c:v>
                </c:pt>
                <c:pt idx="6">
                  <c:v>1.9793501</c:v>
                </c:pt>
                <c:pt idx="7">
                  <c:v>2.0478266199999999</c:v>
                </c:pt>
                <c:pt idx="8">
                  <c:v>2.0845893599999998</c:v>
                </c:pt>
                <c:pt idx="9">
                  <c:v>2.1388656799999999</c:v>
                </c:pt>
                <c:pt idx="10">
                  <c:v>2.1611126600000001</c:v>
                </c:pt>
                <c:pt idx="11">
                  <c:v>2.18572634</c:v>
                </c:pt>
                <c:pt idx="12">
                  <c:v>2.21404785</c:v>
                </c:pt>
                <c:pt idx="13">
                  <c:v>2.22809027</c:v>
                </c:pt>
                <c:pt idx="14">
                  <c:v>2.2503372499999998</c:v>
                </c:pt>
              </c:numCache>
            </c:numRef>
          </c:yVal>
          <c:smooth val="0"/>
        </c:ser>
        <c:ser>
          <c:idx val="3"/>
          <c:order val="3"/>
          <c:tx>
            <c:v>0.3 mg/ml</c:v>
          </c:tx>
          <c:spPr>
            <a:ln w="12700">
              <a:solidFill>
                <a:schemeClr val="tx1"/>
              </a:solidFill>
            </a:ln>
          </c:spPr>
          <c:marker>
            <c:symbol val="square"/>
            <c:size val="5"/>
            <c:spPr>
              <a:solidFill>
                <a:schemeClr val="bg1"/>
              </a:solidFill>
              <a:ln w="12700">
                <a:solidFill>
                  <a:schemeClr val="tx1"/>
                </a:solidFill>
              </a:ln>
            </c:spPr>
          </c:marker>
          <c:xVal>
            <c:numRef>
              <c:f>ELP!$Q$61:$Q$75</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ELP!$S$61:$S$75</c:f>
              <c:numCache>
                <c:formatCode>General</c:formatCode>
                <c:ptCount val="15"/>
                <c:pt idx="0">
                  <c:v>0</c:v>
                </c:pt>
                <c:pt idx="1">
                  <c:v>0.48485793999999999</c:v>
                </c:pt>
                <c:pt idx="2">
                  <c:v>0.61873427000000003</c:v>
                </c:pt>
                <c:pt idx="3">
                  <c:v>0.69036639</c:v>
                </c:pt>
                <c:pt idx="4">
                  <c:v>0.82503162000000008</c:v>
                </c:pt>
                <c:pt idx="5">
                  <c:v>0.90549942000000005</c:v>
                </c:pt>
                <c:pt idx="6">
                  <c:v>1.00284968</c:v>
                </c:pt>
                <c:pt idx="7">
                  <c:v>1.0767696099999999</c:v>
                </c:pt>
                <c:pt idx="8">
                  <c:v>1.1244980600000001</c:v>
                </c:pt>
                <c:pt idx="9">
                  <c:v>1.15171511</c:v>
                </c:pt>
                <c:pt idx="10">
                  <c:v>1.1845333500000002</c:v>
                </c:pt>
                <c:pt idx="11">
                  <c:v>1.22934287</c:v>
                </c:pt>
                <c:pt idx="12">
                  <c:v>1.2551399000000001</c:v>
                </c:pt>
                <c:pt idx="13">
                  <c:v>1.2724168100000002</c:v>
                </c:pt>
                <c:pt idx="14">
                  <c:v>1.2987660700000001</c:v>
                </c:pt>
              </c:numCache>
            </c:numRef>
          </c:yVal>
          <c:smooth val="0"/>
        </c:ser>
        <c:dLbls>
          <c:showLegendKey val="0"/>
          <c:showVal val="0"/>
          <c:showCatName val="0"/>
          <c:showSerName val="0"/>
          <c:showPercent val="0"/>
          <c:showBubbleSize val="0"/>
        </c:dLbls>
        <c:axId val="424969760"/>
        <c:axId val="424970936"/>
      </c:scatterChart>
      <c:valAx>
        <c:axId val="424969760"/>
        <c:scaling>
          <c:orientation val="minMax"/>
        </c:scaling>
        <c:delete val="0"/>
        <c:axPos val="b"/>
        <c:title>
          <c:tx>
            <c:rich>
              <a:bodyPr/>
              <a:lstStyle/>
              <a:p>
                <a:pPr>
                  <a:defRPr/>
                </a:pPr>
                <a:r>
                  <a:rPr lang="en-US"/>
                  <a:t>Time (min)</a:t>
                </a:r>
              </a:p>
            </c:rich>
          </c:tx>
          <c:overlay val="0"/>
        </c:title>
        <c:numFmt formatCode="General" sourceLinked="1"/>
        <c:majorTickMark val="out"/>
        <c:minorTickMark val="none"/>
        <c:tickLblPos val="nextTo"/>
        <c:spPr>
          <a:ln>
            <a:solidFill>
              <a:sysClr val="windowText" lastClr="000000"/>
            </a:solidFill>
          </a:ln>
        </c:spPr>
        <c:crossAx val="424970936"/>
        <c:crosses val="autoZero"/>
        <c:crossBetween val="midCat"/>
      </c:valAx>
      <c:valAx>
        <c:axId val="424970936"/>
        <c:scaling>
          <c:orientation val="minMax"/>
        </c:scaling>
        <c:delete val="0"/>
        <c:axPos val="l"/>
        <c:title>
          <c:tx>
            <c:rich>
              <a:bodyPr rot="-5400000" vert="horz"/>
              <a:lstStyle/>
              <a:p>
                <a:pPr>
                  <a:defRPr/>
                </a:pPr>
                <a:r>
                  <a:rPr lang="en-US"/>
                  <a:t>Surface Excess (mg/m</a:t>
                </a:r>
                <a:r>
                  <a:rPr lang="en-US" baseline="30000"/>
                  <a:t>2</a:t>
                </a:r>
                <a:r>
                  <a:rPr lang="en-US"/>
                  <a:t>)</a:t>
                </a:r>
              </a:p>
            </c:rich>
          </c:tx>
          <c:overlay val="0"/>
        </c:title>
        <c:numFmt formatCode="General" sourceLinked="1"/>
        <c:majorTickMark val="out"/>
        <c:minorTickMark val="none"/>
        <c:tickLblPos val="nextTo"/>
        <c:spPr>
          <a:ln>
            <a:solidFill>
              <a:sysClr val="windowText" lastClr="000000"/>
            </a:solidFill>
          </a:ln>
        </c:spPr>
        <c:crossAx val="424969760"/>
        <c:crosses val="autoZero"/>
        <c:crossBetween val="midCat"/>
        <c:majorUnit val="1"/>
      </c:valAx>
      <c:spPr>
        <a:noFill/>
        <a:ln>
          <a:solidFill>
            <a:sysClr val="windowText" lastClr="000000"/>
          </a:solidFill>
        </a:ln>
      </c:spPr>
    </c:plotArea>
    <c:plotVisOnly val="1"/>
    <c:dispBlanksAs val="gap"/>
    <c:showDLblsOverMax val="0"/>
  </c:chart>
  <c:spPr>
    <a:noFill/>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71288296147764"/>
          <c:y val="3.9119008044806995E-2"/>
          <c:w val="0.83629014989912975"/>
          <c:h val="0.79186708205838352"/>
        </c:manualLayout>
      </c:layout>
      <c:scatterChart>
        <c:scatterStyle val="lineMarker"/>
        <c:varyColors val="0"/>
        <c:ser>
          <c:idx val="2"/>
          <c:order val="0"/>
          <c:spPr>
            <a:ln w="25400">
              <a:noFill/>
            </a:ln>
          </c:spPr>
          <c:marker>
            <c:spPr>
              <a:solidFill>
                <a:schemeClr val="tx1"/>
              </a:solidFill>
              <a:ln>
                <a:solidFill>
                  <a:sysClr val="windowText" lastClr="000000"/>
                </a:solidFill>
              </a:ln>
            </c:spPr>
          </c:marker>
          <c:errBars>
            <c:errDir val="y"/>
            <c:errBarType val="both"/>
            <c:errValType val="cust"/>
            <c:noEndCap val="0"/>
            <c:plus>
              <c:numRef>
                <c:f>'ELP SDS'!$I$70:$I$74</c:f>
                <c:numCache>
                  <c:formatCode>General</c:formatCode>
                  <c:ptCount val="5"/>
                  <c:pt idx="0">
                    <c:v>0.4</c:v>
                  </c:pt>
                  <c:pt idx="1">
                    <c:v>0.25</c:v>
                  </c:pt>
                  <c:pt idx="2">
                    <c:v>0.15</c:v>
                  </c:pt>
                  <c:pt idx="3">
                    <c:v>0.2</c:v>
                  </c:pt>
                  <c:pt idx="4">
                    <c:v>0.15</c:v>
                  </c:pt>
                </c:numCache>
              </c:numRef>
            </c:plus>
            <c:minus>
              <c:numRef>
                <c:f>'ELP SDS'!$I$70:$I$74</c:f>
                <c:numCache>
                  <c:formatCode>General</c:formatCode>
                  <c:ptCount val="5"/>
                  <c:pt idx="0">
                    <c:v>0.4</c:v>
                  </c:pt>
                  <c:pt idx="1">
                    <c:v>0.25</c:v>
                  </c:pt>
                  <c:pt idx="2">
                    <c:v>0.15</c:v>
                  </c:pt>
                  <c:pt idx="3">
                    <c:v>0.2</c:v>
                  </c:pt>
                  <c:pt idx="4">
                    <c:v>0.15</c:v>
                  </c:pt>
                </c:numCache>
              </c:numRef>
            </c:minus>
          </c:errBars>
          <c:xVal>
            <c:numRef>
              <c:f>'ELP SDS'!$G$70:$G$74</c:f>
              <c:numCache>
                <c:formatCode>General</c:formatCode>
                <c:ptCount val="5"/>
                <c:pt idx="0">
                  <c:v>0.1</c:v>
                </c:pt>
                <c:pt idx="1">
                  <c:v>0.3</c:v>
                </c:pt>
                <c:pt idx="2">
                  <c:v>1</c:v>
                </c:pt>
                <c:pt idx="3">
                  <c:v>3</c:v>
                </c:pt>
                <c:pt idx="4">
                  <c:v>10</c:v>
                </c:pt>
              </c:numCache>
            </c:numRef>
          </c:xVal>
          <c:yVal>
            <c:numRef>
              <c:f>'ELP SDS'!$H$70:$H$74</c:f>
              <c:numCache>
                <c:formatCode>General</c:formatCode>
                <c:ptCount val="5"/>
                <c:pt idx="0">
                  <c:v>3.71</c:v>
                </c:pt>
                <c:pt idx="1">
                  <c:v>4.12</c:v>
                </c:pt>
                <c:pt idx="2">
                  <c:v>3</c:v>
                </c:pt>
                <c:pt idx="3">
                  <c:v>2.2000000000000002</c:v>
                </c:pt>
                <c:pt idx="4">
                  <c:v>0.3</c:v>
                </c:pt>
              </c:numCache>
            </c:numRef>
          </c:yVal>
          <c:smooth val="0"/>
        </c:ser>
        <c:dLbls>
          <c:showLegendKey val="0"/>
          <c:showVal val="0"/>
          <c:showCatName val="0"/>
          <c:showSerName val="0"/>
          <c:showPercent val="0"/>
          <c:showBubbleSize val="0"/>
        </c:dLbls>
        <c:axId val="484233848"/>
        <c:axId val="484233456"/>
      </c:scatterChart>
      <c:valAx>
        <c:axId val="484233848"/>
        <c:scaling>
          <c:logBase val="10"/>
          <c:orientation val="minMax"/>
          <c:max val="100"/>
          <c:min val="0.1"/>
        </c:scaling>
        <c:delete val="0"/>
        <c:axPos val="b"/>
        <c:title>
          <c:tx>
            <c:rich>
              <a:bodyPr/>
              <a:lstStyle/>
              <a:p>
                <a:pPr>
                  <a:defRPr/>
                </a:pPr>
                <a:r>
                  <a:rPr lang="en-US"/>
                  <a:t>SDS Concentration (mM)</a:t>
                </a:r>
              </a:p>
            </c:rich>
          </c:tx>
          <c:overlay val="0"/>
        </c:title>
        <c:numFmt formatCode="General" sourceLinked="1"/>
        <c:majorTickMark val="out"/>
        <c:minorTickMark val="out"/>
        <c:tickLblPos val="nextTo"/>
        <c:spPr>
          <a:ln>
            <a:solidFill>
              <a:sysClr val="windowText" lastClr="000000"/>
            </a:solidFill>
          </a:ln>
        </c:spPr>
        <c:crossAx val="484233456"/>
        <c:crosses val="autoZero"/>
        <c:crossBetween val="midCat"/>
        <c:minorUnit val="10"/>
      </c:valAx>
      <c:valAx>
        <c:axId val="484233456"/>
        <c:scaling>
          <c:orientation val="minMax"/>
        </c:scaling>
        <c:delete val="0"/>
        <c:axPos val="l"/>
        <c:title>
          <c:tx>
            <c:rich>
              <a:bodyPr rot="-5400000" vert="horz"/>
              <a:lstStyle/>
              <a:p>
                <a:pPr>
                  <a:defRPr/>
                </a:pPr>
                <a:r>
                  <a:rPr lang="en-US"/>
                  <a:t>Surface Excess (mg/m2)</a:t>
                </a:r>
              </a:p>
            </c:rich>
          </c:tx>
          <c:overlay val="0"/>
        </c:title>
        <c:numFmt formatCode="General" sourceLinked="1"/>
        <c:majorTickMark val="out"/>
        <c:minorTickMark val="none"/>
        <c:tickLblPos val="nextTo"/>
        <c:spPr>
          <a:ln>
            <a:solidFill>
              <a:sysClr val="windowText" lastClr="000000"/>
            </a:solidFill>
          </a:ln>
        </c:spPr>
        <c:crossAx val="484233848"/>
        <c:crossesAt val="0.1"/>
        <c:crossBetween val="midCat"/>
        <c:majorUnit val="1"/>
      </c:valAx>
      <c:spPr>
        <a:noFill/>
        <a:ln>
          <a:solidFill>
            <a:sysClr val="windowText" lastClr="000000"/>
          </a:solidFill>
        </a:ln>
      </c:spPr>
    </c:plotArea>
    <c:plotVisOnly val="1"/>
    <c:dispBlanksAs val="gap"/>
    <c:showDLblsOverMax val="0"/>
  </c:chart>
  <c:spPr>
    <a:noFill/>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47553191694483"/>
          <c:y val="2.0580705109443421E-2"/>
          <c:w val="0.7700828110771869"/>
          <c:h val="0.78627062631245437"/>
        </c:manualLayout>
      </c:layout>
      <c:scatterChart>
        <c:scatterStyle val="smoothMarker"/>
        <c:varyColors val="0"/>
        <c:ser>
          <c:idx val="0"/>
          <c:order val="0"/>
          <c:spPr>
            <a:ln w="38100">
              <a:solidFill>
                <a:srgbClr val="FF0000"/>
              </a:solidFill>
              <a:prstDash val="solid"/>
            </a:ln>
          </c:spPr>
          <c:marker>
            <c:symbol val="none"/>
          </c:marker>
          <c:xVal>
            <c:numRef>
              <c:f>Data!$A$13:$A$512</c:f>
              <c:numCache>
                <c:formatCode>General</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c:v>5.1279999999999999E-2</c:v>
                </c:pt>
                <c:pt idx="87">
                  <c:v>5.176E-2</c:v>
                </c:pt>
                <c:pt idx="88">
                  <c:v>5.2240000000000002E-2</c:v>
                </c:pt>
                <c:pt idx="89">
                  <c:v>5.2720000000000003E-2</c:v>
                </c:pt>
                <c:pt idx="90">
                  <c:v>5.3199999999999997E-2</c:v>
                </c:pt>
                <c:pt idx="91">
                  <c:v>5.3679999999999999E-2</c:v>
                </c:pt>
                <c:pt idx="92">
                  <c:v>5.416E-2</c:v>
                </c:pt>
                <c:pt idx="93">
                  <c:v>5.4640000000000001E-2</c:v>
                </c:pt>
                <c:pt idx="94">
                  <c:v>5.5120000000000002E-2</c:v>
                </c:pt>
                <c:pt idx="95">
                  <c:v>5.5599999999999997E-2</c:v>
                </c:pt>
                <c:pt idx="96">
                  <c:v>5.6079999999999998E-2</c:v>
                </c:pt>
                <c:pt idx="97">
                  <c:v>5.6559999999999999E-2</c:v>
                </c:pt>
                <c:pt idx="98">
                  <c:v>5.704E-2</c:v>
                </c:pt>
                <c:pt idx="99">
                  <c:v>5.7520000000000002E-2</c:v>
                </c:pt>
                <c:pt idx="100">
                  <c:v>5.8000000000000003E-2</c:v>
                </c:pt>
                <c:pt idx="101">
                  <c:v>5.8479999999999997E-2</c:v>
                </c:pt>
                <c:pt idx="102">
                  <c:v>5.8959999999999999E-2</c:v>
                </c:pt>
                <c:pt idx="103">
                  <c:v>5.944E-2</c:v>
                </c:pt>
                <c:pt idx="104">
                  <c:v>5.9920000000000001E-2</c:v>
                </c:pt>
                <c:pt idx="105">
                  <c:v>6.0400000000000002E-2</c:v>
                </c:pt>
                <c:pt idx="106">
                  <c:v>6.0879999999999997E-2</c:v>
                </c:pt>
                <c:pt idx="107">
                  <c:v>6.1359999999999998E-2</c:v>
                </c:pt>
                <c:pt idx="108">
                  <c:v>6.1839999999999999E-2</c:v>
                </c:pt>
                <c:pt idx="109">
                  <c:v>6.232E-2</c:v>
                </c:pt>
                <c:pt idx="110">
                  <c:v>6.2799999999999995E-2</c:v>
                </c:pt>
                <c:pt idx="111">
                  <c:v>6.3280000000000003E-2</c:v>
                </c:pt>
                <c:pt idx="112">
                  <c:v>6.3759999999999997E-2</c:v>
                </c:pt>
                <c:pt idx="113">
                  <c:v>6.4240000000000005E-2</c:v>
                </c:pt>
                <c:pt idx="114">
                  <c:v>6.472E-2</c:v>
                </c:pt>
                <c:pt idx="115">
                  <c:v>6.5199999999999994E-2</c:v>
                </c:pt>
                <c:pt idx="116">
                  <c:v>6.5680000000000002E-2</c:v>
                </c:pt>
                <c:pt idx="117">
                  <c:v>6.6159999999999997E-2</c:v>
                </c:pt>
                <c:pt idx="118">
                  <c:v>6.6640000000000005E-2</c:v>
                </c:pt>
                <c:pt idx="119">
                  <c:v>6.7119999999999999E-2</c:v>
                </c:pt>
                <c:pt idx="120">
                  <c:v>6.7599999999999993E-2</c:v>
                </c:pt>
                <c:pt idx="121">
                  <c:v>6.8080000000000002E-2</c:v>
                </c:pt>
                <c:pt idx="122">
                  <c:v>6.8559999999999996E-2</c:v>
                </c:pt>
                <c:pt idx="123">
                  <c:v>6.9040000000000004E-2</c:v>
                </c:pt>
                <c:pt idx="124">
                  <c:v>6.9519999999999998E-2</c:v>
                </c:pt>
                <c:pt idx="125">
                  <c:v>7.0000000000000007E-2</c:v>
                </c:pt>
                <c:pt idx="126">
                  <c:v>7.0480000000000001E-2</c:v>
                </c:pt>
                <c:pt idx="127">
                  <c:v>7.0959999999999995E-2</c:v>
                </c:pt>
                <c:pt idx="128">
                  <c:v>7.1440000000000003E-2</c:v>
                </c:pt>
                <c:pt idx="129">
                  <c:v>7.1919999999999998E-2</c:v>
                </c:pt>
                <c:pt idx="130">
                  <c:v>7.2400000000000006E-2</c:v>
                </c:pt>
                <c:pt idx="131">
                  <c:v>7.288E-2</c:v>
                </c:pt>
                <c:pt idx="132">
                  <c:v>7.3359999999999995E-2</c:v>
                </c:pt>
                <c:pt idx="133">
                  <c:v>7.3840000000000003E-2</c:v>
                </c:pt>
                <c:pt idx="134">
                  <c:v>7.4319999999999997E-2</c:v>
                </c:pt>
                <c:pt idx="135">
                  <c:v>7.4800000000000005E-2</c:v>
                </c:pt>
                <c:pt idx="136">
                  <c:v>7.528E-2</c:v>
                </c:pt>
                <c:pt idx="137">
                  <c:v>7.5759999999999994E-2</c:v>
                </c:pt>
                <c:pt idx="138">
                  <c:v>7.6240000000000002E-2</c:v>
                </c:pt>
                <c:pt idx="139">
                  <c:v>7.6719999999999997E-2</c:v>
                </c:pt>
                <c:pt idx="140">
                  <c:v>7.7200000000000005E-2</c:v>
                </c:pt>
                <c:pt idx="141">
                  <c:v>7.7679999999999999E-2</c:v>
                </c:pt>
                <c:pt idx="142">
                  <c:v>7.8159999999999993E-2</c:v>
                </c:pt>
                <c:pt idx="143">
                  <c:v>7.8640000000000002E-2</c:v>
                </c:pt>
                <c:pt idx="144">
                  <c:v>7.9119999999999996E-2</c:v>
                </c:pt>
                <c:pt idx="145">
                  <c:v>7.9600000000000004E-2</c:v>
                </c:pt>
                <c:pt idx="146">
                  <c:v>8.0079999999999998E-2</c:v>
                </c:pt>
                <c:pt idx="147">
                  <c:v>8.0560000000000007E-2</c:v>
                </c:pt>
                <c:pt idx="148">
                  <c:v>8.1040000000000001E-2</c:v>
                </c:pt>
                <c:pt idx="149">
                  <c:v>8.1519999999999995E-2</c:v>
                </c:pt>
                <c:pt idx="150">
                  <c:v>8.2000000000000003E-2</c:v>
                </c:pt>
                <c:pt idx="151">
                  <c:v>8.2479999999999998E-2</c:v>
                </c:pt>
                <c:pt idx="152">
                  <c:v>8.2960000000000006E-2</c:v>
                </c:pt>
                <c:pt idx="153">
                  <c:v>8.344E-2</c:v>
                </c:pt>
                <c:pt idx="154">
                  <c:v>8.3919999999999995E-2</c:v>
                </c:pt>
                <c:pt idx="155">
                  <c:v>8.4400000000000003E-2</c:v>
                </c:pt>
                <c:pt idx="156">
                  <c:v>8.4879999999999997E-2</c:v>
                </c:pt>
                <c:pt idx="157">
                  <c:v>8.5360000000000005E-2</c:v>
                </c:pt>
                <c:pt idx="158">
                  <c:v>8.584E-2</c:v>
                </c:pt>
                <c:pt idx="159">
                  <c:v>8.6319999999999994E-2</c:v>
                </c:pt>
                <c:pt idx="160">
                  <c:v>8.6800000000000002E-2</c:v>
                </c:pt>
                <c:pt idx="161">
                  <c:v>8.7279999999999996E-2</c:v>
                </c:pt>
                <c:pt idx="162">
                  <c:v>8.7760000000000005E-2</c:v>
                </c:pt>
                <c:pt idx="163">
                  <c:v>8.8239999999999999E-2</c:v>
                </c:pt>
                <c:pt idx="164">
                  <c:v>8.8719999999999993E-2</c:v>
                </c:pt>
                <c:pt idx="165">
                  <c:v>8.9200000000000002E-2</c:v>
                </c:pt>
                <c:pt idx="166">
                  <c:v>8.9679999999999996E-2</c:v>
                </c:pt>
                <c:pt idx="167">
                  <c:v>9.0160000000000004E-2</c:v>
                </c:pt>
                <c:pt idx="168">
                  <c:v>9.0639999999999998E-2</c:v>
                </c:pt>
                <c:pt idx="169">
                  <c:v>9.1120000000000007E-2</c:v>
                </c:pt>
                <c:pt idx="170">
                  <c:v>9.1600000000000001E-2</c:v>
                </c:pt>
                <c:pt idx="171">
                  <c:v>9.2079999999999995E-2</c:v>
                </c:pt>
                <c:pt idx="172">
                  <c:v>9.2560000000000003E-2</c:v>
                </c:pt>
                <c:pt idx="173">
                  <c:v>9.3039999999999998E-2</c:v>
                </c:pt>
                <c:pt idx="174">
                  <c:v>9.3520000000000006E-2</c:v>
                </c:pt>
                <c:pt idx="175">
                  <c:v>9.4E-2</c:v>
                </c:pt>
                <c:pt idx="176">
                  <c:v>9.4479999999999995E-2</c:v>
                </c:pt>
                <c:pt idx="177">
                  <c:v>9.4960000000000003E-2</c:v>
                </c:pt>
                <c:pt idx="178">
                  <c:v>9.5439999999999997E-2</c:v>
                </c:pt>
                <c:pt idx="179">
                  <c:v>9.5920000000000005E-2</c:v>
                </c:pt>
                <c:pt idx="180">
                  <c:v>9.64E-2</c:v>
                </c:pt>
                <c:pt idx="181">
                  <c:v>9.6879999999999994E-2</c:v>
                </c:pt>
                <c:pt idx="182">
                  <c:v>9.7360000000000002E-2</c:v>
                </c:pt>
                <c:pt idx="183">
                  <c:v>9.7839999999999996E-2</c:v>
                </c:pt>
                <c:pt idx="184">
                  <c:v>9.8320000000000005E-2</c:v>
                </c:pt>
                <c:pt idx="185">
                  <c:v>9.8799999999999999E-2</c:v>
                </c:pt>
                <c:pt idx="186">
                  <c:v>9.9279999999999993E-2</c:v>
                </c:pt>
                <c:pt idx="187">
                  <c:v>9.9760000000000001E-2</c:v>
                </c:pt>
                <c:pt idx="188">
                  <c:v>0.10024</c:v>
                </c:pt>
                <c:pt idx="189">
                  <c:v>0.10072</c:v>
                </c:pt>
                <c:pt idx="190">
                  <c:v>0.1012</c:v>
                </c:pt>
                <c:pt idx="191">
                  <c:v>0.10168000000000001</c:v>
                </c:pt>
                <c:pt idx="192">
                  <c:v>0.10216</c:v>
                </c:pt>
                <c:pt idx="193">
                  <c:v>0.10264</c:v>
                </c:pt>
                <c:pt idx="194">
                  <c:v>0.10312</c:v>
                </c:pt>
                <c:pt idx="195">
                  <c:v>0.1036</c:v>
                </c:pt>
                <c:pt idx="196">
                  <c:v>0.10408000000000001</c:v>
                </c:pt>
                <c:pt idx="197">
                  <c:v>0.10456</c:v>
                </c:pt>
                <c:pt idx="198">
                  <c:v>0.10503999999999999</c:v>
                </c:pt>
                <c:pt idx="199">
                  <c:v>0.10552</c:v>
                </c:pt>
                <c:pt idx="200">
                  <c:v>0.106</c:v>
                </c:pt>
                <c:pt idx="201">
                  <c:v>0.10648000000000001</c:v>
                </c:pt>
                <c:pt idx="202">
                  <c:v>0.10696</c:v>
                </c:pt>
                <c:pt idx="203">
                  <c:v>0.10743999999999999</c:v>
                </c:pt>
                <c:pt idx="204">
                  <c:v>0.10792</c:v>
                </c:pt>
                <c:pt idx="205">
                  <c:v>0.1084</c:v>
                </c:pt>
                <c:pt idx="206">
                  <c:v>0.10888</c:v>
                </c:pt>
                <c:pt idx="207">
                  <c:v>0.10936</c:v>
                </c:pt>
                <c:pt idx="208">
                  <c:v>0.10983999999999999</c:v>
                </c:pt>
                <c:pt idx="209">
                  <c:v>0.11032</c:v>
                </c:pt>
                <c:pt idx="210">
                  <c:v>0.1108</c:v>
                </c:pt>
                <c:pt idx="211">
                  <c:v>0.11128</c:v>
                </c:pt>
                <c:pt idx="212">
                  <c:v>0.11176</c:v>
                </c:pt>
                <c:pt idx="213">
                  <c:v>0.11224000000000001</c:v>
                </c:pt>
                <c:pt idx="214">
                  <c:v>0.11272</c:v>
                </c:pt>
                <c:pt idx="215">
                  <c:v>0.1132</c:v>
                </c:pt>
                <c:pt idx="216">
                  <c:v>0.11368</c:v>
                </c:pt>
                <c:pt idx="217">
                  <c:v>0.11416</c:v>
                </c:pt>
                <c:pt idx="218">
                  <c:v>0.11464000000000001</c:v>
                </c:pt>
                <c:pt idx="219">
                  <c:v>0.11512</c:v>
                </c:pt>
                <c:pt idx="220">
                  <c:v>0.11559999999999999</c:v>
                </c:pt>
                <c:pt idx="221">
                  <c:v>0.11608</c:v>
                </c:pt>
                <c:pt idx="222">
                  <c:v>0.11656</c:v>
                </c:pt>
                <c:pt idx="223">
                  <c:v>0.11704000000000001</c:v>
                </c:pt>
                <c:pt idx="224">
                  <c:v>0.11752</c:v>
                </c:pt>
                <c:pt idx="225">
                  <c:v>0.11799999999999999</c:v>
                </c:pt>
                <c:pt idx="226">
                  <c:v>0.11848</c:v>
                </c:pt>
                <c:pt idx="227">
                  <c:v>0.11896</c:v>
                </c:pt>
                <c:pt idx="228">
                  <c:v>0.11944</c:v>
                </c:pt>
                <c:pt idx="229">
                  <c:v>0.11992</c:v>
                </c:pt>
                <c:pt idx="230">
                  <c:v>0.12039999999999999</c:v>
                </c:pt>
                <c:pt idx="231">
                  <c:v>0.12088</c:v>
                </c:pt>
                <c:pt idx="232">
                  <c:v>0.12136</c:v>
                </c:pt>
                <c:pt idx="233">
                  <c:v>0.12184</c:v>
                </c:pt>
                <c:pt idx="234">
                  <c:v>0.12232</c:v>
                </c:pt>
                <c:pt idx="235">
                  <c:v>0.12280000000000001</c:v>
                </c:pt>
                <c:pt idx="236">
                  <c:v>0.12328</c:v>
                </c:pt>
                <c:pt idx="237">
                  <c:v>0.12376</c:v>
                </c:pt>
                <c:pt idx="238">
                  <c:v>0.12424</c:v>
                </c:pt>
                <c:pt idx="239">
                  <c:v>0.12472</c:v>
                </c:pt>
                <c:pt idx="240">
                  <c:v>0.12520000000000001</c:v>
                </c:pt>
                <c:pt idx="241">
                  <c:v>0.12567999999999999</c:v>
                </c:pt>
                <c:pt idx="242">
                  <c:v>0.12615999999999999</c:v>
                </c:pt>
                <c:pt idx="243">
                  <c:v>0.12664</c:v>
                </c:pt>
                <c:pt idx="244">
                  <c:v>0.12712000000000001</c:v>
                </c:pt>
                <c:pt idx="245">
                  <c:v>0.12759999999999999</c:v>
                </c:pt>
                <c:pt idx="246">
                  <c:v>0.12808</c:v>
                </c:pt>
                <c:pt idx="247">
                  <c:v>0.12856000000000001</c:v>
                </c:pt>
                <c:pt idx="248">
                  <c:v>0.12903999999999999</c:v>
                </c:pt>
                <c:pt idx="249">
                  <c:v>0.12952</c:v>
                </c:pt>
                <c:pt idx="250">
                  <c:v>0.13</c:v>
                </c:pt>
                <c:pt idx="251">
                  <c:v>0.13048000000000001</c:v>
                </c:pt>
                <c:pt idx="252">
                  <c:v>0.13095999999999999</c:v>
                </c:pt>
                <c:pt idx="253">
                  <c:v>0.13144</c:v>
                </c:pt>
                <c:pt idx="254">
                  <c:v>0.13192000000000001</c:v>
                </c:pt>
                <c:pt idx="255">
                  <c:v>0.13239999999999999</c:v>
                </c:pt>
                <c:pt idx="256">
                  <c:v>0.13288</c:v>
                </c:pt>
                <c:pt idx="257">
                  <c:v>0.13336000000000001</c:v>
                </c:pt>
                <c:pt idx="258">
                  <c:v>0.13383999999999999</c:v>
                </c:pt>
                <c:pt idx="259">
                  <c:v>0.13431999999999999</c:v>
                </c:pt>
                <c:pt idx="260">
                  <c:v>0.1348</c:v>
                </c:pt>
                <c:pt idx="261">
                  <c:v>0.13528000000000001</c:v>
                </c:pt>
                <c:pt idx="262">
                  <c:v>0.13575999999999999</c:v>
                </c:pt>
                <c:pt idx="263">
                  <c:v>0.13624</c:v>
                </c:pt>
                <c:pt idx="264">
                  <c:v>0.13672000000000001</c:v>
                </c:pt>
                <c:pt idx="265">
                  <c:v>0.13719999999999999</c:v>
                </c:pt>
                <c:pt idx="266">
                  <c:v>0.13768</c:v>
                </c:pt>
                <c:pt idx="267">
                  <c:v>0.13816000000000001</c:v>
                </c:pt>
                <c:pt idx="268">
                  <c:v>0.13864000000000001</c:v>
                </c:pt>
                <c:pt idx="269">
                  <c:v>0.13911999999999999</c:v>
                </c:pt>
                <c:pt idx="270">
                  <c:v>0.1396</c:v>
                </c:pt>
                <c:pt idx="271">
                  <c:v>0.14008000000000001</c:v>
                </c:pt>
                <c:pt idx="272">
                  <c:v>0.14055999999999999</c:v>
                </c:pt>
                <c:pt idx="273">
                  <c:v>0.14104</c:v>
                </c:pt>
                <c:pt idx="274">
                  <c:v>0.14152000000000001</c:v>
                </c:pt>
                <c:pt idx="275">
                  <c:v>0.14199999999999999</c:v>
                </c:pt>
                <c:pt idx="276">
                  <c:v>0.14248</c:v>
                </c:pt>
                <c:pt idx="277">
                  <c:v>0.14296</c:v>
                </c:pt>
                <c:pt idx="278">
                  <c:v>0.14344000000000001</c:v>
                </c:pt>
                <c:pt idx="279">
                  <c:v>0.14391999999999999</c:v>
                </c:pt>
                <c:pt idx="280">
                  <c:v>0.1444</c:v>
                </c:pt>
                <c:pt idx="281">
                  <c:v>0.14488000000000001</c:v>
                </c:pt>
                <c:pt idx="282">
                  <c:v>0.14535999999999999</c:v>
                </c:pt>
                <c:pt idx="283">
                  <c:v>0.14584</c:v>
                </c:pt>
                <c:pt idx="284">
                  <c:v>0.14632000000000001</c:v>
                </c:pt>
                <c:pt idx="285">
                  <c:v>0.14680000000000001</c:v>
                </c:pt>
                <c:pt idx="286">
                  <c:v>0.14727999999999999</c:v>
                </c:pt>
                <c:pt idx="287">
                  <c:v>0.14776</c:v>
                </c:pt>
                <c:pt idx="288">
                  <c:v>0.14824000000000001</c:v>
                </c:pt>
                <c:pt idx="289">
                  <c:v>0.14871999999999999</c:v>
                </c:pt>
                <c:pt idx="290">
                  <c:v>0.1492</c:v>
                </c:pt>
                <c:pt idx="291">
                  <c:v>0.14968000000000001</c:v>
                </c:pt>
                <c:pt idx="292">
                  <c:v>0.15015999999999999</c:v>
                </c:pt>
                <c:pt idx="293">
                  <c:v>0.15064</c:v>
                </c:pt>
                <c:pt idx="294">
                  <c:v>0.15112</c:v>
                </c:pt>
                <c:pt idx="295">
                  <c:v>0.15160000000000001</c:v>
                </c:pt>
                <c:pt idx="296">
                  <c:v>0.15207999999999999</c:v>
                </c:pt>
                <c:pt idx="297">
                  <c:v>0.15256</c:v>
                </c:pt>
                <c:pt idx="298">
                  <c:v>0.15304000000000001</c:v>
                </c:pt>
                <c:pt idx="299">
                  <c:v>0.15351999999999999</c:v>
                </c:pt>
                <c:pt idx="300">
                  <c:v>0.154</c:v>
                </c:pt>
                <c:pt idx="301">
                  <c:v>0.15448000000000001</c:v>
                </c:pt>
                <c:pt idx="302">
                  <c:v>0.15495999999999999</c:v>
                </c:pt>
                <c:pt idx="303">
                  <c:v>0.15543999999999999</c:v>
                </c:pt>
                <c:pt idx="304">
                  <c:v>0.15592</c:v>
                </c:pt>
                <c:pt idx="305">
                  <c:v>0.15640000000000001</c:v>
                </c:pt>
                <c:pt idx="306">
                  <c:v>0.15687999999999999</c:v>
                </c:pt>
                <c:pt idx="307">
                  <c:v>0.15736</c:v>
                </c:pt>
                <c:pt idx="308">
                  <c:v>0.15784000000000001</c:v>
                </c:pt>
                <c:pt idx="309">
                  <c:v>0.15831999999999999</c:v>
                </c:pt>
                <c:pt idx="310">
                  <c:v>0.1588</c:v>
                </c:pt>
                <c:pt idx="311">
                  <c:v>0.15928</c:v>
                </c:pt>
                <c:pt idx="312">
                  <c:v>0.15976000000000001</c:v>
                </c:pt>
                <c:pt idx="313">
                  <c:v>0.16023999999999999</c:v>
                </c:pt>
                <c:pt idx="314">
                  <c:v>0.16072</c:v>
                </c:pt>
                <c:pt idx="315">
                  <c:v>0.16120000000000001</c:v>
                </c:pt>
                <c:pt idx="316">
                  <c:v>0.16167999999999999</c:v>
                </c:pt>
                <c:pt idx="317">
                  <c:v>0.16216</c:v>
                </c:pt>
                <c:pt idx="318">
                  <c:v>0.16264000000000001</c:v>
                </c:pt>
                <c:pt idx="319">
                  <c:v>0.16311999999999999</c:v>
                </c:pt>
                <c:pt idx="320">
                  <c:v>0.1636</c:v>
                </c:pt>
                <c:pt idx="321">
                  <c:v>0.16408</c:v>
                </c:pt>
                <c:pt idx="322">
                  <c:v>0.16456000000000001</c:v>
                </c:pt>
                <c:pt idx="323">
                  <c:v>0.16503999999999999</c:v>
                </c:pt>
                <c:pt idx="324">
                  <c:v>0.16552</c:v>
                </c:pt>
                <c:pt idx="325">
                  <c:v>0.16600000000000001</c:v>
                </c:pt>
                <c:pt idx="326">
                  <c:v>0.16647999999999999</c:v>
                </c:pt>
                <c:pt idx="327">
                  <c:v>0.16696</c:v>
                </c:pt>
                <c:pt idx="328">
                  <c:v>0.16744000000000001</c:v>
                </c:pt>
                <c:pt idx="329">
                  <c:v>0.16792000000000001</c:v>
                </c:pt>
                <c:pt idx="330">
                  <c:v>0.16839999999999999</c:v>
                </c:pt>
                <c:pt idx="331">
                  <c:v>0.16888</c:v>
                </c:pt>
                <c:pt idx="332">
                  <c:v>0.16936000000000001</c:v>
                </c:pt>
                <c:pt idx="333">
                  <c:v>0.16983999999999999</c:v>
                </c:pt>
                <c:pt idx="334">
                  <c:v>0.17032</c:v>
                </c:pt>
                <c:pt idx="335">
                  <c:v>0.17080000000000001</c:v>
                </c:pt>
                <c:pt idx="336">
                  <c:v>0.17127999999999999</c:v>
                </c:pt>
                <c:pt idx="337">
                  <c:v>0.17176</c:v>
                </c:pt>
                <c:pt idx="338">
                  <c:v>0.17224</c:v>
                </c:pt>
                <c:pt idx="339">
                  <c:v>0.17272000000000001</c:v>
                </c:pt>
                <c:pt idx="340">
                  <c:v>0.17319999999999999</c:v>
                </c:pt>
                <c:pt idx="341">
                  <c:v>0.17368</c:v>
                </c:pt>
                <c:pt idx="342">
                  <c:v>0.17416000000000001</c:v>
                </c:pt>
                <c:pt idx="343">
                  <c:v>0.17463999999999999</c:v>
                </c:pt>
                <c:pt idx="344">
                  <c:v>0.17512</c:v>
                </c:pt>
                <c:pt idx="345">
                  <c:v>0.17560000000000001</c:v>
                </c:pt>
                <c:pt idx="346">
                  <c:v>0.17607999999999999</c:v>
                </c:pt>
                <c:pt idx="347">
                  <c:v>0.17655999999999999</c:v>
                </c:pt>
                <c:pt idx="348">
                  <c:v>0.17704</c:v>
                </c:pt>
                <c:pt idx="349">
                  <c:v>0.17752000000000001</c:v>
                </c:pt>
                <c:pt idx="350">
                  <c:v>0.17799999999999999</c:v>
                </c:pt>
                <c:pt idx="351">
                  <c:v>0.17848</c:v>
                </c:pt>
                <c:pt idx="352">
                  <c:v>0.17896000000000001</c:v>
                </c:pt>
                <c:pt idx="353">
                  <c:v>0.17943999999999999</c:v>
                </c:pt>
                <c:pt idx="354">
                  <c:v>0.17992</c:v>
                </c:pt>
                <c:pt idx="355">
                  <c:v>0.1804</c:v>
                </c:pt>
                <c:pt idx="356">
                  <c:v>0.18088000000000001</c:v>
                </c:pt>
                <c:pt idx="357">
                  <c:v>0.18135999999999999</c:v>
                </c:pt>
                <c:pt idx="358">
                  <c:v>0.18184</c:v>
                </c:pt>
                <c:pt idx="359">
                  <c:v>0.18232000000000001</c:v>
                </c:pt>
                <c:pt idx="360">
                  <c:v>0.18279999999999999</c:v>
                </c:pt>
                <c:pt idx="361">
                  <c:v>0.18328</c:v>
                </c:pt>
                <c:pt idx="362">
                  <c:v>0.18376000000000001</c:v>
                </c:pt>
                <c:pt idx="363">
                  <c:v>0.18423999999999999</c:v>
                </c:pt>
                <c:pt idx="364">
                  <c:v>0.18472</c:v>
                </c:pt>
                <c:pt idx="365">
                  <c:v>0.1852</c:v>
                </c:pt>
                <c:pt idx="366">
                  <c:v>0.18568000000000001</c:v>
                </c:pt>
                <c:pt idx="367">
                  <c:v>0.18615999999999999</c:v>
                </c:pt>
                <c:pt idx="368">
                  <c:v>0.18664</c:v>
                </c:pt>
                <c:pt idx="369">
                  <c:v>0.18712000000000001</c:v>
                </c:pt>
                <c:pt idx="370">
                  <c:v>0.18759999999999999</c:v>
                </c:pt>
                <c:pt idx="371">
                  <c:v>0.18808</c:v>
                </c:pt>
                <c:pt idx="372">
                  <c:v>0.18856000000000001</c:v>
                </c:pt>
                <c:pt idx="373">
                  <c:v>0.18904000000000001</c:v>
                </c:pt>
                <c:pt idx="374">
                  <c:v>0.18951999999999999</c:v>
                </c:pt>
                <c:pt idx="375">
                  <c:v>0.19</c:v>
                </c:pt>
                <c:pt idx="376">
                  <c:v>0.19048000000000001</c:v>
                </c:pt>
                <c:pt idx="377">
                  <c:v>0.19095999999999999</c:v>
                </c:pt>
                <c:pt idx="378">
                  <c:v>0.19144</c:v>
                </c:pt>
                <c:pt idx="379">
                  <c:v>0.19192000000000001</c:v>
                </c:pt>
                <c:pt idx="380">
                  <c:v>0.19239999999999999</c:v>
                </c:pt>
                <c:pt idx="381">
                  <c:v>0.19288</c:v>
                </c:pt>
                <c:pt idx="382">
                  <c:v>0.19336</c:v>
                </c:pt>
                <c:pt idx="383">
                  <c:v>0.19384000000000001</c:v>
                </c:pt>
                <c:pt idx="384">
                  <c:v>0.19431999999999999</c:v>
                </c:pt>
                <c:pt idx="385">
                  <c:v>0.1948</c:v>
                </c:pt>
                <c:pt idx="386">
                  <c:v>0.19528000000000001</c:v>
                </c:pt>
                <c:pt idx="387">
                  <c:v>0.19575999999999999</c:v>
                </c:pt>
                <c:pt idx="388">
                  <c:v>0.19624</c:v>
                </c:pt>
                <c:pt idx="389">
                  <c:v>0.19672000000000001</c:v>
                </c:pt>
                <c:pt idx="390">
                  <c:v>0.19719999999999999</c:v>
                </c:pt>
                <c:pt idx="391">
                  <c:v>0.19767999999999999</c:v>
                </c:pt>
                <c:pt idx="392">
                  <c:v>0.19816</c:v>
                </c:pt>
                <c:pt idx="393">
                  <c:v>0.19864000000000001</c:v>
                </c:pt>
                <c:pt idx="394">
                  <c:v>0.19911999999999999</c:v>
                </c:pt>
                <c:pt idx="395">
                  <c:v>0.1996</c:v>
                </c:pt>
                <c:pt idx="396">
                  <c:v>0.20008000000000001</c:v>
                </c:pt>
                <c:pt idx="397">
                  <c:v>0.20055999999999999</c:v>
                </c:pt>
                <c:pt idx="398">
                  <c:v>0.20104</c:v>
                </c:pt>
                <c:pt idx="399">
                  <c:v>0.20152</c:v>
                </c:pt>
                <c:pt idx="400">
                  <c:v>0.20200000000000001</c:v>
                </c:pt>
                <c:pt idx="401">
                  <c:v>0.20247999999999999</c:v>
                </c:pt>
                <c:pt idx="402">
                  <c:v>0.20296</c:v>
                </c:pt>
                <c:pt idx="403">
                  <c:v>0.20344000000000001</c:v>
                </c:pt>
                <c:pt idx="404">
                  <c:v>0.20391999999999999</c:v>
                </c:pt>
                <c:pt idx="405">
                  <c:v>0.2044</c:v>
                </c:pt>
                <c:pt idx="406">
                  <c:v>0.20488000000000001</c:v>
                </c:pt>
                <c:pt idx="407">
                  <c:v>0.20535999999999999</c:v>
                </c:pt>
                <c:pt idx="408">
                  <c:v>0.20584</c:v>
                </c:pt>
                <c:pt idx="409">
                  <c:v>0.20632</c:v>
                </c:pt>
                <c:pt idx="410">
                  <c:v>0.20680000000000001</c:v>
                </c:pt>
                <c:pt idx="411">
                  <c:v>0.20727999999999999</c:v>
                </c:pt>
                <c:pt idx="412">
                  <c:v>0.20776</c:v>
                </c:pt>
                <c:pt idx="413">
                  <c:v>0.20824000000000001</c:v>
                </c:pt>
                <c:pt idx="414">
                  <c:v>0.20871999999999999</c:v>
                </c:pt>
                <c:pt idx="415">
                  <c:v>0.2092</c:v>
                </c:pt>
                <c:pt idx="416">
                  <c:v>0.20968000000000001</c:v>
                </c:pt>
                <c:pt idx="417">
                  <c:v>0.21016000000000001</c:v>
                </c:pt>
                <c:pt idx="418">
                  <c:v>0.21063999999999999</c:v>
                </c:pt>
                <c:pt idx="419">
                  <c:v>0.21112</c:v>
                </c:pt>
                <c:pt idx="420">
                  <c:v>0.21160000000000001</c:v>
                </c:pt>
                <c:pt idx="421">
                  <c:v>0.21207999999999999</c:v>
                </c:pt>
                <c:pt idx="422">
                  <c:v>0.21256</c:v>
                </c:pt>
                <c:pt idx="423">
                  <c:v>0.21304000000000001</c:v>
                </c:pt>
                <c:pt idx="424">
                  <c:v>0.21351999999999999</c:v>
                </c:pt>
                <c:pt idx="425">
                  <c:v>0.214</c:v>
                </c:pt>
                <c:pt idx="426">
                  <c:v>0.21448</c:v>
                </c:pt>
                <c:pt idx="427">
                  <c:v>0.21496000000000001</c:v>
                </c:pt>
                <c:pt idx="428">
                  <c:v>0.21543999999999999</c:v>
                </c:pt>
                <c:pt idx="429">
                  <c:v>0.21592</c:v>
                </c:pt>
                <c:pt idx="430">
                  <c:v>0.21640000000000001</c:v>
                </c:pt>
                <c:pt idx="431">
                  <c:v>0.21687999999999999</c:v>
                </c:pt>
                <c:pt idx="432">
                  <c:v>0.21736</c:v>
                </c:pt>
                <c:pt idx="433">
                  <c:v>0.21784000000000001</c:v>
                </c:pt>
                <c:pt idx="434">
                  <c:v>0.21831999999999999</c:v>
                </c:pt>
                <c:pt idx="435">
                  <c:v>0.21879999999999999</c:v>
                </c:pt>
                <c:pt idx="436">
                  <c:v>0.21928</c:v>
                </c:pt>
                <c:pt idx="437">
                  <c:v>0.21976000000000001</c:v>
                </c:pt>
                <c:pt idx="438">
                  <c:v>0.22023999999999999</c:v>
                </c:pt>
                <c:pt idx="439">
                  <c:v>0.22072</c:v>
                </c:pt>
                <c:pt idx="440">
                  <c:v>0.22120000000000001</c:v>
                </c:pt>
                <c:pt idx="441">
                  <c:v>0.22167999999999999</c:v>
                </c:pt>
                <c:pt idx="442">
                  <c:v>0.22216</c:v>
                </c:pt>
                <c:pt idx="443">
                  <c:v>0.22264</c:v>
                </c:pt>
                <c:pt idx="444">
                  <c:v>0.22312000000000001</c:v>
                </c:pt>
                <c:pt idx="445">
                  <c:v>0.22359999999999999</c:v>
                </c:pt>
                <c:pt idx="446">
                  <c:v>0.22408</c:v>
                </c:pt>
                <c:pt idx="447">
                  <c:v>0.22456000000000001</c:v>
                </c:pt>
                <c:pt idx="448">
                  <c:v>0.22503999999999999</c:v>
                </c:pt>
                <c:pt idx="449">
                  <c:v>0.22552</c:v>
                </c:pt>
                <c:pt idx="450">
                  <c:v>0.22600000000000001</c:v>
                </c:pt>
                <c:pt idx="451">
                  <c:v>0.22647999999999999</c:v>
                </c:pt>
                <c:pt idx="452">
                  <c:v>0.22696</c:v>
                </c:pt>
                <c:pt idx="453">
                  <c:v>0.22744</c:v>
                </c:pt>
                <c:pt idx="454">
                  <c:v>0.22792000000000001</c:v>
                </c:pt>
                <c:pt idx="455">
                  <c:v>0.22839999999999999</c:v>
                </c:pt>
                <c:pt idx="456">
                  <c:v>0.22888</c:v>
                </c:pt>
                <c:pt idx="457">
                  <c:v>0.22936000000000001</c:v>
                </c:pt>
                <c:pt idx="458">
                  <c:v>0.22983999999999999</c:v>
                </c:pt>
                <c:pt idx="459">
                  <c:v>0.23032</c:v>
                </c:pt>
                <c:pt idx="460">
                  <c:v>0.23080000000000001</c:v>
                </c:pt>
                <c:pt idx="461">
                  <c:v>0.23128000000000001</c:v>
                </c:pt>
                <c:pt idx="462">
                  <c:v>0.23175999999999999</c:v>
                </c:pt>
                <c:pt idx="463">
                  <c:v>0.23224</c:v>
                </c:pt>
                <c:pt idx="464">
                  <c:v>0.23272000000000001</c:v>
                </c:pt>
                <c:pt idx="465">
                  <c:v>0.23319999999999999</c:v>
                </c:pt>
                <c:pt idx="466">
                  <c:v>0.23368</c:v>
                </c:pt>
                <c:pt idx="467">
                  <c:v>0.23416000000000001</c:v>
                </c:pt>
                <c:pt idx="468">
                  <c:v>0.23463999999999999</c:v>
                </c:pt>
                <c:pt idx="469">
                  <c:v>0.23512</c:v>
                </c:pt>
                <c:pt idx="470">
                  <c:v>0.2356</c:v>
                </c:pt>
                <c:pt idx="471">
                  <c:v>0.23608000000000001</c:v>
                </c:pt>
                <c:pt idx="472">
                  <c:v>0.23655999999999999</c:v>
                </c:pt>
                <c:pt idx="473">
                  <c:v>0.23704</c:v>
                </c:pt>
                <c:pt idx="474">
                  <c:v>0.23752000000000001</c:v>
                </c:pt>
                <c:pt idx="475">
                  <c:v>0.23799999999999999</c:v>
                </c:pt>
                <c:pt idx="476">
                  <c:v>0.23848</c:v>
                </c:pt>
                <c:pt idx="477">
                  <c:v>0.23896000000000001</c:v>
                </c:pt>
                <c:pt idx="478">
                  <c:v>0.23943999999999999</c:v>
                </c:pt>
                <c:pt idx="479">
                  <c:v>0.23991999999999999</c:v>
                </c:pt>
                <c:pt idx="480">
                  <c:v>0.2404</c:v>
                </c:pt>
                <c:pt idx="481">
                  <c:v>0.24088000000000001</c:v>
                </c:pt>
                <c:pt idx="482">
                  <c:v>0.24135999999999999</c:v>
                </c:pt>
                <c:pt idx="483">
                  <c:v>0.24184</c:v>
                </c:pt>
                <c:pt idx="484">
                  <c:v>0.24232000000000001</c:v>
                </c:pt>
                <c:pt idx="485">
                  <c:v>0.24279999999999999</c:v>
                </c:pt>
                <c:pt idx="486">
                  <c:v>0.24328</c:v>
                </c:pt>
                <c:pt idx="487">
                  <c:v>0.24376</c:v>
                </c:pt>
                <c:pt idx="488">
                  <c:v>0.24424000000000001</c:v>
                </c:pt>
                <c:pt idx="489">
                  <c:v>0.24471999999999999</c:v>
                </c:pt>
                <c:pt idx="490">
                  <c:v>0.2452</c:v>
                </c:pt>
                <c:pt idx="491">
                  <c:v>0.24568000000000001</c:v>
                </c:pt>
                <c:pt idx="492">
                  <c:v>0.24615999999999999</c:v>
                </c:pt>
                <c:pt idx="493">
                  <c:v>0.24664</c:v>
                </c:pt>
                <c:pt idx="494">
                  <c:v>0.24712000000000001</c:v>
                </c:pt>
                <c:pt idx="495">
                  <c:v>0.24759999999999999</c:v>
                </c:pt>
                <c:pt idx="496">
                  <c:v>0.24807999999999999</c:v>
                </c:pt>
                <c:pt idx="497">
                  <c:v>0.24856</c:v>
                </c:pt>
                <c:pt idx="498">
                  <c:v>0.24904000000000001</c:v>
                </c:pt>
                <c:pt idx="499">
                  <c:v>0.24951999999999999</c:v>
                </c:pt>
              </c:numCache>
            </c:numRef>
          </c:xVal>
          <c:yVal>
            <c:numRef>
              <c:f>Data!$B$13:$B$512</c:f>
              <c:numCache>
                <c:formatCode>General</c:formatCode>
                <c:ptCount val="500"/>
                <c:pt idx="0">
                  <c:v>1.000003</c:v>
                </c:pt>
                <c:pt idx="1">
                  <c:v>1.000003</c:v>
                </c:pt>
                <c:pt idx="2">
                  <c:v>1.000003</c:v>
                </c:pt>
                <c:pt idx="3">
                  <c:v>1.000003</c:v>
                </c:pt>
                <c:pt idx="4">
                  <c:v>1.000003</c:v>
                </c:pt>
                <c:pt idx="5">
                  <c:v>1.000003</c:v>
                </c:pt>
                <c:pt idx="6">
                  <c:v>1.000003</c:v>
                </c:pt>
                <c:pt idx="7">
                  <c:v>1.000003</c:v>
                </c:pt>
                <c:pt idx="8">
                  <c:v>1.00000299999918</c:v>
                </c:pt>
                <c:pt idx="9">
                  <c:v>0.99715883190444399</c:v>
                </c:pt>
                <c:pt idx="10">
                  <c:v>0.633311474495453</c:v>
                </c:pt>
                <c:pt idx="11">
                  <c:v>0.30219727966215598</c:v>
                </c:pt>
                <c:pt idx="12">
                  <c:v>0.19831097199191999</c:v>
                </c:pt>
                <c:pt idx="13">
                  <c:v>0.14272667350236701</c:v>
                </c:pt>
                <c:pt idx="14">
                  <c:v>0.10786740542189301</c:v>
                </c:pt>
                <c:pt idx="15">
                  <c:v>8.4152480859385398E-2</c:v>
                </c:pt>
                <c:pt idx="16">
                  <c:v>6.7164031333253604E-2</c:v>
                </c:pt>
                <c:pt idx="17">
                  <c:v>5.4543568734912597E-2</c:v>
                </c:pt>
                <c:pt idx="18">
                  <c:v>4.4908767662171001E-2</c:v>
                </c:pt>
                <c:pt idx="19">
                  <c:v>3.7394404805940702E-2</c:v>
                </c:pt>
                <c:pt idx="20">
                  <c:v>3.1431632621607399E-2</c:v>
                </c:pt>
                <c:pt idx="21">
                  <c:v>2.66318335034362E-2</c:v>
                </c:pt>
                <c:pt idx="22">
                  <c:v>2.27211910467384E-2</c:v>
                </c:pt>
                <c:pt idx="23">
                  <c:v>1.95018009987179E-2</c:v>
                </c:pt>
                <c:pt idx="24">
                  <c:v>1.68275308471715E-2</c:v>
                </c:pt>
                <c:pt idx="25">
                  <c:v>1.45884859264958E-2</c:v>
                </c:pt>
                <c:pt idx="26">
                  <c:v>1.2700705967447899E-2</c:v>
                </c:pt>
                <c:pt idx="27">
                  <c:v>1.1099151313758099E-2</c:v>
                </c:pt>
                <c:pt idx="28">
                  <c:v>9.7328199532886895E-3</c:v>
                </c:pt>
                <c:pt idx="29">
                  <c:v>8.5612804540903704E-3</c:v>
                </c:pt>
                <c:pt idx="30">
                  <c:v>7.5521670621652602E-3</c:v>
                </c:pt>
                <c:pt idx="31">
                  <c:v>6.67934170529261E-3</c:v>
                </c:pt>
                <c:pt idx="32">
                  <c:v>5.9215264888022199E-3</c:v>
                </c:pt>
                <c:pt idx="33">
                  <c:v>5.2612734159705396E-3</c:v>
                </c:pt>
                <c:pt idx="34">
                  <c:v>4.6841793043346097E-3</c:v>
                </c:pt>
                <c:pt idx="35" formatCode="0.00E+00">
                  <c:v>4.1782813048770904E-3</c:v>
                </c:pt>
                <c:pt idx="36" formatCode="0.00E+00">
                  <c:v>3.7335870424023499E-3</c:v>
                </c:pt>
                <c:pt idx="37" formatCode="0.00E+00">
                  <c:v>3.3417061910255702E-3</c:v>
                </c:pt>
                <c:pt idx="38" formatCode="0.00E+00">
                  <c:v>2.9955592516558E-3</c:v>
                </c:pt>
                <c:pt idx="39" formatCode="0.00E+00">
                  <c:v>2.6891456261393201E-3</c:v>
                </c:pt>
                <c:pt idx="40" formatCode="0.00E+00">
                  <c:v>2.4173576332187502E-3</c:v>
                </c:pt>
                <c:pt idx="41" formatCode="0.00E+00">
                  <c:v>2.17583039629894E-3</c:v>
                </c:pt>
                <c:pt idx="42" formatCode="0.00E+00">
                  <c:v>1.9608199522434902E-3</c:v>
                </c:pt>
                <c:pt idx="43" formatCode="0.00E+00">
                  <c:v>1.76910371435158E-3</c:v>
                </c:pt>
                <c:pt idx="44" formatCode="0.00E+00">
                  <c:v>1.59789875717898E-3</c:v>
                </c:pt>
                <c:pt idx="45" formatCode="0.00E+00">
                  <c:v>1.44479439800242E-3</c:v>
                </c:pt>
                <c:pt idx="46" formatCode="0.00E+00">
                  <c:v>1.30769630976277E-3</c:v>
                </c:pt>
                <c:pt idx="47" formatCode="0.00E+00">
                  <c:v>1.1847799882871201E-3</c:v>
                </c:pt>
                <c:pt idx="48" formatCode="0.00E+00">
                  <c:v>1.07445184455554E-3</c:v>
                </c:pt>
                <c:pt idx="49" formatCode="0.00E+00">
                  <c:v>9.7531654287366404E-4</c:v>
                </c:pt>
                <c:pt idx="50" formatCode="0.00E+00">
                  <c:v>8.8614947862893599E-4</c:v>
                </c:pt>
                <c:pt idx="51" formatCode="0.00E+00">
                  <c:v>8.0587350391153796E-4</c:v>
                </c:pt>
                <c:pt idx="52" formatCode="0.00E+00">
                  <c:v>7.3353917725843705E-4</c:v>
                </c:pt>
                <c:pt idx="53" formatCode="0.00E+00">
                  <c:v>6.6830795050556199E-4</c:v>
                </c:pt>
                <c:pt idx="54" formatCode="0.00E+00">
                  <c:v>6.0943781043854201E-4</c:v>
                </c:pt>
                <c:pt idx="55" formatCode="0.00E+00">
                  <c:v>5.5627098117214699E-4</c:v>
                </c:pt>
                <c:pt idx="56" formatCode="0.00E+00">
                  <c:v>5.0822336139512696E-4</c:v>
                </c:pt>
                <c:pt idx="57" formatCode="0.00E+00">
                  <c:v>4.6477542715737399E-4</c:v>
                </c:pt>
                <c:pt idx="58" formatCode="0.00E+00">
                  <c:v>4.2546437651372202E-4</c:v>
                </c:pt>
                <c:pt idx="59" formatCode="0.00E+00">
                  <c:v>3.89877329634739E-4</c:v>
                </c:pt>
                <c:pt idx="60" formatCode="0.00E+00">
                  <c:v>3.57645428604686E-4</c:v>
                </c:pt>
                <c:pt idx="61" formatCode="0.00E+00">
                  <c:v>3.2843870579014401E-4</c:v>
                </c:pt>
                <c:pt idx="62" formatCode="0.00E+00">
                  <c:v>3.0196161137549798E-4</c:v>
                </c:pt>
                <c:pt idx="63" formatCode="0.00E+00">
                  <c:v>2.7794910654333599E-4</c:v>
                </c:pt>
                <c:pt idx="64" formatCode="0.00E+00">
                  <c:v>2.5616324424497798E-4</c:v>
                </c:pt>
                <c:pt idx="65" formatCode="0.00E+00">
                  <c:v>2.3639017062748499E-4</c:v>
                </c:pt>
                <c:pt idx="66" formatCode="0.00E+00">
                  <c:v>2.1843749039775201E-4</c:v>
                </c:pt>
                <c:pt idx="67" formatCode="0.00E+00">
                  <c:v>2.0213194777165801E-4</c:v>
                </c:pt>
                <c:pt idx="68" formatCode="0.00E+00">
                  <c:v>1.8731738159543499E-4</c:v>
                </c:pt>
                <c:pt idx="69" formatCode="0.00E+00">
                  <c:v>1.7385291917250301E-4</c:v>
                </c:pt>
                <c:pt idx="70" formatCode="0.00E+00">
                  <c:v>1.6161137829589199E-4</c:v>
                </c:pt>
                <c:pt idx="71" formatCode="0.00E+00">
                  <c:v>1.5047785122547901E-4</c:v>
                </c:pt>
                <c:pt idx="72" formatCode="0.00E+00">
                  <c:v>1.40348448052618E-4</c:v>
                </c:pt>
                <c:pt idx="73" formatCode="0.00E+00">
                  <c:v>1.311291797743E-4</c:v>
                </c:pt>
                <c:pt idx="74" formatCode="0.00E+00">
                  <c:v>1.2273496414685301E-4</c:v>
                </c:pt>
                <c:pt idx="75" formatCode="0.00E+00">
                  <c:v>1.15088739623374E-4</c:v>
                </c:pt>
                <c:pt idx="76" formatCode="0.00E+00">
                  <c:v>1.0812067455774E-4</c:v>
                </c:pt>
                <c:pt idx="77" formatCode="0.00E+00">
                  <c:v>1.01767460463753E-4</c:v>
                </c:pt>
                <c:pt idx="78" formatCode="0.00E+00">
                  <c:v>9.5971679683005793E-5</c:v>
                </c:pt>
                <c:pt idx="79" formatCode="0.00E+00">
                  <c:v>9.0681238890323303E-5</c:v>
                </c:pt>
                <c:pt idx="80" formatCode="0.00E+00">
                  <c:v>8.5848860990295697E-5</c:v>
                </c:pt>
                <c:pt idx="81" formatCode="0.00E+00">
                  <c:v>8.1431628872508498E-5</c:v>
                </c:pt>
                <c:pt idx="82" formatCode="0.00E+00">
                  <c:v>7.7390575281275094E-5</c:v>
                </c:pt>
                <c:pt idx="83" formatCode="0.00E+00">
                  <c:v>7.3690313744797294E-5</c:v>
                </c:pt>
                <c:pt idx="84" formatCode="0.00E+00">
                  <c:v>7.0298706108335102E-5</c:v>
                </c:pt>
                <c:pt idx="85" formatCode="0.00E+00">
                  <c:v>6.7186562738393905E-5</c:v>
                </c:pt>
                <c:pt idx="86">
                  <c:v>6.4327371924010804E-5</c:v>
                </c:pt>
                <c:pt idx="87">
                  <c:v>6.1697055424103406E-5</c:v>
                </c:pt>
                <c:pt idx="88">
                  <c:v>5.9273747410549202E-5</c:v>
                </c:pt>
                <c:pt idx="89">
                  <c:v>5.7037594378655198E-5</c:v>
                </c:pt>
                <c:pt idx="90">
                  <c:v>5.4970573956904198E-5</c:v>
                </c:pt>
                <c:pt idx="91">
                  <c:v>5.3056330581098501E-5</c:v>
                </c:pt>
                <c:pt idx="92">
                  <c:v>5.12800264748484E-5</c:v>
                </c:pt>
                <c:pt idx="93">
                  <c:v>4.9628206295272301E-5</c:v>
                </c:pt>
                <c:pt idx="94">
                  <c:v>4.8088674174579299E-5</c:v>
                </c:pt>
                <c:pt idx="95">
                  <c:v>4.66503819260785E-5</c:v>
                </c:pt>
                <c:pt idx="96">
                  <c:v>4.5303327310415001E-5</c:v>
                </c:pt>
                <c:pt idx="97">
                  <c:v>4.40384614248337E-5</c:v>
                </c:pt>
                <c:pt idx="98">
                  <c:v>4.28476043361086E-5</c:v>
                </c:pt>
                <c:pt idx="99">
                  <c:v>4.1723368177396299E-5</c:v>
                </c:pt>
                <c:pt idx="100">
                  <c:v>4.0659087010854601E-5</c:v>
                </c:pt>
                <c:pt idx="101">
                  <c:v>3.9648752827881798E-5</c:v>
                </c:pt>
                <c:pt idx="102">
                  <c:v>3.8686957121379503E-5</c:v>
                </c:pt>
                <c:pt idx="103">
                  <c:v>3.7768837520360303E-5</c:v>
                </c:pt>
                <c:pt idx="104">
                  <c:v>3.68900290272608E-5</c:v>
                </c:pt>
                <c:pt idx="105">
                  <c:v>3.6046619443123403E-5</c:v>
                </c:pt>
                <c:pt idx="106">
                  <c:v>3.5235108605965703E-5</c:v>
                </c:pt>
                <c:pt idx="107">
                  <c:v>3.4452371104117401E-5</c:v>
                </c:pt>
                <c:pt idx="108">
                  <c:v>3.3695622162968797E-5</c:v>
                </c:pt>
                <c:pt idx="109">
                  <c:v>3.2962386418414099E-5</c:v>
                </c:pt>
                <c:pt idx="110">
                  <c:v>3.2250469327075397E-5</c:v>
                </c:pt>
                <c:pt idx="111">
                  <c:v>3.1557931000997103E-5</c:v>
                </c:pt>
                <c:pt idx="112">
                  <c:v>3.08830622375243E-5</c:v>
                </c:pt>
                <c:pt idx="113">
                  <c:v>3.0224362567161401E-5</c:v>
                </c:pt>
                <c:pt idx="114">
                  <c:v>2.9580520158573801E-5</c:v>
                </c:pt>
                <c:pt idx="115">
                  <c:v>2.8950393398555501E-5</c:v>
                </c:pt>
                <c:pt idx="116">
                  <c:v>2.8332994039617501E-5</c:v>
                </c:pt>
                <c:pt idx="117">
                  <c:v>2.7727471754111999E-5</c:v>
                </c:pt>
                <c:pt idx="118">
                  <c:v>2.7133099999892399E-5</c:v>
                </c:pt>
                <c:pt idx="119">
                  <c:v>2.65492630829762E-5</c:v>
                </c:pt>
                <c:pt idx="120">
                  <c:v>2.5975444311452099E-5</c:v>
                </c:pt>
                <c:pt idx="121">
                  <c:v>2.5411215166276799E-5</c:v>
                </c:pt>
                <c:pt idx="122">
                  <c:v>2.4856225396869199E-5</c:v>
                </c:pt>
                <c:pt idx="123">
                  <c:v>2.43101939667051E-5</c:v>
                </c:pt>
                <c:pt idx="124">
                  <c:v>2.37729007855662E-5</c:v>
                </c:pt>
                <c:pt idx="125">
                  <c:v>2.32441791629146E-5</c:v>
                </c:pt>
                <c:pt idx="126">
                  <c:v>2.27239089249168E-5</c:v>
                </c:pt>
                <c:pt idx="127">
                  <c:v>2.22120101421798E-5</c:v>
                </c:pt>
                <c:pt idx="128">
                  <c:v>2.1708437420374999E-5</c:v>
                </c:pt>
                <c:pt idx="129">
                  <c:v>2.12131747093342E-5</c:v>
                </c:pt>
                <c:pt idx="130">
                  <c:v>2.0726230589546099E-5</c:v>
                </c:pt>
                <c:pt idx="131">
                  <c:v>2.0247633998524999E-5</c:v>
                </c:pt>
                <c:pt idx="132">
                  <c:v>1.97774303625166E-5</c:v>
                </c:pt>
                <c:pt idx="133">
                  <c:v>1.93156781017378E-5</c:v>
                </c:pt>
                <c:pt idx="134">
                  <c:v>1.8862445479857901E-5</c:v>
                </c:pt>
                <c:pt idx="135">
                  <c:v>1.8417807770720399E-5</c:v>
                </c:pt>
                <c:pt idx="136">
                  <c:v>1.7981844717434099E-5</c:v>
                </c:pt>
                <c:pt idx="137">
                  <c:v>1.7554638260842499E-5</c:v>
                </c:pt>
                <c:pt idx="138">
                  <c:v>1.7136270516038101E-5</c:v>
                </c:pt>
                <c:pt idx="139">
                  <c:v>1.6726821977480098E-5</c:v>
                </c:pt>
                <c:pt idx="140">
                  <c:v>1.63263699346329E-5</c:v>
                </c:pt>
                <c:pt idx="141">
                  <c:v>1.59349870813624E-5</c:v>
                </c:pt>
                <c:pt idx="142">
                  <c:v>1.5552740303361401E-5</c:v>
                </c:pt>
                <c:pt idx="143">
                  <c:v>1.5179689629563401E-5</c:v>
                </c:pt>
                <c:pt idx="144">
                  <c:v>1.4815887334447299E-5</c:v>
                </c:pt>
                <c:pt idx="145">
                  <c:v>1.44613771780207E-5</c:v>
                </c:pt>
                <c:pt idx="146">
                  <c:v>1.41161937731593E-5</c:v>
                </c:pt>
                <c:pt idx="147">
                  <c:v>1.37803620698155E-5</c:v>
                </c:pt>
                <c:pt idx="148">
                  <c:v>1.34538969439919E-5</c:v>
                </c:pt>
                <c:pt idx="149">
                  <c:v>1.31368028866321E-5</c:v>
                </c:pt>
                <c:pt idx="150">
                  <c:v>1.2829073779236799E-5</c:v>
                </c:pt>
                <c:pt idx="151">
                  <c:v>1.2530692751999599E-5</c:v>
                </c:pt>
                <c:pt idx="152">
                  <c:v>1.22416321154738E-5</c:v>
                </c:pt>
                <c:pt idx="153">
                  <c:v>1.1961853358825601E-5</c:v>
                </c:pt>
                <c:pt idx="154">
                  <c:v>1.16913072097085E-5</c:v>
                </c:pt>
                <c:pt idx="155">
                  <c:v>1.1429933748539799E-5</c:v>
                </c:pt>
                <c:pt idx="156">
                  <c:v>1.11776625718041E-5</c:v>
                </c:pt>
                <c:pt idx="157">
                  <c:v>1.0934413001879201E-5</c:v>
                </c:pt>
                <c:pt idx="158">
                  <c:v>1.07000943327052E-5</c:v>
                </c:pt>
                <c:pt idx="159">
                  <c:v>1.0474606115696801E-5</c:v>
                </c:pt>
                <c:pt idx="160">
                  <c:v>1.0257838472826299E-5</c:v>
                </c:pt>
                <c:pt idx="161">
                  <c:v>1.00496724386564E-5</c:v>
                </c:pt>
                <c:pt idx="162">
                  <c:v>9.84998032792151E-6</c:v>
                </c:pt>
                <c:pt idx="163">
                  <c:v>9.6586261210905397E-6</c:v>
                </c:pt>
                <c:pt idx="164">
                  <c:v>9.4754658686542699E-6</c:v>
                </c:pt>
                <c:pt idx="165">
                  <c:v>9.3003481114582002E-6</c:v>
                </c:pt>
                <c:pt idx="166">
                  <c:v>9.1331143119388807E-6</c:v>
                </c:pt>
                <c:pt idx="167">
                  <c:v>8.9735992946831305E-6</c:v>
                </c:pt>
                <c:pt idx="168">
                  <c:v>8.8216316954797407E-6</c:v>
                </c:pt>
                <c:pt idx="169">
                  <c:v>8.6770344157959205E-6</c:v>
                </c:pt>
                <c:pt idx="170">
                  <c:v>8.5396250802481797E-6</c:v>
                </c:pt>
                <c:pt idx="171">
                  <c:v>8.4092164957580599E-6</c:v>
                </c:pt>
                <c:pt idx="172">
                  <c:v>8.2856171106702999E-6</c:v>
                </c:pt>
                <c:pt idx="173">
                  <c:v>8.1686314724257906E-6</c:v>
                </c:pt>
                <c:pt idx="174">
                  <c:v>8.0580606824254997E-6</c:v>
                </c:pt>
                <c:pt idx="175">
                  <c:v>7.9537028464626402E-6</c:v>
                </c:pt>
                <c:pt idx="176">
                  <c:v>7.8553535196851394E-6</c:v>
                </c:pt>
                <c:pt idx="177">
                  <c:v>7.7628061450063597E-6</c:v>
                </c:pt>
                <c:pt idx="178">
                  <c:v>7.6758524839561903E-6</c:v>
                </c:pt>
                <c:pt idx="179">
                  <c:v>7.5942830390555199E-6</c:v>
                </c:pt>
                <c:pt idx="180">
                  <c:v>7.5178874668801999E-6</c:v>
                </c:pt>
                <c:pt idx="181">
                  <c:v>7.44645498106117E-6</c:v>
                </c:pt>
                <c:pt idx="182">
                  <c:v>7.3797747445422899E-6</c:v>
                </c:pt>
                <c:pt idx="183">
                  <c:v>7.3176362504876996E-6</c:v>
                </c:pt>
                <c:pt idx="184">
                  <c:v>7.2598296912979597E-6</c:v>
                </c:pt>
                <c:pt idx="185">
                  <c:v>7.2061463152565196E-6</c:v>
                </c:pt>
                <c:pt idx="186">
                  <c:v>7.1563787703870497E-6</c:v>
                </c:pt>
                <c:pt idx="187">
                  <c:v>7.1103214351584403E-6</c:v>
                </c:pt>
                <c:pt idx="188">
                  <c:v>7.0677707357259298E-6</c:v>
                </c:pt>
                <c:pt idx="189">
                  <c:v>7.0285254494467904E-6</c:v>
                </c:pt>
                <c:pt idx="190">
                  <c:v>6.9923869944413798E-6</c:v>
                </c:pt>
                <c:pt idx="191">
                  <c:v>6.9591597050211098E-6</c:v>
                </c:pt>
                <c:pt idx="192">
                  <c:v>6.9286510929685198E-6</c:v>
                </c:pt>
                <c:pt idx="193">
                  <c:v>6.9006720944732801E-6</c:v>
                </c:pt>
                <c:pt idx="194">
                  <c:v>6.8750373026771997E-6</c:v>
                </c:pt>
                <c:pt idx="195">
                  <c:v>6.8515651858196501E-6</c:v>
                </c:pt>
                <c:pt idx="196">
                  <c:v>6.8300782909953999E-6</c:v>
                </c:pt>
                <c:pt idx="197">
                  <c:v>6.81040343366692E-6</c:v>
                </c:pt>
                <c:pt idx="198">
                  <c:v>6.7923718729788897E-6</c:v>
                </c:pt>
                <c:pt idx="199">
                  <c:v>6.7758194728380704E-6</c:v>
                </c:pt>
                <c:pt idx="200">
                  <c:v>6.76058684899958E-6</c:v>
                </c:pt>
                <c:pt idx="201">
                  <c:v>6.7465195025708802E-6</c:v>
                </c:pt>
                <c:pt idx="202">
                  <c:v>6.7334679396344597E-6</c:v>
                </c:pt>
                <c:pt idx="203">
                  <c:v>6.7212877772743196E-6</c:v>
                </c:pt>
                <c:pt idx="204">
                  <c:v>6.7098398368419903E-6</c:v>
                </c:pt>
                <c:pt idx="205">
                  <c:v>6.6989902242283303E-6</c:v>
                </c:pt>
                <c:pt idx="206">
                  <c:v>6.6886103966169303E-6</c:v>
                </c:pt>
                <c:pt idx="207">
                  <c:v>6.6785772177846004E-6</c:v>
                </c:pt>
                <c:pt idx="208">
                  <c:v>6.6687730013255302E-6</c:v>
                </c:pt>
                <c:pt idx="209">
                  <c:v>6.6590855404893097E-6</c:v>
                </c:pt>
                <c:pt idx="210">
                  <c:v>6.6494081287050398E-6</c:v>
                </c:pt>
                <c:pt idx="211">
                  <c:v>6.6396395676245902E-6</c:v>
                </c:pt>
                <c:pt idx="212">
                  <c:v>6.6296841635332704E-6</c:v>
                </c:pt>
                <c:pt idx="213">
                  <c:v>6.6194517162798297E-6</c:v>
                </c:pt>
                <c:pt idx="214">
                  <c:v>6.6088574937922301E-6</c:v>
                </c:pt>
                <c:pt idx="215">
                  <c:v>6.5978222009520403E-6</c:v>
                </c:pt>
                <c:pt idx="216">
                  <c:v>6.5862719362651601E-6</c:v>
                </c:pt>
                <c:pt idx="217">
                  <c:v>6.5741381403983403E-6</c:v>
                </c:pt>
                <c:pt idx="218">
                  <c:v>6.5613575372288598E-6</c:v>
                </c:pt>
                <c:pt idx="219">
                  <c:v>6.5478720636882096E-6</c:v>
                </c:pt>
                <c:pt idx="220">
                  <c:v>6.5336287961238297E-6</c:v>
                </c:pt>
                <c:pt idx="221">
                  <c:v>6.5185798638002302E-6</c:v>
                </c:pt>
                <c:pt idx="222">
                  <c:v>6.5026823613389304E-6</c:v>
                </c:pt>
                <c:pt idx="223">
                  <c:v>6.4858982481956303E-6</c:v>
                </c:pt>
                <c:pt idx="224">
                  <c:v>6.4681942480193899E-6</c:v>
                </c:pt>
                <c:pt idx="225">
                  <c:v>6.4495417364785698E-6</c:v>
                </c:pt>
                <c:pt idx="226">
                  <c:v>6.42991662815515E-6</c:v>
                </c:pt>
                <c:pt idx="227">
                  <c:v>6.4092992554149497E-6</c:v>
                </c:pt>
                <c:pt idx="228">
                  <c:v>6.3876742431677402E-6</c:v>
                </c:pt>
                <c:pt idx="229">
                  <c:v>6.3650303813802797E-6</c:v>
                </c:pt>
                <c:pt idx="230">
                  <c:v>6.3413604888318403E-6</c:v>
                </c:pt>
                <c:pt idx="231">
                  <c:v>6.3166612799744003E-6</c:v>
                </c:pt>
                <c:pt idx="232">
                  <c:v>6.2909332216760004E-6</c:v>
                </c:pt>
                <c:pt idx="233">
                  <c:v>6.2641803919292602E-6</c:v>
                </c:pt>
                <c:pt idx="234">
                  <c:v>6.2364103350614099E-6</c:v>
                </c:pt>
                <c:pt idx="235">
                  <c:v>6.20763391183853E-6</c:v>
                </c:pt>
                <c:pt idx="236">
                  <c:v>6.1778651528748397E-6</c:v>
                </c:pt>
                <c:pt idx="237">
                  <c:v>6.1471211064674301E-6</c:v>
                </c:pt>
                <c:pt idx="238">
                  <c:v>6.1154216858169401E-6</c:v>
                </c:pt>
                <c:pt idx="239">
                  <c:v>6.0827895185234798E-6</c:v>
                </c:pt>
                <c:pt idx="240">
                  <c:v>6.0492497919061198E-6</c:v>
                </c:pt>
                <c:pt idx="241">
                  <c:v>6.0148300991025499E-6</c:v>
                </c:pt>
                <c:pt idx="242">
                  <c:v>5.9795602874307501E-6</c:v>
                </c:pt>
                <c:pt idx="243">
                  <c:v>5.9434723048175997E-6</c:v>
                </c:pt>
                <c:pt idx="244">
                  <c:v>5.9066000468946903E-6</c:v>
                </c:pt>
                <c:pt idx="245">
                  <c:v>5.8689792065629603E-6</c:v>
                </c:pt>
                <c:pt idx="246">
                  <c:v>5.8306471245468402E-6</c:v>
                </c:pt>
                <c:pt idx="247">
                  <c:v>5.7916426399339901E-6</c:v>
                </c:pt>
                <c:pt idx="248">
                  <c:v>5.7520059434626699E-6</c:v>
                </c:pt>
                <c:pt idx="249">
                  <c:v>5.7117784332267898E-6</c:v>
                </c:pt>
                <c:pt idx="250">
                  <c:v>5.6710025721574397E-6</c:v>
                </c:pt>
                <c:pt idx="251">
                  <c:v>5.6297217472295602E-6</c:v>
                </c:pt>
                <c:pt idx="252">
                  <c:v>5.5879801318613103E-6</c:v>
                </c:pt>
                <c:pt idx="253">
                  <c:v>5.5458225511686897E-6</c:v>
                </c:pt>
                <c:pt idx="254">
                  <c:v>5.5032943503019998E-6</c:v>
                </c:pt>
                <c:pt idx="255">
                  <c:v>5.4604412653829804E-6</c:v>
                </c:pt>
                <c:pt idx="256">
                  <c:v>5.4173092979110398E-6</c:v>
                </c:pt>
                <c:pt idx="257">
                  <c:v>5.3739445927366098E-6</c:v>
                </c:pt>
                <c:pt idx="258">
                  <c:v>5.3303933195933896E-6</c:v>
                </c:pt>
                <c:pt idx="259">
                  <c:v>5.2867015583613702E-6</c:v>
                </c:pt>
                <c:pt idx="260">
                  <c:v>5.2429151880607897E-6</c:v>
                </c:pt>
                <c:pt idx="261">
                  <c:v>5.1990797797057897E-6</c:v>
                </c:pt>
                <c:pt idx="262">
                  <c:v>5.1552404932745797E-6</c:v>
                </c:pt>
                <c:pt idx="263">
                  <c:v>5.1114419787860003E-6</c:v>
                </c:pt>
                <c:pt idx="264">
                  <c:v>5.0677282815519404E-6</c:v>
                </c:pt>
                <c:pt idx="265">
                  <c:v>5.0241427516739499E-6</c:v>
                </c:pt>
                <c:pt idx="266">
                  <c:v>4.9807279578407303E-6</c:v>
                </c:pt>
                <c:pt idx="267">
                  <c:v>4.9375256054698502E-6</c:v>
                </c:pt>
                <c:pt idx="268">
                  <c:v>4.8945764592366398E-6</c:v>
                </c:pt>
                <c:pt idx="269">
                  <c:v>4.8519202700305602E-6</c:v>
                </c:pt>
                <c:pt idx="270">
                  <c:v>4.80959570634748E-6</c:v>
                </c:pt>
                <c:pt idx="271">
                  <c:v>4.7676402901260098E-6</c:v>
                </c:pt>
                <c:pt idx="272">
                  <c:v>4.7260903370297202E-6</c:v>
                </c:pt>
                <c:pt idx="273">
                  <c:v>4.6849809011683098E-6</c:v>
                </c:pt>
                <c:pt idx="274">
                  <c:v>4.6443457242426199E-6</c:v>
                </c:pt>
                <c:pt idx="275">
                  <c:v>4.6042171890902203E-6</c:v>
                </c:pt>
                <c:pt idx="276">
                  <c:v>4.5646262776003801E-6</c:v>
                </c:pt>
                <c:pt idx="277">
                  <c:v>4.5256025329597796E-6</c:v>
                </c:pt>
                <c:pt idx="278">
                  <c:v>4.4871740261831899E-6</c:v>
                </c:pt>
                <c:pt idx="279">
                  <c:v>4.4493673268756698E-6</c:v>
                </c:pt>
                <c:pt idx="280">
                  <c:v>4.4122074781671604E-6</c:v>
                </c:pt>
                <c:pt idx="281">
                  <c:v>4.3757179757526599E-6</c:v>
                </c:pt>
                <c:pt idx="282">
                  <c:v>4.3399207509662899E-6</c:v>
                </c:pt>
                <c:pt idx="283">
                  <c:v>4.3048361578105796E-6</c:v>
                </c:pt>
                <c:pt idx="284">
                  <c:v>4.2704829638574601E-6</c:v>
                </c:pt>
                <c:pt idx="285">
                  <c:v>4.2368783449318898E-6</c:v>
                </c:pt>
                <c:pt idx="286">
                  <c:v>4.20403788348421E-6</c:v>
                </c:pt>
                <c:pt idx="287">
                  <c:v>4.1719755705523698E-6</c:v>
                </c:pt>
                <c:pt idx="288">
                  <c:v>4.1407038112112504E-6</c:v>
                </c:pt>
                <c:pt idx="289">
                  <c:v>4.1102334334018101E-6</c:v>
                </c:pt>
                <c:pt idx="290">
                  <c:v>4.0805737000291102E-6</c:v>
                </c:pt>
                <c:pt idx="291">
                  <c:v>4.05173232421498E-6</c:v>
                </c:pt>
                <c:pt idx="292">
                  <c:v>4.0237154875875902E-6</c:v>
                </c:pt>
                <c:pt idx="293">
                  <c:v>3.9965278614874699E-6</c:v>
                </c:pt>
                <c:pt idx="294">
                  <c:v>3.97017263096666E-6</c:v>
                </c:pt>
                <c:pt idx="295">
                  <c:v>3.9446515214557701E-6</c:v>
                </c:pt>
                <c:pt idx="296">
                  <c:v>3.9199648279651603E-6</c:v>
                </c:pt>
                <c:pt idx="297">
                  <c:v>3.8961114466413904E-6</c:v>
                </c:pt>
                <c:pt idx="298">
                  <c:v>3.8730889086635904E-6</c:v>
                </c:pt>
                <c:pt idx="299">
                  <c:v>3.8508934163129199E-6</c:v>
                </c:pt>
                <c:pt idx="300">
                  <c:v>3.8295198810306202E-6</c:v>
                </c:pt>
                <c:pt idx="301">
                  <c:v>3.8089619633574501E-6</c:v>
                </c:pt>
                <c:pt idx="302">
                  <c:v>3.7892121146208499E-6</c:v>
                </c:pt>
                <c:pt idx="303">
                  <c:v>3.77026162023532E-6</c:v>
                </c:pt>
                <c:pt idx="304">
                  <c:v>3.75210064447676E-6</c:v>
                </c:pt>
                <c:pt idx="305">
                  <c:v>3.7347182764624099E-6</c:v>
                </c:pt>
                <c:pt idx="306">
                  <c:v>3.7181025774332802E-6</c:v>
                </c:pt>
                <c:pt idx="307">
                  <c:v>3.7022406293114301E-6</c:v>
                </c:pt>
                <c:pt idx="308">
                  <c:v>3.6871185840783399E-6</c:v>
                </c:pt>
                <c:pt idx="309">
                  <c:v>3.6727217139633902E-6</c:v>
                </c:pt>
                <c:pt idx="310">
                  <c:v>3.6590344623187702E-6</c:v>
                </c:pt>
                <c:pt idx="311">
                  <c:v>3.6460404948751401E-6</c:v>
                </c:pt>
                <c:pt idx="312">
                  <c:v>3.63372275147304E-6</c:v>
                </c:pt>
                <c:pt idx="313">
                  <c:v>3.6220634985406302E-6</c:v>
                </c:pt>
                <c:pt idx="314">
                  <c:v>3.6110443815274701E-6</c:v>
                </c:pt>
                <c:pt idx="315">
                  <c:v>3.6006464773820201E-6</c:v>
                </c:pt>
                <c:pt idx="316">
                  <c:v>3.5908503468253399E-6</c:v>
                </c:pt>
                <c:pt idx="317">
                  <c:v>3.5816360863771901E-6</c:v>
                </c:pt>
                <c:pt idx="318">
                  <c:v>3.57298338078104E-6</c:v>
                </c:pt>
                <c:pt idx="319">
                  <c:v>3.5648715547588199E-6</c:v>
                </c:pt>
                <c:pt idx="320">
                  <c:v>3.5572796241909001E-6</c:v>
                </c:pt>
                <c:pt idx="321">
                  <c:v>3.5501863464090298E-6</c:v>
                </c:pt>
                <c:pt idx="322">
                  <c:v>3.5435702703249801E-6</c:v>
                </c:pt>
                <c:pt idx="323">
                  <c:v>3.5374097859900299E-6</c:v>
                </c:pt>
                <c:pt idx="324">
                  <c:v>3.5316831729718601E-6</c:v>
                </c:pt>
                <c:pt idx="325">
                  <c:v>3.5263686475383001E-6</c:v>
                </c:pt>
                <c:pt idx="326">
                  <c:v>3.5214444092012901E-6</c:v>
                </c:pt>
                <c:pt idx="327">
                  <c:v>3.5168886864587098E-6</c:v>
                </c:pt>
                <c:pt idx="328">
                  <c:v>3.51267978098124E-6</c:v>
                </c:pt>
                <c:pt idx="329">
                  <c:v>3.5087961103996999E-6</c:v>
                </c:pt>
                <c:pt idx="330">
                  <c:v>3.5052162502801801E-6</c:v>
                </c:pt>
                <c:pt idx="331">
                  <c:v>3.5019189746800399E-6</c:v>
                </c:pt>
                <c:pt idx="332">
                  <c:v>3.4988832950251202E-6</c:v>
                </c:pt>
                <c:pt idx="333">
                  <c:v>3.4960884976964499E-6</c:v>
                </c:pt>
                <c:pt idx="334">
                  <c:v>3.4935141802718398E-6</c:v>
                </c:pt>
                <c:pt idx="335">
                  <c:v>3.4911402859436398E-6</c:v>
                </c:pt>
                <c:pt idx="336">
                  <c:v>3.4889471365877998E-6</c:v>
                </c:pt>
                <c:pt idx="337">
                  <c:v>3.4869154642052498E-6</c:v>
                </c:pt>
                <c:pt idx="338">
                  <c:v>3.4850264404068899E-6</c:v>
                </c:pt>
                <c:pt idx="339">
                  <c:v>3.4832617046935999E-6</c:v>
                </c:pt>
                <c:pt idx="340">
                  <c:v>3.48160339095402E-6</c:v>
                </c:pt>
                <c:pt idx="341">
                  <c:v>3.48003415163498E-6</c:v>
                </c:pt>
                <c:pt idx="342">
                  <c:v>3.4785371810821901E-6</c:v>
                </c:pt>
                <c:pt idx="343">
                  <c:v>3.4770962369338399E-6</c:v>
                </c:pt>
                <c:pt idx="344">
                  <c:v>3.47569565879359E-6</c:v>
                </c:pt>
                <c:pt idx="345">
                  <c:v>3.4743203867036501E-6</c:v>
                </c:pt>
                <c:pt idx="346">
                  <c:v>3.4729559771339501E-6</c:v>
                </c:pt>
                <c:pt idx="347">
                  <c:v>3.4715886162445602E-6</c:v>
                </c:pt>
                <c:pt idx="348">
                  <c:v>3.4702051337218501E-6</c:v>
                </c:pt>
                <c:pt idx="349">
                  <c:v>3.4687930128908099E-6</c:v>
                </c:pt>
                <c:pt idx="350">
                  <c:v>3.4673403991571199E-6</c:v>
                </c:pt>
                <c:pt idx="351">
                  <c:v>3.46583610915102E-6</c:v>
                </c:pt>
                <c:pt idx="352">
                  <c:v>3.4642696346610802E-6</c:v>
                </c:pt>
                <c:pt idx="353">
                  <c:v>3.4626311474931999E-6</c:v>
                </c:pt>
                <c:pt idx="354">
                  <c:v>3.4609115027586601E-6</c:v>
                </c:pt>
                <c:pt idx="355">
                  <c:v>3.4591022377358701E-6</c:v>
                </c:pt>
                <c:pt idx="356">
                  <c:v>3.4571955736909701E-6</c:v>
                </c:pt>
                <c:pt idx="357">
                  <c:v>3.45518441195506E-6</c:v>
                </c:pt>
                <c:pt idx="358">
                  <c:v>3.45306233060474E-6</c:v>
                </c:pt>
                <c:pt idx="359">
                  <c:v>3.4508235807897702E-6</c:v>
                </c:pt>
                <c:pt idx="360">
                  <c:v>3.4484630776793999E-6</c:v>
                </c:pt>
                <c:pt idx="361">
                  <c:v>3.4459763957853301E-6</c:v>
                </c:pt>
                <c:pt idx="362">
                  <c:v>3.4433597571967801E-6</c:v>
                </c:pt>
                <c:pt idx="363">
                  <c:v>3.4406100228107201E-6</c:v>
                </c:pt>
                <c:pt idx="364">
                  <c:v>3.43772468074108E-6</c:v>
                </c:pt>
                <c:pt idx="365">
                  <c:v>3.43470183224313E-6</c:v>
                </c:pt>
                <c:pt idx="366">
                  <c:v>3.4315401805787202E-6</c:v>
                </c:pt>
                <c:pt idx="367">
                  <c:v>3.4282390128374201E-6</c:v>
                </c:pt>
                <c:pt idx="368">
                  <c:v>3.4247981877724501E-6</c:v>
                </c:pt>
                <c:pt idx="369">
                  <c:v>3.4212181157262199E-6</c:v>
                </c:pt>
                <c:pt idx="370">
                  <c:v>3.41749974379992E-6</c:v>
                </c:pt>
                <c:pt idx="371">
                  <c:v>3.4136445355462E-6</c:v>
                </c:pt>
                <c:pt idx="372">
                  <c:v>3.4096544528562301E-6</c:v>
                </c:pt>
                <c:pt idx="373">
                  <c:v>3.4055319359677599E-6</c:v>
                </c:pt>
                <c:pt idx="374">
                  <c:v>3.4012798823803E-6</c:v>
                </c:pt>
                <c:pt idx="375">
                  <c:v>3.39690162708658E-6</c:v>
                </c:pt>
                <c:pt idx="376">
                  <c:v>3.3924009192256E-6</c:v>
                </c:pt>
                <c:pt idx="377">
                  <c:v>3.38778190224725E-6</c:v>
                </c:pt>
                <c:pt idx="378">
                  <c:v>3.3830490890658599E-6</c:v>
                </c:pt>
                <c:pt idx="379">
                  <c:v>3.3782073419130202E-6</c:v>
                </c:pt>
                <c:pt idx="380">
                  <c:v>3.3732618466462601E-6</c:v>
                </c:pt>
                <c:pt idx="381">
                  <c:v>3.3682180921746902E-6</c:v>
                </c:pt>
                <c:pt idx="382">
                  <c:v>3.3630818444387201E-6</c:v>
                </c:pt>
                <c:pt idx="383">
                  <c:v>3.35785912540774E-6</c:v>
                </c:pt>
                <c:pt idx="384">
                  <c:v>3.3525561871466598E-6</c:v>
                </c:pt>
                <c:pt idx="385">
                  <c:v>3.3471794904439002E-6</c:v>
                </c:pt>
                <c:pt idx="386">
                  <c:v>3.3417356793336701E-6</c:v>
                </c:pt>
                <c:pt idx="387">
                  <c:v>3.33623155942468E-6</c:v>
                </c:pt>
                <c:pt idx="388">
                  <c:v>3.3306740732261502E-6</c:v>
                </c:pt>
                <c:pt idx="389">
                  <c:v>3.3250702782536098E-6</c:v>
                </c:pt>
                <c:pt idx="390">
                  <c:v>3.3194273234644401E-6</c:v>
                </c:pt>
                <c:pt idx="391">
                  <c:v>3.3137524272650199E-6</c:v>
                </c:pt>
                <c:pt idx="392">
                  <c:v>3.3080528552563701E-6</c:v>
                </c:pt>
                <c:pt idx="393">
                  <c:v>3.3023358983849198E-6</c:v>
                </c:pt>
                <c:pt idx="394">
                  <c:v>3.2966088520236998E-6</c:v>
                </c:pt>
                <c:pt idx="395">
                  <c:v>3.2908789946771202E-6</c:v>
                </c:pt>
                <c:pt idx="396">
                  <c:v>3.28515356823178E-6</c:v>
                </c:pt>
                <c:pt idx="397">
                  <c:v>3.2794397577506601E-6</c:v>
                </c:pt>
                <c:pt idx="398">
                  <c:v>3.27374467265699E-6</c:v>
                </c:pt>
                <c:pt idx="399">
                  <c:v>3.2680753280562099E-6</c:v>
                </c:pt>
                <c:pt idx="400">
                  <c:v>3.2624386268533298E-6</c:v>
                </c:pt>
                <c:pt idx="401">
                  <c:v>3.25684134262511E-6</c:v>
                </c:pt>
                <c:pt idx="402">
                  <c:v>3.25129010312392E-6</c:v>
                </c:pt>
                <c:pt idx="403">
                  <c:v>3.2457913743082901E-6</c:v>
                </c:pt>
                <c:pt idx="404">
                  <c:v>3.24035144583506E-6</c:v>
                </c:pt>
                <c:pt idx="405">
                  <c:v>3.2349764160320398E-6</c:v>
                </c:pt>
                <c:pt idx="406">
                  <c:v>3.2296721793448298E-6</c:v>
                </c:pt>
                <c:pt idx="407">
                  <c:v>3.2244444129753002E-6</c:v>
                </c:pt>
                <c:pt idx="408">
                  <c:v>3.2192985652984601E-6</c:v>
                </c:pt>
                <c:pt idx="409">
                  <c:v>3.2142398453420502E-6</c:v>
                </c:pt>
                <c:pt idx="410">
                  <c:v>3.20927321148081E-6</c:v>
                </c:pt>
                <c:pt idx="411">
                  <c:v>3.20440336365406E-6</c:v>
                </c:pt>
                <c:pt idx="412">
                  <c:v>3.1996347336299599E-6</c:v>
                </c:pt>
                <c:pt idx="413">
                  <c:v>3.1949714779400199E-6</c:v>
                </c:pt>
                <c:pt idx="414">
                  <c:v>3.1904174717956798E-6</c:v>
                </c:pt>
                <c:pt idx="415">
                  <c:v>3.1859763016180998E-6</c:v>
                </c:pt>
                <c:pt idx="416">
                  <c:v>3.1816512619127802E-6</c:v>
                </c:pt>
                <c:pt idx="417">
                  <c:v>3.1774453499801898E-6</c:v>
                </c:pt>
                <c:pt idx="418">
                  <c:v>3.1733612624394799E-6</c:v>
                </c:pt>
                <c:pt idx="419">
                  <c:v>3.1694013942868598E-6</c:v>
                </c:pt>
                <c:pt idx="420">
                  <c:v>3.1655678352585701E-6</c:v>
                </c:pt>
                <c:pt idx="421">
                  <c:v>3.1618623703682402E-6</c:v>
                </c:pt>
                <c:pt idx="422">
                  <c:v>3.1582864802392499E-6</c:v>
                </c:pt>
                <c:pt idx="423">
                  <c:v>3.15484134012668E-6</c:v>
                </c:pt>
                <c:pt idx="424">
                  <c:v>3.1515278235236498E-6</c:v>
                </c:pt>
                <c:pt idx="425">
                  <c:v>3.1483465037734201E-6</c:v>
                </c:pt>
                <c:pt idx="426">
                  <c:v>3.1452976561302399E-6</c:v>
                </c:pt>
                <c:pt idx="427">
                  <c:v>3.1423812635340099E-6</c:v>
                </c:pt>
                <c:pt idx="428">
                  <c:v>3.1395970198519401E-6</c:v>
                </c:pt>
                <c:pt idx="429">
                  <c:v>3.1369443346737898E-6</c:v>
                </c:pt>
                <c:pt idx="430">
                  <c:v>3.1344223408390498E-6</c:v>
                </c:pt>
                <c:pt idx="431">
                  <c:v>3.13202989950151E-6</c:v>
                </c:pt>
                <c:pt idx="432">
                  <c:v>3.1297656071088301E-6</c:v>
                </c:pt>
                <c:pt idx="433">
                  <c:v>3.1276278045105101E-6</c:v>
                </c:pt>
                <c:pt idx="434">
                  <c:v>3.1256145838644499E-6</c:v>
                </c:pt>
                <c:pt idx="435">
                  <c:v>3.1237237972236299E-6</c:v>
                </c:pt>
                <c:pt idx="436">
                  <c:v>3.12195306709104E-6</c:v>
                </c:pt>
                <c:pt idx="437">
                  <c:v>3.1202997950885401E-6</c:v>
                </c:pt>
                <c:pt idx="438">
                  <c:v>3.1187611716324799E-6</c:v>
                </c:pt>
                <c:pt idx="439">
                  <c:v>3.11733418772578E-6</c:v>
                </c:pt>
                <c:pt idx="440">
                  <c:v>3.1160156452470598E-6</c:v>
                </c:pt>
                <c:pt idx="441">
                  <c:v>3.11480216734296E-6</c:v>
                </c:pt>
                <c:pt idx="442">
                  <c:v>3.1136902111052999E-6</c:v>
                </c:pt>
                <c:pt idx="443">
                  <c:v>3.1126760792203298E-6</c:v>
                </c:pt>
                <c:pt idx="444">
                  <c:v>3.1117559310114001E-6</c:v>
                </c:pt>
                <c:pt idx="445">
                  <c:v>3.1109257954251701E-6</c:v>
                </c:pt>
                <c:pt idx="446">
                  <c:v>3.1101815836780902E-6</c:v>
                </c:pt>
                <c:pt idx="447">
                  <c:v>3.10951910110033E-6</c:v>
                </c:pt>
                <c:pt idx="448">
                  <c:v>3.1089340598136302E-6</c:v>
                </c:pt>
                <c:pt idx="449">
                  <c:v>3.1084220919816099E-6</c:v>
                </c:pt>
                <c:pt idx="450">
                  <c:v>3.10797876231958E-6</c:v>
                </c:pt>
                <c:pt idx="451">
                  <c:v>3.10759958041429E-6</c:v>
                </c:pt>
                <c:pt idx="452">
                  <c:v>3.1072800139298602E-6</c:v>
                </c:pt>
                <c:pt idx="453">
                  <c:v>3.1070155013355299E-6</c:v>
                </c:pt>
                <c:pt idx="454">
                  <c:v>3.10680146424578E-6</c:v>
                </c:pt>
                <c:pt idx="455">
                  <c:v>3.1066333198944798E-6</c:v>
                </c:pt>
                <c:pt idx="456">
                  <c:v>3.1065064937163201E-6</c:v>
                </c:pt>
                <c:pt idx="457">
                  <c:v>3.1064164314482299E-6</c:v>
                </c:pt>
                <c:pt idx="458">
                  <c:v>3.10635861102427E-6</c:v>
                </c:pt>
                <c:pt idx="459">
                  <c:v>3.1063285544294502E-6</c:v>
                </c:pt>
                <c:pt idx="460">
                  <c:v>3.10632183922689E-6</c:v>
                </c:pt>
                <c:pt idx="461">
                  <c:v>3.1063341097381199E-6</c:v>
                </c:pt>
                <c:pt idx="462">
                  <c:v>3.1063610880856599E-6</c:v>
                </c:pt>
                <c:pt idx="463">
                  <c:v>3.1063985848494499E-6</c:v>
                </c:pt>
                <c:pt idx="464">
                  <c:v>3.1064425092557802E-6</c:v>
                </c:pt>
                <c:pt idx="465">
                  <c:v>3.1064888790658901E-6</c:v>
                </c:pt>
                <c:pt idx="466">
                  <c:v>3.10653383034035E-6</c:v>
                </c:pt>
                <c:pt idx="467">
                  <c:v>3.1065736265935701E-6</c:v>
                </c:pt>
                <c:pt idx="468">
                  <c:v>3.1066046673347802E-6</c:v>
                </c:pt>
                <c:pt idx="469">
                  <c:v>3.1066234963299601E-6</c:v>
                </c:pt>
                <c:pt idx="470">
                  <c:v>3.1066268096696801E-6</c:v>
                </c:pt>
                <c:pt idx="471">
                  <c:v>3.1066114633288502E-6</c:v>
                </c:pt>
                <c:pt idx="472">
                  <c:v>3.1065744797696699E-6</c:v>
                </c:pt>
                <c:pt idx="473">
                  <c:v>3.1065130543214799E-6</c:v>
                </c:pt>
                <c:pt idx="474">
                  <c:v>3.1064245611829101E-6</c:v>
                </c:pt>
                <c:pt idx="475">
                  <c:v>3.1063065592671698E-6</c:v>
                </c:pt>
                <c:pt idx="476">
                  <c:v>3.1061567968516099E-6</c:v>
                </c:pt>
                <c:pt idx="477">
                  <c:v>3.1059732157993301E-6</c:v>
                </c:pt>
                <c:pt idx="478">
                  <c:v>3.1057539554307302E-6</c:v>
                </c:pt>
                <c:pt idx="479">
                  <c:v>3.1054973560723001E-6</c:v>
                </c:pt>
                <c:pt idx="480">
                  <c:v>3.1052019621903601E-6</c:v>
                </c:pt>
                <c:pt idx="481">
                  <c:v>3.1048665242752402E-6</c:v>
                </c:pt>
                <c:pt idx="482">
                  <c:v>3.1044900005232099E-6</c:v>
                </c:pt>
                <c:pt idx="483">
                  <c:v>3.1040715580674899E-6</c:v>
                </c:pt>
                <c:pt idx="484">
                  <c:v>3.1036105738787001E-6</c:v>
                </c:pt>
                <c:pt idx="485">
                  <c:v>3.1031066352154801E-6</c:v>
                </c:pt>
                <c:pt idx="486">
                  <c:v>3.10255953887969E-6</c:v>
                </c:pt>
                <c:pt idx="487">
                  <c:v>3.1019692902898499E-6</c:v>
                </c:pt>
                <c:pt idx="488">
                  <c:v>3.1013361021178199E-6</c:v>
                </c:pt>
                <c:pt idx="489">
                  <c:v>3.1006603924964E-6</c:v>
                </c:pt>
                <c:pt idx="490">
                  <c:v>3.0999427830017602E-6</c:v>
                </c:pt>
                <c:pt idx="491">
                  <c:v>3.09918409553287E-6</c:v>
                </c:pt>
                <c:pt idx="492">
                  <c:v>3.0983853488430202E-6</c:v>
                </c:pt>
                <c:pt idx="493">
                  <c:v>3.0975477547705101E-6</c:v>
                </c:pt>
                <c:pt idx="494">
                  <c:v>3.0966727140242902E-6</c:v>
                </c:pt>
                <c:pt idx="495">
                  <c:v>3.0957618116677501E-6</c:v>
                </c:pt>
                <c:pt idx="496">
                  <c:v>3.09481681221326E-6</c:v>
                </c:pt>
                <c:pt idx="497">
                  <c:v>3.0938396538470102E-6</c:v>
                </c:pt>
                <c:pt idx="498">
                  <c:v>3.0928324425155301E-6</c:v>
                </c:pt>
                <c:pt idx="499">
                  <c:v>3.0917974456904599E-6</c:v>
                </c:pt>
              </c:numCache>
            </c:numRef>
          </c:yVal>
          <c:smooth val="1"/>
        </c:ser>
        <c:ser>
          <c:idx val="1"/>
          <c:order val="1"/>
          <c:spPr>
            <a:ln w="28575">
              <a:noFill/>
            </a:ln>
          </c:spPr>
          <c:marker>
            <c:symbol val="square"/>
            <c:size val="5"/>
            <c:spPr>
              <a:noFill/>
              <a:ln>
                <a:solidFill>
                  <a:srgbClr val="333333"/>
                </a:solidFill>
                <a:prstDash val="solid"/>
              </a:ln>
            </c:spPr>
          </c:marker>
          <c:errBars>
            <c:errDir val="y"/>
            <c:errBarType val="both"/>
            <c:errValType val="cust"/>
            <c:noEndCap val="1"/>
            <c:plus>
              <c:numRef>
                <c:f>Data!$G$14:$G$150</c:f>
                <c:numCache>
                  <c:formatCode>General</c:formatCode>
                  <c:ptCount val="137"/>
                  <c:pt idx="0">
                    <c:v>3.9881510000000002E-2</c:v>
                  </c:pt>
                  <c:pt idx="1">
                    <c:v>3.8241129999999998E-2</c:v>
                  </c:pt>
                  <c:pt idx="2">
                    <c:v>3.506803E-2</c:v>
                  </c:pt>
                  <c:pt idx="3">
                    <c:v>3.44082E-2</c:v>
                  </c:pt>
                  <c:pt idx="4">
                    <c:v>3.1322990000000002E-2</c:v>
                  </c:pt>
                  <c:pt idx="5">
                    <c:v>2.9169819999999999E-2</c:v>
                  </c:pt>
                  <c:pt idx="6">
                    <c:v>2.7572260000000001E-2</c:v>
                  </c:pt>
                  <c:pt idx="7">
                    <c:v>2.575736E-2</c:v>
                  </c:pt>
                  <c:pt idx="8">
                    <c:v>2.4331740000000001E-2</c:v>
                  </c:pt>
                  <c:pt idx="9">
                    <c:v>2.2768210000000001E-2</c:v>
                  </c:pt>
                  <c:pt idx="10">
                    <c:v>2.2038579999999999E-2</c:v>
                  </c:pt>
                  <c:pt idx="11">
                    <c:v>2.0280679999999999E-2</c:v>
                  </c:pt>
                  <c:pt idx="12">
                    <c:v>1.9273189999999999E-2</c:v>
                  </c:pt>
                  <c:pt idx="13">
                    <c:v>1.8239350000000001E-2</c:v>
                  </c:pt>
                  <c:pt idx="14">
                    <c:v>1.7437709999999999E-2</c:v>
                  </c:pt>
                  <c:pt idx="15">
                    <c:v>1.609588E-2</c:v>
                  </c:pt>
                  <c:pt idx="16">
                    <c:v>1.425211E-2</c:v>
                  </c:pt>
                  <c:pt idx="17">
                    <c:v>1.023815E-2</c:v>
                  </c:pt>
                  <c:pt idx="18">
                    <c:v>7.2886579999999999E-3</c:v>
                  </c:pt>
                  <c:pt idx="19">
                    <c:v>5.870236E-3</c:v>
                  </c:pt>
                  <c:pt idx="20">
                    <c:v>5.3421400000000004E-3</c:v>
                  </c:pt>
                  <c:pt idx="21">
                    <c:v>4.4749840000000004E-3</c:v>
                  </c:pt>
                  <c:pt idx="22">
                    <c:v>3.7702590000000002E-3</c:v>
                  </c:pt>
                  <c:pt idx="23">
                    <c:v>3.231603E-3</c:v>
                  </c:pt>
                  <c:pt idx="24">
                    <c:v>2.9849569999999999E-3</c:v>
                  </c:pt>
                  <c:pt idx="25">
                    <c:v>2.4193219999999998E-3</c:v>
                  </c:pt>
                  <c:pt idx="26">
                    <c:v>2.1496359999999999E-3</c:v>
                  </c:pt>
                  <c:pt idx="27">
                    <c:v>1.863969E-3</c:v>
                  </c:pt>
                  <c:pt idx="28">
                    <c:v>1.7453480000000001E-3</c:v>
                  </c:pt>
                  <c:pt idx="29">
                    <c:v>1.557955E-3</c:v>
                  </c:pt>
                  <c:pt idx="30">
                    <c:v>1.4250619999999999E-3</c:v>
                  </c:pt>
                  <c:pt idx="31">
                    <c:v>1.2761719999999999E-3</c:v>
                  </c:pt>
                  <c:pt idx="32">
                    <c:v>1.1365699999999999E-3</c:v>
                  </c:pt>
                  <c:pt idx="33">
                    <c:v>1.059363E-3</c:v>
                  </c:pt>
                  <c:pt idx="34">
                    <c:v>9.6033860000000002E-4</c:v>
                  </c:pt>
                  <c:pt idx="35">
                    <c:v>8.7366570000000005E-4</c:v>
                  </c:pt>
                  <c:pt idx="36">
                    <c:v>7.6012509999999998E-4</c:v>
                  </c:pt>
                  <c:pt idx="37">
                    <c:v>6.640258E-4</c:v>
                  </c:pt>
                  <c:pt idx="38">
                    <c:v>6.1812819999999997E-4</c:v>
                  </c:pt>
                  <c:pt idx="39">
                    <c:v>5.555887E-4</c:v>
                  </c:pt>
                  <c:pt idx="40">
                    <c:v>5.1153769999999997E-4</c:v>
                  </c:pt>
                  <c:pt idx="41">
                    <c:v>4.6535080000000001E-4</c:v>
                  </c:pt>
                  <c:pt idx="42">
                    <c:v>4.2428859999999997E-4</c:v>
                  </c:pt>
                  <c:pt idx="43">
                    <c:v>3.704647E-4</c:v>
                  </c:pt>
                  <c:pt idx="44">
                    <c:v>3.5197970000000001E-4</c:v>
                  </c:pt>
                  <c:pt idx="45">
                    <c:v>3.2300690000000001E-4</c:v>
                  </c:pt>
                  <c:pt idx="46">
                    <c:v>2.9739049999999998E-4</c:v>
                  </c:pt>
                  <c:pt idx="47">
                    <c:v>2.5525709999999998E-4</c:v>
                  </c:pt>
                  <c:pt idx="48">
                    <c:v>2.4509210000000001E-4</c:v>
                  </c:pt>
                  <c:pt idx="49">
                    <c:v>2.1682919999999999E-4</c:v>
                  </c:pt>
                  <c:pt idx="50">
                    <c:v>2.1630649999999999E-4</c:v>
                  </c:pt>
                  <c:pt idx="51">
                    <c:v>1.880719E-4</c:v>
                  </c:pt>
                  <c:pt idx="52">
                    <c:v>1.676169E-4</c:v>
                  </c:pt>
                  <c:pt idx="53">
                    <c:v>1.6155450000000001E-4</c:v>
                  </c:pt>
                  <c:pt idx="54">
                    <c:v>1.45394E-4</c:v>
                  </c:pt>
                  <c:pt idx="55">
                    <c:v>1.218017E-4</c:v>
                  </c:pt>
                  <c:pt idx="56">
                    <c:v>1.117978E-4</c:v>
                  </c:pt>
                  <c:pt idx="57">
                    <c:v>1.134244E-4</c:v>
                  </c:pt>
                  <c:pt idx="58">
                    <c:v>1.048037E-4</c:v>
                  </c:pt>
                  <c:pt idx="59">
                    <c:v>1.025043E-4</c:v>
                  </c:pt>
                  <c:pt idx="60">
                    <c:v>7.4859349999999993E-5</c:v>
                  </c:pt>
                  <c:pt idx="61">
                    <c:v>6.7783080000000004E-5</c:v>
                  </c:pt>
                  <c:pt idx="62">
                    <c:v>6.3132990000000006E-5</c:v>
                  </c:pt>
                  <c:pt idx="63">
                    <c:v>5.7432880000000002E-5</c:v>
                  </c:pt>
                  <c:pt idx="64">
                    <c:v>5.0301740000000003E-5</c:v>
                  </c:pt>
                  <c:pt idx="65">
                    <c:v>4.9762919999999999E-5</c:v>
                  </c:pt>
                  <c:pt idx="66">
                    <c:v>4.282319E-5</c:v>
                  </c:pt>
                  <c:pt idx="67">
                    <c:v>3.5795369999999997E-5</c:v>
                  </c:pt>
                  <c:pt idx="68">
                    <c:v>3.4714510000000002E-5</c:v>
                  </c:pt>
                  <c:pt idx="69">
                    <c:v>3.161876E-5</c:v>
                  </c:pt>
                  <c:pt idx="70">
                    <c:v>3.1129949999999998E-5</c:v>
                  </c:pt>
                  <c:pt idx="71">
                    <c:v>2.619313E-5</c:v>
                  </c:pt>
                  <c:pt idx="72">
                    <c:v>2.5381329999999999E-5</c:v>
                  </c:pt>
                  <c:pt idx="73">
                    <c:v>2.3311480000000001E-5</c:v>
                  </c:pt>
                  <c:pt idx="74">
                    <c:v>1.8969340000000001E-5</c:v>
                  </c:pt>
                  <c:pt idx="75">
                    <c:v>1.9550780000000001E-5</c:v>
                  </c:pt>
                  <c:pt idx="76">
                    <c:v>1.7010770000000001E-5</c:v>
                  </c:pt>
                  <c:pt idx="77">
                    <c:v>1.7051940000000001E-5</c:v>
                  </c:pt>
                  <c:pt idx="78">
                    <c:v>1.427013E-5</c:v>
                  </c:pt>
                  <c:pt idx="79">
                    <c:v>1.1332969999999999E-5</c:v>
                  </c:pt>
                  <c:pt idx="80">
                    <c:v>1.0555620000000001E-5</c:v>
                  </c:pt>
                  <c:pt idx="81">
                    <c:v>1.1110929999999999E-5</c:v>
                  </c:pt>
                  <c:pt idx="82">
                    <c:v>1.0171259999999999E-5</c:v>
                  </c:pt>
                  <c:pt idx="83">
                    <c:v>9.0795300000000005E-6</c:v>
                  </c:pt>
                  <c:pt idx="84">
                    <c:v>8.1239080000000005E-6</c:v>
                  </c:pt>
                  <c:pt idx="85">
                    <c:v>7.7020020000000006E-6</c:v>
                  </c:pt>
                  <c:pt idx="86">
                    <c:v>7.1626769999999996E-6</c:v>
                  </c:pt>
                  <c:pt idx="87">
                    <c:v>6.3640049999999999E-6</c:v>
                  </c:pt>
                  <c:pt idx="88">
                    <c:v>6.3044869999999998E-6</c:v>
                  </c:pt>
                  <c:pt idx="89">
                    <c:v>5.7004200000000002E-6</c:v>
                  </c:pt>
                  <c:pt idx="90">
                    <c:v>5.7209999999999999E-6</c:v>
                  </c:pt>
                  <c:pt idx="91">
                    <c:v>4.5921649999999999E-6</c:v>
                  </c:pt>
                  <c:pt idx="92">
                    <c:v>4.6866430000000003E-6</c:v>
                  </c:pt>
                  <c:pt idx="93">
                    <c:v>4.6232759999999996E-6</c:v>
                  </c:pt>
                  <c:pt idx="94">
                    <c:v>4.5604450000000002E-6</c:v>
                  </c:pt>
                  <c:pt idx="95">
                    <c:v>3.2551509999999999E-6</c:v>
                  </c:pt>
                  <c:pt idx="96">
                    <c:v>3.2675550000000001E-6</c:v>
                  </c:pt>
                  <c:pt idx="97">
                    <c:v>3.6809260000000001E-6</c:v>
                  </c:pt>
                  <c:pt idx="98">
                    <c:v>3.1895210000000001E-6</c:v>
                  </c:pt>
                  <c:pt idx="99">
                    <c:v>3.202697E-6</c:v>
                  </c:pt>
                  <c:pt idx="100">
                    <c:v>3.2366230000000001E-6</c:v>
                  </c:pt>
                  <c:pt idx="101">
                    <c:v>3.1653259999999999E-6</c:v>
                  </c:pt>
                  <c:pt idx="102">
                    <c:v>2.6581879999999999E-6</c:v>
                  </c:pt>
                  <c:pt idx="103">
                    <c:v>2.5671730000000001E-6</c:v>
                  </c:pt>
                  <c:pt idx="104">
                    <c:v>2.1654660000000002E-6</c:v>
                  </c:pt>
                  <c:pt idx="105">
                    <c:v>2.1325299999999999E-6</c:v>
                  </c:pt>
                  <c:pt idx="106">
                    <c:v>2.0474320000000001E-6</c:v>
                  </c:pt>
                  <c:pt idx="107">
                    <c:v>1.9365710000000001E-6</c:v>
                  </c:pt>
                  <c:pt idx="108">
                    <c:v>1.9522059999999999E-6</c:v>
                  </c:pt>
                  <c:pt idx="109">
                    <c:v>1.643069E-6</c:v>
                  </c:pt>
                  <c:pt idx="110">
                    <c:v>1.5243650000000001E-6</c:v>
                  </c:pt>
                  <c:pt idx="111">
                    <c:v>1.688253E-6</c:v>
                  </c:pt>
                  <c:pt idx="112">
                    <c:v>1.5243599999999999E-6</c:v>
                  </c:pt>
                  <c:pt idx="113">
                    <c:v>1.4170350000000001E-6</c:v>
                  </c:pt>
                  <c:pt idx="114">
                    <c:v>1.4444399999999999E-6</c:v>
                  </c:pt>
                  <c:pt idx="115">
                    <c:v>1.44936E-6</c:v>
                  </c:pt>
                  <c:pt idx="116">
                    <c:v>1.442465E-6</c:v>
                  </c:pt>
                  <c:pt idx="117">
                    <c:v>1.1328429999999999E-6</c:v>
                  </c:pt>
                  <c:pt idx="118">
                    <c:v>1.122238E-6</c:v>
                  </c:pt>
                  <c:pt idx="119">
                    <c:v>1.163477E-6</c:v>
                  </c:pt>
                  <c:pt idx="120">
                    <c:v>1.0748550000000001E-6</c:v>
                  </c:pt>
                  <c:pt idx="121">
                    <c:v>9.9609310000000004E-7</c:v>
                  </c:pt>
                  <c:pt idx="122">
                    <c:v>1.012851E-6</c:v>
                  </c:pt>
                  <c:pt idx="123">
                    <c:v>1.0225669999999999E-6</c:v>
                  </c:pt>
                  <c:pt idx="124">
                    <c:v>9.3773719999999999E-7</c:v>
                  </c:pt>
                  <c:pt idx="125">
                    <c:v>9.6487630000000007E-7</c:v>
                  </c:pt>
                  <c:pt idx="126">
                    <c:v>9.4756819999999999E-7</c:v>
                  </c:pt>
                  <c:pt idx="127">
                    <c:v>9.079659E-7</c:v>
                  </c:pt>
                  <c:pt idx="128">
                    <c:v>8.1317470000000002E-7</c:v>
                  </c:pt>
                  <c:pt idx="129">
                    <c:v>7.8300950000000001E-7</c:v>
                  </c:pt>
                  <c:pt idx="130">
                    <c:v>8.4504999999999996E-7</c:v>
                  </c:pt>
                  <c:pt idx="131">
                    <c:v>7.815048E-7</c:v>
                  </c:pt>
                  <c:pt idx="132">
                    <c:v>7.5033100000000005E-7</c:v>
                  </c:pt>
                  <c:pt idx="133">
                    <c:v>8.3387859999999995E-7</c:v>
                  </c:pt>
                  <c:pt idx="134">
                    <c:v>7.0128230000000002E-7</c:v>
                  </c:pt>
                  <c:pt idx="135">
                    <c:v>6.9696260000000002E-7</c:v>
                  </c:pt>
                  <c:pt idx="136">
                    <c:v>6.4548329999999999E-7</c:v>
                  </c:pt>
                </c:numCache>
              </c:numRef>
            </c:plus>
            <c:minus>
              <c:numRef>
                <c:f>Data!$G$14:$G$150</c:f>
                <c:numCache>
                  <c:formatCode>General</c:formatCode>
                  <c:ptCount val="137"/>
                  <c:pt idx="0">
                    <c:v>3.9881510000000002E-2</c:v>
                  </c:pt>
                  <c:pt idx="1">
                    <c:v>3.8241129999999998E-2</c:v>
                  </c:pt>
                  <c:pt idx="2">
                    <c:v>3.506803E-2</c:v>
                  </c:pt>
                  <c:pt idx="3">
                    <c:v>3.44082E-2</c:v>
                  </c:pt>
                  <c:pt idx="4">
                    <c:v>3.1322990000000002E-2</c:v>
                  </c:pt>
                  <c:pt idx="5">
                    <c:v>2.9169819999999999E-2</c:v>
                  </c:pt>
                  <c:pt idx="6">
                    <c:v>2.7572260000000001E-2</c:v>
                  </c:pt>
                  <c:pt idx="7">
                    <c:v>2.575736E-2</c:v>
                  </c:pt>
                  <c:pt idx="8">
                    <c:v>2.4331740000000001E-2</c:v>
                  </c:pt>
                  <c:pt idx="9">
                    <c:v>2.2768210000000001E-2</c:v>
                  </c:pt>
                  <c:pt idx="10">
                    <c:v>2.2038579999999999E-2</c:v>
                  </c:pt>
                  <c:pt idx="11">
                    <c:v>2.0280679999999999E-2</c:v>
                  </c:pt>
                  <c:pt idx="12">
                    <c:v>1.9273189999999999E-2</c:v>
                  </c:pt>
                  <c:pt idx="13">
                    <c:v>1.8239350000000001E-2</c:v>
                  </c:pt>
                  <c:pt idx="14">
                    <c:v>1.7437709999999999E-2</c:v>
                  </c:pt>
                  <c:pt idx="15">
                    <c:v>1.609588E-2</c:v>
                  </c:pt>
                  <c:pt idx="16">
                    <c:v>1.425211E-2</c:v>
                  </c:pt>
                  <c:pt idx="17">
                    <c:v>1.023815E-2</c:v>
                  </c:pt>
                  <c:pt idx="18">
                    <c:v>7.2886579999999999E-3</c:v>
                  </c:pt>
                  <c:pt idx="19">
                    <c:v>5.870236E-3</c:v>
                  </c:pt>
                  <c:pt idx="20">
                    <c:v>5.3421400000000004E-3</c:v>
                  </c:pt>
                  <c:pt idx="21">
                    <c:v>4.4749840000000004E-3</c:v>
                  </c:pt>
                  <c:pt idx="22">
                    <c:v>3.7702590000000002E-3</c:v>
                  </c:pt>
                  <c:pt idx="23">
                    <c:v>3.231603E-3</c:v>
                  </c:pt>
                  <c:pt idx="24">
                    <c:v>2.9849569999999999E-3</c:v>
                  </c:pt>
                  <c:pt idx="25">
                    <c:v>2.4193219999999998E-3</c:v>
                  </c:pt>
                  <c:pt idx="26">
                    <c:v>2.1496359999999999E-3</c:v>
                  </c:pt>
                  <c:pt idx="27">
                    <c:v>1.863969E-3</c:v>
                  </c:pt>
                  <c:pt idx="28">
                    <c:v>1.7453480000000001E-3</c:v>
                  </c:pt>
                  <c:pt idx="29">
                    <c:v>1.557955E-3</c:v>
                  </c:pt>
                  <c:pt idx="30">
                    <c:v>1.4250619999999999E-3</c:v>
                  </c:pt>
                  <c:pt idx="31">
                    <c:v>1.2761719999999999E-3</c:v>
                  </c:pt>
                  <c:pt idx="32">
                    <c:v>1.1365699999999999E-3</c:v>
                  </c:pt>
                  <c:pt idx="33">
                    <c:v>1.059363E-3</c:v>
                  </c:pt>
                  <c:pt idx="34">
                    <c:v>9.6033860000000002E-4</c:v>
                  </c:pt>
                  <c:pt idx="35">
                    <c:v>8.7366570000000005E-4</c:v>
                  </c:pt>
                  <c:pt idx="36">
                    <c:v>7.6012509999999998E-4</c:v>
                  </c:pt>
                  <c:pt idx="37">
                    <c:v>6.640258E-4</c:v>
                  </c:pt>
                  <c:pt idx="38">
                    <c:v>6.1812819999999997E-4</c:v>
                  </c:pt>
                  <c:pt idx="39">
                    <c:v>5.555887E-4</c:v>
                  </c:pt>
                  <c:pt idx="40">
                    <c:v>5.1153769999999997E-4</c:v>
                  </c:pt>
                  <c:pt idx="41">
                    <c:v>4.6535080000000001E-4</c:v>
                  </c:pt>
                  <c:pt idx="42">
                    <c:v>4.2428859999999997E-4</c:v>
                  </c:pt>
                  <c:pt idx="43">
                    <c:v>3.704647E-4</c:v>
                  </c:pt>
                  <c:pt idx="44">
                    <c:v>3.5197970000000001E-4</c:v>
                  </c:pt>
                  <c:pt idx="45">
                    <c:v>3.2300690000000001E-4</c:v>
                  </c:pt>
                  <c:pt idx="46">
                    <c:v>2.9739049999999998E-4</c:v>
                  </c:pt>
                  <c:pt idx="47">
                    <c:v>2.5525709999999998E-4</c:v>
                  </c:pt>
                  <c:pt idx="48">
                    <c:v>2.4509210000000001E-4</c:v>
                  </c:pt>
                  <c:pt idx="49">
                    <c:v>2.1682919999999999E-4</c:v>
                  </c:pt>
                  <c:pt idx="50">
                    <c:v>2.1630649999999999E-4</c:v>
                  </c:pt>
                  <c:pt idx="51">
                    <c:v>1.880719E-4</c:v>
                  </c:pt>
                  <c:pt idx="52">
                    <c:v>1.676169E-4</c:v>
                  </c:pt>
                  <c:pt idx="53">
                    <c:v>1.6155450000000001E-4</c:v>
                  </c:pt>
                  <c:pt idx="54">
                    <c:v>1.45394E-4</c:v>
                  </c:pt>
                  <c:pt idx="55">
                    <c:v>1.218017E-4</c:v>
                  </c:pt>
                  <c:pt idx="56">
                    <c:v>1.117978E-4</c:v>
                  </c:pt>
                  <c:pt idx="57">
                    <c:v>1.134244E-4</c:v>
                  </c:pt>
                  <c:pt idx="58">
                    <c:v>1.048037E-4</c:v>
                  </c:pt>
                  <c:pt idx="59">
                    <c:v>1.025043E-4</c:v>
                  </c:pt>
                  <c:pt idx="60">
                    <c:v>7.4859349999999993E-5</c:v>
                  </c:pt>
                  <c:pt idx="61">
                    <c:v>6.7783080000000004E-5</c:v>
                  </c:pt>
                  <c:pt idx="62">
                    <c:v>6.3132990000000006E-5</c:v>
                  </c:pt>
                  <c:pt idx="63">
                    <c:v>5.7432880000000002E-5</c:v>
                  </c:pt>
                  <c:pt idx="64">
                    <c:v>5.0301740000000003E-5</c:v>
                  </c:pt>
                  <c:pt idx="65">
                    <c:v>4.9762919999999999E-5</c:v>
                  </c:pt>
                  <c:pt idx="66">
                    <c:v>4.282319E-5</c:v>
                  </c:pt>
                  <c:pt idx="67">
                    <c:v>3.5795369999999997E-5</c:v>
                  </c:pt>
                  <c:pt idx="68">
                    <c:v>3.4714510000000002E-5</c:v>
                  </c:pt>
                  <c:pt idx="69">
                    <c:v>3.161876E-5</c:v>
                  </c:pt>
                  <c:pt idx="70">
                    <c:v>3.1129949999999998E-5</c:v>
                  </c:pt>
                  <c:pt idx="71">
                    <c:v>2.619313E-5</c:v>
                  </c:pt>
                  <c:pt idx="72">
                    <c:v>2.5381329999999999E-5</c:v>
                  </c:pt>
                  <c:pt idx="73">
                    <c:v>2.3311480000000001E-5</c:v>
                  </c:pt>
                  <c:pt idx="74">
                    <c:v>1.8969340000000001E-5</c:v>
                  </c:pt>
                  <c:pt idx="75">
                    <c:v>1.9550780000000001E-5</c:v>
                  </c:pt>
                  <c:pt idx="76">
                    <c:v>1.7010770000000001E-5</c:v>
                  </c:pt>
                  <c:pt idx="77">
                    <c:v>1.7051940000000001E-5</c:v>
                  </c:pt>
                  <c:pt idx="78">
                    <c:v>1.427013E-5</c:v>
                  </c:pt>
                  <c:pt idx="79">
                    <c:v>1.1332969999999999E-5</c:v>
                  </c:pt>
                  <c:pt idx="80">
                    <c:v>1.0555620000000001E-5</c:v>
                  </c:pt>
                  <c:pt idx="81">
                    <c:v>1.1110929999999999E-5</c:v>
                  </c:pt>
                  <c:pt idx="82">
                    <c:v>1.0171259999999999E-5</c:v>
                  </c:pt>
                  <c:pt idx="83">
                    <c:v>9.0795300000000005E-6</c:v>
                  </c:pt>
                  <c:pt idx="84">
                    <c:v>8.1239080000000005E-6</c:v>
                  </c:pt>
                  <c:pt idx="85">
                    <c:v>7.7020020000000006E-6</c:v>
                  </c:pt>
                  <c:pt idx="86">
                    <c:v>7.1626769999999996E-6</c:v>
                  </c:pt>
                  <c:pt idx="87">
                    <c:v>6.3640049999999999E-6</c:v>
                  </c:pt>
                  <c:pt idx="88">
                    <c:v>6.3044869999999998E-6</c:v>
                  </c:pt>
                  <c:pt idx="89">
                    <c:v>5.7004200000000002E-6</c:v>
                  </c:pt>
                  <c:pt idx="90">
                    <c:v>5.7209999999999999E-6</c:v>
                  </c:pt>
                  <c:pt idx="91">
                    <c:v>4.5921649999999999E-6</c:v>
                  </c:pt>
                  <c:pt idx="92">
                    <c:v>4.6866430000000003E-6</c:v>
                  </c:pt>
                  <c:pt idx="93">
                    <c:v>4.6232759999999996E-6</c:v>
                  </c:pt>
                  <c:pt idx="94">
                    <c:v>4.5604450000000002E-6</c:v>
                  </c:pt>
                  <c:pt idx="95">
                    <c:v>3.2551509999999999E-6</c:v>
                  </c:pt>
                  <c:pt idx="96">
                    <c:v>3.2675550000000001E-6</c:v>
                  </c:pt>
                  <c:pt idx="97">
                    <c:v>3.6809260000000001E-6</c:v>
                  </c:pt>
                  <c:pt idx="98">
                    <c:v>3.1895210000000001E-6</c:v>
                  </c:pt>
                  <c:pt idx="99">
                    <c:v>3.202697E-6</c:v>
                  </c:pt>
                  <c:pt idx="100">
                    <c:v>3.2366230000000001E-6</c:v>
                  </c:pt>
                  <c:pt idx="101">
                    <c:v>3.1653259999999999E-6</c:v>
                  </c:pt>
                  <c:pt idx="102">
                    <c:v>2.6581879999999999E-6</c:v>
                  </c:pt>
                  <c:pt idx="103">
                    <c:v>2.5671730000000001E-6</c:v>
                  </c:pt>
                  <c:pt idx="104">
                    <c:v>2.1654660000000002E-6</c:v>
                  </c:pt>
                  <c:pt idx="105">
                    <c:v>2.1325299999999999E-6</c:v>
                  </c:pt>
                  <c:pt idx="106">
                    <c:v>2.0474320000000001E-6</c:v>
                  </c:pt>
                  <c:pt idx="107">
                    <c:v>1.9365710000000001E-6</c:v>
                  </c:pt>
                  <c:pt idx="108">
                    <c:v>1.9522059999999999E-6</c:v>
                  </c:pt>
                  <c:pt idx="109">
                    <c:v>1.643069E-6</c:v>
                  </c:pt>
                  <c:pt idx="110">
                    <c:v>1.5243650000000001E-6</c:v>
                  </c:pt>
                  <c:pt idx="111">
                    <c:v>1.688253E-6</c:v>
                  </c:pt>
                  <c:pt idx="112">
                    <c:v>1.5243599999999999E-6</c:v>
                  </c:pt>
                  <c:pt idx="113">
                    <c:v>1.4170350000000001E-6</c:v>
                  </c:pt>
                  <c:pt idx="114">
                    <c:v>1.4444399999999999E-6</c:v>
                  </c:pt>
                  <c:pt idx="115">
                    <c:v>1.44936E-6</c:v>
                  </c:pt>
                  <c:pt idx="116">
                    <c:v>1.442465E-6</c:v>
                  </c:pt>
                  <c:pt idx="117">
                    <c:v>1.1328429999999999E-6</c:v>
                  </c:pt>
                  <c:pt idx="118">
                    <c:v>1.122238E-6</c:v>
                  </c:pt>
                  <c:pt idx="119">
                    <c:v>1.163477E-6</c:v>
                  </c:pt>
                  <c:pt idx="120">
                    <c:v>1.0748550000000001E-6</c:v>
                  </c:pt>
                  <c:pt idx="121">
                    <c:v>9.9609310000000004E-7</c:v>
                  </c:pt>
                  <c:pt idx="122">
                    <c:v>1.012851E-6</c:v>
                  </c:pt>
                  <c:pt idx="123">
                    <c:v>1.0225669999999999E-6</c:v>
                  </c:pt>
                  <c:pt idx="124">
                    <c:v>9.3773719999999999E-7</c:v>
                  </c:pt>
                  <c:pt idx="125">
                    <c:v>9.6487630000000007E-7</c:v>
                  </c:pt>
                  <c:pt idx="126">
                    <c:v>9.4756819999999999E-7</c:v>
                  </c:pt>
                  <c:pt idx="127">
                    <c:v>9.079659E-7</c:v>
                  </c:pt>
                  <c:pt idx="128">
                    <c:v>8.1317470000000002E-7</c:v>
                  </c:pt>
                  <c:pt idx="129">
                    <c:v>7.8300950000000001E-7</c:v>
                  </c:pt>
                  <c:pt idx="130">
                    <c:v>8.4504999999999996E-7</c:v>
                  </c:pt>
                  <c:pt idx="131">
                    <c:v>7.815048E-7</c:v>
                  </c:pt>
                  <c:pt idx="132">
                    <c:v>7.5033100000000005E-7</c:v>
                  </c:pt>
                  <c:pt idx="133">
                    <c:v>8.3387859999999995E-7</c:v>
                  </c:pt>
                  <c:pt idx="134">
                    <c:v>7.0128230000000002E-7</c:v>
                  </c:pt>
                  <c:pt idx="135">
                    <c:v>6.9696260000000002E-7</c:v>
                  </c:pt>
                  <c:pt idx="136">
                    <c:v>6.4548329999999999E-7</c:v>
                  </c:pt>
                </c:numCache>
              </c:numRef>
            </c:minus>
            <c:spPr>
              <a:ln w="12700">
                <a:solidFill>
                  <a:srgbClr val="000000"/>
                </a:solidFill>
                <a:prstDash val="solid"/>
              </a:ln>
            </c:spPr>
          </c:errBars>
          <c:xVal>
            <c:numRef>
              <c:f>Data!$E$13:$E$188</c:f>
              <c:numCache>
                <c:formatCode>0.00E+00</c:formatCode>
                <c:ptCount val="176"/>
                <c:pt idx="0">
                  <c:v>1.0302E-2</c:v>
                </c:pt>
                <c:pt idx="1">
                  <c:v>1.050804E-2</c:v>
                </c:pt>
                <c:pt idx="2">
                  <c:v>1.0718200000000001E-2</c:v>
                </c:pt>
                <c:pt idx="3">
                  <c:v>1.0932559999999999E-2</c:v>
                </c:pt>
                <c:pt idx="4">
                  <c:v>1.115122E-2</c:v>
                </c:pt>
                <c:pt idx="5">
                  <c:v>1.1374240000000001E-2</c:v>
                </c:pt>
                <c:pt idx="6">
                  <c:v>1.1601729999999999E-2</c:v>
                </c:pt>
                <c:pt idx="7">
                  <c:v>1.183376E-2</c:v>
                </c:pt>
                <c:pt idx="8">
                  <c:v>1.207043E-2</c:v>
                </c:pt>
                <c:pt idx="9">
                  <c:v>1.2311839999999999E-2</c:v>
                </c:pt>
                <c:pt idx="10">
                  <c:v>1.2558079999999999E-2</c:v>
                </c:pt>
                <c:pt idx="11">
                  <c:v>1.280924E-2</c:v>
                </c:pt>
                <c:pt idx="12">
                  <c:v>1.3065429999999999E-2</c:v>
                </c:pt>
                <c:pt idx="13">
                  <c:v>1.332674E-2</c:v>
                </c:pt>
                <c:pt idx="14">
                  <c:v>1.3593269999999999E-2</c:v>
                </c:pt>
                <c:pt idx="15">
                  <c:v>1.386514E-2</c:v>
                </c:pt>
                <c:pt idx="16">
                  <c:v>1.4142439999999999E-2</c:v>
                </c:pt>
                <c:pt idx="17">
                  <c:v>1.442529E-2</c:v>
                </c:pt>
                <c:pt idx="18">
                  <c:v>1.4713789999999999E-2</c:v>
                </c:pt>
                <c:pt idx="19">
                  <c:v>1.500807E-2</c:v>
                </c:pt>
                <c:pt idx="20">
                  <c:v>1.5308230000000001E-2</c:v>
                </c:pt>
                <c:pt idx="21">
                  <c:v>1.5614390000000001E-2</c:v>
                </c:pt>
                <c:pt idx="22">
                  <c:v>1.5926679999999999E-2</c:v>
                </c:pt>
                <c:pt idx="23">
                  <c:v>1.6245220000000001E-2</c:v>
                </c:pt>
                <c:pt idx="24">
                  <c:v>1.6570120000000001E-2</c:v>
                </c:pt>
                <c:pt idx="25">
                  <c:v>1.690152E-2</c:v>
                </c:pt>
                <c:pt idx="26">
                  <c:v>1.7239549999999999E-2</c:v>
                </c:pt>
                <c:pt idx="27">
                  <c:v>1.758434E-2</c:v>
                </c:pt>
                <c:pt idx="28">
                  <c:v>1.7936029999999999E-2</c:v>
                </c:pt>
                <c:pt idx="29">
                  <c:v>1.8294749999999999E-2</c:v>
                </c:pt>
                <c:pt idx="30">
                  <c:v>1.8660650000000001E-2</c:v>
                </c:pt>
                <c:pt idx="31">
                  <c:v>1.903386E-2</c:v>
                </c:pt>
                <c:pt idx="32">
                  <c:v>1.9414540000000001E-2</c:v>
                </c:pt>
                <c:pt idx="33">
                  <c:v>1.980283E-2</c:v>
                </c:pt>
                <c:pt idx="34">
                  <c:v>2.0198879999999999E-2</c:v>
                </c:pt>
                <c:pt idx="35">
                  <c:v>2.0602860000000001E-2</c:v>
                </c:pt>
                <c:pt idx="36">
                  <c:v>2.1014919999999999E-2</c:v>
                </c:pt>
                <c:pt idx="37">
                  <c:v>2.1435220000000001E-2</c:v>
                </c:pt>
                <c:pt idx="38">
                  <c:v>2.1863919999999998E-2</c:v>
                </c:pt>
                <c:pt idx="39">
                  <c:v>2.23012E-2</c:v>
                </c:pt>
                <c:pt idx="40">
                  <c:v>2.2747219999999999E-2</c:v>
                </c:pt>
                <c:pt idx="41">
                  <c:v>2.3202170000000001E-2</c:v>
                </c:pt>
                <c:pt idx="42">
                  <c:v>2.366621E-2</c:v>
                </c:pt>
                <c:pt idx="43">
                  <c:v>2.4139540000000001E-2</c:v>
                </c:pt>
                <c:pt idx="44">
                  <c:v>2.4622330000000001E-2</c:v>
                </c:pt>
                <c:pt idx="45">
                  <c:v>2.5114770000000002E-2</c:v>
                </c:pt>
                <c:pt idx="46">
                  <c:v>2.5617069999999999E-2</c:v>
                </c:pt>
                <c:pt idx="47">
                  <c:v>2.6129409999999999E-2</c:v>
                </c:pt>
                <c:pt idx="48">
                  <c:v>2.6651999999999999E-2</c:v>
                </c:pt>
                <c:pt idx="49">
                  <c:v>2.7185040000000001E-2</c:v>
                </c:pt>
                <c:pt idx="50">
                  <c:v>2.7728740000000002E-2</c:v>
                </c:pt>
                <c:pt idx="51">
                  <c:v>2.8283309999999999E-2</c:v>
                </c:pt>
                <c:pt idx="52">
                  <c:v>2.884898E-2</c:v>
                </c:pt>
                <c:pt idx="53">
                  <c:v>2.9425960000000001E-2</c:v>
                </c:pt>
                <c:pt idx="54">
                  <c:v>3.001448E-2</c:v>
                </c:pt>
                <c:pt idx="55">
                  <c:v>3.0614769999999999E-2</c:v>
                </c:pt>
                <c:pt idx="56">
                  <c:v>3.1227060000000001E-2</c:v>
                </c:pt>
                <c:pt idx="57">
                  <c:v>3.1851610000000002E-2</c:v>
                </c:pt>
                <c:pt idx="58">
                  <c:v>3.2488639999999999E-2</c:v>
                </c:pt>
                <c:pt idx="59">
                  <c:v>3.313841E-2</c:v>
                </c:pt>
                <c:pt idx="60">
                  <c:v>3.380118E-2</c:v>
                </c:pt>
                <c:pt idx="61">
                  <c:v>3.44772E-2</c:v>
                </c:pt>
                <c:pt idx="62">
                  <c:v>3.5166749999999997E-2</c:v>
                </c:pt>
                <c:pt idx="63">
                  <c:v>3.5870079999999999E-2</c:v>
                </c:pt>
                <c:pt idx="64">
                  <c:v>3.6587479999999999E-2</c:v>
                </c:pt>
                <c:pt idx="65">
                  <c:v>3.7319230000000002E-2</c:v>
                </c:pt>
                <c:pt idx="66">
                  <c:v>3.8065620000000001E-2</c:v>
                </c:pt>
                <c:pt idx="67">
                  <c:v>3.8826930000000003E-2</c:v>
                </c:pt>
                <c:pt idx="68">
                  <c:v>3.9603470000000002E-2</c:v>
                </c:pt>
                <c:pt idx="69">
                  <c:v>4.0395540000000001E-2</c:v>
                </c:pt>
                <c:pt idx="70">
                  <c:v>4.1203450000000003E-2</c:v>
                </c:pt>
                <c:pt idx="71">
                  <c:v>4.2027519999999999E-2</c:v>
                </c:pt>
                <c:pt idx="72">
                  <c:v>4.2868070000000001E-2</c:v>
                </c:pt>
                <c:pt idx="73">
                  <c:v>4.3725430000000003E-2</c:v>
                </c:pt>
                <c:pt idx="74">
                  <c:v>4.4599939999999998E-2</c:v>
                </c:pt>
                <c:pt idx="75">
                  <c:v>4.5491940000000002E-2</c:v>
                </c:pt>
                <c:pt idx="76">
                  <c:v>4.6401779999999997E-2</c:v>
                </c:pt>
                <c:pt idx="77">
                  <c:v>4.732981E-2</c:v>
                </c:pt>
                <c:pt idx="78">
                  <c:v>4.8276409999999999E-2</c:v>
                </c:pt>
                <c:pt idx="79">
                  <c:v>4.9241939999999998E-2</c:v>
                </c:pt>
                <c:pt idx="80">
                  <c:v>5.0226769999999997E-2</c:v>
                </c:pt>
                <c:pt idx="81">
                  <c:v>5.1231310000000002E-2</c:v>
                </c:pt>
                <c:pt idx="82">
                  <c:v>5.2255940000000001E-2</c:v>
                </c:pt>
                <c:pt idx="83">
                  <c:v>5.3301050000000003E-2</c:v>
                </c:pt>
                <c:pt idx="84">
                  <c:v>5.4367079999999998E-2</c:v>
                </c:pt>
                <c:pt idx="85">
                  <c:v>5.5454419999999997E-2</c:v>
                </c:pt>
                <c:pt idx="86" formatCode="General">
                  <c:v>5.6563509999999997E-2</c:v>
                </c:pt>
                <c:pt idx="87" formatCode="General">
                  <c:v>5.7694780000000001E-2</c:v>
                </c:pt>
                <c:pt idx="88" formatCode="General">
                  <c:v>5.8848669999999999E-2</c:v>
                </c:pt>
                <c:pt idx="89" formatCode="General">
                  <c:v>6.0025639999999998E-2</c:v>
                </c:pt>
                <c:pt idx="90" formatCode="General">
                  <c:v>6.1226160000000002E-2</c:v>
                </c:pt>
                <c:pt idx="91" formatCode="General">
                  <c:v>6.2450680000000001E-2</c:v>
                </c:pt>
                <c:pt idx="92" formatCode="General">
                  <c:v>6.3699690000000003E-2</c:v>
                </c:pt>
                <c:pt idx="93" formatCode="General">
                  <c:v>6.4973690000000001E-2</c:v>
                </c:pt>
                <c:pt idx="94" formatCode="General">
                  <c:v>6.6273159999999998E-2</c:v>
                </c:pt>
                <c:pt idx="95" formatCode="General">
                  <c:v>6.7598630000000007E-2</c:v>
                </c:pt>
                <c:pt idx="96" formatCode="General">
                  <c:v>6.8950600000000001E-2</c:v>
                </c:pt>
                <c:pt idx="97" formatCode="General">
                  <c:v>7.0329610000000001E-2</c:v>
                </c:pt>
                <c:pt idx="98" formatCode="General">
                  <c:v>7.17362E-2</c:v>
                </c:pt>
                <c:pt idx="99" formatCode="General">
                  <c:v>7.3170929999999995E-2</c:v>
                </c:pt>
                <c:pt idx="100" formatCode="General">
                  <c:v>7.4634339999999993E-2</c:v>
                </c:pt>
                <c:pt idx="101" formatCode="General">
                  <c:v>7.6127029999999998E-2</c:v>
                </c:pt>
                <c:pt idx="102" formatCode="General">
                  <c:v>7.7649570000000001E-2</c:v>
                </c:pt>
                <c:pt idx="103" formatCode="General">
                  <c:v>7.9202560000000005E-2</c:v>
                </c:pt>
                <c:pt idx="104" formatCode="General">
                  <c:v>8.0786609999999995E-2</c:v>
                </c:pt>
                <c:pt idx="105" formatCode="General">
                  <c:v>8.2402349999999999E-2</c:v>
                </c:pt>
                <c:pt idx="106" formatCode="General">
                  <c:v>8.4050390000000003E-2</c:v>
                </c:pt>
                <c:pt idx="107" formatCode="General">
                  <c:v>8.5731399999999999E-2</c:v>
                </c:pt>
                <c:pt idx="108" formatCode="General">
                  <c:v>8.7446029999999994E-2</c:v>
                </c:pt>
                <c:pt idx="109" formatCode="General">
                  <c:v>8.9194949999999995E-2</c:v>
                </c:pt>
                <c:pt idx="110" formatCode="General">
                  <c:v>9.097885E-2</c:v>
                </c:pt>
                <c:pt idx="111" formatCode="General">
                  <c:v>9.2798430000000001E-2</c:v>
                </c:pt>
                <c:pt idx="112" formatCode="General">
                  <c:v>9.4654390000000005E-2</c:v>
                </c:pt>
                <c:pt idx="113" formatCode="General">
                  <c:v>9.6547480000000005E-2</c:v>
                </c:pt>
                <c:pt idx="114" formatCode="General">
                  <c:v>9.8478430000000006E-2</c:v>
                </c:pt>
                <c:pt idx="115" formatCode="General">
                  <c:v>0.100448</c:v>
                </c:pt>
                <c:pt idx="116" formatCode="General">
                  <c:v>0.10245700000000001</c:v>
                </c:pt>
                <c:pt idx="117" formatCode="General">
                  <c:v>0.1045061</c:v>
                </c:pt>
                <c:pt idx="118" formatCode="General">
                  <c:v>0.1065962</c:v>
                </c:pt>
                <c:pt idx="119" formatCode="General">
                  <c:v>0.10872809999999999</c:v>
                </c:pt>
                <c:pt idx="120" formatCode="General">
                  <c:v>0.11090270000000001</c:v>
                </c:pt>
                <c:pt idx="121" formatCode="General">
                  <c:v>0.11312079999999999</c:v>
                </c:pt>
                <c:pt idx="122" formatCode="General">
                  <c:v>0.11538320000000001</c:v>
                </c:pt>
                <c:pt idx="123" formatCode="General">
                  <c:v>0.1176908</c:v>
                </c:pt>
                <c:pt idx="124" formatCode="General">
                  <c:v>0.1200447</c:v>
                </c:pt>
                <c:pt idx="125" formatCode="General">
                  <c:v>0.1224456</c:v>
                </c:pt>
                <c:pt idx="126" formatCode="General">
                  <c:v>0.12489450000000001</c:v>
                </c:pt>
                <c:pt idx="127" formatCode="General">
                  <c:v>0.12739239999999999</c:v>
                </c:pt>
                <c:pt idx="128" formatCode="General">
                  <c:v>0.12994020000000001</c:v>
                </c:pt>
                <c:pt idx="129" formatCode="General">
                  <c:v>0.13253899999999999</c:v>
                </c:pt>
                <c:pt idx="130" formatCode="General">
                  <c:v>0.1351898</c:v>
                </c:pt>
                <c:pt idx="131" formatCode="General">
                  <c:v>0.13789360000000001</c:v>
                </c:pt>
                <c:pt idx="132" formatCode="General">
                  <c:v>0.14065150000000001</c:v>
                </c:pt>
                <c:pt idx="133" formatCode="General">
                  <c:v>0.14346449999999999</c:v>
                </c:pt>
                <c:pt idx="134" formatCode="General">
                  <c:v>0.14633380000000001</c:v>
                </c:pt>
                <c:pt idx="135" formatCode="General">
                  <c:v>0.14926039999999999</c:v>
                </c:pt>
                <c:pt idx="136" formatCode="General">
                  <c:v>0.15224570000000001</c:v>
                </c:pt>
                <c:pt idx="137" formatCode="General">
                  <c:v>0.1552906</c:v>
                </c:pt>
                <c:pt idx="138" formatCode="General">
                  <c:v>0.15839639999999999</c:v>
                </c:pt>
                <c:pt idx="139" formatCode="General">
                  <c:v>0.16156429999999999</c:v>
                </c:pt>
                <c:pt idx="140" formatCode="General">
                  <c:v>0.16479559999999999</c:v>
                </c:pt>
                <c:pt idx="141" formatCode="General">
                  <c:v>0.1680915</c:v>
                </c:pt>
                <c:pt idx="142" formatCode="General">
                  <c:v>0.1714533</c:v>
                </c:pt>
                <c:pt idx="143" formatCode="General">
                  <c:v>0.17488239999999999</c:v>
                </c:pt>
                <c:pt idx="144" formatCode="General">
                  <c:v>0.17838000000000001</c:v>
                </c:pt>
                <c:pt idx="145" formatCode="General">
                  <c:v>0.18194769999999999</c:v>
                </c:pt>
                <c:pt idx="146" formatCode="General">
                  <c:v>0.18558659999999999</c:v>
                </c:pt>
                <c:pt idx="147" formatCode="General">
                  <c:v>0.1892983</c:v>
                </c:pt>
                <c:pt idx="148" formatCode="General">
                  <c:v>0.19308429999999999</c:v>
                </c:pt>
                <c:pt idx="149" formatCode="General">
                  <c:v>0.19694600000000001</c:v>
                </c:pt>
                <c:pt idx="150" formatCode="General">
                  <c:v>0.20088490000000001</c:v>
                </c:pt>
                <c:pt idx="151" formatCode="General">
                  <c:v>0.20490259999999999</c:v>
                </c:pt>
                <c:pt idx="152" formatCode="General">
                  <c:v>0.20900070000000001</c:v>
                </c:pt>
                <c:pt idx="153" formatCode="General">
                  <c:v>0.2131807</c:v>
                </c:pt>
                <c:pt idx="154" formatCode="General">
                  <c:v>0.21744430000000001</c:v>
                </c:pt>
                <c:pt idx="155" formatCode="General">
                  <c:v>0.2217932</c:v>
                </c:pt>
                <c:pt idx="156" formatCode="General">
                  <c:v>0.22622900000000001</c:v>
                </c:pt>
                <c:pt idx="157" formatCode="General">
                  <c:v>0.2307536</c:v>
                </c:pt>
                <c:pt idx="158" formatCode="General">
                  <c:v>0.23536869999999999</c:v>
                </c:pt>
                <c:pt idx="159" formatCode="General">
                  <c:v>0.24007609999999999</c:v>
                </c:pt>
                <c:pt idx="160" formatCode="General">
                  <c:v>0.2448776</c:v>
                </c:pt>
                <c:pt idx="161" formatCode="General">
                  <c:v>0.2497751</c:v>
                </c:pt>
                <c:pt idx="162" formatCode="General">
                  <c:v>0.25477060000000001</c:v>
                </c:pt>
                <c:pt idx="163" formatCode="General">
                  <c:v>0.25986599999999999</c:v>
                </c:pt>
                <c:pt idx="164" formatCode="General">
                  <c:v>0.2650634</c:v>
                </c:pt>
                <c:pt idx="165" formatCode="General">
                  <c:v>0.27036460000000001</c:v>
                </c:pt>
                <c:pt idx="166" formatCode="General">
                  <c:v>0.27577190000000001</c:v>
                </c:pt>
                <c:pt idx="167" formatCode="General">
                  <c:v>0.28128740000000002</c:v>
                </c:pt>
                <c:pt idx="168" formatCode="General">
                  <c:v>0.28691309999999998</c:v>
                </c:pt>
                <c:pt idx="169" formatCode="General">
                  <c:v>0.29265140000000001</c:v>
                </c:pt>
                <c:pt idx="170" formatCode="General">
                  <c:v>0.2985044</c:v>
                </c:pt>
                <c:pt idx="171" formatCode="General">
                  <c:v>0.30447449999999998</c:v>
                </c:pt>
                <c:pt idx="172" formatCode="General">
                  <c:v>0.31056400000000001</c:v>
                </c:pt>
                <c:pt idx="173" formatCode="General">
                  <c:v>0.31677529999999998</c:v>
                </c:pt>
                <c:pt idx="174" formatCode="General">
                  <c:v>0.32311079999999998</c:v>
                </c:pt>
                <c:pt idx="175" formatCode="General">
                  <c:v>0.32815490000000003</c:v>
                </c:pt>
              </c:numCache>
            </c:numRef>
          </c:xVal>
          <c:yVal>
            <c:numRef>
              <c:f>Data!$F$13:$F$188</c:f>
              <c:numCache>
                <c:formatCode>0.00E+00</c:formatCode>
                <c:ptCount val="176"/>
                <c:pt idx="0">
                  <c:v>0.94408879999999995</c:v>
                </c:pt>
                <c:pt idx="1">
                  <c:v>1.010796</c:v>
                </c:pt>
                <c:pt idx="2">
                  <c:v>1.0666450000000001</c:v>
                </c:pt>
                <c:pt idx="3">
                  <c:v>1.0360849999999999</c:v>
                </c:pt>
                <c:pt idx="4">
                  <c:v>1.124058</c:v>
                </c:pt>
                <c:pt idx="5">
                  <c:v>1.0848850000000001</c:v>
                </c:pt>
                <c:pt idx="6">
                  <c:v>1.079083</c:v>
                </c:pt>
                <c:pt idx="7">
                  <c:v>1.0914239999999999</c:v>
                </c:pt>
                <c:pt idx="8">
                  <c:v>1.076673</c:v>
                </c:pt>
                <c:pt idx="9">
                  <c:v>1.0901149999999999</c:v>
                </c:pt>
                <c:pt idx="10">
                  <c:v>1.074344</c:v>
                </c:pt>
                <c:pt idx="11">
                  <c:v>1.1163670000000001</c:v>
                </c:pt>
                <c:pt idx="12">
                  <c:v>1.0743769999999999</c:v>
                </c:pt>
                <c:pt idx="13">
                  <c:v>1.0765169999999999</c:v>
                </c:pt>
                <c:pt idx="14">
                  <c:v>1.0616159999999999</c:v>
                </c:pt>
                <c:pt idx="15">
                  <c:v>1.063234</c:v>
                </c:pt>
                <c:pt idx="16">
                  <c:v>1.010062</c:v>
                </c:pt>
                <c:pt idx="17">
                  <c:v>0.87855099999999997</c:v>
                </c:pt>
                <c:pt idx="18">
                  <c:v>0.51026579999999999</c:v>
                </c:pt>
                <c:pt idx="19">
                  <c:v>0.29027540000000002</c:v>
                </c:pt>
                <c:pt idx="20">
                  <c:v>0.2087369</c:v>
                </c:pt>
                <c:pt idx="21">
                  <c:v>0.1654485</c:v>
                </c:pt>
                <c:pt idx="22">
                  <c:v>0.12686749999999999</c:v>
                </c:pt>
                <c:pt idx="23">
                  <c:v>9.9610400000000002E-2</c:v>
                </c:pt>
                <c:pt idx="24">
                  <c:v>8.0505119999999999E-2</c:v>
                </c:pt>
                <c:pt idx="25">
                  <c:v>7.400089E-2</c:v>
                </c:pt>
                <c:pt idx="26">
                  <c:v>5.4870540000000002E-2</c:v>
                </c:pt>
                <c:pt idx="27">
                  <c:v>4.7589930000000003E-2</c:v>
                </c:pt>
                <c:pt idx="28">
                  <c:v>3.8078550000000003E-2</c:v>
                </c:pt>
                <c:pt idx="29">
                  <c:v>3.6019669999999997E-2</c:v>
                </c:pt>
                <c:pt idx="30">
                  <c:v>3.1133770000000002E-2</c:v>
                </c:pt>
                <c:pt idx="31">
                  <c:v>2.767615E-2</c:v>
                </c:pt>
                <c:pt idx="32">
                  <c:v>2.4086949999999999E-2</c:v>
                </c:pt>
                <c:pt idx="33">
                  <c:v>2.0723709999999999E-2</c:v>
                </c:pt>
                <c:pt idx="34">
                  <c:v>1.9130680000000001E-2</c:v>
                </c:pt>
                <c:pt idx="35">
                  <c:v>1.7123329999999999E-2</c:v>
                </c:pt>
                <c:pt idx="36">
                  <c:v>1.506121E-2</c:v>
                </c:pt>
                <c:pt idx="37">
                  <c:v>1.2505270000000001E-2</c:v>
                </c:pt>
                <c:pt idx="38">
                  <c:v>1.0225659999999999E-2</c:v>
                </c:pt>
                <c:pt idx="39">
                  <c:v>9.6261149999999993E-3</c:v>
                </c:pt>
                <c:pt idx="40">
                  <c:v>8.375871E-3</c:v>
                </c:pt>
                <c:pt idx="41">
                  <c:v>7.6451260000000004E-3</c:v>
                </c:pt>
                <c:pt idx="42">
                  <c:v>6.8379529999999999E-3</c:v>
                </c:pt>
                <c:pt idx="43">
                  <c:v>6.1215760000000001E-3</c:v>
                </c:pt>
                <c:pt idx="44">
                  <c:v>5.0255009999999999E-3</c:v>
                </c:pt>
                <c:pt idx="45">
                  <c:v>4.8404229999999999E-3</c:v>
                </c:pt>
                <c:pt idx="46">
                  <c:v>4.3828019999999999E-3</c:v>
                </c:pt>
                <c:pt idx="47">
                  <c:v>3.983075E-3</c:v>
                </c:pt>
                <c:pt idx="48">
                  <c:v>3.1768730000000002E-3</c:v>
                </c:pt>
                <c:pt idx="49">
                  <c:v>3.1084300000000001E-3</c:v>
                </c:pt>
                <c:pt idx="50">
                  <c:v>2.6054120000000001E-3</c:v>
                </c:pt>
                <c:pt idx="51">
                  <c:v>2.7411670000000001E-3</c:v>
                </c:pt>
                <c:pt idx="52">
                  <c:v>2.2232440000000001E-3</c:v>
                </c:pt>
                <c:pt idx="53">
                  <c:v>1.880624E-3</c:v>
                </c:pt>
                <c:pt idx="54">
                  <c:v>1.8237170000000001E-3</c:v>
                </c:pt>
                <c:pt idx="55">
                  <c:v>1.5709789999999999E-3</c:v>
                </c:pt>
                <c:pt idx="56">
                  <c:v>1.1769829999999999E-3</c:v>
                </c:pt>
                <c:pt idx="57">
                  <c:v>1.0413379999999999E-3</c:v>
                </c:pt>
                <c:pt idx="58">
                  <c:v>1.1116050000000001E-3</c:v>
                </c:pt>
                <c:pt idx="59">
                  <c:v>9.6599130000000002E-4</c:v>
                </c:pt>
                <c:pt idx="60">
                  <c:v>9.6051000000000003E-4</c:v>
                </c:pt>
                <c:pt idx="61">
                  <c:v>7.4937769999999999E-4</c:v>
                </c:pt>
                <c:pt idx="62">
                  <c:v>6.4276410000000002E-4</c:v>
                </c:pt>
                <c:pt idx="63">
                  <c:v>5.8717090000000001E-4</c:v>
                </c:pt>
                <c:pt idx="64">
                  <c:v>5.1486049999999997E-4</c:v>
                </c:pt>
                <c:pt idx="65">
                  <c:v>4.1861049999999999E-4</c:v>
                </c:pt>
                <c:pt idx="66">
                  <c:v>4.380284E-4</c:v>
                </c:pt>
                <c:pt idx="67">
                  <c:v>3.4889710000000001E-4</c:v>
                </c:pt>
                <c:pt idx="68">
                  <c:v>2.6784379999999998E-4</c:v>
                </c:pt>
                <c:pt idx="69">
                  <c:v>2.7042210000000001E-4</c:v>
                </c:pt>
                <c:pt idx="70">
                  <c:v>2.4122919999999999E-4</c:v>
                </c:pt>
                <c:pt idx="71">
                  <c:v>2.4997490000000001E-4</c:v>
                </c:pt>
                <c:pt idx="72">
                  <c:v>1.9538389999999999E-4</c:v>
                </c:pt>
                <c:pt idx="73">
                  <c:v>1.939609E-4</c:v>
                </c:pt>
                <c:pt idx="74">
                  <c:v>1.7440890000000001E-4</c:v>
                </c:pt>
                <c:pt idx="75">
                  <c:v>1.257946E-4</c:v>
                </c:pt>
                <c:pt idx="76">
                  <c:v>1.403752E-4</c:v>
                </c:pt>
                <c:pt idx="77">
                  <c:v>1.1651870000000001E-4</c:v>
                </c:pt>
                <c:pt idx="78">
                  <c:v>1.2291839999999999E-4</c:v>
                </c:pt>
                <c:pt idx="79">
                  <c:v>9.3293139999999999E-5</c:v>
                </c:pt>
                <c:pt idx="80">
                  <c:v>6.4289809999999996E-5</c:v>
                </c:pt>
                <c:pt idx="81">
                  <c:v>5.9397780000000001E-5</c:v>
                </c:pt>
                <c:pt idx="82">
                  <c:v>6.8846559999999996E-5</c:v>
                </c:pt>
                <c:pt idx="83">
                  <c:v>6.093269E-5</c:v>
                </c:pt>
                <c:pt idx="84">
                  <c:v>5.1217929999999998E-5</c:v>
                </c:pt>
                <c:pt idx="85">
                  <c:v>4.4146629999999997E-5</c:v>
                </c:pt>
                <c:pt idx="86" formatCode="General">
                  <c:v>4.2788930000000002E-5</c:v>
                </c:pt>
                <c:pt idx="87" formatCode="General">
                  <c:v>3.9292460000000001E-5</c:v>
                </c:pt>
                <c:pt idx="88" formatCode="General">
                  <c:v>3.2677969999999999E-5</c:v>
                </c:pt>
                <c:pt idx="89" formatCode="General">
                  <c:v>3.3721489999999998E-5</c:v>
                </c:pt>
                <c:pt idx="90" formatCode="General">
                  <c:v>2.934193E-5</c:v>
                </c:pt>
                <c:pt idx="91" formatCode="General">
                  <c:v>3.052699E-5</c:v>
                </c:pt>
                <c:pt idx="92" formatCode="General">
                  <c:v>2.143359E-5</c:v>
                </c:pt>
                <c:pt idx="93" formatCode="General">
                  <c:v>2.3198500000000002E-5</c:v>
                </c:pt>
                <c:pt idx="94" formatCode="General">
                  <c:v>2.3840800000000001E-5</c:v>
                </c:pt>
                <c:pt idx="95" formatCode="General">
                  <c:v>2.4529280000000001E-5</c:v>
                </c:pt>
                <c:pt idx="96" formatCode="General">
                  <c:v>1.361264E-5</c:v>
                </c:pt>
                <c:pt idx="97" formatCode="General">
                  <c:v>1.46531E-5</c:v>
                </c:pt>
                <c:pt idx="98" formatCode="General">
                  <c:v>1.9197460000000001E-5</c:v>
                </c:pt>
                <c:pt idx="99" formatCode="General">
                  <c:v>1.5755849999999999E-5</c:v>
                </c:pt>
                <c:pt idx="100" formatCode="General">
                  <c:v>1.6697030000000002E-5</c:v>
                </c:pt>
                <c:pt idx="101" formatCode="General">
                  <c:v>1.8080229999999999E-5</c:v>
                </c:pt>
                <c:pt idx="102" formatCode="General">
                  <c:v>1.7816659999999999E-5</c:v>
                </c:pt>
                <c:pt idx="103" formatCode="General">
                  <c:v>1.3781680000000001E-5</c:v>
                </c:pt>
                <c:pt idx="104" formatCode="General">
                  <c:v>1.370263E-5</c:v>
                </c:pt>
                <c:pt idx="105" formatCode="General">
                  <c:v>1.055249E-5</c:v>
                </c:pt>
                <c:pt idx="106" formatCode="General">
                  <c:v>1.097588E-5</c:v>
                </c:pt>
                <c:pt idx="107" formatCode="General">
                  <c:v>1.077196E-5</c:v>
                </c:pt>
                <c:pt idx="108" formatCode="General">
                  <c:v>1.038512E-5</c:v>
                </c:pt>
                <c:pt idx="109" formatCode="General">
                  <c:v>1.107686E-5</c:v>
                </c:pt>
                <c:pt idx="110" formatCode="General">
                  <c:v>8.4974299999999997E-6</c:v>
                </c:pt>
                <c:pt idx="111" formatCode="General">
                  <c:v>7.8076199999999993E-6</c:v>
                </c:pt>
                <c:pt idx="112" formatCode="General">
                  <c:v>9.9507249999999995E-6</c:v>
                </c:pt>
                <c:pt idx="113" formatCode="General">
                  <c:v>8.6705320000000003E-6</c:v>
                </c:pt>
                <c:pt idx="114" formatCode="General">
                  <c:v>7.9135960000000007E-6</c:v>
                </c:pt>
                <c:pt idx="115" formatCode="General">
                  <c:v>8.6073020000000002E-6</c:v>
                </c:pt>
                <c:pt idx="116" formatCode="General">
                  <c:v>9.1006530000000006E-6</c:v>
                </c:pt>
                <c:pt idx="117" formatCode="General">
                  <c:v>9.3590139999999996E-6</c:v>
                </c:pt>
                <c:pt idx="118" formatCode="General">
                  <c:v>6.1917609999999997E-6</c:v>
                </c:pt>
                <c:pt idx="119" formatCode="General">
                  <c:v>6.2002299999999999E-6</c:v>
                </c:pt>
                <c:pt idx="120" formatCode="General">
                  <c:v>6.8310250000000004E-6</c:v>
                </c:pt>
                <c:pt idx="121" formatCode="General">
                  <c:v>6.0117210000000003E-6</c:v>
                </c:pt>
                <c:pt idx="122" formatCode="General">
                  <c:v>5.2578849999999999E-6</c:v>
                </c:pt>
                <c:pt idx="123" formatCode="General">
                  <c:v>5.4452239999999998E-6</c:v>
                </c:pt>
                <c:pt idx="124" formatCode="General">
                  <c:v>5.5633550000000002E-6</c:v>
                </c:pt>
                <c:pt idx="125" formatCode="General">
                  <c:v>4.7897339999999997E-6</c:v>
                </c:pt>
                <c:pt idx="126" formatCode="General">
                  <c:v>5.1194599999999996E-6</c:v>
                </c:pt>
                <c:pt idx="127" formatCode="General">
                  <c:v>5.0494520000000001E-6</c:v>
                </c:pt>
                <c:pt idx="128" formatCode="General">
                  <c:v>4.8480540000000002E-6</c:v>
                </c:pt>
                <c:pt idx="129" formatCode="General">
                  <c:v>4.056397E-6</c:v>
                </c:pt>
                <c:pt idx="130" formatCode="General">
                  <c:v>3.8740929999999999E-6</c:v>
                </c:pt>
                <c:pt idx="131" formatCode="General">
                  <c:v>4.5790760000000001E-6</c:v>
                </c:pt>
                <c:pt idx="132" formatCode="General">
                  <c:v>4.0800839999999997E-6</c:v>
                </c:pt>
                <c:pt idx="133" formatCode="General">
                  <c:v>3.8618409999999997E-6</c:v>
                </c:pt>
                <c:pt idx="134" formatCode="General">
                  <c:v>4.7731750000000003E-6</c:v>
                </c:pt>
                <c:pt idx="135" formatCode="General">
                  <c:v>3.5313029999999998E-6</c:v>
                </c:pt>
                <c:pt idx="136" formatCode="General">
                  <c:v>3.5584399999999999E-6</c:v>
                </c:pt>
                <c:pt idx="137" formatCode="General">
                  <c:v>3.1501050000000001E-6</c:v>
                </c:pt>
                <c:pt idx="138" formatCode="General">
                  <c:v>3.180559E-6</c:v>
                </c:pt>
                <c:pt idx="139" formatCode="General">
                  <c:v>3.670538E-6</c:v>
                </c:pt>
                <c:pt idx="140" formatCode="General">
                  <c:v>3.3406210000000002E-6</c:v>
                </c:pt>
                <c:pt idx="141" formatCode="General">
                  <c:v>3.2851990000000001E-6</c:v>
                </c:pt>
                <c:pt idx="142" formatCode="General">
                  <c:v>4.5162799999999997E-6</c:v>
                </c:pt>
                <c:pt idx="143" formatCode="General">
                  <c:v>3.3922279999999998E-6</c:v>
                </c:pt>
                <c:pt idx="144" formatCode="General">
                  <c:v>2.8034769999999999E-6</c:v>
                </c:pt>
                <c:pt idx="145" formatCode="General">
                  <c:v>4.1303549999999997E-6</c:v>
                </c:pt>
                <c:pt idx="146" formatCode="General">
                  <c:v>3.8967079999999997E-6</c:v>
                </c:pt>
                <c:pt idx="147" formatCode="General">
                  <c:v>3.126574E-6</c:v>
                </c:pt>
                <c:pt idx="148" formatCode="General">
                  <c:v>3.6130049999999999E-6</c:v>
                </c:pt>
                <c:pt idx="149" formatCode="General">
                  <c:v>3.9126700000000003E-6</c:v>
                </c:pt>
                <c:pt idx="150" formatCode="General">
                  <c:v>3.7278550000000002E-6</c:v>
                </c:pt>
                <c:pt idx="151" formatCode="General">
                  <c:v>3.7356740000000002E-6</c:v>
                </c:pt>
                <c:pt idx="152" formatCode="General">
                  <c:v>3.7795060000000001E-6</c:v>
                </c:pt>
                <c:pt idx="153" formatCode="General">
                  <c:v>3.6163739999999999E-6</c:v>
                </c:pt>
                <c:pt idx="154" formatCode="General">
                  <c:v>3.3266149999999998E-6</c:v>
                </c:pt>
                <c:pt idx="155" formatCode="General">
                  <c:v>3.4193730000000001E-6</c:v>
                </c:pt>
                <c:pt idx="156" formatCode="General">
                  <c:v>3.4793470000000001E-6</c:v>
                </c:pt>
                <c:pt idx="157" formatCode="General">
                  <c:v>2.7246760000000001E-6</c:v>
                </c:pt>
                <c:pt idx="158" formatCode="General">
                  <c:v>2.4187779999999998E-6</c:v>
                </c:pt>
                <c:pt idx="159" formatCode="General">
                  <c:v>2.9159860000000002E-6</c:v>
                </c:pt>
                <c:pt idx="160" formatCode="General">
                  <c:v>3.1630579999999999E-6</c:v>
                </c:pt>
                <c:pt idx="161" formatCode="General">
                  <c:v>3.6845870000000001E-6</c:v>
                </c:pt>
                <c:pt idx="162" formatCode="General">
                  <c:v>3.8286029999999999E-6</c:v>
                </c:pt>
                <c:pt idx="163" formatCode="General">
                  <c:v>3.0006690000000001E-6</c:v>
                </c:pt>
                <c:pt idx="164" formatCode="General">
                  <c:v>2.6402690000000001E-6</c:v>
                </c:pt>
                <c:pt idx="165" formatCode="General">
                  <c:v>2.6135629999999999E-6</c:v>
                </c:pt>
                <c:pt idx="166" formatCode="General">
                  <c:v>3.0830200000000001E-6</c:v>
                </c:pt>
                <c:pt idx="167" formatCode="General">
                  <c:v>3.2370300000000001E-6</c:v>
                </c:pt>
                <c:pt idx="168" formatCode="General">
                  <c:v>3.2411429999999999E-6</c:v>
                </c:pt>
                <c:pt idx="169" formatCode="General">
                  <c:v>2.8602639999999998E-6</c:v>
                </c:pt>
                <c:pt idx="170" formatCode="General">
                  <c:v>2.8223029999999999E-6</c:v>
                </c:pt>
                <c:pt idx="171" formatCode="General">
                  <c:v>2.835356E-6</c:v>
                </c:pt>
                <c:pt idx="172" formatCode="General">
                  <c:v>3.04443E-6</c:v>
                </c:pt>
                <c:pt idx="173" formatCode="General">
                  <c:v>3.1400360000000002E-6</c:v>
                </c:pt>
                <c:pt idx="174" formatCode="General">
                  <c:v>3.0366779999999999E-6</c:v>
                </c:pt>
                <c:pt idx="175" formatCode="General">
                  <c:v>3.0158450000000002E-6</c:v>
                </c:pt>
              </c:numCache>
            </c:numRef>
          </c:yVal>
          <c:smooth val="1"/>
        </c:ser>
        <c:ser>
          <c:idx val="2"/>
          <c:order val="2"/>
          <c:spPr>
            <a:ln w="38100">
              <a:solidFill>
                <a:srgbClr val="0000FF"/>
              </a:solidFill>
              <a:prstDash val="solid"/>
            </a:ln>
          </c:spPr>
          <c:marker>
            <c:symbol val="none"/>
          </c:marker>
          <c:xVal>
            <c:numRef>
              <c:f>Data!$I$13:$I$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J$13:$J$512</c:f>
              <c:numCache>
                <c:formatCode>General</c:formatCode>
                <c:ptCount val="500"/>
                <c:pt idx="0">
                  <c:v>0.1000003</c:v>
                </c:pt>
                <c:pt idx="1">
                  <c:v>0.1000003</c:v>
                </c:pt>
                <c:pt idx="2">
                  <c:v>0.1000003</c:v>
                </c:pt>
                <c:pt idx="3">
                  <c:v>0.1000003</c:v>
                </c:pt>
                <c:pt idx="4">
                  <c:v>0.1000003</c:v>
                </c:pt>
                <c:pt idx="5">
                  <c:v>0.1000003</c:v>
                </c:pt>
                <c:pt idx="6">
                  <c:v>0.1000003</c:v>
                </c:pt>
                <c:pt idx="7">
                  <c:v>0.1000003</c:v>
                </c:pt>
                <c:pt idx="8">
                  <c:v>0.100000299999919</c:v>
                </c:pt>
                <c:pt idx="9">
                  <c:v>9.9719731553910798E-2</c:v>
                </c:pt>
                <c:pt idx="10">
                  <c:v>6.3755096208962803E-2</c:v>
                </c:pt>
                <c:pt idx="11">
                  <c:v>3.0838024350117101E-2</c:v>
                </c:pt>
                <c:pt idx="12">
                  <c:v>2.0409324345278701E-2</c:v>
                </c:pt>
                <c:pt idx="13">
                  <c:v>1.4797153184621201E-2</c:v>
                </c:pt>
                <c:pt idx="14">
                  <c:v>1.1260591740179501E-2</c:v>
                </c:pt>
                <c:pt idx="15">
                  <c:v>8.844075082776081E-3</c:v>
                </c:pt>
                <c:pt idx="16">
                  <c:v>7.1057226695341799E-3</c:v>
                </c:pt>
                <c:pt idx="17">
                  <c:v>5.8090432857700906E-3</c:v>
                </c:pt>
                <c:pt idx="18">
                  <c:v>4.8151075653296901E-3</c:v>
                </c:pt>
                <c:pt idx="19">
                  <c:v>4.0367678105246501E-3</c:v>
                </c:pt>
                <c:pt idx="20">
                  <c:v>3.4166088250210803E-3</c:v>
                </c:pt>
                <c:pt idx="21">
                  <c:v>2.91532737530666E-3</c:v>
                </c:pt>
                <c:pt idx="22">
                  <c:v>2.5051761662410604E-3</c:v>
                </c:pt>
                <c:pt idx="23">
                  <c:v>2.1660615379618903E-3</c:v>
                </c:pt>
                <c:pt idx="24">
                  <c:v>1.88311776153865E-3</c:v>
                </c:pt>
                <c:pt idx="25">
                  <c:v>1.6451440521887102E-3</c:v>
                </c:pt>
                <c:pt idx="26">
                  <c:v>1.4435665028059601E-3</c:v>
                </c:pt>
                <c:pt idx="27">
                  <c:v>1.2717305439754001E-3</c:v>
                </c:pt>
                <c:pt idx="28">
                  <c:v>1.1244077363255099E-3</c:v>
                </c:pt>
                <c:pt idx="29">
                  <c:v>9.9744514137321003E-4</c:v>
                </c:pt>
                <c:pt idx="30">
                  <c:v>8.8751168478448704E-4</c:v>
                </c:pt>
                <c:pt idx="31">
                  <c:v>7.9191182001184409E-4</c:v>
                </c:pt>
                <c:pt idx="32">
                  <c:v>7.0844672138381905E-4</c:v>
                </c:pt>
                <c:pt idx="33">
                  <c:v>6.3530957947696611E-4</c:v>
                </c:pt>
                <c:pt idx="34">
                  <c:v>5.7100571797671202E-4</c:v>
                </c:pt>
                <c:pt idx="35">
                  <c:v>5.1429101206449204E-4</c:v>
                </c:pt>
                <c:pt idx="36">
                  <c:v>4.6412396278216404E-4</c:v>
                </c:pt>
                <c:pt idx="37">
                  <c:v>4.1962807154759707E-4</c:v>
                </c:pt>
                <c:pt idx="38">
                  <c:v>3.8006206214220503E-4</c:v>
                </c:pt>
                <c:pt idx="39">
                  <c:v>3.4479613631799701E-4</c:v>
                </c:pt>
                <c:pt idx="40">
                  <c:v>3.1329290894951305E-4</c:v>
                </c:pt>
                <c:pt idx="41">
                  <c:v>2.8509200080095698E-4</c:v>
                </c:pt>
                <c:pt idx="42">
                  <c:v>2.5979751180208301E-4</c:v>
                </c:pt>
                <c:pt idx="43">
                  <c:v>2.37067778393215E-4</c:v>
                </c:pt>
                <c:pt idx="44">
                  <c:v>2.1660695375963002E-4</c:v>
                </c:pt>
                <c:pt idx="45">
                  <c:v>1.98158051935934E-4</c:v>
                </c:pt>
                <c:pt idx="46">
                  <c:v>1.8149717391134699E-4</c:v>
                </c:pt>
                <c:pt idx="47">
                  <c:v>1.6642869360360103E-4</c:v>
                </c:pt>
                <c:pt idx="48">
                  <c:v>1.5278122711280301E-4</c:v>
                </c:pt>
                <c:pt idx="49">
                  <c:v>1.4040424429019501E-4</c:v>
                </c:pt>
                <c:pt idx="50">
                  <c:v>1.2916520943831602E-4</c:v>
                </c:pt>
                <c:pt idx="51">
                  <c:v>1.18947159830291E-4</c:v>
                </c:pt>
                <c:pt idx="52">
                  <c:v>1.09646647867142E-4</c:v>
                </c:pt>
                <c:pt idx="53">
                  <c:v>1.01171986650725E-4</c:v>
                </c:pt>
                <c:pt idx="54">
                  <c:v>9.3441749443671607E-5</c:v>
                </c:pt>
                <c:pt idx="55">
                  <c:v>8.6383482511240411E-5</c:v>
                </c:pt>
                <c:pt idx="56">
                  <c:v>7.9932597817974912E-5</c:v>
                </c:pt>
                <c:pt idx="57">
                  <c:v>7.4031417842403103E-5</c:v>
                </c:pt>
                <c:pt idx="58">
                  <c:v>6.8628349450337801E-5</c:v>
                </c:pt>
                <c:pt idx="59">
                  <c:v>6.3677167593010698E-5</c:v>
                </c:pt>
                <c:pt idx="60">
                  <c:v>5.9136392738786904E-5</c:v>
                </c:pt>
                <c:pt idx="61">
                  <c:v>5.4968748480837306E-5</c:v>
                </c:pt>
                <c:pt idx="62">
                  <c:v>5.1140687996830901E-5</c:v>
                </c:pt>
                <c:pt idx="63">
                  <c:v>4.7621979670287402E-5</c:v>
                </c:pt>
                <c:pt idx="64">
                  <c:v>4.4385343777411001E-5</c:v>
                </c:pt>
                <c:pt idx="65">
                  <c:v>4.1406133289345005E-5</c:v>
                </c:pt>
                <c:pt idx="66">
                  <c:v>3.8662052893975302E-5</c:v>
                </c:pt>
                <c:pt idx="67">
                  <c:v>3.6132911205674302E-5</c:v>
                </c:pt>
                <c:pt idx="68">
                  <c:v>3.3800401848707496E-5</c:v>
                </c:pt>
                <c:pt idx="69">
                  <c:v>3.1647909715304603E-5</c:v>
                </c:pt>
                <c:pt idx="70">
                  <c:v>2.9660339213800404E-5</c:v>
                </c:pt>
                <c:pt idx="71">
                  <c:v>2.7823961761695103E-5</c:v>
                </c:pt>
                <c:pt idx="72">
                  <c:v>2.6126280162801003E-5</c:v>
                </c:pt>
                <c:pt idx="73">
                  <c:v>2.4555907806675302E-5</c:v>
                </c:pt>
                <c:pt idx="74">
                  <c:v>2.3102460914234002E-5</c:v>
                </c:pt>
                <c:pt idx="75">
                  <c:v>2.1756462285945201E-5</c:v>
                </c:pt>
                <c:pt idx="76">
                  <c:v>2.0509255204699702E-5</c:v>
                </c:pt>
                <c:pt idx="77">
                  <c:v>1.93529263128869E-5</c:v>
                </c:pt>
                <c:pt idx="78">
                  <c:v>1.8280236446534299E-5</c:v>
                </c:pt>
                <c:pt idx="79">
                  <c:v>1.7284558521765301E-5</c:v>
                </c:pt>
                <c:pt idx="80">
                  <c:v>1.6359821686431102E-5</c:v>
                </c:pt>
                <c:pt idx="81">
                  <c:v>1.5500461045488903E-5</c:v>
                </c:pt>
                <c:pt idx="82">
                  <c:v>1.4701372351314299E-5</c:v>
                </c:pt>
                <c:pt idx="83">
                  <c:v>1.3957871122449002E-5</c:v>
                </c:pt>
                <c:pt idx="84">
                  <c:v>1.3265655717276101E-5</c:v>
                </c:pt>
                <c:pt idx="85">
                  <c:v>1.2620773944053801E-5</c:v>
                </c:pt>
                <c:pt idx="86">
                  <c:v>1.20195928370642E-5</c:v>
                </c:pt>
                <c:pt idx="87">
                  <c:v>1.14587712731981E-5</c:v>
                </c:pt>
                <c:pt idx="88">
                  <c:v>1.0935235135066001E-5</c:v>
                </c:pt>
                <c:pt idx="89">
                  <c:v>1.0446154760713401E-5</c:v>
                </c:pt>
                <c:pt idx="90">
                  <c:v>9.9889244580649613E-6</c:v>
                </c:pt>
                <c:pt idx="91">
                  <c:v>9.5611438659114109E-6</c:v>
                </c:pt>
                <c:pt idx="92">
                  <c:v>9.1606009935633317E-6</c:v>
                </c:pt>
                <c:pt idx="93">
                  <c:v>8.7852567627361911E-6</c:v>
                </c:pt>
                <c:pt idx="94">
                  <c:v>8.4332309145341103E-6</c:v>
                </c:pt>
                <c:pt idx="95">
                  <c:v>8.102789148563851E-6</c:v>
                </c:pt>
                <c:pt idx="96">
                  <c:v>7.79233137473641E-6</c:v>
                </c:pt>
                <c:pt idx="97">
                  <c:v>7.5003809761004401E-6</c:v>
                </c:pt>
                <c:pt idx="98">
                  <c:v>7.2255749872747401E-6</c:v>
                </c:pt>
                <c:pt idx="99">
                  <c:v>6.9666551036888004E-6</c:v>
                </c:pt>
                <c:pt idx="100">
                  <c:v>6.7224594455788096E-6</c:v>
                </c:pt>
                <c:pt idx="101">
                  <c:v>6.49191500820044E-6</c:v>
                </c:pt>
                <c:pt idx="102">
                  <c:v>6.2740307364401608E-6</c:v>
                </c:pt>
                <c:pt idx="103">
                  <c:v>6.0678911680238509E-6</c:v>
                </c:pt>
                <c:pt idx="104">
                  <c:v>5.8726505949121205E-6</c:v>
                </c:pt>
                <c:pt idx="105">
                  <c:v>5.687527697305281E-6</c:v>
                </c:pt>
                <c:pt idx="106">
                  <c:v>5.5118006090185901E-6</c:v>
                </c:pt>
                <c:pt idx="107">
                  <c:v>5.3448023769347502E-6</c:v>
                </c:pt>
                <c:pt idx="108">
                  <c:v>5.1859167812465607E-6</c:v>
                </c:pt>
                <c:pt idx="109">
                  <c:v>5.0345744847474102E-6</c:v>
                </c:pt>
                <c:pt idx="110">
                  <c:v>4.8902494834375902E-6</c:v>
                </c:pt>
                <c:pt idx="111">
                  <c:v>4.7524558349605306E-6</c:v>
                </c:pt>
                <c:pt idx="112">
                  <c:v>4.6207446392703402E-6</c:v>
                </c:pt>
                <c:pt idx="113">
                  <c:v>4.4947012517882496E-6</c:v>
                </c:pt>
                <c:pt idx="114">
                  <c:v>4.3739427112235398E-6</c:v>
                </c:pt>
                <c:pt idx="115">
                  <c:v>4.2581153614175102E-6</c:v>
                </c:pt>
                <c:pt idx="116">
                  <c:v>4.1468926555318996E-6</c:v>
                </c:pt>
                <c:pt idx="117">
                  <c:v>4.0399731241437904E-6</c:v>
                </c:pt>
                <c:pt idx="118">
                  <c:v>3.9370784968231397E-6</c:v>
                </c:pt>
                <c:pt idx="119">
                  <c:v>3.8379519642386602E-6</c:v>
                </c:pt>
                <c:pt idx="120">
                  <c:v>3.7423565686678799E-6</c:v>
                </c:pt>
                <c:pt idx="121">
                  <c:v>3.6500737148085799E-6</c:v>
                </c:pt>
                <c:pt idx="122">
                  <c:v>3.5609017902830801E-6</c:v>
                </c:pt>
                <c:pt idx="123">
                  <c:v>3.4746548872947699E-6</c:v>
                </c:pt>
                <c:pt idx="124">
                  <c:v>3.3911616183858702E-6</c:v>
                </c:pt>
                <c:pt idx="125">
                  <c:v>3.3102640187763502E-6</c:v>
                </c:pt>
                <c:pt idx="126">
                  <c:v>3.2318165287281103E-6</c:v>
                </c:pt>
                <c:pt idx="127">
                  <c:v>3.1556850498692303E-6</c:v>
                </c:pt>
                <c:pt idx="128">
                  <c:v>3.0817460700287903E-6</c:v>
                </c:pt>
                <c:pt idx="129">
                  <c:v>3.0098858515018901E-6</c:v>
                </c:pt>
                <c:pt idx="130">
                  <c:v>2.9399996780209599E-6</c:v>
                </c:pt>
                <c:pt idx="131">
                  <c:v>2.8719911561210904E-6</c:v>
                </c:pt>
                <c:pt idx="132">
                  <c:v>2.8057715669243203E-6</c:v>
                </c:pt>
                <c:pt idx="133">
                  <c:v>2.7412592646771604E-6</c:v>
                </c:pt>
                <c:pt idx="134">
                  <c:v>2.6783791186591703E-6</c:v>
                </c:pt>
                <c:pt idx="135">
                  <c:v>2.61706199534015E-6</c:v>
                </c:pt>
                <c:pt idx="136">
                  <c:v>2.5572442779137904E-6</c:v>
                </c:pt>
                <c:pt idx="137">
                  <c:v>2.4988674205542102E-6</c:v>
                </c:pt>
                <c:pt idx="138">
                  <c:v>2.4418775348764101E-6</c:v>
                </c:pt>
                <c:pt idx="139">
                  <c:v>2.3862250063608E-6</c:v>
                </c:pt>
                <c:pt idx="140">
                  <c:v>2.3318641386332603E-6</c:v>
                </c:pt>
                <c:pt idx="141">
                  <c:v>2.2787528236865704E-6</c:v>
                </c:pt>
                <c:pt idx="142">
                  <c:v>2.2268522362673102E-6</c:v>
                </c:pt>
                <c:pt idx="143">
                  <c:v>2.17612655049485E-6</c:v>
                </c:pt>
                <c:pt idx="144">
                  <c:v>2.1265426774167699E-6</c:v>
                </c:pt>
                <c:pt idx="145">
                  <c:v>2.0780700221817999E-6</c:v>
                </c:pt>
                <c:pt idx="146">
                  <c:v>2.0306802590624801E-6</c:v>
                </c:pt>
                <c:pt idx="147">
                  <c:v>1.9843471233336998E-6</c:v>
                </c:pt>
                <c:pt idx="148">
                  <c:v>1.9390462191269699E-6</c:v>
                </c:pt>
                <c:pt idx="149">
                  <c:v>1.8947548414883101E-6</c:v>
                </c:pt>
                <c:pt idx="150">
                  <c:v>1.8514518124201801E-6</c:v>
                </c:pt>
                <c:pt idx="151">
                  <c:v>1.8091173294041101E-6</c:v>
                </c:pt>
                <c:pt idx="152">
                  <c:v>1.7677328258270999E-6</c:v>
                </c:pt>
                <c:pt idx="153">
                  <c:v>1.72728084244914E-6</c:v>
                </c:pt>
                <c:pt idx="154">
                  <c:v>1.6877449091002202E-6</c:v>
                </c:pt>
                <c:pt idx="155">
                  <c:v>1.6491094359866399E-6</c:v>
                </c:pt>
                <c:pt idx="156">
                  <c:v>1.6113596139400703E-6</c:v>
                </c:pt>
                <c:pt idx="157">
                  <c:v>1.5744813229086001E-6</c:v>
                </c:pt>
                <c:pt idx="158">
                  <c:v>1.5384610483287702E-6</c:v>
                </c:pt>
                <c:pt idx="159">
                  <c:v>1.50328580457586E-6</c:v>
                </c:pt>
                <c:pt idx="160">
                  <c:v>1.4689430652557102E-6</c:v>
                </c:pt>
                <c:pt idx="161">
                  <c:v>1.4354206997143301E-6</c:v>
                </c:pt>
                <c:pt idx="162">
                  <c:v>1.4027069153760002E-6</c:v>
                </c:pt>
                <c:pt idx="163">
                  <c:v>1.3707902055431701E-6</c:v>
                </c:pt>
                <c:pt idx="164">
                  <c:v>1.3396593022298602E-6</c:v>
                </c:pt>
                <c:pt idx="165">
                  <c:v>1.30930313370237E-6</c:v>
                </c:pt>
                <c:pt idx="166">
                  <c:v>1.27971078639782E-6</c:v>
                </c:pt>
                <c:pt idx="167">
                  <c:v>1.2508714708943601E-6</c:v>
                </c:pt>
                <c:pt idx="168">
                  <c:v>1.22277449165877E-6</c:v>
                </c:pt>
                <c:pt idx="169">
                  <c:v>1.1954092203012701E-6</c:v>
                </c:pt>
                <c:pt idx="170">
                  <c:v>1.1687650720736301E-6</c:v>
                </c:pt>
                <c:pt idx="171">
                  <c:v>1.14283148537548E-6</c:v>
                </c:pt>
                <c:pt idx="172">
                  <c:v>1.11759790404465E-6</c:v>
                </c:pt>
                <c:pt idx="173">
                  <c:v>1.09305376222569E-6</c:v>
                </c:pt>
                <c:pt idx="174">
                  <c:v>1.0691884716236499E-6</c:v>
                </c:pt>
                <c:pt idx="175">
                  <c:v>1.04599141095089E-6</c:v>
                </c:pt>
                <c:pt idx="176">
                  <c:v>1.0234519173972301E-6</c:v>
                </c:pt>
                <c:pt idx="177">
                  <c:v>1.0015592799618801E-6</c:v>
                </c:pt>
                <c:pt idx="178">
                  <c:v>9.8030273449525606E-7</c:v>
                </c:pt>
                <c:pt idx="179">
                  <c:v>9.5967146030798406E-7</c:v>
                </c:pt>
                <c:pt idx="180">
                  <c:v>9.3965457821340006E-7</c:v>
                </c:pt>
                <c:pt idx="181">
                  <c:v>9.2024114987780097E-7</c:v>
                </c:pt>
                <c:pt idx="182">
                  <c:v>9.0142017836078616E-7</c:v>
                </c:pt>
                <c:pt idx="183">
                  <c:v>8.8318060973506507E-7</c:v>
                </c:pt>
                <c:pt idx="184">
                  <c:v>8.6551133568218398E-7</c:v>
                </c:pt>
                <c:pt idx="185">
                  <c:v>8.484011969669511E-7</c:v>
                </c:pt>
                <c:pt idx="186">
                  <c:v>8.3183898769940802E-7</c:v>
                </c:pt>
                <c:pt idx="187">
                  <c:v>8.1581346029901915E-7</c:v>
                </c:pt>
                <c:pt idx="188">
                  <c:v>8.0031333108103496E-7</c:v>
                </c:pt>
                <c:pt idx="189">
                  <c:v>7.8532728639005497E-7</c:v>
                </c:pt>
                <c:pt idx="190">
                  <c:v>7.7084398920879712E-7</c:v>
                </c:pt>
                <c:pt idx="191">
                  <c:v>7.5685208617275401E-7</c:v>
                </c:pt>
                <c:pt idx="192">
                  <c:v>7.4334021494323304E-7</c:v>
                </c:pt>
                <c:pt idx="193">
                  <c:v>7.3029701187186804E-7</c:v>
                </c:pt>
                <c:pt idx="194">
                  <c:v>7.1771111990265603E-7</c:v>
                </c:pt>
                <c:pt idx="195">
                  <c:v>7.0557119666254809E-7</c:v>
                </c:pt>
                <c:pt idx="196">
                  <c:v>6.9386592268394605E-7</c:v>
                </c:pt>
                <c:pt idx="197">
                  <c:v>6.82584009717697E-7</c:v>
                </c:pt>
                <c:pt idx="198">
                  <c:v>6.7171420913636208E-7</c:v>
                </c:pt>
                <c:pt idx="199">
                  <c:v>6.6124532034545708E-7</c:v>
                </c:pt>
                <c:pt idx="200">
                  <c:v>6.5116619916723904E-7</c:v>
                </c:pt>
                <c:pt idx="201">
                  <c:v>6.4146576615137096E-7</c:v>
                </c:pt>
                <c:pt idx="202">
                  <c:v>6.3213301486789204E-7</c:v>
                </c:pt>
                <c:pt idx="203">
                  <c:v>6.2315702007966807E-7</c:v>
                </c:pt>
                <c:pt idx="204">
                  <c:v>6.1452694573760806E-7</c:v>
                </c:pt>
                <c:pt idx="205">
                  <c:v>6.0623205285149906E-7</c:v>
                </c:pt>
                <c:pt idx="206">
                  <c:v>5.98261707229602E-7</c:v>
                </c:pt>
                <c:pt idx="207">
                  <c:v>5.9060538694870407E-7</c:v>
                </c:pt>
                <c:pt idx="208">
                  <c:v>5.8325268963440301E-7</c:v>
                </c:pt>
                <c:pt idx="209">
                  <c:v>5.7619333957036601E-7</c:v>
                </c:pt>
                <c:pt idx="210">
                  <c:v>5.694171944705211E-7</c:v>
                </c:pt>
                <c:pt idx="211">
                  <c:v>5.6291425206002708E-7</c:v>
                </c:pt>
                <c:pt idx="212">
                  <c:v>5.56674656390771E-7</c:v>
                </c:pt>
                <c:pt idx="213">
                  <c:v>5.5068870381633496E-7</c:v>
                </c:pt>
                <c:pt idx="214">
                  <c:v>5.4494684877096607E-7</c:v>
                </c:pt>
                <c:pt idx="215">
                  <c:v>5.3943970917261305E-7</c:v>
                </c:pt>
                <c:pt idx="216">
                  <c:v>5.34158071579414E-7</c:v>
                </c:pt>
                <c:pt idx="217">
                  <c:v>5.2909289601658703E-7</c:v>
                </c:pt>
                <c:pt idx="218">
                  <c:v>5.2423532049529405E-7</c:v>
                </c:pt>
                <c:pt idx="219">
                  <c:v>5.1957666522697203E-7</c:v>
                </c:pt>
                <c:pt idx="220">
                  <c:v>5.1510843651254509E-7</c:v>
                </c:pt>
                <c:pt idx="221">
                  <c:v>5.1082233031758902E-7</c:v>
                </c:pt>
                <c:pt idx="222">
                  <c:v>5.0671023553718196E-7</c:v>
                </c:pt>
                <c:pt idx="223">
                  <c:v>5.0276423692386799E-7</c:v>
                </c:pt>
                <c:pt idx="224">
                  <c:v>4.9897661772919901E-7</c:v>
                </c:pt>
                <c:pt idx="225">
                  <c:v>4.9533986199285805E-7</c:v>
                </c:pt>
                <c:pt idx="226">
                  <c:v>4.91846656556798E-7</c:v>
                </c:pt>
                <c:pt idx="227">
                  <c:v>4.8848989274190698E-7</c:v>
                </c:pt>
                <c:pt idx="228">
                  <c:v>4.8526266772264301E-7</c:v>
                </c:pt>
                <c:pt idx="229">
                  <c:v>4.8215828563189102E-7</c:v>
                </c:pt>
                <c:pt idx="230">
                  <c:v>4.7917025829132502E-7</c:v>
                </c:pt>
                <c:pt idx="231">
                  <c:v>4.7629230576440704E-7</c:v>
                </c:pt>
                <c:pt idx="232">
                  <c:v>4.7351835649613005E-7</c:v>
                </c:pt>
                <c:pt idx="233">
                  <c:v>4.7084254726289804E-7</c:v>
                </c:pt>
                <c:pt idx="234">
                  <c:v>4.6825922283385102E-7</c:v>
                </c:pt>
                <c:pt idx="235">
                  <c:v>4.6576293528786104E-7</c:v>
                </c:pt>
                <c:pt idx="236">
                  <c:v>4.6334844319894802E-7</c:v>
                </c:pt>
                <c:pt idx="237">
                  <c:v>4.6101071046306201E-7</c:v>
                </c:pt>
                <c:pt idx="238">
                  <c:v>4.58744904883539E-7</c:v>
                </c:pt>
                <c:pt idx="239">
                  <c:v>4.5654639661726504E-7</c:v>
                </c:pt>
                <c:pt idx="240">
                  <c:v>4.5441075627540799E-7</c:v>
                </c:pt>
                <c:pt idx="241">
                  <c:v>4.5233375282476305E-7</c:v>
                </c:pt>
                <c:pt idx="242">
                  <c:v>4.5031135135771402E-7</c:v>
                </c:pt>
                <c:pt idx="243">
                  <c:v>4.48339710573008E-7</c:v>
                </c:pt>
                <c:pt idx="244">
                  <c:v>4.4641518005096601E-7</c:v>
                </c:pt>
                <c:pt idx="245">
                  <c:v>4.4453429740431608E-7</c:v>
                </c:pt>
                <c:pt idx="246">
                  <c:v>4.4269378524801508E-7</c:v>
                </c:pt>
                <c:pt idx="247">
                  <c:v>4.4089054792659401E-7</c:v>
                </c:pt>
                <c:pt idx="248">
                  <c:v>4.3912166812486107E-7</c:v>
                </c:pt>
                <c:pt idx="249">
                  <c:v>4.3738440335589805E-7</c:v>
                </c:pt>
                <c:pt idx="250">
                  <c:v>4.3567618229036804E-7</c:v>
                </c:pt>
                <c:pt idx="251">
                  <c:v>4.3399460091023303E-7</c:v>
                </c:pt>
                <c:pt idx="252">
                  <c:v>4.3233741857109605E-7</c:v>
                </c:pt>
                <c:pt idx="253">
                  <c:v>4.3070255395649899E-7</c:v>
                </c:pt>
                <c:pt idx="254">
                  <c:v>4.2908808094096404E-7</c:v>
                </c:pt>
                <c:pt idx="255">
                  <c:v>4.27492224316528E-7</c:v>
                </c:pt>
                <c:pt idx="256">
                  <c:v>4.2591335544111202E-7</c:v>
                </c:pt>
                <c:pt idx="257">
                  <c:v>4.2434998781841601E-7</c:v>
                </c:pt>
                <c:pt idx="258">
                  <c:v>4.22800772607488E-7</c:v>
                </c:pt>
                <c:pt idx="259">
                  <c:v>4.2126449407717407E-7</c:v>
                </c:pt>
                <c:pt idx="260">
                  <c:v>4.19740065000426E-7</c:v>
                </c:pt>
                <c:pt idx="261">
                  <c:v>4.18226521992366E-7</c:v>
                </c:pt>
                <c:pt idx="262">
                  <c:v>4.1672302082295502E-7</c:v>
                </c:pt>
                <c:pt idx="263">
                  <c:v>4.1522883170222805E-7</c:v>
                </c:pt>
                <c:pt idx="264">
                  <c:v>4.1374333454523301E-7</c:v>
                </c:pt>
                <c:pt idx="265">
                  <c:v>4.1226601422447301E-7</c:v>
                </c:pt>
                <c:pt idx="266">
                  <c:v>4.1079645581792901E-7</c:v>
                </c:pt>
                <c:pt idx="267">
                  <c:v>4.0933433986135801E-7</c:v>
                </c:pt>
                <c:pt idx="268">
                  <c:v>4.0787943760602401E-7</c:v>
                </c:pt>
                <c:pt idx="269">
                  <c:v>4.0643160629498698E-7</c:v>
                </c:pt>
                <c:pt idx="270">
                  <c:v>4.0499078446508002E-7</c:v>
                </c:pt>
                <c:pt idx="271">
                  <c:v>4.0355698727961804E-7</c:v>
                </c:pt>
                <c:pt idx="272">
                  <c:v>4.0213030189831703E-7</c:v>
                </c:pt>
                <c:pt idx="273">
                  <c:v>4.0071088289068105E-7</c:v>
                </c:pt>
                <c:pt idx="274">
                  <c:v>3.9929894769891899E-7</c:v>
                </c:pt>
                <c:pt idx="275">
                  <c:v>3.9789477215620698E-7</c:v>
                </c:pt>
                <c:pt idx="276">
                  <c:v>3.9649868606588305E-7</c:v>
                </c:pt>
                <c:pt idx="277">
                  <c:v>3.9511106884692596E-7</c:v>
                </c:pt>
                <c:pt idx="278">
                  <c:v>3.9373234525086601E-7</c:v>
                </c:pt>
                <c:pt idx="279">
                  <c:v>3.9236298115496406E-7</c:v>
                </c:pt>
                <c:pt idx="280">
                  <c:v>3.9100347943633204E-7</c:v>
                </c:pt>
                <c:pt idx="281">
                  <c:v>3.89654375931389E-7</c:v>
                </c:pt>
                <c:pt idx="282">
                  <c:v>3.8831623548478599E-7</c:v>
                </c:pt>
                <c:pt idx="283">
                  <c:v>3.8698964809175706E-7</c:v>
                </c:pt>
                <c:pt idx="284">
                  <c:v>3.8567522513751203E-7</c:v>
                </c:pt>
                <c:pt idx="285">
                  <c:v>3.8437359573715404E-7</c:v>
                </c:pt>
                <c:pt idx="286">
                  <c:v>3.8308540317926105E-7</c:v>
                </c:pt>
                <c:pt idx="287">
                  <c:v>3.8181130147612199E-7</c:v>
                </c:pt>
                <c:pt idx="288">
                  <c:v>3.8055195202329101E-7</c:v>
                </c:pt>
                <c:pt idx="289">
                  <c:v>3.7930802037096702E-7</c:v>
                </c:pt>
                <c:pt idx="290">
                  <c:v>3.7808017310941903E-7</c:v>
                </c:pt>
                <c:pt idx="291">
                  <c:v>3.7686907487044201E-7</c:v>
                </c:pt>
                <c:pt idx="292">
                  <c:v>3.7567538544665702E-7</c:v>
                </c:pt>
                <c:pt idx="293">
                  <c:v>3.74499757030147E-7</c:v>
                </c:pt>
                <c:pt idx="294">
                  <c:v>3.73342831571791E-7</c:v>
                </c:pt>
                <c:pt idx="295">
                  <c:v>3.7220523826236799E-7</c:v>
                </c:pt>
                <c:pt idx="296">
                  <c:v>3.7108759113627904E-7</c:v>
                </c:pt>
                <c:pt idx="297">
                  <c:v>3.6999048679811802E-7</c:v>
                </c:pt>
                <c:pt idx="298">
                  <c:v>3.6891450227284605E-7</c:v>
                </c:pt>
                <c:pt idx="299">
                  <c:v>3.6786019298025103E-7</c:v>
                </c:pt>
                <c:pt idx="300">
                  <c:v>3.6682809083337604E-7</c:v>
                </c:pt>
                <c:pt idx="301">
                  <c:v>3.65818702460794E-7</c:v>
                </c:pt>
                <c:pt idx="302">
                  <c:v>3.64832507552372E-7</c:v>
                </c:pt>
                <c:pt idx="303">
                  <c:v>3.6386995732799105E-7</c:v>
                </c:pt>
                <c:pt idx="304">
                  <c:v>3.6293147312838301E-7</c:v>
                </c:pt>
                <c:pt idx="305">
                  <c:v>3.6201744512411902E-7</c:v>
                </c:pt>
                <c:pt idx="306">
                  <c:v>3.6112823114517302E-7</c:v>
                </c:pt>
                <c:pt idx="307">
                  <c:v>3.6026415563378902E-7</c:v>
                </c:pt>
                <c:pt idx="308">
                  <c:v>3.5942550871292502E-7</c:v>
                </c:pt>
                <c:pt idx="309">
                  <c:v>3.5861254537052199E-7</c:v>
                </c:pt>
                <c:pt idx="310">
                  <c:v>3.5782548475789406E-7</c:v>
                </c:pt>
                <c:pt idx="311">
                  <c:v>3.5706450959398502E-7</c:v>
                </c:pt>
                <c:pt idx="312">
                  <c:v>3.5632976567824301E-7</c:v>
                </c:pt>
                <c:pt idx="313">
                  <c:v>3.5562136152635804E-7</c:v>
                </c:pt>
                <c:pt idx="314">
                  <c:v>3.5493936810571803E-7</c:v>
                </c:pt>
                <c:pt idx="315">
                  <c:v>3.5428381867335604E-7</c:v>
                </c:pt>
                <c:pt idx="316">
                  <c:v>3.5365470870655902E-7</c:v>
                </c:pt>
                <c:pt idx="317">
                  <c:v>3.5305199592226502E-7</c:v>
                </c:pt>
                <c:pt idx="318">
                  <c:v>3.5247560042308599E-7</c:v>
                </c:pt>
                <c:pt idx="319">
                  <c:v>3.5192540492553004E-7</c:v>
                </c:pt>
                <c:pt idx="320">
                  <c:v>3.5140125507299998E-7</c:v>
                </c:pt>
                <c:pt idx="321">
                  <c:v>3.5090295981054503E-7</c:v>
                </c:pt>
                <c:pt idx="322">
                  <c:v>3.5043029186868903E-7</c:v>
                </c:pt>
                <c:pt idx="323">
                  <c:v>3.4998298834734804E-7</c:v>
                </c:pt>
                <c:pt idx="324">
                  <c:v>3.4956075135780306E-7</c:v>
                </c:pt>
                <c:pt idx="325">
                  <c:v>3.4916324870821104E-7</c:v>
                </c:pt>
                <c:pt idx="326">
                  <c:v>3.4879011468072404E-7</c:v>
                </c:pt>
                <c:pt idx="327">
                  <c:v>3.4844095091538704E-7</c:v>
                </c:pt>
                <c:pt idx="328">
                  <c:v>3.4811532732579906E-7</c:v>
                </c:pt>
                <c:pt idx="329">
                  <c:v>3.4781278303124501E-7</c:v>
                </c:pt>
                <c:pt idx="330">
                  <c:v>3.4753282740132106E-7</c:v>
                </c:pt>
                <c:pt idx="331">
                  <c:v>3.4727494117448602E-7</c:v>
                </c:pt>
                <c:pt idx="332">
                  <c:v>3.4703857757491799E-7</c:v>
                </c:pt>
                <c:pt idx="333">
                  <c:v>3.4682316344891906E-7</c:v>
                </c:pt>
                <c:pt idx="334">
                  <c:v>3.4662810054172603E-7</c:v>
                </c:pt>
                <c:pt idx="335">
                  <c:v>3.4645276676842804E-7</c:v>
                </c:pt>
                <c:pt idx="336">
                  <c:v>3.4629651745435301E-7</c:v>
                </c:pt>
                <c:pt idx="337">
                  <c:v>3.4615868669694604E-7</c:v>
                </c:pt>
                <c:pt idx="338">
                  <c:v>3.46038588760715E-7</c:v>
                </c:pt>
                <c:pt idx="339">
                  <c:v>3.4593551940774105E-7</c:v>
                </c:pt>
                <c:pt idx="340">
                  <c:v>3.4584875731239404E-7</c:v>
                </c:pt>
                <c:pt idx="341">
                  <c:v>3.4577756553870001E-7</c:v>
                </c:pt>
                <c:pt idx="342">
                  <c:v>3.4572119292900301E-7</c:v>
                </c:pt>
                <c:pt idx="343">
                  <c:v>3.4567887555904403E-7</c:v>
                </c:pt>
                <c:pt idx="344">
                  <c:v>3.4564983825437503E-7</c:v>
                </c:pt>
                <c:pt idx="345">
                  <c:v>3.4563329600208005E-7</c:v>
                </c:pt>
                <c:pt idx="346">
                  <c:v>3.4562845543587501E-7</c:v>
                </c:pt>
                <c:pt idx="347">
                  <c:v>3.4563451634888501E-7</c:v>
                </c:pt>
                <c:pt idx="348">
                  <c:v>3.4565067310062204E-7</c:v>
                </c:pt>
                <c:pt idx="349">
                  <c:v>3.45676116116625E-7</c:v>
                </c:pt>
                <c:pt idx="350">
                  <c:v>3.4571003335331703E-7</c:v>
                </c:pt>
                <c:pt idx="351">
                  <c:v>3.4575161169132103E-7</c:v>
                </c:pt>
                <c:pt idx="352">
                  <c:v>3.4580003841491201E-7</c:v>
                </c:pt>
                <c:pt idx="353">
                  <c:v>3.4585450259563703E-7</c:v>
                </c:pt>
                <c:pt idx="354">
                  <c:v>3.4591419647657301E-7</c:v>
                </c:pt>
                <c:pt idx="355">
                  <c:v>3.4597831687016601E-7</c:v>
                </c:pt>
                <c:pt idx="356">
                  <c:v>3.4604606646833201E-7</c:v>
                </c:pt>
                <c:pt idx="357">
                  <c:v>3.4611665518587002E-7</c:v>
                </c:pt>
                <c:pt idx="358">
                  <c:v>3.4618930143860701E-7</c:v>
                </c:pt>
                <c:pt idx="359">
                  <c:v>3.4626323340163301E-7</c:v>
                </c:pt>
                <c:pt idx="360">
                  <c:v>3.4633769023885302E-7</c:v>
                </c:pt>
                <c:pt idx="361">
                  <c:v>3.4641192329178499E-7</c:v>
                </c:pt>
                <c:pt idx="362">
                  <c:v>3.46485197233879E-7</c:v>
                </c:pt>
                <c:pt idx="363">
                  <c:v>3.4655679118647701E-7</c:v>
                </c:pt>
                <c:pt idx="364">
                  <c:v>3.4662599980285506E-7</c:v>
                </c:pt>
                <c:pt idx="365">
                  <c:v>3.46692134285115E-7</c:v>
                </c:pt>
                <c:pt idx="366">
                  <c:v>3.4675452341108701E-7</c:v>
                </c:pt>
                <c:pt idx="367">
                  <c:v>3.46812514437189E-7</c:v>
                </c:pt>
                <c:pt idx="368">
                  <c:v>3.4686547405885802E-7</c:v>
                </c:pt>
                <c:pt idx="369">
                  <c:v>3.4691278921239598E-7</c:v>
                </c:pt>
                <c:pt idx="370">
                  <c:v>3.4695386793772203E-7</c:v>
                </c:pt>
                <c:pt idx="371">
                  <c:v>3.46988140105228E-7</c:v>
                </c:pt>
                <c:pt idx="372">
                  <c:v>3.4701505815092201E-7</c:v>
                </c:pt>
                <c:pt idx="373">
                  <c:v>3.4703409774557703E-7</c:v>
                </c:pt>
                <c:pt idx="374">
                  <c:v>3.4704475838653704E-7</c:v>
                </c:pt>
                <c:pt idx="375">
                  <c:v>3.47046564013317E-7</c:v>
                </c:pt>
                <c:pt idx="376">
                  <c:v>3.47039063453796E-7</c:v>
                </c:pt>
                <c:pt idx="377">
                  <c:v>3.4702183098090504E-7</c:v>
                </c:pt>
                <c:pt idx="378">
                  <c:v>3.4699446661930101E-7</c:v>
                </c:pt>
                <c:pt idx="379">
                  <c:v>3.4695659663369501E-7</c:v>
                </c:pt>
                <c:pt idx="380">
                  <c:v>3.4690787370536403E-7</c:v>
                </c:pt>
                <c:pt idx="381">
                  <c:v>3.4684797734270602E-7</c:v>
                </c:pt>
                <c:pt idx="382">
                  <c:v>3.4677661393733903E-7</c:v>
                </c:pt>
                <c:pt idx="383">
                  <c:v>3.4669351708884501E-7</c:v>
                </c:pt>
                <c:pt idx="384">
                  <c:v>3.4659844755072602E-7</c:v>
                </c:pt>
                <c:pt idx="385">
                  <c:v>3.4649119346105201E-7</c:v>
                </c:pt>
                <c:pt idx="386">
                  <c:v>3.4637157019174404E-7</c:v>
                </c:pt>
                <c:pt idx="387">
                  <c:v>3.4623942047321901E-7</c:v>
                </c:pt>
                <c:pt idx="388">
                  <c:v>3.4609461416704004E-7</c:v>
                </c:pt>
                <c:pt idx="389">
                  <c:v>3.4593704826608203E-7</c:v>
                </c:pt>
                <c:pt idx="390">
                  <c:v>3.4576664661890401E-7</c:v>
                </c:pt>
                <c:pt idx="391">
                  <c:v>3.4558335978043404E-7</c:v>
                </c:pt>
                <c:pt idx="392">
                  <c:v>3.4538716472197502E-7</c:v>
                </c:pt>
                <c:pt idx="393">
                  <c:v>3.4517806450686699E-7</c:v>
                </c:pt>
                <c:pt idx="394">
                  <c:v>3.4495608801560805E-7</c:v>
                </c:pt>
                <c:pt idx="395">
                  <c:v>3.44721289434808E-7</c:v>
                </c:pt>
                <c:pt idx="396">
                  <c:v>3.4447374800303101E-7</c:v>
                </c:pt>
                <c:pt idx="397">
                  <c:v>3.4421356733974402E-7</c:v>
                </c:pt>
                <c:pt idx="398">
                  <c:v>3.4394087516641301E-7</c:v>
                </c:pt>
                <c:pt idx="399">
                  <c:v>3.4365582256222599E-7</c:v>
                </c:pt>
                <c:pt idx="400">
                  <c:v>3.4335858355957804E-7</c:v>
                </c:pt>
                <c:pt idx="401">
                  <c:v>3.4304935444545805E-7</c:v>
                </c:pt>
                <c:pt idx="402">
                  <c:v>3.4272835313962804E-7</c:v>
                </c:pt>
                <c:pt idx="403">
                  <c:v>3.4239581860996501E-7</c:v>
                </c:pt>
                <c:pt idx="404">
                  <c:v>3.4205201003009599E-7</c:v>
                </c:pt>
                <c:pt idx="405">
                  <c:v>3.4169720625831506E-7</c:v>
                </c:pt>
                <c:pt idx="406">
                  <c:v>3.4133170490747504E-7</c:v>
                </c:pt>
                <c:pt idx="407">
                  <c:v>3.4095582171426105E-7</c:v>
                </c:pt>
                <c:pt idx="408">
                  <c:v>3.4056988971124801E-7</c:v>
                </c:pt>
                <c:pt idx="409">
                  <c:v>3.4017425836411003E-7</c:v>
                </c:pt>
                <c:pt idx="410">
                  <c:v>3.3976929288693E-7</c:v>
                </c:pt>
                <c:pt idx="411">
                  <c:v>3.3935537323669403E-7</c:v>
                </c:pt>
                <c:pt idx="412">
                  <c:v>3.3893289339200001E-7</c:v>
                </c:pt>
                <c:pt idx="413">
                  <c:v>3.3850226043488504E-7</c:v>
                </c:pt>
                <c:pt idx="414">
                  <c:v>3.3806389362585505E-7</c:v>
                </c:pt>
                <c:pt idx="415">
                  <c:v>3.3761822363651703E-7</c:v>
                </c:pt>
                <c:pt idx="416">
                  <c:v>3.3716569152198605E-7</c:v>
                </c:pt>
                <c:pt idx="417">
                  <c:v>3.3670674789763502E-7</c:v>
                </c:pt>
                <c:pt idx="418">
                  <c:v>3.3624185203921201E-7</c:v>
                </c:pt>
                <c:pt idx="419">
                  <c:v>3.3577147089427503E-7</c:v>
                </c:pt>
                <c:pt idx="420">
                  <c:v>3.3529607827381802E-7</c:v>
                </c:pt>
                <c:pt idx="421">
                  <c:v>3.3481615387616003E-7</c:v>
                </c:pt>
                <c:pt idx="422">
                  <c:v>3.3433218237003802E-7</c:v>
                </c:pt>
                <c:pt idx="423">
                  <c:v>3.3384465255667499E-7</c:v>
                </c:pt>
                <c:pt idx="424">
                  <c:v>3.3335405639528201E-7</c:v>
                </c:pt>
                <c:pt idx="425">
                  <c:v>3.3286088813778602E-7</c:v>
                </c:pt>
                <c:pt idx="426">
                  <c:v>3.3236564346899402E-7</c:v>
                </c:pt>
                <c:pt idx="427">
                  <c:v>3.31868818578008E-7</c:v>
                </c:pt>
                <c:pt idx="428">
                  <c:v>3.3137090932509204E-7</c:v>
                </c:pt>
                <c:pt idx="429">
                  <c:v>3.3087241039113605E-7</c:v>
                </c:pt>
                <c:pt idx="430">
                  <c:v>3.3037381440844101E-7</c:v>
                </c:pt>
                <c:pt idx="431">
                  <c:v>3.2987561115747798E-7</c:v>
                </c:pt>
                <c:pt idx="432">
                  <c:v>3.2937828675293799E-7</c:v>
                </c:pt>
                <c:pt idx="433">
                  <c:v>3.2888232283900405E-7</c:v>
                </c:pt>
                <c:pt idx="434">
                  <c:v>3.2838819582392701E-7</c:v>
                </c:pt>
                <c:pt idx="435">
                  <c:v>3.2789637611952503E-7</c:v>
                </c:pt>
                <c:pt idx="436">
                  <c:v>3.2740732740696104E-7</c:v>
                </c:pt>
                <c:pt idx="437">
                  <c:v>3.2692150592194202E-7</c:v>
                </c:pt>
                <c:pt idx="438">
                  <c:v>3.2643935975460101E-7</c:v>
                </c:pt>
                <c:pt idx="439">
                  <c:v>3.2596132819364406E-7</c:v>
                </c:pt>
                <c:pt idx="440">
                  <c:v>3.2548784107815604E-7</c:v>
                </c:pt>
                <c:pt idx="441">
                  <c:v>3.2501931815797805E-7</c:v>
                </c:pt>
                <c:pt idx="442">
                  <c:v>3.2455616852256201E-7</c:v>
                </c:pt>
                <c:pt idx="443">
                  <c:v>3.2409879003607302E-7</c:v>
                </c:pt>
                <c:pt idx="444">
                  <c:v>3.2364756876175603E-7</c:v>
                </c:pt>
                <c:pt idx="445">
                  <c:v>3.2320287847123502E-7</c:v>
                </c:pt>
                <c:pt idx="446">
                  <c:v>3.2276508017604803E-7</c:v>
                </c:pt>
                <c:pt idx="447">
                  <c:v>3.2233452163720101E-7</c:v>
                </c:pt>
                <c:pt idx="448">
                  <c:v>3.2191153693158803E-7</c:v>
                </c:pt>
                <c:pt idx="449">
                  <c:v>3.2149644608994001E-7</c:v>
                </c:pt>
                <c:pt idx="450">
                  <c:v>3.2108955471768201E-7</c:v>
                </c:pt>
                <c:pt idx="451">
                  <c:v>3.2069115360840105E-7</c:v>
                </c:pt>
                <c:pt idx="452">
                  <c:v>3.2030151847522501E-7</c:v>
                </c:pt>
                <c:pt idx="453">
                  <c:v>3.1992090968746902E-7</c:v>
                </c:pt>
                <c:pt idx="454">
                  <c:v>3.19549571985777E-7</c:v>
                </c:pt>
                <c:pt idx="455">
                  <c:v>3.1918773424352703E-7</c:v>
                </c:pt>
                <c:pt idx="456">
                  <c:v>3.18835609326086E-7</c:v>
                </c:pt>
                <c:pt idx="457">
                  <c:v>3.1849339393327198E-7</c:v>
                </c:pt>
                <c:pt idx="458">
                  <c:v>3.1816126842127102E-7</c:v>
                </c:pt>
                <c:pt idx="459">
                  <c:v>3.1783939671300102E-7</c:v>
                </c:pt>
                <c:pt idx="460">
                  <c:v>3.1752792626756903E-7</c:v>
                </c:pt>
                <c:pt idx="461">
                  <c:v>3.17226988035796E-7</c:v>
                </c:pt>
                <c:pt idx="462">
                  <c:v>3.1693669639797902E-7</c:v>
                </c:pt>
                <c:pt idx="463">
                  <c:v>3.1665714920161E-7</c:v>
                </c:pt>
                <c:pt idx="464">
                  <c:v>3.1638842784011703E-7</c:v>
                </c:pt>
                <c:pt idx="465">
                  <c:v>3.1613059732271104E-7</c:v>
                </c:pt>
                <c:pt idx="466">
                  <c:v>3.1588370632929802E-7</c:v>
                </c:pt>
                <c:pt idx="467">
                  <c:v>3.1564778734989805E-7</c:v>
                </c:pt>
                <c:pt idx="468">
                  <c:v>3.1542285687374502E-7</c:v>
                </c:pt>
                <c:pt idx="469">
                  <c:v>3.1520891556792803E-7</c:v>
                </c:pt>
                <c:pt idx="470">
                  <c:v>3.1500594845088806E-7</c:v>
                </c:pt>
                <c:pt idx="471">
                  <c:v>3.1481392510642005E-7</c:v>
                </c:pt>
                <c:pt idx="472">
                  <c:v>3.1463279997828303E-7</c:v>
                </c:pt>
                <c:pt idx="473">
                  <c:v>3.1446251264796504E-7</c:v>
                </c:pt>
                <c:pt idx="474">
                  <c:v>3.1430298812286603E-7</c:v>
                </c:pt>
                <c:pt idx="475">
                  <c:v>3.1415413711736501E-7</c:v>
                </c:pt>
                <c:pt idx="476">
                  <c:v>3.1401585642234E-7</c:v>
                </c:pt>
                <c:pt idx="477">
                  <c:v>3.1388802927967102E-7</c:v>
                </c:pt>
                <c:pt idx="478">
                  <c:v>3.1377052575824604E-7</c:v>
                </c:pt>
                <c:pt idx="479">
                  <c:v>3.1366320313334902E-7</c:v>
                </c:pt>
                <c:pt idx="480">
                  <c:v>3.1356590627847002E-7</c:v>
                </c:pt>
                <c:pt idx="481">
                  <c:v>3.1347846812615103E-7</c:v>
                </c:pt>
                <c:pt idx="482">
                  <c:v>3.1340071011589705E-7</c:v>
                </c:pt>
                <c:pt idx="483">
                  <c:v>3.1333244265029301E-7</c:v>
                </c:pt>
                <c:pt idx="484">
                  <c:v>3.1327346555293302E-7</c:v>
                </c:pt>
                <c:pt idx="485">
                  <c:v>3.1322356853680202E-7</c:v>
                </c:pt>
                <c:pt idx="486">
                  <c:v>3.13182531723809E-7</c:v>
                </c:pt>
                <c:pt idx="487">
                  <c:v>3.1315012615208704E-7</c:v>
                </c:pt>
                <c:pt idx="488">
                  <c:v>3.13126114288176E-7</c:v>
                </c:pt>
                <c:pt idx="489">
                  <c:v>3.1311025054414702E-7</c:v>
                </c:pt>
                <c:pt idx="490">
                  <c:v>3.13102281790528E-7</c:v>
                </c:pt>
                <c:pt idx="491">
                  <c:v>3.1310194790623905E-7</c:v>
                </c:pt>
                <c:pt idx="492">
                  <c:v>3.1310898232557801E-7</c:v>
                </c:pt>
                <c:pt idx="493">
                  <c:v>3.1312311258139404E-7</c:v>
                </c:pt>
                <c:pt idx="494">
                  <c:v>3.1314406085144204E-7</c:v>
                </c:pt>
                <c:pt idx="495">
                  <c:v>3.1317154450229105E-7</c:v>
                </c:pt>
                <c:pt idx="496">
                  <c:v>3.1320527663476998E-7</c:v>
                </c:pt>
                <c:pt idx="497">
                  <c:v>3.13244966646519E-7</c:v>
                </c:pt>
                <c:pt idx="498">
                  <c:v>3.1329032078318103E-7</c:v>
                </c:pt>
                <c:pt idx="499">
                  <c:v>3.1334104268597402E-7</c:v>
                </c:pt>
              </c:numCache>
            </c:numRef>
          </c:yVal>
          <c:smooth val="1"/>
        </c:ser>
        <c:ser>
          <c:idx val="4"/>
          <c:order val="3"/>
          <c:spPr>
            <a:ln w="25400">
              <a:solidFill>
                <a:srgbClr val="FF00FF"/>
              </a:solidFill>
              <a:prstDash val="solid"/>
            </a:ln>
          </c:spPr>
          <c:marker>
            <c:symbol val="none"/>
          </c:marker>
          <c:xVal>
            <c:numRef>
              <c:f>Data!$Q$13:$Q$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R$13:$R$512</c:f>
              <c:numCache>
                <c:formatCode>General</c:formatCode>
                <c:ptCount val="500"/>
                <c:pt idx="0">
                  <c:v>1.000003E-2</c:v>
                </c:pt>
                <c:pt idx="1">
                  <c:v>1.000003E-2</c:v>
                </c:pt>
                <c:pt idx="2">
                  <c:v>1.000003E-2</c:v>
                </c:pt>
                <c:pt idx="3">
                  <c:v>1.000003E-2</c:v>
                </c:pt>
                <c:pt idx="4">
                  <c:v>1.000003E-2</c:v>
                </c:pt>
                <c:pt idx="5">
                  <c:v>1.000003E-2</c:v>
                </c:pt>
                <c:pt idx="6">
                  <c:v>1.000003E-2</c:v>
                </c:pt>
                <c:pt idx="7">
                  <c:v>1.000003E-2</c:v>
                </c:pt>
                <c:pt idx="8">
                  <c:v>1.00000299999921E-2</c:v>
                </c:pt>
                <c:pt idx="9">
                  <c:v>9.9724381713721909E-3</c:v>
                </c:pt>
                <c:pt idx="10">
                  <c:v>6.4269905886245003E-3</c:v>
                </c:pt>
                <c:pt idx="11">
                  <c:v>3.1594913232894503E-3</c:v>
                </c:pt>
                <c:pt idx="12">
                  <c:v>2.11214165049293E-3</c:v>
                </c:pt>
                <c:pt idx="13">
                  <c:v>1.54461696096613E-3</c:v>
                </c:pt>
                <c:pt idx="14">
                  <c:v>1.1849431035537701E-3</c:v>
                </c:pt>
                <c:pt idx="15">
                  <c:v>9.37904324049641E-4</c:v>
                </c:pt>
                <c:pt idx="16">
                  <c:v>7.59320340017451E-4</c:v>
                </c:pt>
                <c:pt idx="17">
                  <c:v>6.2547495004522998E-4</c:v>
                </c:pt>
                <c:pt idx="18">
                  <c:v>5.2239724530337101E-4</c:v>
                </c:pt>
                <c:pt idx="19">
                  <c:v>4.4130075223430598E-4</c:v>
                </c:pt>
                <c:pt idx="20">
                  <c:v>3.7638233970029597E-4</c:v>
                </c:pt>
                <c:pt idx="21">
                  <c:v>3.2365998306660003E-4</c:v>
                </c:pt>
                <c:pt idx="22">
                  <c:v>2.8031588151430204E-4</c:v>
                </c:pt>
                <c:pt idx="23">
                  <c:v>2.4430479403327802E-4</c:v>
                </c:pt>
                <c:pt idx="24">
                  <c:v>2.14110174833334E-4</c:v>
                </c:pt>
                <c:pt idx="25">
                  <c:v>1.8858678870787099E-4</c:v>
                </c:pt>
                <c:pt idx="26">
                  <c:v>1.66856019774268E-4</c:v>
                </c:pt>
                <c:pt idx="27">
                  <c:v>1.48234405394483E-4</c:v>
                </c:pt>
                <c:pt idx="28">
                  <c:v>1.3218374418800499E-4</c:v>
                </c:pt>
                <c:pt idx="29">
                  <c:v>1.1827557449174599E-4</c:v>
                </c:pt>
                <c:pt idx="30">
                  <c:v>1.06165441296662E-4</c:v>
                </c:pt>
                <c:pt idx="31">
                  <c:v>9.5573963785415897E-5</c:v>
                </c:pt>
                <c:pt idx="32">
                  <c:v>8.6272711684002912E-5</c:v>
                </c:pt>
                <c:pt idx="33">
                  <c:v>7.8073536216820508E-5</c:v>
                </c:pt>
                <c:pt idx="34">
                  <c:v>7.0820418609081199E-5</c:v>
                </c:pt>
                <c:pt idx="35">
                  <c:v>6.4383177114946309E-5</c:v>
                </c:pt>
                <c:pt idx="36">
                  <c:v>5.8652562504559703E-5</c:v>
                </c:pt>
                <c:pt idx="37">
                  <c:v>5.3536402081481503E-5</c:v>
                </c:pt>
                <c:pt idx="38">
                  <c:v>4.8956543522477795E-5</c:v>
                </c:pt>
                <c:pt idx="39">
                  <c:v>4.4846414415163499E-5</c:v>
                </c:pt>
                <c:pt idx="40">
                  <c:v>4.1149059896942802E-5</c:v>
                </c:pt>
                <c:pt idx="41">
                  <c:v>3.7815554440467505E-5</c:v>
                </c:pt>
                <c:pt idx="42">
                  <c:v>3.4803708652639403E-5</c:v>
                </c:pt>
                <c:pt idx="43">
                  <c:v>3.20770102877253E-5</c:v>
                </c:pt>
                <c:pt idx="44">
                  <c:v>2.9603752413848698E-5</c:v>
                </c:pt>
                <c:pt idx="45">
                  <c:v>2.7356312058691401E-5</c:v>
                </c:pt>
                <c:pt idx="46">
                  <c:v>2.5310550510638702E-5</c:v>
                </c:pt>
                <c:pt idx="47">
                  <c:v>2.3445312536518201E-5</c:v>
                </c:pt>
                <c:pt idx="48">
                  <c:v>2.1742006419935902E-5</c:v>
                </c:pt>
                <c:pt idx="49">
                  <c:v>2.0184250359405697E-5</c:v>
                </c:pt>
                <c:pt idx="50">
                  <c:v>1.87575736030137E-5</c:v>
                </c:pt>
                <c:pt idx="51">
                  <c:v>1.74491629323516E-5</c:v>
                </c:pt>
                <c:pt idx="52">
                  <c:v>1.6247646861246E-5</c:v>
                </c:pt>
                <c:pt idx="53">
                  <c:v>1.5142911344813901E-5</c:v>
                </c:pt>
                <c:pt idx="54">
                  <c:v>1.4125941890342399E-5</c:v>
                </c:pt>
                <c:pt idx="55">
                  <c:v>1.3188687887707401E-5</c:v>
                </c:pt>
                <c:pt idx="56">
                  <c:v>1.23239456936355E-5</c:v>
                </c:pt>
                <c:pt idx="57">
                  <c:v>1.1525257599452701E-5</c:v>
                </c:pt>
                <c:pt idx="58">
                  <c:v>1.07868242932994E-5</c:v>
                </c:pt>
                <c:pt idx="59">
                  <c:v>1.0103428821866399E-5</c:v>
                </c:pt>
                <c:pt idx="60">
                  <c:v>9.4703703807358003E-6</c:v>
                </c:pt>
                <c:pt idx="61">
                  <c:v>8.8834065238315005E-6</c:v>
                </c:pt>
                <c:pt idx="62">
                  <c:v>8.3387026133804613E-6</c:v>
                </c:pt>
                <c:pt idx="63">
                  <c:v>7.8327875005491498E-6</c:v>
                </c:pt>
                <c:pt idx="64">
                  <c:v>7.3625145920861803E-6</c:v>
                </c:pt>
                <c:pt idx="65">
                  <c:v>6.9250275769757395E-6</c:v>
                </c:pt>
                <c:pt idx="66">
                  <c:v>6.5177301964761301E-6</c:v>
                </c:pt>
                <c:pt idx="67">
                  <c:v>6.138259530659381E-6</c:v>
                </c:pt>
                <c:pt idx="68">
                  <c:v>5.7844623491181399E-6</c:v>
                </c:pt>
                <c:pt idx="69">
                  <c:v>5.4543741375258596E-6</c:v>
                </c:pt>
                <c:pt idx="70">
                  <c:v>5.1462004653106106E-6</c:v>
                </c:pt>
                <c:pt idx="71">
                  <c:v>4.8583004055203004E-6</c:v>
                </c:pt>
                <c:pt idx="72">
                  <c:v>4.5891717580824302E-6</c:v>
                </c:pt>
                <c:pt idx="73">
                  <c:v>4.3374378588907501E-6</c:v>
                </c:pt>
                <c:pt idx="74">
                  <c:v>4.1018357870443699E-6</c:v>
                </c:pt>
                <c:pt idx="75">
                  <c:v>3.8812058069137202E-6</c:v>
                </c:pt>
                <c:pt idx="76">
                  <c:v>3.6744819022210302E-6</c:v>
                </c:pt>
                <c:pt idx="77">
                  <c:v>3.48068327689184E-6</c:v>
                </c:pt>
                <c:pt idx="78">
                  <c:v>3.2989067146027502E-6</c:v>
                </c:pt>
                <c:pt idx="79">
                  <c:v>3.1283197007684199E-6</c:v>
                </c:pt>
                <c:pt idx="80">
                  <c:v>2.9681542230975599E-6</c:v>
                </c:pt>
                <c:pt idx="81">
                  <c:v>2.8177011769389497E-6</c:v>
                </c:pt>
                <c:pt idx="82">
                  <c:v>2.6763053103604804E-6</c:v>
                </c:pt>
                <c:pt idx="83">
                  <c:v>2.5433606515461704E-6</c:v>
                </c:pt>
                <c:pt idx="84">
                  <c:v>2.4183063677617402E-6</c:v>
                </c:pt>
                <c:pt idx="85">
                  <c:v>2.3006230109596399E-6</c:v>
                </c:pt>
                <c:pt idx="86">
                  <c:v>2.1898291102207903E-6</c:v>
                </c:pt>
                <c:pt idx="87">
                  <c:v>2.0854780759615903E-6</c:v>
                </c:pt>
                <c:pt idx="88">
                  <c:v>1.98715538421701E-6</c:v>
                </c:pt>
                <c:pt idx="89">
                  <c:v>1.8944760129277402E-6</c:v>
                </c:pt>
                <c:pt idx="90">
                  <c:v>1.8070821062075499E-6</c:v>
                </c:pt>
                <c:pt idx="91">
                  <c:v>1.72464084298243E-6</c:v>
                </c:pt>
                <c:pt idx="92">
                  <c:v>1.6468424917389102E-6</c:v>
                </c:pt>
                <c:pt idx="93">
                  <c:v>1.5733986322383101E-6</c:v>
                </c:pt>
                <c:pt idx="94">
                  <c:v>1.50404052923532E-6</c:v>
                </c:pt>
                <c:pt idx="95">
                  <c:v>1.4385176437036301E-6</c:v>
                </c:pt>
                <c:pt idx="96">
                  <c:v>1.37659626852464E-6</c:v>
                </c:pt>
                <c:pt idx="97">
                  <c:v>1.3180582774996301E-6</c:v>
                </c:pt>
                <c:pt idx="98">
                  <c:v>1.26269997722471E-6</c:v>
                </c:pt>
                <c:pt idx="99">
                  <c:v>1.2103310525146901E-6</c:v>
                </c:pt>
                <c:pt idx="100">
                  <c:v>1.1607735970053501E-6</c:v>
                </c:pt>
                <c:pt idx="101">
                  <c:v>1.11386122137732E-6</c:v>
                </c:pt>
                <c:pt idx="102">
                  <c:v>1.06943823237353E-6</c:v>
                </c:pt>
                <c:pt idx="103">
                  <c:v>1.0273588764349101E-6</c:v>
                </c:pt>
                <c:pt idx="104">
                  <c:v>9.8748664236599204E-7</c:v>
                </c:pt>
                <c:pt idx="105">
                  <c:v>9.4969361796746612E-7</c:v>
                </c:pt>
                <c:pt idx="106">
                  <c:v>9.1385989604654494E-7</c:v>
                </c:pt>
                <c:pt idx="107">
                  <c:v>8.79873025646359E-7</c:v>
                </c:pt>
                <c:pt idx="108">
                  <c:v>8.4762750477319505E-7</c:v>
                </c:pt>
                <c:pt idx="109">
                  <c:v>8.1702431107354201E-7</c:v>
                </c:pt>
                <c:pt idx="110">
                  <c:v>7.8797046734885902E-7</c:v>
                </c:pt>
                <c:pt idx="111">
                  <c:v>7.6037863926041792E-7</c:v>
                </c:pt>
                <c:pt idx="112">
                  <c:v>7.3416676235431105E-7</c:v>
                </c:pt>
                <c:pt idx="113">
                  <c:v>7.0925769617153105E-7</c:v>
                </c:pt>
                <c:pt idx="114">
                  <c:v>6.8557890342352502E-7</c:v>
                </c:pt>
                <c:pt idx="115">
                  <c:v>6.6306215190785211E-7</c:v>
                </c:pt>
                <c:pt idx="116">
                  <c:v>6.416432378202781E-7</c:v>
                </c:pt>
                <c:pt idx="117">
                  <c:v>6.2126172838194003E-7</c:v>
                </c:pt>
                <c:pt idx="118">
                  <c:v>6.0186072258119297E-7</c:v>
                </c:pt>
                <c:pt idx="119">
                  <c:v>5.8338662855486395E-7</c:v>
                </c:pt>
                <c:pt idx="120">
                  <c:v>5.6578895622228401E-7</c:v>
                </c:pt>
                <c:pt idx="121">
                  <c:v>5.49020124236958E-7</c:v>
                </c:pt>
                <c:pt idx="122">
                  <c:v>5.3303528004066498E-7</c:v>
                </c:pt>
                <c:pt idx="123">
                  <c:v>5.1779213203402E-7</c:v>
                </c:pt>
                <c:pt idx="124">
                  <c:v>5.0325079304822902E-7</c:v>
                </c:pt>
                <c:pt idx="125">
                  <c:v>4.8937363424879295E-7</c:v>
                </c:pt>
                <c:pt idx="126">
                  <c:v>4.7612514871062104E-7</c:v>
                </c:pt>
                <c:pt idx="127">
                  <c:v>4.6347182395900901E-7</c:v>
                </c:pt>
                <c:pt idx="128">
                  <c:v>4.5138202284161102E-7</c:v>
                </c:pt>
                <c:pt idx="129">
                  <c:v>4.3982587213845701E-7</c:v>
                </c:pt>
                <c:pt idx="130">
                  <c:v>4.2877515835720302E-7</c:v>
                </c:pt>
                <c:pt idx="131">
                  <c:v>4.1820323020789597E-7</c:v>
                </c:pt>
                <c:pt idx="132">
                  <c:v>4.0808490729009602E-7</c:v>
                </c:pt>
                <c:pt idx="133">
                  <c:v>3.9839639456062201E-7</c:v>
                </c:pt>
                <c:pt idx="134">
                  <c:v>3.8911520218265799E-7</c:v>
                </c:pt>
                <c:pt idx="135">
                  <c:v>3.8022007038688504E-7</c:v>
                </c:pt>
                <c:pt idx="136">
                  <c:v>3.7169089900435602E-7</c:v>
                </c:pt>
                <c:pt idx="137">
                  <c:v>3.6350868135643701E-7</c:v>
                </c:pt>
                <c:pt idx="138">
                  <c:v>3.5565544220056203E-7</c:v>
                </c:pt>
                <c:pt idx="139">
                  <c:v>3.4811417946504701E-7</c:v>
                </c:pt>
                <c:pt idx="140">
                  <c:v>3.4086880952068902E-7</c:v>
                </c:pt>
                <c:pt idx="141">
                  <c:v>3.3390411576143602E-7</c:v>
                </c:pt>
                <c:pt idx="142">
                  <c:v>3.2720570028407701E-7</c:v>
                </c:pt>
                <c:pt idx="143">
                  <c:v>3.2075993842214799E-7</c:v>
                </c:pt>
                <c:pt idx="144">
                  <c:v>3.1455393598644303E-7</c:v>
                </c:pt>
                <c:pt idx="145">
                  <c:v>3.0857548906475299E-7</c:v>
                </c:pt>
                <c:pt idx="146">
                  <c:v>3.0281304614215E-7</c:v>
                </c:pt>
                <c:pt idx="147">
                  <c:v>2.9725567242982901E-7</c:v>
                </c:pt>
                <c:pt idx="148">
                  <c:v>2.9189301632474299E-7</c:v>
                </c:pt>
                <c:pt idx="149">
                  <c:v>2.8671527772354903E-7</c:v>
                </c:pt>
                <c:pt idx="150">
                  <c:v>2.8171317823186499E-7</c:v>
                </c:pt>
                <c:pt idx="151">
                  <c:v>2.7687793303413198E-7</c:v>
                </c:pt>
                <c:pt idx="152">
                  <c:v>2.7220122437787602E-7</c:v>
                </c:pt>
                <c:pt idx="153">
                  <c:v>2.67675176566432E-7</c:v>
                </c:pt>
                <c:pt idx="154">
                  <c:v>2.6329233234647699E-7</c:v>
                </c:pt>
                <c:pt idx="155">
                  <c:v>2.59045630628963E-7</c:v>
                </c:pt>
                <c:pt idx="156">
                  <c:v>2.5492838546040199E-7</c:v>
                </c:pt>
                <c:pt idx="157">
                  <c:v>2.5093426613123002E-7</c:v>
                </c:pt>
                <c:pt idx="158">
                  <c:v>2.4705727843916204E-7</c:v>
                </c:pt>
                <c:pt idx="159">
                  <c:v>2.43291746916653E-7</c:v>
                </c:pt>
                <c:pt idx="160">
                  <c:v>2.3963229808666101E-7</c:v>
                </c:pt>
                <c:pt idx="161">
                  <c:v>2.3607384461153401E-7</c:v>
                </c:pt>
                <c:pt idx="162">
                  <c:v>2.3261157028531701E-7</c:v>
                </c:pt>
                <c:pt idx="163">
                  <c:v>2.29240915868237E-7</c:v>
                </c:pt>
                <c:pt idx="164">
                  <c:v>2.2595756567092101E-7</c:v>
                </c:pt>
                <c:pt idx="165">
                  <c:v>2.2275743484555101E-7</c:v>
                </c:pt>
                <c:pt idx="166">
                  <c:v>2.1963665736904399E-7</c:v>
                </c:pt>
                <c:pt idx="167">
                  <c:v>2.1659157466887399E-7</c:v>
                </c:pt>
                <c:pt idx="168">
                  <c:v>2.13618724841532E-7</c:v>
                </c:pt>
                <c:pt idx="169">
                  <c:v>2.10714832439658E-7</c:v>
                </c:pt>
                <c:pt idx="170">
                  <c:v>2.07876798800086E-7</c:v>
                </c:pt>
                <c:pt idx="171">
                  <c:v>2.0510169287784202E-7</c:v>
                </c:pt>
                <c:pt idx="172">
                  <c:v>2.0238674255843698E-7</c:v>
                </c:pt>
                <c:pt idx="173">
                  <c:v>1.9972932642078701E-7</c:v>
                </c:pt>
                <c:pt idx="174">
                  <c:v>1.97126965925413E-7</c:v>
                </c:pt>
                <c:pt idx="175">
                  <c:v>1.9457731800724102E-7</c:v>
                </c:pt>
                <c:pt idx="176">
                  <c:v>1.9207816804949E-7</c:v>
                </c:pt>
                <c:pt idx="177">
                  <c:v>1.8962742321774499E-7</c:v>
                </c:pt>
                <c:pt idx="178">
                  <c:v>1.8722310613471299E-7</c:v>
                </c:pt>
                <c:pt idx="179">
                  <c:v>1.84863348877282E-7</c:v>
                </c:pt>
                <c:pt idx="180">
                  <c:v>1.8254638727858202E-7</c:v>
                </c:pt>
                <c:pt idx="181">
                  <c:v>1.8027055551873001E-7</c:v>
                </c:pt>
                <c:pt idx="182">
                  <c:v>1.7803428098889101E-7</c:v>
                </c:pt>
                <c:pt idx="183">
                  <c:v>1.75836079414156E-7</c:v>
                </c:pt>
                <c:pt idx="184">
                  <c:v>1.73674550221582E-7</c:v>
                </c:pt>
                <c:pt idx="185">
                  <c:v>1.7154837214050002E-7</c:v>
                </c:pt>
                <c:pt idx="186">
                  <c:v>1.6945629902291902E-7</c:v>
                </c:pt>
                <c:pt idx="187">
                  <c:v>1.6739715587257801E-7</c:v>
                </c:pt>
                <c:pt idx="188">
                  <c:v>1.6536983507180101E-7</c:v>
                </c:pt>
                <c:pt idx="189">
                  <c:v>1.6337329279592599E-7</c:v>
                </c:pt>
                <c:pt idx="190">
                  <c:v>1.6140654560590302E-7</c:v>
                </c:pt>
                <c:pt idx="191">
                  <c:v>1.5946866721035102E-7</c:v>
                </c:pt>
                <c:pt idx="192">
                  <c:v>1.57558785386667E-7</c:v>
                </c:pt>
                <c:pt idx="193">
                  <c:v>1.5567607905436098E-7</c:v>
                </c:pt>
                <c:pt idx="194">
                  <c:v>1.5381977549292102E-7</c:v>
                </c:pt>
                <c:pt idx="195">
                  <c:v>1.51989147696758E-7</c:v>
                </c:pt>
                <c:pt idx="196">
                  <c:v>1.5018351186153398E-7</c:v>
                </c:pt>
                <c:pt idx="197">
                  <c:v>1.48402224995019E-7</c:v>
                </c:pt>
                <c:pt idx="198">
                  <c:v>1.4664468264169102E-7</c:v>
                </c:pt>
                <c:pt idx="199">
                  <c:v>1.4491031672052701E-7</c:v>
                </c:pt>
                <c:pt idx="200">
                  <c:v>1.4319859347042801E-7</c:v>
                </c:pt>
                <c:pt idx="201">
                  <c:v>1.4150901149962401E-7</c:v>
                </c:pt>
                <c:pt idx="202">
                  <c:v>1.3984109992420999E-7</c:v>
                </c:pt>
                <c:pt idx="203">
                  <c:v>1.3819441659976802E-7</c:v>
                </c:pt>
                <c:pt idx="204">
                  <c:v>1.3656854644543398E-7</c:v>
                </c:pt>
                <c:pt idx="205">
                  <c:v>1.3496309984737701E-7</c:v>
                </c:pt>
                <c:pt idx="206">
                  <c:v>1.3337771113547E-7</c:v>
                </c:pt>
                <c:pt idx="207">
                  <c:v>1.3181203714396899E-7</c:v>
                </c:pt>
                <c:pt idx="208">
                  <c:v>1.3026575584118799E-7</c:v>
                </c:pt>
                <c:pt idx="209">
                  <c:v>1.28738565019209E-7</c:v>
                </c:pt>
                <c:pt idx="210">
                  <c:v>1.2723018106082801E-7</c:v>
                </c:pt>
                <c:pt idx="211">
                  <c:v>1.2574033775984699E-7</c:v>
                </c:pt>
                <c:pt idx="212">
                  <c:v>1.2426878519868201E-7</c:v>
                </c:pt>
                <c:pt idx="213">
                  <c:v>1.2281528869268299E-7</c:v>
                </c:pt>
                <c:pt idx="214">
                  <c:v>1.2137962777238202E-7</c:v>
                </c:pt>
                <c:pt idx="215">
                  <c:v>1.1996159523094302E-7</c:v>
                </c:pt>
                <c:pt idx="216">
                  <c:v>1.18560996210461E-7</c:v>
                </c:pt>
                <c:pt idx="217">
                  <c:v>1.17177647338057E-7</c:v>
                </c:pt>
                <c:pt idx="218">
                  <c:v>1.15811375907926E-7</c:v>
                </c:pt>
                <c:pt idx="219">
                  <c:v>1.144620190993E-7</c:v>
                </c:pt>
                <c:pt idx="220">
                  <c:v>1.13129423243258E-7</c:v>
                </c:pt>
                <c:pt idx="221">
                  <c:v>1.1181344311757099E-7</c:v>
                </c:pt>
                <c:pt idx="222">
                  <c:v>1.10513941288593E-7</c:v>
                </c:pt>
                <c:pt idx="223">
                  <c:v>1.0923078747769801E-7</c:v>
                </c:pt>
                <c:pt idx="224">
                  <c:v>1.07963857970222E-7</c:v>
                </c:pt>
                <c:pt idx="225">
                  <c:v>1.0671303504822499E-7</c:v>
                </c:pt>
                <c:pt idx="226">
                  <c:v>1.05478206459398E-7</c:v>
                </c:pt>
                <c:pt idx="227">
                  <c:v>1.0425926491130001E-7</c:v>
                </c:pt>
                <c:pt idx="228">
                  <c:v>1.0305610759398499E-7</c:v>
                </c:pt>
                <c:pt idx="229">
                  <c:v>1.01868635730768E-7</c:v>
                </c:pt>
                <c:pt idx="230">
                  <c:v>1.0069675415003101E-7</c:v>
                </c:pt>
                <c:pt idx="231">
                  <c:v>9.9540370886283497E-8</c:v>
                </c:pt>
                <c:pt idx="232">
                  <c:v>9.8399396799039703E-8</c:v>
                </c:pt>
                <c:pt idx="233">
                  <c:v>9.7273745216937912E-8</c:v>
                </c:pt>
                <c:pt idx="234">
                  <c:v>9.6163331601779502E-8</c:v>
                </c:pt>
                <c:pt idx="235">
                  <c:v>9.5068073231334506E-8</c:v>
                </c:pt>
                <c:pt idx="236">
                  <c:v>9.398788890324409E-8</c:v>
                </c:pt>
                <c:pt idx="237">
                  <c:v>9.2922698655431693E-8</c:v>
                </c:pt>
                <c:pt idx="238">
                  <c:v>9.18724235043969E-8</c:v>
                </c:pt>
                <c:pt idx="239">
                  <c:v>9.0836985200460597E-8</c:v>
                </c:pt>
                <c:pt idx="240">
                  <c:v>8.9816305998209505E-8</c:v>
                </c:pt>
                <c:pt idx="241">
                  <c:v>8.8810308442471911E-8</c:v>
                </c:pt>
                <c:pt idx="242">
                  <c:v>8.7818915168484511E-8</c:v>
                </c:pt>
                <c:pt idx="243">
                  <c:v>8.6842048715855701E-8</c:v>
                </c:pt>
                <c:pt idx="244">
                  <c:v>8.5879631355967909E-8</c:v>
                </c:pt>
                <c:pt idx="245">
                  <c:v>8.4931584931580304E-8</c:v>
                </c:pt>
                <c:pt idx="246">
                  <c:v>8.3997830708203203E-8</c:v>
                </c:pt>
                <c:pt idx="247">
                  <c:v>8.3078289237602192E-8</c:v>
                </c:pt>
                <c:pt idx="248">
                  <c:v>8.2172880231940298E-8</c:v>
                </c:pt>
                <c:pt idx="249">
                  <c:v>8.1281522447915694E-8</c:v>
                </c:pt>
                <c:pt idx="250">
                  <c:v>8.0404133580909809E-8</c:v>
                </c:pt>
                <c:pt idx="251">
                  <c:v>7.9540630169258298E-8</c:v>
                </c:pt>
                <c:pt idx="252">
                  <c:v>7.86909275071641E-8</c:v>
                </c:pt>
                <c:pt idx="253">
                  <c:v>7.785493956608961E-8</c:v>
                </c:pt>
                <c:pt idx="254">
                  <c:v>7.7032578924012205E-8</c:v>
                </c:pt>
                <c:pt idx="255">
                  <c:v>7.6223756703214703E-8</c:v>
                </c:pt>
                <c:pt idx="256">
                  <c:v>7.5428382515411106E-8</c:v>
                </c:pt>
                <c:pt idx="257">
                  <c:v>7.4646364413775504E-8</c:v>
                </c:pt>
                <c:pt idx="258">
                  <c:v>7.3877608851712502E-8</c:v>
                </c:pt>
                <c:pt idx="259">
                  <c:v>7.3122020647881305E-8</c:v>
                </c:pt>
                <c:pt idx="260">
                  <c:v>7.2379502957469206E-8</c:v>
                </c:pt>
                <c:pt idx="261">
                  <c:v>7.1649957249596204E-8</c:v>
                </c:pt>
                <c:pt idx="262">
                  <c:v>7.0933283289992898E-8</c:v>
                </c:pt>
                <c:pt idx="263">
                  <c:v>7.0229379128910498E-8</c:v>
                </c:pt>
                <c:pt idx="264">
                  <c:v>6.9538141094009201E-8</c:v>
                </c:pt>
                <c:pt idx="265">
                  <c:v>6.8859463787977102E-8</c:v>
                </c:pt>
                <c:pt idx="266">
                  <c:v>6.8193240090619004E-8</c:v>
                </c:pt>
                <c:pt idx="267">
                  <c:v>6.7539361165135008E-8</c:v>
                </c:pt>
                <c:pt idx="268">
                  <c:v>6.6897716468575301E-8</c:v>
                </c:pt>
                <c:pt idx="269">
                  <c:v>6.6268193766067894E-8</c:v>
                </c:pt>
                <c:pt idx="270">
                  <c:v>6.5650679148587403E-8</c:v>
                </c:pt>
                <c:pt idx="271">
                  <c:v>6.5045057054118701E-8</c:v>
                </c:pt>
                <c:pt idx="272">
                  <c:v>6.4451210292023999E-8</c:v>
                </c:pt>
                <c:pt idx="273">
                  <c:v>6.3869020070423293E-8</c:v>
                </c:pt>
                <c:pt idx="274">
                  <c:v>6.3298366026417204E-8</c:v>
                </c:pt>
                <c:pt idx="275">
                  <c:v>6.2739126258973704E-8</c:v>
                </c:pt>
                <c:pt idx="276">
                  <c:v>6.2191177364318503E-8</c:v>
                </c:pt>
                <c:pt idx="277">
                  <c:v>6.1654394473668001E-8</c:v>
                </c:pt>
                <c:pt idx="278">
                  <c:v>6.1128651293153996E-8</c:v>
                </c:pt>
                <c:pt idx="279">
                  <c:v>6.0613820145792606E-8</c:v>
                </c:pt>
                <c:pt idx="280">
                  <c:v>6.010977201535641E-8</c:v>
                </c:pt>
                <c:pt idx="281">
                  <c:v>5.9616376592013598E-8</c:v>
                </c:pt>
                <c:pt idx="282">
                  <c:v>5.9133502319606699E-8</c:v>
                </c:pt>
                <c:pt idx="283">
                  <c:v>5.8661016444439799E-8</c:v>
                </c:pt>
                <c:pt idx="284">
                  <c:v>5.8198785065460597E-8</c:v>
                </c:pt>
                <c:pt idx="285">
                  <c:v>5.7746673185715301E-8</c:v>
                </c:pt>
                <c:pt idx="286">
                  <c:v>5.7304544764967402E-8</c:v>
                </c:pt>
                <c:pt idx="287">
                  <c:v>5.6872262773374901E-8</c:v>
                </c:pt>
                <c:pt idx="288">
                  <c:v>5.6449689246118402E-8</c:v>
                </c:pt>
                <c:pt idx="289">
                  <c:v>5.6036685338884498E-8</c:v>
                </c:pt>
                <c:pt idx="290">
                  <c:v>5.5633111384107503E-8</c:v>
                </c:pt>
                <c:pt idx="291">
                  <c:v>5.52388269478785E-8</c:v>
                </c:pt>
                <c:pt idx="292">
                  <c:v>5.4853690887432002E-8</c:v>
                </c:pt>
                <c:pt idx="293">
                  <c:v>5.4477561409127504E-8</c:v>
                </c:pt>
                <c:pt idx="294">
                  <c:v>5.4110296126842206E-8</c:v>
                </c:pt>
                <c:pt idx="295">
                  <c:v>5.3751752120697501E-8</c:v>
                </c:pt>
                <c:pt idx="296">
                  <c:v>5.3401785996034002E-8</c:v>
                </c:pt>
                <c:pt idx="297">
                  <c:v>5.3060253942467605E-8</c:v>
                </c:pt>
                <c:pt idx="298">
                  <c:v>5.2727011793180902E-8</c:v>
                </c:pt>
                <c:pt idx="299">
                  <c:v>5.2401915084304499E-8</c:v>
                </c:pt>
                <c:pt idx="300">
                  <c:v>5.2084819114232999E-8</c:v>
                </c:pt>
                <c:pt idx="301">
                  <c:v>5.1775579002861504E-8</c:v>
                </c:pt>
                <c:pt idx="302">
                  <c:v>5.1474049750686299E-8</c:v>
                </c:pt>
                <c:pt idx="303">
                  <c:v>5.1180086297710998E-8</c:v>
                </c:pt>
                <c:pt idx="304">
                  <c:v>5.0893543582095701E-8</c:v>
                </c:pt>
                <c:pt idx="305">
                  <c:v>5.0614276598259802E-8</c:v>
                </c:pt>
                <c:pt idx="306">
                  <c:v>5.0342140454792404E-8</c:v>
                </c:pt>
                <c:pt idx="307">
                  <c:v>5.0076990432300903E-8</c:v>
                </c:pt>
                <c:pt idx="308">
                  <c:v>4.9818682040585202E-8</c:v>
                </c:pt>
                <c:pt idx="309">
                  <c:v>4.9567071075303898E-8</c:v>
                </c:pt>
                <c:pt idx="310">
                  <c:v>4.9322013674103499E-8</c:v>
                </c:pt>
                <c:pt idx="311">
                  <c:v>4.9083366371845804E-8</c:v>
                </c:pt>
                <c:pt idx="312">
                  <c:v>4.8850986155275996E-8</c:v>
                </c:pt>
                <c:pt idx="313">
                  <c:v>4.86247305177949E-8</c:v>
                </c:pt>
                <c:pt idx="314">
                  <c:v>4.8404457513127204E-8</c:v>
                </c:pt>
                <c:pt idx="315">
                  <c:v>4.8190025808210603E-8</c:v>
                </c:pt>
                <c:pt idx="316">
                  <c:v>4.7981294735020906E-8</c:v>
                </c:pt>
                <c:pt idx="317">
                  <c:v>4.7778124341394498E-8</c:v>
                </c:pt>
                <c:pt idx="318">
                  <c:v>4.7580375442248598E-8</c:v>
                </c:pt>
                <c:pt idx="319">
                  <c:v>4.7387909669424605E-8</c:v>
                </c:pt>
                <c:pt idx="320">
                  <c:v>4.7200589520467804E-8</c:v>
                </c:pt>
                <c:pt idx="321">
                  <c:v>4.7018278405831597E-8</c:v>
                </c:pt>
                <c:pt idx="322">
                  <c:v>4.6840840696095399E-8</c:v>
                </c:pt>
                <c:pt idx="323">
                  <c:v>4.6668141768686397E-8</c:v>
                </c:pt>
                <c:pt idx="324">
                  <c:v>4.6500048052992805E-8</c:v>
                </c:pt>
                <c:pt idx="325">
                  <c:v>4.6336427073823301E-8</c:v>
                </c:pt>
                <c:pt idx="326">
                  <c:v>4.6177147494570005E-8</c:v>
                </c:pt>
                <c:pt idx="327">
                  <c:v>4.6022079160149607E-8</c:v>
                </c:pt>
                <c:pt idx="328">
                  <c:v>4.5871093138054301E-8</c:v>
                </c:pt>
                <c:pt idx="329">
                  <c:v>4.5724061757640302E-8</c:v>
                </c:pt>
                <c:pt idx="330">
                  <c:v>4.5580858649575198E-8</c:v>
                </c:pt>
                <c:pt idx="331">
                  <c:v>4.5441358784366999E-8</c:v>
                </c:pt>
                <c:pt idx="332">
                  <c:v>4.5305438508879602E-8</c:v>
                </c:pt>
                <c:pt idx="333">
                  <c:v>4.5172975581633899E-8</c:v>
                </c:pt>
                <c:pt idx="334">
                  <c:v>4.5043849208336202E-8</c:v>
                </c:pt>
                <c:pt idx="335">
                  <c:v>4.49179400754369E-8</c:v>
                </c:pt>
                <c:pt idx="336">
                  <c:v>4.4795130382063998E-8</c:v>
                </c:pt>
                <c:pt idx="337">
                  <c:v>4.4675303871868908E-8</c:v>
                </c:pt>
                <c:pt idx="338">
                  <c:v>4.4558345863429998E-8</c:v>
                </c:pt>
                <c:pt idx="339">
                  <c:v>4.4444143279011501E-8</c:v>
                </c:pt>
                <c:pt idx="340">
                  <c:v>4.4332584672816399E-8</c:v>
                </c:pt>
                <c:pt idx="341">
                  <c:v>4.4223560257892904E-8</c:v>
                </c:pt>
                <c:pt idx="342">
                  <c:v>4.4116961931725305E-8</c:v>
                </c:pt>
                <c:pt idx="343">
                  <c:v>4.4012683301083406E-8</c:v>
                </c:pt>
                <c:pt idx="344">
                  <c:v>4.3910619705175704E-8</c:v>
                </c:pt>
                <c:pt idx="345">
                  <c:v>4.3810668238195605E-8</c:v>
                </c:pt>
                <c:pt idx="346">
                  <c:v>4.3712727770692102E-8</c:v>
                </c:pt>
                <c:pt idx="347">
                  <c:v>4.3616698968917907E-8</c:v>
                </c:pt>
                <c:pt idx="348">
                  <c:v>4.3522484314627E-8</c:v>
                </c:pt>
                <c:pt idx="349">
                  <c:v>4.3429988122484698E-8</c:v>
                </c:pt>
                <c:pt idx="350">
                  <c:v>4.3339116556031502E-8</c:v>
                </c:pt>
                <c:pt idx="351">
                  <c:v>4.3249777644814497E-8</c:v>
                </c:pt>
                <c:pt idx="352">
                  <c:v>4.3161881297149598E-8</c:v>
                </c:pt>
                <c:pt idx="353">
                  <c:v>4.3075339314015805E-8</c:v>
                </c:pt>
                <c:pt idx="354">
                  <c:v>4.2990065402217103E-8</c:v>
                </c:pt>
                <c:pt idx="355">
                  <c:v>4.2905975183104604E-8</c:v>
                </c:pt>
                <c:pt idx="356">
                  <c:v>4.2822986205368499E-8</c:v>
                </c:pt>
                <c:pt idx="357">
                  <c:v>4.2741017951891901E-8</c:v>
                </c:pt>
                <c:pt idx="358">
                  <c:v>4.26599918477554E-8</c:v>
                </c:pt>
                <c:pt idx="359">
                  <c:v>4.2579831268922304E-8</c:v>
                </c:pt>
                <c:pt idx="360">
                  <c:v>4.2500461544243598E-8</c:v>
                </c:pt>
                <c:pt idx="361">
                  <c:v>4.2421809964459E-8</c:v>
                </c:pt>
                <c:pt idx="362">
                  <c:v>4.2343805781904901E-8</c:v>
                </c:pt>
                <c:pt idx="363">
                  <c:v>4.2266380215250003E-8</c:v>
                </c:pt>
                <c:pt idx="364">
                  <c:v>4.2189466451087394E-8</c:v>
                </c:pt>
                <c:pt idx="365">
                  <c:v>4.2112999641923698E-8</c:v>
                </c:pt>
                <c:pt idx="366">
                  <c:v>4.2036916910303907E-8</c:v>
                </c:pt>
                <c:pt idx="367">
                  <c:v>4.1961157341240102E-8</c:v>
                </c:pt>
                <c:pt idx="368">
                  <c:v>4.1885661986409701E-8</c:v>
                </c:pt>
                <c:pt idx="369">
                  <c:v>4.1810373854346704E-8</c:v>
                </c:pt>
                <c:pt idx="370">
                  <c:v>4.17352379113868E-8</c:v>
                </c:pt>
                <c:pt idx="371">
                  <c:v>4.1660201072554498E-8</c:v>
                </c:pt>
                <c:pt idx="372">
                  <c:v>4.1585212197310303E-8</c:v>
                </c:pt>
                <c:pt idx="373">
                  <c:v>4.1510222082286197E-8</c:v>
                </c:pt>
                <c:pt idx="374">
                  <c:v>4.1435183451524295E-8</c:v>
                </c:pt>
                <c:pt idx="375">
                  <c:v>4.1360050950940402E-8</c:v>
                </c:pt>
                <c:pt idx="376">
                  <c:v>4.1284781133658704E-8</c:v>
                </c:pt>
                <c:pt idx="377">
                  <c:v>4.1209332455499698E-8</c:v>
                </c:pt>
                <c:pt idx="378">
                  <c:v>4.1133665256333E-8</c:v>
                </c:pt>
                <c:pt idx="379">
                  <c:v>4.1057741755784202E-8</c:v>
                </c:pt>
                <c:pt idx="380">
                  <c:v>4.0981526031483901E-8</c:v>
                </c:pt>
                <c:pt idx="381">
                  <c:v>4.09049840143256E-8</c:v>
                </c:pt>
                <c:pt idx="382">
                  <c:v>4.0828083464319106E-8</c:v>
                </c:pt>
                <c:pt idx="383">
                  <c:v>4.07507939648928E-8</c:v>
                </c:pt>
                <c:pt idx="384">
                  <c:v>4.06730868969571E-8</c:v>
                </c:pt>
                <c:pt idx="385">
                  <c:v>4.05949354317627E-8</c:v>
                </c:pt>
                <c:pt idx="386">
                  <c:v>4.0516314503867201E-8</c:v>
                </c:pt>
                <c:pt idx="387">
                  <c:v>4.0437200801870697E-8</c:v>
                </c:pt>
                <c:pt idx="388">
                  <c:v>4.0357572741270401E-8</c:v>
                </c:pt>
                <c:pt idx="389">
                  <c:v>4.02774104520283E-8</c:v>
                </c:pt>
                <c:pt idx="390">
                  <c:v>4.0196695752700097E-8</c:v>
                </c:pt>
                <c:pt idx="391">
                  <c:v>4.0115412133421597E-8</c:v>
                </c:pt>
                <c:pt idx="392">
                  <c:v>4.0033544732960803E-8</c:v>
                </c:pt>
                <c:pt idx="393">
                  <c:v>3.9951080315647004E-8</c:v>
                </c:pt>
                <c:pt idx="394">
                  <c:v>3.9868007252748705E-8</c:v>
                </c:pt>
                <c:pt idx="395">
                  <c:v>3.9784315492557804E-8</c:v>
                </c:pt>
                <c:pt idx="396">
                  <c:v>3.9699996546224995E-8</c:v>
                </c:pt>
                <c:pt idx="397">
                  <c:v>3.9615043452224E-8</c:v>
                </c:pt>
                <c:pt idx="398">
                  <c:v>3.9529450764002305E-8</c:v>
                </c:pt>
                <c:pt idx="399">
                  <c:v>3.94432145133216E-8</c:v>
                </c:pt>
                <c:pt idx="400">
                  <c:v>3.9356332193952101E-8</c:v>
                </c:pt>
                <c:pt idx="401">
                  <c:v>3.9268802730279999E-8</c:v>
                </c:pt>
                <c:pt idx="402">
                  <c:v>3.91806264515464E-8</c:v>
                </c:pt>
                <c:pt idx="403">
                  <c:v>3.9091805069528902E-8</c:v>
                </c:pt>
                <c:pt idx="404">
                  <c:v>3.9002341642560604E-8</c:v>
                </c:pt>
                <c:pt idx="405">
                  <c:v>3.8912240559450599E-8</c:v>
                </c:pt>
                <c:pt idx="406">
                  <c:v>3.8821507500420402E-8</c:v>
                </c:pt>
                <c:pt idx="407">
                  <c:v>3.8730149416904403E-8</c:v>
                </c:pt>
                <c:pt idx="408">
                  <c:v>3.8638174500502207E-8</c:v>
                </c:pt>
                <c:pt idx="409">
                  <c:v>3.8545592150552598E-8</c:v>
                </c:pt>
                <c:pt idx="410">
                  <c:v>3.8452412953892002E-8</c:v>
                </c:pt>
                <c:pt idx="411">
                  <c:v>3.8358648644821003E-8</c:v>
                </c:pt>
                <c:pt idx="412">
                  <c:v>3.8264312084297802E-8</c:v>
                </c:pt>
                <c:pt idx="413">
                  <c:v>3.8169417226824597E-8</c:v>
                </c:pt>
                <c:pt idx="414">
                  <c:v>3.8073979087147697E-8</c:v>
                </c:pt>
                <c:pt idx="415">
                  <c:v>3.7978013718820004E-8</c:v>
                </c:pt>
                <c:pt idx="416">
                  <c:v>3.7881538174254701E-8</c:v>
                </c:pt>
                <c:pt idx="417">
                  <c:v>3.77845704801673E-8</c:v>
                </c:pt>
                <c:pt idx="418">
                  <c:v>3.7687129607736998E-8</c:v>
                </c:pt>
                <c:pt idx="419">
                  <c:v>3.7589235435346399E-8</c:v>
                </c:pt>
                <c:pt idx="420">
                  <c:v>3.74909087266154E-8</c:v>
                </c:pt>
                <c:pt idx="421">
                  <c:v>3.7392171093925399E-8</c:v>
                </c:pt>
                <c:pt idx="422">
                  <c:v>3.7293044966486003E-8</c:v>
                </c:pt>
                <c:pt idx="423">
                  <c:v>3.7193553566343403E-8</c:v>
                </c:pt>
                <c:pt idx="424">
                  <c:v>3.7093720869753598E-8</c:v>
                </c:pt>
                <c:pt idx="425">
                  <c:v>3.6993571579133101E-8</c:v>
                </c:pt>
                <c:pt idx="426">
                  <c:v>3.68931310957551E-8</c:v>
                </c:pt>
                <c:pt idx="427">
                  <c:v>3.6792425481955801E-8</c:v>
                </c:pt>
                <c:pt idx="428">
                  <c:v>3.6691481434757896E-8</c:v>
                </c:pt>
                <c:pt idx="429">
                  <c:v>3.6590326256326401E-8</c:v>
                </c:pt>
                <c:pt idx="430">
                  <c:v>3.6488987817677302E-8</c:v>
                </c:pt>
                <c:pt idx="431">
                  <c:v>3.63874945326935E-8</c:v>
                </c:pt>
                <c:pt idx="432">
                  <c:v>3.6285875327830002E-8</c:v>
                </c:pt>
                <c:pt idx="433">
                  <c:v>3.61841596070716E-8</c:v>
                </c:pt>
                <c:pt idx="434">
                  <c:v>3.6082377225734098E-8</c:v>
                </c:pt>
                <c:pt idx="435">
                  <c:v>3.59805584606772E-8</c:v>
                </c:pt>
                <c:pt idx="436">
                  <c:v>3.5878733976145303E-8</c:v>
                </c:pt>
                <c:pt idx="437">
                  <c:v>3.57769347970247E-8</c:v>
                </c:pt>
                <c:pt idx="438">
                  <c:v>3.5675192280467698E-8</c:v>
                </c:pt>
                <c:pt idx="439">
                  <c:v>3.5573538082479605E-8</c:v>
                </c:pt>
                <c:pt idx="440">
                  <c:v>3.5472004130418698E-8</c:v>
                </c:pt>
                <c:pt idx="441">
                  <c:v>3.5370622596429301E-8</c:v>
                </c:pt>
                <c:pt idx="442">
                  <c:v>3.52694258650504E-8</c:v>
                </c:pt>
                <c:pt idx="443">
                  <c:v>3.5168446505010603E-8</c:v>
                </c:pt>
                <c:pt idx="444">
                  <c:v>3.5067717243936799E-8</c:v>
                </c:pt>
                <c:pt idx="445">
                  <c:v>3.49672709379438E-8</c:v>
                </c:pt>
                <c:pt idx="446">
                  <c:v>3.4867140543016301E-8</c:v>
                </c:pt>
                <c:pt idx="447">
                  <c:v>3.4767359089735698E-8</c:v>
                </c:pt>
                <c:pt idx="448">
                  <c:v>3.4667959656044799E-8</c:v>
                </c:pt>
                <c:pt idx="449">
                  <c:v>3.4568975338574903E-8</c:v>
                </c:pt>
                <c:pt idx="450">
                  <c:v>3.4470439226875903E-8</c:v>
                </c:pt>
                <c:pt idx="451">
                  <c:v>3.4372384378896699E-8</c:v>
                </c:pt>
                <c:pt idx="452">
                  <c:v>3.4274843793495205E-8</c:v>
                </c:pt>
                <c:pt idx="453">
                  <c:v>3.4177850384688498E-8</c:v>
                </c:pt>
                <c:pt idx="454">
                  <c:v>3.4081436957634399E-8</c:v>
                </c:pt>
                <c:pt idx="455">
                  <c:v>3.3985636184187897E-8</c:v>
                </c:pt>
                <c:pt idx="456">
                  <c:v>3.3890480577442605E-8</c:v>
                </c:pt>
                <c:pt idx="457">
                  <c:v>3.3796002467986902E-8</c:v>
                </c:pt>
                <c:pt idx="458">
                  <c:v>3.3702233981191099E-8</c:v>
                </c:pt>
                <c:pt idx="459">
                  <c:v>3.36092070137708E-8</c:v>
                </c:pt>
                <c:pt idx="460">
                  <c:v>3.3516953210609498E-8</c:v>
                </c:pt>
                <c:pt idx="461">
                  <c:v>3.34255039427017E-8</c:v>
                </c:pt>
                <c:pt idx="462">
                  <c:v>3.3334890285712199E-8</c:v>
                </c:pt>
                <c:pt idx="463">
                  <c:v>3.3245142998286505E-8</c:v>
                </c:pt>
                <c:pt idx="464">
                  <c:v>3.31562925009534E-8</c:v>
                </c:pt>
                <c:pt idx="465">
                  <c:v>3.3068368855776604E-8</c:v>
                </c:pt>
                <c:pt idx="466">
                  <c:v>3.2981401746363698E-8</c:v>
                </c:pt>
                <c:pt idx="467">
                  <c:v>3.2895420458146899E-8</c:v>
                </c:pt>
                <c:pt idx="468">
                  <c:v>3.2810453859318402E-8</c:v>
                </c:pt>
                <c:pt idx="469">
                  <c:v>3.2726530382310003E-8</c:v>
                </c:pt>
                <c:pt idx="470">
                  <c:v>3.26436780055105E-8</c:v>
                </c:pt>
                <c:pt idx="471">
                  <c:v>3.25619242353764E-8</c:v>
                </c:pt>
                <c:pt idx="472">
                  <c:v>3.24812960894994E-8</c:v>
                </c:pt>
                <c:pt idx="473">
                  <c:v>3.2401820080021601E-8</c:v>
                </c:pt>
                <c:pt idx="474">
                  <c:v>3.23235221974046E-8</c:v>
                </c:pt>
                <c:pt idx="475">
                  <c:v>3.22464278941812E-8</c:v>
                </c:pt>
                <c:pt idx="476">
                  <c:v>3.2170562070046802E-8</c:v>
                </c:pt>
                <c:pt idx="477">
                  <c:v>3.2095949057424802E-8</c:v>
                </c:pt>
                <c:pt idx="478">
                  <c:v>3.2022612607330005E-8</c:v>
                </c:pt>
                <c:pt idx="479">
                  <c:v>3.1950575875396302E-8</c:v>
                </c:pt>
                <c:pt idx="480">
                  <c:v>3.1879861408151902E-8</c:v>
                </c:pt>
                <c:pt idx="481">
                  <c:v>3.1810491130982898E-8</c:v>
                </c:pt>
                <c:pt idx="482">
                  <c:v>3.1742486336137802E-8</c:v>
                </c:pt>
                <c:pt idx="483">
                  <c:v>3.1675867671119198E-8</c:v>
                </c:pt>
                <c:pt idx="484">
                  <c:v>3.1610655127194203E-8</c:v>
                </c:pt>
                <c:pt idx="485">
                  <c:v>3.1546868028196399E-8</c:v>
                </c:pt>
                <c:pt idx="486">
                  <c:v>3.14845250211724E-8</c:v>
                </c:pt>
                <c:pt idx="487">
                  <c:v>3.1423644066953597E-8</c:v>
                </c:pt>
                <c:pt idx="488">
                  <c:v>3.1364242431106504E-8</c:v>
                </c:pt>
                <c:pt idx="489">
                  <c:v>3.1306336675227703E-8</c:v>
                </c:pt>
                <c:pt idx="490">
                  <c:v>3.1249942648064901E-8</c:v>
                </c:pt>
                <c:pt idx="491">
                  <c:v>3.1195075478565598E-8</c:v>
                </c:pt>
                <c:pt idx="492">
                  <c:v>3.1141749569226699E-8</c:v>
                </c:pt>
                <c:pt idx="493">
                  <c:v>3.1089978589596198E-8</c:v>
                </c:pt>
                <c:pt idx="494">
                  <c:v>3.1039775470275501E-8</c:v>
                </c:pt>
                <c:pt idx="495">
                  <c:v>3.0991152397033696E-8</c:v>
                </c:pt>
                <c:pt idx="496">
                  <c:v>3.09441208052434E-8</c:v>
                </c:pt>
                <c:pt idx="497">
                  <c:v>3.0898691376182501E-8</c:v>
                </c:pt>
                <c:pt idx="498">
                  <c:v>3.0854874033183601E-8</c:v>
                </c:pt>
                <c:pt idx="499">
                  <c:v>3.0812677938136601E-8</c:v>
                </c:pt>
              </c:numCache>
            </c:numRef>
          </c:yVal>
          <c:smooth val="1"/>
        </c:ser>
        <c:ser>
          <c:idx val="5"/>
          <c:order val="4"/>
          <c:spPr>
            <a:ln w="28575">
              <a:noFill/>
            </a:ln>
          </c:spPr>
          <c:marker>
            <c:symbol val="triangle"/>
            <c:size val="6"/>
            <c:spPr>
              <a:noFill/>
              <a:ln>
                <a:solidFill>
                  <a:srgbClr val="FF00FF"/>
                </a:solidFill>
                <a:prstDash val="solid"/>
              </a:ln>
            </c:spPr>
          </c:marker>
          <c:xVal>
            <c:numRef>
              <c:f>Data!$U$13:$U$188</c:f>
              <c:numCache>
                <c:formatCode>0.00E+00</c:formatCode>
                <c:ptCount val="176"/>
                <c:pt idx="0">
                  <c:v>1.0302E-2</c:v>
                </c:pt>
                <c:pt idx="1">
                  <c:v>1.050804E-2</c:v>
                </c:pt>
                <c:pt idx="2">
                  <c:v>1.0718200000000001E-2</c:v>
                </c:pt>
                <c:pt idx="3">
                  <c:v>1.0932559999999999E-2</c:v>
                </c:pt>
                <c:pt idx="4">
                  <c:v>1.115122E-2</c:v>
                </c:pt>
                <c:pt idx="5">
                  <c:v>1.1374240000000001E-2</c:v>
                </c:pt>
                <c:pt idx="6">
                  <c:v>1.1601729999999999E-2</c:v>
                </c:pt>
                <c:pt idx="7">
                  <c:v>1.183376E-2</c:v>
                </c:pt>
                <c:pt idx="8">
                  <c:v>1.207043E-2</c:v>
                </c:pt>
                <c:pt idx="9">
                  <c:v>1.2311839999999999E-2</c:v>
                </c:pt>
                <c:pt idx="10">
                  <c:v>1.2558079999999999E-2</c:v>
                </c:pt>
                <c:pt idx="11">
                  <c:v>1.280924E-2</c:v>
                </c:pt>
                <c:pt idx="12">
                  <c:v>1.3065429999999999E-2</c:v>
                </c:pt>
                <c:pt idx="13">
                  <c:v>1.332674E-2</c:v>
                </c:pt>
                <c:pt idx="14">
                  <c:v>1.3593269999999999E-2</c:v>
                </c:pt>
                <c:pt idx="15">
                  <c:v>1.386514E-2</c:v>
                </c:pt>
                <c:pt idx="16">
                  <c:v>1.4142439999999999E-2</c:v>
                </c:pt>
                <c:pt idx="17">
                  <c:v>1.442529E-2</c:v>
                </c:pt>
                <c:pt idx="18">
                  <c:v>1.4713789999999999E-2</c:v>
                </c:pt>
                <c:pt idx="19">
                  <c:v>1.500807E-2</c:v>
                </c:pt>
                <c:pt idx="20">
                  <c:v>1.5308230000000001E-2</c:v>
                </c:pt>
                <c:pt idx="21">
                  <c:v>1.5614390000000001E-2</c:v>
                </c:pt>
                <c:pt idx="22">
                  <c:v>1.5926679999999999E-2</c:v>
                </c:pt>
                <c:pt idx="23">
                  <c:v>1.6245220000000001E-2</c:v>
                </c:pt>
                <c:pt idx="24">
                  <c:v>1.6570120000000001E-2</c:v>
                </c:pt>
                <c:pt idx="25">
                  <c:v>1.690152E-2</c:v>
                </c:pt>
                <c:pt idx="26">
                  <c:v>1.7239549999999999E-2</c:v>
                </c:pt>
                <c:pt idx="27">
                  <c:v>1.758434E-2</c:v>
                </c:pt>
                <c:pt idx="28">
                  <c:v>1.7936029999999999E-2</c:v>
                </c:pt>
                <c:pt idx="29">
                  <c:v>1.8294749999999999E-2</c:v>
                </c:pt>
                <c:pt idx="30">
                  <c:v>1.8660650000000001E-2</c:v>
                </c:pt>
                <c:pt idx="31">
                  <c:v>1.903386E-2</c:v>
                </c:pt>
                <c:pt idx="32">
                  <c:v>1.9414540000000001E-2</c:v>
                </c:pt>
                <c:pt idx="33">
                  <c:v>1.980283E-2</c:v>
                </c:pt>
                <c:pt idx="34">
                  <c:v>2.0198879999999999E-2</c:v>
                </c:pt>
                <c:pt idx="35">
                  <c:v>2.0602860000000001E-2</c:v>
                </c:pt>
                <c:pt idx="36">
                  <c:v>2.1014919999999999E-2</c:v>
                </c:pt>
                <c:pt idx="37">
                  <c:v>2.1435220000000001E-2</c:v>
                </c:pt>
                <c:pt idx="38">
                  <c:v>2.1863919999999998E-2</c:v>
                </c:pt>
                <c:pt idx="39">
                  <c:v>2.23012E-2</c:v>
                </c:pt>
                <c:pt idx="40">
                  <c:v>2.2747219999999999E-2</c:v>
                </c:pt>
                <c:pt idx="41">
                  <c:v>2.3202170000000001E-2</c:v>
                </c:pt>
                <c:pt idx="42">
                  <c:v>2.366621E-2</c:v>
                </c:pt>
                <c:pt idx="43">
                  <c:v>2.4139540000000001E-2</c:v>
                </c:pt>
                <c:pt idx="44">
                  <c:v>2.4622330000000001E-2</c:v>
                </c:pt>
                <c:pt idx="45">
                  <c:v>2.5114770000000002E-2</c:v>
                </c:pt>
                <c:pt idx="46">
                  <c:v>2.5617069999999999E-2</c:v>
                </c:pt>
                <c:pt idx="47">
                  <c:v>2.6129409999999999E-2</c:v>
                </c:pt>
                <c:pt idx="48">
                  <c:v>2.6651999999999999E-2</c:v>
                </c:pt>
                <c:pt idx="49">
                  <c:v>2.7185040000000001E-2</c:v>
                </c:pt>
                <c:pt idx="50">
                  <c:v>2.7728740000000002E-2</c:v>
                </c:pt>
                <c:pt idx="51">
                  <c:v>2.8283309999999999E-2</c:v>
                </c:pt>
                <c:pt idx="52">
                  <c:v>2.884898E-2</c:v>
                </c:pt>
                <c:pt idx="53">
                  <c:v>2.9425960000000001E-2</c:v>
                </c:pt>
                <c:pt idx="54">
                  <c:v>3.001448E-2</c:v>
                </c:pt>
                <c:pt idx="55">
                  <c:v>3.0614769999999999E-2</c:v>
                </c:pt>
                <c:pt idx="56">
                  <c:v>3.1227060000000001E-2</c:v>
                </c:pt>
                <c:pt idx="57">
                  <c:v>3.1851610000000002E-2</c:v>
                </c:pt>
                <c:pt idx="58">
                  <c:v>3.2488639999999999E-2</c:v>
                </c:pt>
                <c:pt idx="59">
                  <c:v>3.313841E-2</c:v>
                </c:pt>
                <c:pt idx="60">
                  <c:v>3.380118E-2</c:v>
                </c:pt>
                <c:pt idx="61">
                  <c:v>3.44772E-2</c:v>
                </c:pt>
                <c:pt idx="62">
                  <c:v>3.5166749999999997E-2</c:v>
                </c:pt>
                <c:pt idx="63">
                  <c:v>3.5870079999999999E-2</c:v>
                </c:pt>
                <c:pt idx="64">
                  <c:v>3.6587479999999999E-2</c:v>
                </c:pt>
                <c:pt idx="65">
                  <c:v>3.7319230000000002E-2</c:v>
                </c:pt>
                <c:pt idx="66">
                  <c:v>3.8065620000000001E-2</c:v>
                </c:pt>
                <c:pt idx="67">
                  <c:v>3.8826930000000003E-2</c:v>
                </c:pt>
                <c:pt idx="68">
                  <c:v>3.9603470000000002E-2</c:v>
                </c:pt>
                <c:pt idx="69">
                  <c:v>4.0395540000000001E-2</c:v>
                </c:pt>
                <c:pt idx="70">
                  <c:v>4.1203450000000003E-2</c:v>
                </c:pt>
                <c:pt idx="71">
                  <c:v>4.2027519999999999E-2</c:v>
                </c:pt>
                <c:pt idx="72">
                  <c:v>4.2868070000000001E-2</c:v>
                </c:pt>
                <c:pt idx="73">
                  <c:v>4.3725430000000003E-2</c:v>
                </c:pt>
                <c:pt idx="74">
                  <c:v>4.4599939999999998E-2</c:v>
                </c:pt>
                <c:pt idx="75">
                  <c:v>4.5491940000000002E-2</c:v>
                </c:pt>
                <c:pt idx="76">
                  <c:v>4.6401779999999997E-2</c:v>
                </c:pt>
                <c:pt idx="77">
                  <c:v>4.732981E-2</c:v>
                </c:pt>
                <c:pt idx="78">
                  <c:v>4.8276409999999999E-2</c:v>
                </c:pt>
                <c:pt idx="79">
                  <c:v>4.9241939999999998E-2</c:v>
                </c:pt>
                <c:pt idx="80">
                  <c:v>5.0226769999999997E-2</c:v>
                </c:pt>
                <c:pt idx="81">
                  <c:v>5.1231310000000002E-2</c:v>
                </c:pt>
                <c:pt idx="82">
                  <c:v>5.2255940000000001E-2</c:v>
                </c:pt>
                <c:pt idx="83">
                  <c:v>5.3301050000000003E-2</c:v>
                </c:pt>
                <c:pt idx="84">
                  <c:v>5.4367079999999998E-2</c:v>
                </c:pt>
                <c:pt idx="85">
                  <c:v>5.5454419999999997E-2</c:v>
                </c:pt>
                <c:pt idx="86" formatCode="General">
                  <c:v>5.6563509999999997E-2</c:v>
                </c:pt>
                <c:pt idx="87" formatCode="General">
                  <c:v>5.7694780000000001E-2</c:v>
                </c:pt>
                <c:pt idx="88" formatCode="General">
                  <c:v>5.8848669999999999E-2</c:v>
                </c:pt>
                <c:pt idx="89" formatCode="General">
                  <c:v>6.0025639999999998E-2</c:v>
                </c:pt>
                <c:pt idx="90" formatCode="General">
                  <c:v>6.1226160000000002E-2</c:v>
                </c:pt>
                <c:pt idx="91" formatCode="General">
                  <c:v>6.2450680000000001E-2</c:v>
                </c:pt>
                <c:pt idx="92" formatCode="General">
                  <c:v>6.3699690000000003E-2</c:v>
                </c:pt>
                <c:pt idx="93" formatCode="General">
                  <c:v>6.4973690000000001E-2</c:v>
                </c:pt>
                <c:pt idx="94" formatCode="General">
                  <c:v>6.6273159999999998E-2</c:v>
                </c:pt>
                <c:pt idx="95" formatCode="General">
                  <c:v>6.7598630000000007E-2</c:v>
                </c:pt>
                <c:pt idx="96" formatCode="General">
                  <c:v>6.8950600000000001E-2</c:v>
                </c:pt>
                <c:pt idx="97" formatCode="General">
                  <c:v>7.0329610000000001E-2</c:v>
                </c:pt>
                <c:pt idx="98" formatCode="General">
                  <c:v>7.17362E-2</c:v>
                </c:pt>
                <c:pt idx="99" formatCode="General">
                  <c:v>7.3170929999999995E-2</c:v>
                </c:pt>
                <c:pt idx="100" formatCode="General">
                  <c:v>7.4634339999999993E-2</c:v>
                </c:pt>
                <c:pt idx="101" formatCode="General">
                  <c:v>7.6127029999999998E-2</c:v>
                </c:pt>
                <c:pt idx="102" formatCode="General">
                  <c:v>7.7649570000000001E-2</c:v>
                </c:pt>
                <c:pt idx="103" formatCode="General">
                  <c:v>7.9202560000000005E-2</c:v>
                </c:pt>
                <c:pt idx="104" formatCode="General">
                  <c:v>8.0786609999999995E-2</c:v>
                </c:pt>
                <c:pt idx="105" formatCode="General">
                  <c:v>8.2402349999999999E-2</c:v>
                </c:pt>
                <c:pt idx="106" formatCode="General">
                  <c:v>8.4050390000000003E-2</c:v>
                </c:pt>
                <c:pt idx="107" formatCode="General">
                  <c:v>8.5731399999999999E-2</c:v>
                </c:pt>
                <c:pt idx="108" formatCode="General">
                  <c:v>8.7446029999999994E-2</c:v>
                </c:pt>
                <c:pt idx="109" formatCode="General">
                  <c:v>8.9194949999999995E-2</c:v>
                </c:pt>
                <c:pt idx="110" formatCode="General">
                  <c:v>9.097885E-2</c:v>
                </c:pt>
                <c:pt idx="111" formatCode="General">
                  <c:v>9.2798430000000001E-2</c:v>
                </c:pt>
                <c:pt idx="112" formatCode="General">
                  <c:v>9.4654390000000005E-2</c:v>
                </c:pt>
                <c:pt idx="113" formatCode="General">
                  <c:v>9.6547480000000005E-2</c:v>
                </c:pt>
                <c:pt idx="114" formatCode="General">
                  <c:v>9.8478430000000006E-2</c:v>
                </c:pt>
                <c:pt idx="115" formatCode="General">
                  <c:v>0.100448</c:v>
                </c:pt>
                <c:pt idx="116" formatCode="General">
                  <c:v>0.10245700000000001</c:v>
                </c:pt>
                <c:pt idx="117" formatCode="General">
                  <c:v>0.1045061</c:v>
                </c:pt>
                <c:pt idx="118" formatCode="General">
                  <c:v>0.1065962</c:v>
                </c:pt>
                <c:pt idx="119" formatCode="General">
                  <c:v>0.10872809999999999</c:v>
                </c:pt>
                <c:pt idx="120" formatCode="General">
                  <c:v>0.11090270000000001</c:v>
                </c:pt>
                <c:pt idx="121" formatCode="General">
                  <c:v>0.11312079999999999</c:v>
                </c:pt>
                <c:pt idx="122" formatCode="General">
                  <c:v>0.11538320000000001</c:v>
                </c:pt>
                <c:pt idx="123" formatCode="General">
                  <c:v>0.1176908</c:v>
                </c:pt>
                <c:pt idx="124" formatCode="General">
                  <c:v>0.1200447</c:v>
                </c:pt>
                <c:pt idx="125" formatCode="General">
                  <c:v>0.1224456</c:v>
                </c:pt>
                <c:pt idx="126" formatCode="General">
                  <c:v>0.12489450000000001</c:v>
                </c:pt>
                <c:pt idx="127" formatCode="General">
                  <c:v>0.12739239999999999</c:v>
                </c:pt>
                <c:pt idx="128" formatCode="General">
                  <c:v>0.12994020000000001</c:v>
                </c:pt>
                <c:pt idx="129" formatCode="General">
                  <c:v>0.13253899999999999</c:v>
                </c:pt>
                <c:pt idx="130" formatCode="General">
                  <c:v>0.1351898</c:v>
                </c:pt>
                <c:pt idx="131" formatCode="General">
                  <c:v>0.13789360000000001</c:v>
                </c:pt>
                <c:pt idx="132" formatCode="General">
                  <c:v>0.14065150000000001</c:v>
                </c:pt>
                <c:pt idx="133" formatCode="General">
                  <c:v>0.14346449999999999</c:v>
                </c:pt>
                <c:pt idx="134" formatCode="General">
                  <c:v>0.14633380000000001</c:v>
                </c:pt>
                <c:pt idx="135" formatCode="General">
                  <c:v>0.14926039999999999</c:v>
                </c:pt>
                <c:pt idx="136" formatCode="General">
                  <c:v>0.15224570000000001</c:v>
                </c:pt>
                <c:pt idx="137" formatCode="General">
                  <c:v>0.1552906</c:v>
                </c:pt>
                <c:pt idx="138" formatCode="General">
                  <c:v>0.15839639999999999</c:v>
                </c:pt>
                <c:pt idx="139" formatCode="General">
                  <c:v>0.16156429999999999</c:v>
                </c:pt>
                <c:pt idx="140" formatCode="General">
                  <c:v>0.16479559999999999</c:v>
                </c:pt>
                <c:pt idx="141" formatCode="General">
                  <c:v>0.1680915</c:v>
                </c:pt>
                <c:pt idx="142" formatCode="General">
                  <c:v>0.1714533</c:v>
                </c:pt>
                <c:pt idx="143" formatCode="General">
                  <c:v>0.17488239999999999</c:v>
                </c:pt>
                <c:pt idx="144" formatCode="General">
                  <c:v>0.17838000000000001</c:v>
                </c:pt>
                <c:pt idx="145" formatCode="General">
                  <c:v>0.18194769999999999</c:v>
                </c:pt>
                <c:pt idx="146" formatCode="General">
                  <c:v>0.18558659999999999</c:v>
                </c:pt>
                <c:pt idx="147" formatCode="General">
                  <c:v>0.1892983</c:v>
                </c:pt>
                <c:pt idx="148" formatCode="General">
                  <c:v>0.19308429999999999</c:v>
                </c:pt>
                <c:pt idx="149" formatCode="General">
                  <c:v>0.19694600000000001</c:v>
                </c:pt>
                <c:pt idx="150" formatCode="General">
                  <c:v>0.20088490000000001</c:v>
                </c:pt>
                <c:pt idx="151" formatCode="General">
                  <c:v>0.20490259999999999</c:v>
                </c:pt>
                <c:pt idx="152" formatCode="General">
                  <c:v>0.20900070000000001</c:v>
                </c:pt>
                <c:pt idx="153" formatCode="General">
                  <c:v>0.2131807</c:v>
                </c:pt>
                <c:pt idx="154" formatCode="General">
                  <c:v>0.21744430000000001</c:v>
                </c:pt>
                <c:pt idx="155" formatCode="General">
                  <c:v>0.2217932</c:v>
                </c:pt>
                <c:pt idx="156" formatCode="General">
                  <c:v>0.22622900000000001</c:v>
                </c:pt>
                <c:pt idx="157" formatCode="General">
                  <c:v>0.2307536</c:v>
                </c:pt>
                <c:pt idx="158" formatCode="General">
                  <c:v>0.23536869999999999</c:v>
                </c:pt>
                <c:pt idx="159" formatCode="General">
                  <c:v>0.24007609999999999</c:v>
                </c:pt>
                <c:pt idx="160" formatCode="General">
                  <c:v>0.2448776</c:v>
                </c:pt>
                <c:pt idx="161" formatCode="General">
                  <c:v>0.2497751</c:v>
                </c:pt>
                <c:pt idx="162" formatCode="General">
                  <c:v>0.25477060000000001</c:v>
                </c:pt>
                <c:pt idx="163" formatCode="General">
                  <c:v>0.25986599999999999</c:v>
                </c:pt>
                <c:pt idx="164" formatCode="General">
                  <c:v>0.2650634</c:v>
                </c:pt>
                <c:pt idx="165" formatCode="General">
                  <c:v>0.27036460000000001</c:v>
                </c:pt>
                <c:pt idx="166" formatCode="General">
                  <c:v>0.27577190000000001</c:v>
                </c:pt>
                <c:pt idx="167" formatCode="General">
                  <c:v>0.28128740000000002</c:v>
                </c:pt>
                <c:pt idx="168" formatCode="General">
                  <c:v>0.28691309999999998</c:v>
                </c:pt>
                <c:pt idx="169" formatCode="General">
                  <c:v>0.29265140000000001</c:v>
                </c:pt>
                <c:pt idx="170" formatCode="General">
                  <c:v>0.2985044</c:v>
                </c:pt>
                <c:pt idx="171" formatCode="General">
                  <c:v>0.30447449999999998</c:v>
                </c:pt>
                <c:pt idx="172" formatCode="General">
                  <c:v>0.31056400000000001</c:v>
                </c:pt>
                <c:pt idx="173" formatCode="General">
                  <c:v>0.31677529999999998</c:v>
                </c:pt>
                <c:pt idx="174" formatCode="General">
                  <c:v>0.32311079999999998</c:v>
                </c:pt>
                <c:pt idx="175" formatCode="General">
                  <c:v>0.32815490000000003</c:v>
                </c:pt>
              </c:numCache>
            </c:numRef>
          </c:xVal>
          <c:yVal>
            <c:numRef>
              <c:f>Data!$V$13:$V$188</c:f>
              <c:numCache>
                <c:formatCode>General</c:formatCode>
                <c:ptCount val="176"/>
                <c:pt idx="0">
                  <c:v>8.8517130000000006E-3</c:v>
                </c:pt>
                <c:pt idx="1">
                  <c:v>9.0422680000000009E-3</c:v>
                </c:pt>
                <c:pt idx="2">
                  <c:v>9.5745150000000005E-3</c:v>
                </c:pt>
                <c:pt idx="3">
                  <c:v>9.8660829999999995E-3</c:v>
                </c:pt>
                <c:pt idx="4">
                  <c:v>1.0001110000000001E-2</c:v>
                </c:pt>
                <c:pt idx="5">
                  <c:v>9.9499549999999999E-3</c:v>
                </c:pt>
                <c:pt idx="6">
                  <c:v>1.000555E-2</c:v>
                </c:pt>
                <c:pt idx="7">
                  <c:v>9.9948510000000008E-3</c:v>
                </c:pt>
                <c:pt idx="8">
                  <c:v>1.072441E-2</c:v>
                </c:pt>
                <c:pt idx="9">
                  <c:v>1.005079E-2</c:v>
                </c:pt>
                <c:pt idx="10">
                  <c:v>9.9917419999999996E-3</c:v>
                </c:pt>
                <c:pt idx="11">
                  <c:v>1.038728E-2</c:v>
                </c:pt>
                <c:pt idx="12">
                  <c:v>9.9415590000000009E-3</c:v>
                </c:pt>
                <c:pt idx="13">
                  <c:v>1.0055920000000001E-2</c:v>
                </c:pt>
                <c:pt idx="14">
                  <c:v>1.0504009999999999E-2</c:v>
                </c:pt>
                <c:pt idx="15">
                  <c:v>9.9555519999999995E-3</c:v>
                </c:pt>
                <c:pt idx="16">
                  <c:v>9.017368999999999E-3</c:v>
                </c:pt>
                <c:pt idx="17">
                  <c:v>6.4900579999999999E-3</c:v>
                </c:pt>
                <c:pt idx="18">
                  <c:v>4.1732089999999998E-3</c:v>
                </c:pt>
                <c:pt idx="19">
                  <c:v>2.894574E-3</c:v>
                </c:pt>
                <c:pt idx="20">
                  <c:v>2.180319E-3</c:v>
                </c:pt>
                <c:pt idx="21">
                  <c:v>1.8314900000000001E-3</c:v>
                </c:pt>
                <c:pt idx="22">
                  <c:v>1.4747530000000001E-3</c:v>
                </c:pt>
                <c:pt idx="23">
                  <c:v>1.156181E-3</c:v>
                </c:pt>
                <c:pt idx="24">
                  <c:v>1.021795E-3</c:v>
                </c:pt>
                <c:pt idx="25">
                  <c:v>8.8540540000000005E-4</c:v>
                </c:pt>
                <c:pt idx="26">
                  <c:v>7.871439E-4</c:v>
                </c:pt>
                <c:pt idx="27">
                  <c:v>6.1950239999999999E-4</c:v>
                </c:pt>
                <c:pt idx="28">
                  <c:v>5.4019310000000004E-4</c:v>
                </c:pt>
                <c:pt idx="29">
                  <c:v>4.8998710000000003E-4</c:v>
                </c:pt>
                <c:pt idx="30">
                  <c:v>4.3787020000000005E-4</c:v>
                </c:pt>
                <c:pt idx="31">
                  <c:v>3.9190360000000002E-4</c:v>
                </c:pt>
                <c:pt idx="32">
                  <c:v>3.5513749999999995E-4</c:v>
                </c:pt>
                <c:pt idx="33">
                  <c:v>3.0798199999999999E-4</c:v>
                </c:pt>
                <c:pt idx="34">
                  <c:v>2.7203220000000003E-4</c:v>
                </c:pt>
                <c:pt idx="35">
                  <c:v>2.195846E-4</c:v>
                </c:pt>
                <c:pt idx="36">
                  <c:v>2.0960240000000003E-4</c:v>
                </c:pt>
                <c:pt idx="37">
                  <c:v>1.951391E-4</c:v>
                </c:pt>
                <c:pt idx="38">
                  <c:v>1.6705720000000001E-4</c:v>
                </c:pt>
                <c:pt idx="39">
                  <c:v>1.573561E-4</c:v>
                </c:pt>
                <c:pt idx="40">
                  <c:v>1.235462E-4</c:v>
                </c:pt>
                <c:pt idx="41">
                  <c:v>1.2411639999999999E-4</c:v>
                </c:pt>
                <c:pt idx="42">
                  <c:v>1.099995E-4</c:v>
                </c:pt>
                <c:pt idx="43">
                  <c:v>9.5400600000000003E-5</c:v>
                </c:pt>
                <c:pt idx="44">
                  <c:v>8.5140410000000003E-5</c:v>
                </c:pt>
                <c:pt idx="45">
                  <c:v>7.1612940000000003E-5</c:v>
                </c:pt>
                <c:pt idx="46">
                  <c:v>7.5383190000000006E-5</c:v>
                </c:pt>
                <c:pt idx="47">
                  <c:v>7.1704160000000001E-5</c:v>
                </c:pt>
                <c:pt idx="48">
                  <c:v>5.6576870000000002E-5</c:v>
                </c:pt>
                <c:pt idx="49">
                  <c:v>5.3561409999999999E-5</c:v>
                </c:pt>
                <c:pt idx="50">
                  <c:v>5.0469000000000001E-5</c:v>
                </c:pt>
                <c:pt idx="51">
                  <c:v>4.7394390000000001E-5</c:v>
                </c:pt>
                <c:pt idx="52">
                  <c:v>3.7706329999999997E-5</c:v>
                </c:pt>
                <c:pt idx="53">
                  <c:v>3.4504039999999996E-5</c:v>
                </c:pt>
                <c:pt idx="54">
                  <c:v>3.4336040000000001E-5</c:v>
                </c:pt>
                <c:pt idx="55">
                  <c:v>3.002561E-5</c:v>
                </c:pt>
                <c:pt idx="56">
                  <c:v>2.801419E-5</c:v>
                </c:pt>
                <c:pt idx="57">
                  <c:v>2.657647E-5</c:v>
                </c:pt>
                <c:pt idx="58">
                  <c:v>2.5252220000000003E-5</c:v>
                </c:pt>
                <c:pt idx="59">
                  <c:v>2.1989760000000001E-5</c:v>
                </c:pt>
                <c:pt idx="60">
                  <c:v>1.5812899999999999E-5</c:v>
                </c:pt>
                <c:pt idx="61">
                  <c:v>1.6772889999999999E-5</c:v>
                </c:pt>
                <c:pt idx="62">
                  <c:v>1.4651099999999999E-5</c:v>
                </c:pt>
                <c:pt idx="63">
                  <c:v>1.392961E-5</c:v>
                </c:pt>
                <c:pt idx="64">
                  <c:v>1.023014E-5</c:v>
                </c:pt>
                <c:pt idx="65">
                  <c:v>1.0477209999999999E-5</c:v>
                </c:pt>
                <c:pt idx="66">
                  <c:v>1.0180630000000001E-5</c:v>
                </c:pt>
                <c:pt idx="67">
                  <c:v>9.6880589999999991E-6</c:v>
                </c:pt>
                <c:pt idx="68">
                  <c:v>7.8643180000000012E-6</c:v>
                </c:pt>
                <c:pt idx="69">
                  <c:v>7.0844660000000009E-6</c:v>
                </c:pt>
                <c:pt idx="70">
                  <c:v>6.4961740000000003E-6</c:v>
                </c:pt>
                <c:pt idx="71">
                  <c:v>6.1520520000000003E-6</c:v>
                </c:pt>
                <c:pt idx="72">
                  <c:v>5.5370039999999998E-6</c:v>
                </c:pt>
                <c:pt idx="73">
                  <c:v>5.023927E-6</c:v>
                </c:pt>
                <c:pt idx="74">
                  <c:v>4.0425389999999999E-6</c:v>
                </c:pt>
                <c:pt idx="75">
                  <c:v>3.9938490000000005E-6</c:v>
                </c:pt>
                <c:pt idx="76">
                  <c:v>4.266395E-6</c:v>
                </c:pt>
                <c:pt idx="77">
                  <c:v>3.3975820000000002E-6</c:v>
                </c:pt>
                <c:pt idx="78">
                  <c:v>2.900008E-6</c:v>
                </c:pt>
                <c:pt idx="79">
                  <c:v>2.8235819999999999E-6</c:v>
                </c:pt>
                <c:pt idx="80">
                  <c:v>2.207546E-6</c:v>
                </c:pt>
                <c:pt idx="81">
                  <c:v>1.7724209999999999E-6</c:v>
                </c:pt>
                <c:pt idx="82">
                  <c:v>2.0222910000000001E-6</c:v>
                </c:pt>
                <c:pt idx="83">
                  <c:v>1.9208319999999999E-6</c:v>
                </c:pt>
                <c:pt idx="84">
                  <c:v>1.550254E-6</c:v>
                </c:pt>
                <c:pt idx="85">
                  <c:v>1.4210340000000001E-6</c:v>
                </c:pt>
                <c:pt idx="86">
                  <c:v>1.1752209999999999E-6</c:v>
                </c:pt>
                <c:pt idx="87">
                  <c:v>1.0773280000000002E-6</c:v>
                </c:pt>
                <c:pt idx="88">
                  <c:v>1.0938269999999999E-6</c:v>
                </c:pt>
                <c:pt idx="89">
                  <c:v>1.04767E-6</c:v>
                </c:pt>
                <c:pt idx="90">
                  <c:v>9.1669640000000001E-7</c:v>
                </c:pt>
                <c:pt idx="91">
                  <c:v>9.3072250000000003E-7</c:v>
                </c:pt>
                <c:pt idx="92">
                  <c:v>8.7423970000000005E-7</c:v>
                </c:pt>
                <c:pt idx="93">
                  <c:v>8.4678029999999999E-7</c:v>
                </c:pt>
                <c:pt idx="94">
                  <c:v>7.1552530000000005E-7</c:v>
                </c:pt>
                <c:pt idx="95">
                  <c:v>6.0148390000000002E-7</c:v>
                </c:pt>
                <c:pt idx="96">
                  <c:v>5.9340470000000001E-7</c:v>
                </c:pt>
                <c:pt idx="97">
                  <c:v>4.6662110000000005E-7</c:v>
                </c:pt>
                <c:pt idx="98">
                  <c:v>4.2891770000000003E-7</c:v>
                </c:pt>
                <c:pt idx="99">
                  <c:v>4.0527570000000001E-7</c:v>
                </c:pt>
                <c:pt idx="100">
                  <c:v>3.5692520000000001E-7</c:v>
                </c:pt>
                <c:pt idx="101">
                  <c:v>3.7493190000000005E-7</c:v>
                </c:pt>
                <c:pt idx="102">
                  <c:v>4.262695E-7</c:v>
                </c:pt>
                <c:pt idx="103">
                  <c:v>3.451417E-7</c:v>
                </c:pt>
                <c:pt idx="104">
                  <c:v>3.1228059999999999E-7</c:v>
                </c:pt>
                <c:pt idx="105">
                  <c:v>3.2127600000000002E-7</c:v>
                </c:pt>
                <c:pt idx="106">
                  <c:v>2.5836450000000001E-7</c:v>
                </c:pt>
                <c:pt idx="107">
                  <c:v>2.359668E-7</c:v>
                </c:pt>
                <c:pt idx="108">
                  <c:v>2.079934E-7</c:v>
                </c:pt>
                <c:pt idx="109">
                  <c:v>2.2407340000000002E-7</c:v>
                </c:pt>
                <c:pt idx="110">
                  <c:v>1.7371429999999999E-7</c:v>
                </c:pt>
                <c:pt idx="111">
                  <c:v>1.7981479999999999E-7</c:v>
                </c:pt>
                <c:pt idx="112">
                  <c:v>1.7920470000000002E-7</c:v>
                </c:pt>
                <c:pt idx="113">
                  <c:v>1.465206E-7</c:v>
                </c:pt>
                <c:pt idx="114">
                  <c:v>1.7624039999999999E-7</c:v>
                </c:pt>
                <c:pt idx="115">
                  <c:v>1.6980579999999999E-7</c:v>
                </c:pt>
                <c:pt idx="116">
                  <c:v>1.445007E-7</c:v>
                </c:pt>
                <c:pt idx="117">
                  <c:v>1.3634380000000001E-7</c:v>
                </c:pt>
                <c:pt idx="118">
                  <c:v>1.4378490000000002E-7</c:v>
                </c:pt>
                <c:pt idx="119">
                  <c:v>1.131128E-7</c:v>
                </c:pt>
                <c:pt idx="120">
                  <c:v>1.0823840000000001E-7</c:v>
                </c:pt>
                <c:pt idx="121">
                  <c:v>8.5027429999999996E-8</c:v>
                </c:pt>
                <c:pt idx="122">
                  <c:v>9.4118629999999992E-8</c:v>
                </c:pt>
                <c:pt idx="123">
                  <c:v>1.0721180000000001E-7</c:v>
                </c:pt>
                <c:pt idx="124">
                  <c:v>1.013482E-7</c:v>
                </c:pt>
                <c:pt idx="125">
                  <c:v>1.07345E-7</c:v>
                </c:pt>
                <c:pt idx="126">
                  <c:v>9.5935869999999998E-8</c:v>
                </c:pt>
                <c:pt idx="127">
                  <c:v>9.6006320000000002E-8</c:v>
                </c:pt>
                <c:pt idx="128">
                  <c:v>9.3384229999999998E-8</c:v>
                </c:pt>
                <c:pt idx="129">
                  <c:v>7.9178239999999993E-8</c:v>
                </c:pt>
                <c:pt idx="130">
                  <c:v>5.7628040000000004E-8</c:v>
                </c:pt>
                <c:pt idx="131">
                  <c:v>6.0768320000000001E-8</c:v>
                </c:pt>
                <c:pt idx="132">
                  <c:v>6.4305230000000006E-8</c:v>
                </c:pt>
                <c:pt idx="133">
                  <c:v>6.000338E-8</c:v>
                </c:pt>
                <c:pt idx="134">
                  <c:v>5.6880350000000003E-8</c:v>
                </c:pt>
                <c:pt idx="135">
                  <c:v>6.2343740000000002E-8</c:v>
                </c:pt>
                <c:pt idx="136">
                  <c:v>5.6659410000000003E-8</c:v>
                </c:pt>
                <c:pt idx="137">
                  <c:v>5.4354139999999997E-8</c:v>
                </c:pt>
                <c:pt idx="138">
                  <c:v>5.462724E-8</c:v>
                </c:pt>
                <c:pt idx="139">
                  <c:v>4.6765379999999998E-8</c:v>
                </c:pt>
                <c:pt idx="140">
                  <c:v>4.438528E-8</c:v>
                </c:pt>
                <c:pt idx="141">
                  <c:v>5.5326589999999998E-8</c:v>
                </c:pt>
                <c:pt idx="142">
                  <c:v>5.117469E-8</c:v>
                </c:pt>
                <c:pt idx="143">
                  <c:v>4.8333909999999999E-8</c:v>
                </c:pt>
                <c:pt idx="144">
                  <c:v>4.7656450000000005E-8</c:v>
                </c:pt>
                <c:pt idx="145">
                  <c:v>4.3528590000000001E-8</c:v>
                </c:pt>
                <c:pt idx="146">
                  <c:v>4.1027209999999995E-8</c:v>
                </c:pt>
                <c:pt idx="147">
                  <c:v>4.1056070000000003E-8</c:v>
                </c:pt>
                <c:pt idx="148">
                  <c:v>4.2184229999999996E-8</c:v>
                </c:pt>
                <c:pt idx="149">
                  <c:v>4.4450760000000002E-8</c:v>
                </c:pt>
                <c:pt idx="150">
                  <c:v>4.2934840000000002E-8</c:v>
                </c:pt>
                <c:pt idx="151">
                  <c:v>4.4875830000000003E-8</c:v>
                </c:pt>
                <c:pt idx="152">
                  <c:v>4.423737E-8</c:v>
                </c:pt>
                <c:pt idx="153">
                  <c:v>4.2610609999999998E-8</c:v>
                </c:pt>
                <c:pt idx="154">
                  <c:v>4.3243200000000003E-8</c:v>
                </c:pt>
                <c:pt idx="155">
                  <c:v>4.3105650000000003E-8</c:v>
                </c:pt>
                <c:pt idx="156">
                  <c:v>3.9056149999999997E-8</c:v>
                </c:pt>
                <c:pt idx="157">
                  <c:v>3.7699630000000001E-8</c:v>
                </c:pt>
                <c:pt idx="158">
                  <c:v>3.5468059999999996E-8</c:v>
                </c:pt>
                <c:pt idx="159">
                  <c:v>3.1234469999999998E-8</c:v>
                </c:pt>
                <c:pt idx="160">
                  <c:v>2.948003E-8</c:v>
                </c:pt>
                <c:pt idx="161">
                  <c:v>3.2775659999999999E-8</c:v>
                </c:pt>
                <c:pt idx="162">
                  <c:v>3.2297900000000004E-8</c:v>
                </c:pt>
                <c:pt idx="163">
                  <c:v>2.4748300000000001E-8</c:v>
                </c:pt>
                <c:pt idx="164">
                  <c:v>3.5194280000000001E-8</c:v>
                </c:pt>
                <c:pt idx="165">
                  <c:v>4.0521489999999993E-8</c:v>
                </c:pt>
                <c:pt idx="166">
                  <c:v>4.088409E-8</c:v>
                </c:pt>
                <c:pt idx="167">
                  <c:v>4.408724E-8</c:v>
                </c:pt>
                <c:pt idx="168">
                  <c:v>4.8134310000000006E-8</c:v>
                </c:pt>
                <c:pt idx="169">
                  <c:v>5.440748E-8</c:v>
                </c:pt>
                <c:pt idx="170">
                  <c:v>4.48271E-8</c:v>
                </c:pt>
                <c:pt idx="171">
                  <c:v>2.9585979999999998E-8</c:v>
                </c:pt>
                <c:pt idx="172">
                  <c:v>2.4692530000000001E-8</c:v>
                </c:pt>
                <c:pt idx="173">
                  <c:v>2.6213490000000002E-8</c:v>
                </c:pt>
                <c:pt idx="174">
                  <c:v>4.4192190000000004E-8</c:v>
                </c:pt>
                <c:pt idx="175">
                  <c:v>4.7816040000000002E-8</c:v>
                </c:pt>
              </c:numCache>
            </c:numRef>
          </c:yVal>
          <c:smooth val="1"/>
        </c:ser>
        <c:ser>
          <c:idx val="6"/>
          <c:order val="5"/>
          <c:spPr>
            <a:ln w="25400">
              <a:solidFill>
                <a:srgbClr val="FF0000"/>
              </a:solidFill>
              <a:prstDash val="solid"/>
            </a:ln>
          </c:spPr>
          <c:marker>
            <c:symbol val="none"/>
          </c:marker>
          <c:xVal>
            <c:numRef>
              <c:f>Data!$Y$13:$Y$512</c:f>
              <c:numCache>
                <c:formatCode>0.00E+00</c:formatCode>
                <c:ptCount val="500"/>
                <c:pt idx="0">
                  <c:v>0.01</c:v>
                </c:pt>
                <c:pt idx="1">
                  <c:v>1.048E-2</c:v>
                </c:pt>
                <c:pt idx="2" formatCode="General">
                  <c:v>1.0959999999999999E-2</c:v>
                </c:pt>
                <c:pt idx="3" formatCode="General">
                  <c:v>1.1440000000000001E-2</c:v>
                </c:pt>
                <c:pt idx="4" formatCode="General">
                  <c:v>1.192E-2</c:v>
                </c:pt>
                <c:pt idx="5" formatCode="General">
                  <c:v>1.24E-2</c:v>
                </c:pt>
                <c:pt idx="6" formatCode="General">
                  <c:v>1.2880000000000001E-2</c:v>
                </c:pt>
                <c:pt idx="7" formatCode="General">
                  <c:v>1.336E-2</c:v>
                </c:pt>
                <c:pt idx="8" formatCode="General">
                  <c:v>1.384E-2</c:v>
                </c:pt>
                <c:pt idx="9" formatCode="General">
                  <c:v>1.4319999999999999E-2</c:v>
                </c:pt>
                <c:pt idx="10" formatCode="General">
                  <c:v>1.4800000000000001E-2</c:v>
                </c:pt>
                <c:pt idx="11" formatCode="General">
                  <c:v>1.528E-2</c:v>
                </c:pt>
                <c:pt idx="12" formatCode="General">
                  <c:v>1.576E-2</c:v>
                </c:pt>
                <c:pt idx="13" formatCode="General">
                  <c:v>1.6240000000000001E-2</c:v>
                </c:pt>
                <c:pt idx="14" formatCode="General">
                  <c:v>1.6719999999999999E-2</c:v>
                </c:pt>
                <c:pt idx="15" formatCode="General">
                  <c:v>1.72E-2</c:v>
                </c:pt>
                <c:pt idx="16" formatCode="General">
                  <c:v>1.7680000000000001E-2</c:v>
                </c:pt>
                <c:pt idx="17" formatCode="General">
                  <c:v>1.8159999999999999E-2</c:v>
                </c:pt>
                <c:pt idx="18" formatCode="General">
                  <c:v>1.864E-2</c:v>
                </c:pt>
                <c:pt idx="19" formatCode="General">
                  <c:v>1.9120000000000002E-2</c:v>
                </c:pt>
                <c:pt idx="20" formatCode="General">
                  <c:v>1.9599999999999999E-2</c:v>
                </c:pt>
                <c:pt idx="21" formatCode="General">
                  <c:v>2.0080000000000001E-2</c:v>
                </c:pt>
                <c:pt idx="22" formatCode="General">
                  <c:v>2.0559999999999998E-2</c:v>
                </c:pt>
                <c:pt idx="23" formatCode="General">
                  <c:v>2.104E-2</c:v>
                </c:pt>
                <c:pt idx="24" formatCode="General">
                  <c:v>2.1520000000000001E-2</c:v>
                </c:pt>
                <c:pt idx="25" formatCode="General">
                  <c:v>2.1999999999999999E-2</c:v>
                </c:pt>
                <c:pt idx="26" formatCode="General">
                  <c:v>2.248E-2</c:v>
                </c:pt>
                <c:pt idx="27" formatCode="General">
                  <c:v>2.2960000000000001E-2</c:v>
                </c:pt>
                <c:pt idx="28" formatCode="General">
                  <c:v>2.3439999999999999E-2</c:v>
                </c:pt>
                <c:pt idx="29" formatCode="General">
                  <c:v>2.392E-2</c:v>
                </c:pt>
                <c:pt idx="30" formatCode="General">
                  <c:v>2.4400000000000002E-2</c:v>
                </c:pt>
                <c:pt idx="31" formatCode="General">
                  <c:v>2.4879999999999999E-2</c:v>
                </c:pt>
                <c:pt idx="32" formatCode="General">
                  <c:v>2.5360000000000001E-2</c:v>
                </c:pt>
                <c:pt idx="33" formatCode="General">
                  <c:v>2.5839999999999998E-2</c:v>
                </c:pt>
                <c:pt idx="34" formatCode="General">
                  <c:v>2.632E-2</c:v>
                </c:pt>
                <c:pt idx="35" formatCode="General">
                  <c:v>2.6800000000000001E-2</c:v>
                </c:pt>
                <c:pt idx="36" formatCode="General">
                  <c:v>2.7279999999999999E-2</c:v>
                </c:pt>
                <c:pt idx="37" formatCode="General">
                  <c:v>2.776E-2</c:v>
                </c:pt>
                <c:pt idx="38" formatCode="General">
                  <c:v>2.8240000000000001E-2</c:v>
                </c:pt>
                <c:pt idx="39" formatCode="General">
                  <c:v>2.8719999999999999E-2</c:v>
                </c:pt>
                <c:pt idx="40" formatCode="General">
                  <c:v>2.92E-2</c:v>
                </c:pt>
                <c:pt idx="41" formatCode="General">
                  <c:v>2.9680000000000002E-2</c:v>
                </c:pt>
                <c:pt idx="42" formatCode="General">
                  <c:v>3.0159999999999999E-2</c:v>
                </c:pt>
                <c:pt idx="43" formatCode="General">
                  <c:v>3.0640000000000001E-2</c:v>
                </c:pt>
                <c:pt idx="44" formatCode="General">
                  <c:v>3.1119999999999998E-2</c:v>
                </c:pt>
                <c:pt idx="45" formatCode="General">
                  <c:v>3.1600000000000003E-2</c:v>
                </c:pt>
                <c:pt idx="46" formatCode="General">
                  <c:v>3.2079999999999997E-2</c:v>
                </c:pt>
                <c:pt idx="47" formatCode="General">
                  <c:v>3.2559999999999999E-2</c:v>
                </c:pt>
                <c:pt idx="48" formatCode="General">
                  <c:v>3.304E-2</c:v>
                </c:pt>
                <c:pt idx="49" formatCode="General">
                  <c:v>3.3520000000000001E-2</c:v>
                </c:pt>
                <c:pt idx="50" formatCode="General">
                  <c:v>3.4000000000000002E-2</c:v>
                </c:pt>
                <c:pt idx="51" formatCode="General">
                  <c:v>3.4479999999999997E-2</c:v>
                </c:pt>
                <c:pt idx="52" formatCode="General">
                  <c:v>3.4959999999999998E-2</c:v>
                </c:pt>
                <c:pt idx="53" formatCode="General">
                  <c:v>3.5439999999999999E-2</c:v>
                </c:pt>
                <c:pt idx="54" formatCode="General">
                  <c:v>3.5920000000000001E-2</c:v>
                </c:pt>
                <c:pt idx="55" formatCode="General">
                  <c:v>3.6400000000000002E-2</c:v>
                </c:pt>
                <c:pt idx="56" formatCode="General">
                  <c:v>3.6880000000000003E-2</c:v>
                </c:pt>
                <c:pt idx="57" formatCode="General">
                  <c:v>3.7359999999999997E-2</c:v>
                </c:pt>
                <c:pt idx="58" formatCode="General">
                  <c:v>3.7839999999999999E-2</c:v>
                </c:pt>
                <c:pt idx="59" formatCode="General">
                  <c:v>3.832E-2</c:v>
                </c:pt>
                <c:pt idx="60" formatCode="General">
                  <c:v>3.8800000000000001E-2</c:v>
                </c:pt>
                <c:pt idx="61" formatCode="General">
                  <c:v>3.9280000000000002E-2</c:v>
                </c:pt>
                <c:pt idx="62" formatCode="General">
                  <c:v>3.9759999999999997E-2</c:v>
                </c:pt>
                <c:pt idx="63" formatCode="General">
                  <c:v>4.0239999999999998E-2</c:v>
                </c:pt>
                <c:pt idx="64" formatCode="General">
                  <c:v>4.0719999999999999E-2</c:v>
                </c:pt>
                <c:pt idx="65" formatCode="General">
                  <c:v>4.1200000000000001E-2</c:v>
                </c:pt>
                <c:pt idx="66" formatCode="General">
                  <c:v>4.1680000000000002E-2</c:v>
                </c:pt>
                <c:pt idx="67" formatCode="General">
                  <c:v>4.2160000000000003E-2</c:v>
                </c:pt>
                <c:pt idx="68" formatCode="General">
                  <c:v>4.2639999999999997E-2</c:v>
                </c:pt>
                <c:pt idx="69" formatCode="General">
                  <c:v>4.3119999999999999E-2</c:v>
                </c:pt>
                <c:pt idx="70" formatCode="General">
                  <c:v>4.36E-2</c:v>
                </c:pt>
                <c:pt idx="71" formatCode="General">
                  <c:v>4.4080000000000001E-2</c:v>
                </c:pt>
                <c:pt idx="72" formatCode="General">
                  <c:v>4.4560000000000002E-2</c:v>
                </c:pt>
                <c:pt idx="73" formatCode="General">
                  <c:v>4.5039999999999997E-2</c:v>
                </c:pt>
                <c:pt idx="74" formatCode="General">
                  <c:v>4.5519999999999998E-2</c:v>
                </c:pt>
                <c:pt idx="75" formatCode="General">
                  <c:v>4.5999999999999999E-2</c:v>
                </c:pt>
                <c:pt idx="76" formatCode="General">
                  <c:v>4.648E-2</c:v>
                </c:pt>
                <c:pt idx="77" formatCode="General">
                  <c:v>4.6960000000000002E-2</c:v>
                </c:pt>
                <c:pt idx="78" formatCode="General">
                  <c:v>4.7440000000000003E-2</c:v>
                </c:pt>
                <c:pt idx="79" formatCode="General">
                  <c:v>4.7919999999999997E-2</c:v>
                </c:pt>
                <c:pt idx="80" formatCode="General">
                  <c:v>4.8399999999999999E-2</c:v>
                </c:pt>
                <c:pt idx="81" formatCode="General">
                  <c:v>4.888E-2</c:v>
                </c:pt>
                <c:pt idx="82" formatCode="General">
                  <c:v>4.9360000000000001E-2</c:v>
                </c:pt>
                <c:pt idx="83" formatCode="General">
                  <c:v>4.9840000000000002E-2</c:v>
                </c:pt>
                <c:pt idx="84" formatCode="General">
                  <c:v>5.0319999999999997E-2</c:v>
                </c:pt>
                <c:pt idx="85" formatCode="General">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Z$13:$Z$512</c:f>
              <c:numCache>
                <c:formatCode>General</c:formatCode>
                <c:ptCount val="500"/>
                <c:pt idx="0">
                  <c:v>1.000003E-3</c:v>
                </c:pt>
                <c:pt idx="1">
                  <c:v>1.000003E-3</c:v>
                </c:pt>
                <c:pt idx="2">
                  <c:v>1.000003E-3</c:v>
                </c:pt>
                <c:pt idx="3">
                  <c:v>1.000003E-3</c:v>
                </c:pt>
                <c:pt idx="4">
                  <c:v>1.000003E-3</c:v>
                </c:pt>
                <c:pt idx="5">
                  <c:v>1.000003E-3</c:v>
                </c:pt>
                <c:pt idx="6">
                  <c:v>1.000003E-3</c:v>
                </c:pt>
                <c:pt idx="7">
                  <c:v>1.000003E-3</c:v>
                </c:pt>
                <c:pt idx="8">
                  <c:v>1.00000299999922E-3</c:v>
                </c:pt>
                <c:pt idx="9">
                  <c:v>9.97268039987984E-4</c:v>
                </c:pt>
                <c:pt idx="10">
                  <c:v>6.4539392782283502E-4</c:v>
                </c:pt>
                <c:pt idx="11">
                  <c:v>3.1994742588792801E-4</c:v>
                </c:pt>
                <c:pt idx="12">
                  <c:v>2.1500552249629001E-4</c:v>
                </c:pt>
                <c:pt idx="13">
                  <c:v>1.5794145449417099E-4</c:v>
                </c:pt>
                <c:pt idx="14">
                  <c:v>1.2167234618149001E-4</c:v>
                </c:pt>
                <c:pt idx="15">
                  <c:v>9.6696342625629214E-5</c:v>
                </c:pt>
                <c:pt idx="16">
                  <c:v>7.8596893046820892E-5</c:v>
                </c:pt>
                <c:pt idx="17">
                  <c:v>6.4999525035661098E-5</c:v>
                </c:pt>
                <c:pt idx="18">
                  <c:v>5.45034964566646E-5</c:v>
                </c:pt>
                <c:pt idx="19">
                  <c:v>4.6226700314710696E-5</c:v>
                </c:pt>
                <c:pt idx="20">
                  <c:v>3.9585806176977403E-5</c:v>
                </c:pt>
                <c:pt idx="21">
                  <c:v>3.4180056511942005E-5</c:v>
                </c:pt>
                <c:pt idx="22">
                  <c:v>2.9725529453404802E-5</c:v>
                </c:pt>
                <c:pt idx="23">
                  <c:v>2.6015908866290598E-5</c:v>
                </c:pt>
                <c:pt idx="24">
                  <c:v>2.2898037743092299E-5</c:v>
                </c:pt>
                <c:pt idx="25">
                  <c:v>2.02561280554179E-5</c:v>
                </c:pt>
                <c:pt idx="26">
                  <c:v>1.8001248914207601E-5</c:v>
                </c:pt>
                <c:pt idx="27">
                  <c:v>1.6064145241580401E-5</c:v>
                </c:pt>
                <c:pt idx="28">
                  <c:v>1.43902205218546E-5</c:v>
                </c:pt>
                <c:pt idx="29">
                  <c:v>1.2935962004127701E-5</c:v>
                </c:pt>
                <c:pt idx="30">
                  <c:v>1.16663490797706E-5</c:v>
                </c:pt>
                <c:pt idx="31">
                  <c:v>1.0552945166863E-5</c:v>
                </c:pt>
                <c:pt idx="32">
                  <c:v>9.5724732205642502E-6</c:v>
                </c:pt>
                <c:pt idx="33">
                  <c:v>8.705738893668851E-6</c:v>
                </c:pt>
                <c:pt idx="34">
                  <c:v>7.9368072052907701E-6</c:v>
                </c:pt>
                <c:pt idx="35">
                  <c:v>7.2523664719436E-6</c:v>
                </c:pt>
                <c:pt idx="36">
                  <c:v>6.6412322235042105E-6</c:v>
                </c:pt>
                <c:pt idx="37">
                  <c:v>6.0939568968327697E-6</c:v>
                </c:pt>
                <c:pt idx="38">
                  <c:v>5.6025202659866497E-6</c:v>
                </c:pt>
                <c:pt idx="39">
                  <c:v>5.1600820606189207E-6</c:v>
                </c:pt>
                <c:pt idx="40">
                  <c:v>4.7607829039865602E-6</c:v>
                </c:pt>
                <c:pt idx="41">
                  <c:v>4.3995830872389899E-6</c:v>
                </c:pt>
                <c:pt idx="42">
                  <c:v>4.0721311956289196E-6</c:v>
                </c:pt>
                <c:pt idx="43">
                  <c:v>3.7746564488758101E-6</c:v>
                </c:pt>
                <c:pt idx="44">
                  <c:v>3.5038800023515899E-6</c:v>
                </c:pt>
                <c:pt idx="45">
                  <c:v>3.25694150291084E-6</c:v>
                </c:pt>
                <c:pt idx="46">
                  <c:v>3.0313379849791801E-6</c:v>
                </c:pt>
                <c:pt idx="47">
                  <c:v>2.8248728065663801E-6</c:v>
                </c:pt>
                <c:pt idx="48">
                  <c:v>2.6356127935841503E-6</c:v>
                </c:pt>
                <c:pt idx="49">
                  <c:v>2.4618521280188199E-6</c:v>
                </c:pt>
                <c:pt idx="50">
                  <c:v>2.3020818022432397E-6</c:v>
                </c:pt>
                <c:pt idx="51">
                  <c:v>2.1549636878078901E-6</c:v>
                </c:pt>
                <c:pt idx="52">
                  <c:v>2.0193084443245199E-6</c:v>
                </c:pt>
                <c:pt idx="53">
                  <c:v>1.8940566387762401E-6</c:v>
                </c:pt>
                <c:pt idx="54">
                  <c:v>1.7782625565228898E-6</c:v>
                </c:pt>
                <c:pt idx="55">
                  <c:v>1.67108027909699E-6</c:v>
                </c:pt>
                <c:pt idx="56">
                  <c:v>1.57175167649278E-6</c:v>
                </c:pt>
                <c:pt idx="57">
                  <c:v>1.47959602200809E-6</c:v>
                </c:pt>
                <c:pt idx="58">
                  <c:v>1.39400098652057E-6</c:v>
                </c:pt>
                <c:pt idx="59">
                  <c:v>1.31441480906905E-6</c:v>
                </c:pt>
                <c:pt idx="60">
                  <c:v>1.24033947350928E-6</c:v>
                </c:pt>
                <c:pt idx="61">
                  <c:v>1.17132474756241E-6</c:v>
                </c:pt>
                <c:pt idx="62">
                  <c:v>1.1069629640473501E-6</c:v>
                </c:pt>
                <c:pt idx="63">
                  <c:v>1.04688444123671E-6</c:v>
                </c:pt>
                <c:pt idx="64">
                  <c:v>9.9075345608605203E-7</c:v>
                </c:pt>
                <c:pt idx="65">
                  <c:v>9.3826469615849895E-7</c:v>
                </c:pt>
                <c:pt idx="66">
                  <c:v>8.8914012720494604E-7</c:v>
                </c:pt>
                <c:pt idx="67">
                  <c:v>8.4312622250251793E-7</c:v>
                </c:pt>
                <c:pt idx="68">
                  <c:v>7.9999150765224901E-7</c:v>
                </c:pt>
                <c:pt idx="69">
                  <c:v>7.5952438106564307E-7</c:v>
                </c:pt>
                <c:pt idx="70">
                  <c:v>7.2153117583558202E-7</c:v>
                </c:pt>
                <c:pt idx="71">
                  <c:v>6.8583443336419E-7</c:v>
                </c:pt>
                <c:pt idx="72">
                  <c:v>6.5227136321944906E-7</c:v>
                </c:pt>
                <c:pt idx="73">
                  <c:v>6.2069246688200295E-7</c:v>
                </c:pt>
                <c:pt idx="74">
                  <c:v>5.9096030610084705E-7</c:v>
                </c:pt>
                <c:pt idx="75">
                  <c:v>5.6294839906757805E-7</c:v>
                </c:pt>
                <c:pt idx="76">
                  <c:v>5.3654022971805005E-7</c:v>
                </c:pt>
                <c:pt idx="77">
                  <c:v>5.1162835726890094E-7</c:v>
                </c:pt>
                <c:pt idx="78">
                  <c:v>4.88113614856952E-7</c:v>
                </c:pt>
                <c:pt idx="79">
                  <c:v>4.6590438735976299E-7</c:v>
                </c:pt>
                <c:pt idx="80">
                  <c:v>4.4491595974663799E-7</c:v>
                </c:pt>
                <c:pt idx="81">
                  <c:v>4.2506992834512298E-7</c:v>
                </c:pt>
                <c:pt idx="82">
                  <c:v>4.0629366830363403E-7</c:v>
                </c:pt>
                <c:pt idx="83">
                  <c:v>3.8851985131604803E-7</c:v>
                </c:pt>
                <c:pt idx="84">
                  <c:v>3.7168600835933704E-7</c:v>
                </c:pt>
                <c:pt idx="85">
                  <c:v>3.5573413279402497E-7</c:v>
                </c:pt>
                <c:pt idx="86">
                  <c:v>3.4061031970488602E-7</c:v>
                </c:pt>
                <c:pt idx="87">
                  <c:v>3.2626443784683205E-7</c:v>
                </c:pt>
                <c:pt idx="88">
                  <c:v>3.1264983090900601E-7</c:v>
                </c:pt>
                <c:pt idx="89">
                  <c:v>2.9972304518308201E-7</c:v>
                </c:pt>
                <c:pt idx="90">
                  <c:v>2.87443581140445E-7</c:v>
                </c:pt>
                <c:pt idx="91">
                  <c:v>2.7577366646379098E-7</c:v>
                </c:pt>
                <c:pt idx="92">
                  <c:v>2.64678048633421E-7</c:v>
                </c:pt>
                <c:pt idx="93">
                  <c:v>2.5412380507504197E-7</c:v>
                </c:pt>
                <c:pt idx="94">
                  <c:v>2.4408016931019901E-7</c:v>
                </c:pt>
                <c:pt idx="95">
                  <c:v>2.3451837159768599E-7</c:v>
                </c:pt>
                <c:pt idx="96">
                  <c:v>2.25411492704698E-7</c:v>
                </c:pt>
                <c:pt idx="97">
                  <c:v>2.1673432964427E-7</c:v>
                </c:pt>
                <c:pt idx="98">
                  <c:v>2.0846327228568998E-7</c:v>
                </c:pt>
                <c:pt idx="99">
                  <c:v>2.00576189863552E-7</c:v>
                </c:pt>
                <c:pt idx="100">
                  <c:v>1.9305232650914999E-7</c:v>
                </c:pt>
                <c:pt idx="101">
                  <c:v>1.8587220501240201E-7</c:v>
                </c:pt>
                <c:pt idx="102">
                  <c:v>1.79017538098279E-7</c:v>
                </c:pt>
                <c:pt idx="103">
                  <c:v>1.7247114656963602E-7</c:v>
                </c:pt>
                <c:pt idx="104">
                  <c:v>1.6621688372940001E-7</c:v>
                </c:pt>
                <c:pt idx="105">
                  <c:v>1.6023956554987798E-7</c:v>
                </c:pt>
                <c:pt idx="106">
                  <c:v>1.5452490610625202E-7</c:v>
                </c:pt>
                <c:pt idx="107">
                  <c:v>1.49059457836321E-7</c:v>
                </c:pt>
                <c:pt idx="108">
                  <c:v>1.4383055623419901E-7</c:v>
                </c:pt>
                <c:pt idx="109">
                  <c:v>1.38826268603724E-7</c:v>
                </c:pt>
                <c:pt idx="110">
                  <c:v>1.34035346542909E-7</c:v>
                </c:pt>
                <c:pt idx="111">
                  <c:v>1.2944718187952699E-7</c:v>
                </c:pt>
                <c:pt idx="112">
                  <c:v>1.25051765754388E-7</c:v>
                </c:pt>
                <c:pt idx="113">
                  <c:v>1.2083965061555E-7</c:v>
                </c:pt>
                <c:pt idx="114">
                  <c:v>1.1680191490932299E-7</c:v>
                </c:pt>
                <c:pt idx="115">
                  <c:v>1.1293013022167001E-7</c:v>
                </c:pt>
                <c:pt idx="116">
                  <c:v>1.09216330726924E-7</c:v>
                </c:pt>
                <c:pt idx="117">
                  <c:v>1.05652984723022E-7</c:v>
                </c:pt>
                <c:pt idx="118">
                  <c:v>1.02232968125221E-7</c:v>
                </c:pt>
                <c:pt idx="119">
                  <c:v>9.8949539761306997E-8</c:v>
                </c:pt>
                <c:pt idx="120">
                  <c:v>9.5796318320626E-8</c:v>
                </c:pt>
                <c:pt idx="121">
                  <c:v>9.2767260856862106E-8</c:v>
                </c:pt>
                <c:pt idx="122">
                  <c:v>8.9856642714984012E-8</c:v>
                </c:pt>
                <c:pt idx="123">
                  <c:v>8.7059038776941399E-8</c:v>
                </c:pt>
                <c:pt idx="124">
                  <c:v>8.4369305938730802E-8</c:v>
                </c:pt>
                <c:pt idx="125">
                  <c:v>8.1782566725772398E-8</c:v>
                </c:pt>
                <c:pt idx="126">
                  <c:v>7.9294193965027807E-8</c:v>
                </c:pt>
                <c:pt idx="127">
                  <c:v>7.6899796438126993E-8</c:v>
                </c:pt>
                <c:pt idx="128">
                  <c:v>7.4595205447242611E-8</c:v>
                </c:pt>
                <c:pt idx="129">
                  <c:v>7.2376462229917995E-8</c:v>
                </c:pt>
                <c:pt idx="130">
                  <c:v>7.0239806163315308E-8</c:v>
                </c:pt>
                <c:pt idx="131">
                  <c:v>6.8181663703355701E-8</c:v>
                </c:pt>
                <c:pt idx="132">
                  <c:v>6.6198638008321496E-8</c:v>
                </c:pt>
                <c:pt idx="133">
                  <c:v>6.4287499200270202E-8</c:v>
                </c:pt>
                <c:pt idx="134">
                  <c:v>6.2445175221064602E-8</c:v>
                </c:pt>
                <c:pt idx="135">
                  <c:v>6.0668743243019304E-8</c:v>
                </c:pt>
                <c:pt idx="136">
                  <c:v>5.8955421597263001E-8</c:v>
                </c:pt>
                <c:pt idx="137">
                  <c:v>5.73025621856501E-8</c:v>
                </c:pt>
                <c:pt idx="138">
                  <c:v>5.5707643343513398E-8</c:v>
                </c:pt>
                <c:pt idx="139">
                  <c:v>5.4168263124211003E-8</c:v>
                </c:pt>
                <c:pt idx="140">
                  <c:v>5.2682132977992801E-8</c:v>
                </c:pt>
                <c:pt idx="141">
                  <c:v>5.1247071800323602E-8</c:v>
                </c:pt>
                <c:pt idx="142">
                  <c:v>4.9861000326701599E-8</c:v>
                </c:pt>
                <c:pt idx="143">
                  <c:v>4.85219358473832E-8</c:v>
                </c:pt>
                <c:pt idx="144">
                  <c:v>4.7227987225694698E-8</c:v>
                </c:pt>
                <c:pt idx="145">
                  <c:v>4.5977350203652E-8</c:v>
                </c:pt>
                <c:pt idx="146">
                  <c:v>4.47683029690563E-8</c:v>
                </c:pt>
                <c:pt idx="147">
                  <c:v>4.3599201971573499E-8</c:v>
                </c:pt>
                <c:pt idx="148">
                  <c:v>4.2468477978940498E-8</c:v>
                </c:pt>
                <c:pt idx="149">
                  <c:v>4.1374632343581802E-8</c:v>
                </c:pt>
                <c:pt idx="150">
                  <c:v>4.0316233483306498E-8</c:v>
                </c:pt>
                <c:pt idx="151">
                  <c:v>3.92919135508228E-8</c:v>
                </c:pt>
                <c:pt idx="152">
                  <c:v>3.8300365286630403E-8</c:v>
                </c:pt>
                <c:pt idx="153">
                  <c:v>3.7340339043598799E-8</c:v>
                </c:pt>
                <c:pt idx="154">
                  <c:v>3.6410639970764101E-8</c:v>
                </c:pt>
                <c:pt idx="155">
                  <c:v>3.5510125349373101E-8</c:v>
                </c:pt>
                <c:pt idx="156">
                  <c:v>3.4637702071959201E-8</c:v>
                </c:pt>
                <c:pt idx="157">
                  <c:v>3.3792324252096698E-8</c:v>
                </c:pt>
                <c:pt idx="158">
                  <c:v>3.29729909662275E-8</c:v>
                </c:pt>
                <c:pt idx="159">
                  <c:v>3.2178744107130197E-8</c:v>
                </c:pt>
                <c:pt idx="160">
                  <c:v>3.1408666355309205E-8</c:v>
                </c:pt>
                <c:pt idx="161">
                  <c:v>3.0661879253737598E-8</c:v>
                </c:pt>
                <c:pt idx="162">
                  <c:v>2.9937541380361398E-8</c:v>
                </c:pt>
                <c:pt idx="163">
                  <c:v>2.9234846617838498E-8</c:v>
                </c:pt>
                <c:pt idx="164">
                  <c:v>2.8553022510480001E-8</c:v>
                </c:pt>
                <c:pt idx="165">
                  <c:v>2.7891328703568003E-8</c:v>
                </c:pt>
                <c:pt idx="166">
                  <c:v>2.7249055463145204E-8</c:v>
                </c:pt>
                <c:pt idx="167">
                  <c:v>2.6625522270790401E-8</c:v>
                </c:pt>
                <c:pt idx="168">
                  <c:v>2.6020076487844201E-8</c:v>
                </c:pt>
                <c:pt idx="169">
                  <c:v>2.5432092086277699E-8</c:v>
                </c:pt>
                <c:pt idx="170">
                  <c:v>2.48609684430195E-8</c:v>
                </c:pt>
                <c:pt idx="171">
                  <c:v>2.4306129193811002E-8</c:v>
                </c:pt>
                <c:pt idx="172">
                  <c:v>2.37670211434397E-8</c:v>
                </c:pt>
                <c:pt idx="173">
                  <c:v>2.32431132292071E-8</c:v>
                </c:pt>
                <c:pt idx="174">
                  <c:v>2.2733895534739701E-8</c:v>
                </c:pt>
                <c:pt idx="175">
                  <c:v>2.2238878351754898E-8</c:v>
                </c:pt>
                <c:pt idx="176">
                  <c:v>2.1757591287101401E-8</c:v>
                </c:pt>
                <c:pt idx="177">
                  <c:v>2.1289582412678902E-8</c:v>
                </c:pt>
                <c:pt idx="178">
                  <c:v>2.0834417455996799E-8</c:v>
                </c:pt>
                <c:pt idx="179">
                  <c:v>2.0391679029256599E-8</c:v>
                </c:pt>
                <c:pt idx="180">
                  <c:v>1.99609658949643E-8</c:v>
                </c:pt>
                <c:pt idx="181">
                  <c:v>1.9541892266188001E-8</c:v>
                </c:pt>
                <c:pt idx="182">
                  <c:v>1.9134087139685602E-8</c:v>
                </c:pt>
                <c:pt idx="183">
                  <c:v>1.8737193660221299E-8</c:v>
                </c:pt>
                <c:pt idx="184">
                  <c:v>1.8350868514488601E-8</c:v>
                </c:pt>
                <c:pt idx="185">
                  <c:v>1.7974781353139898E-8</c:v>
                </c:pt>
                <c:pt idx="186">
                  <c:v>1.7608614239508001E-8</c:v>
                </c:pt>
                <c:pt idx="187">
                  <c:v>1.72520611236817E-8</c:v>
                </c:pt>
                <c:pt idx="188">
                  <c:v>1.6904827340671701E-8</c:v>
                </c:pt>
                <c:pt idx="189">
                  <c:v>1.6566629131468701E-8</c:v>
                </c:pt>
                <c:pt idx="190">
                  <c:v>1.6237193185888799E-8</c:v>
                </c:pt>
                <c:pt idx="191">
                  <c:v>1.59162562061813E-8</c:v>
                </c:pt>
                <c:pt idx="192">
                  <c:v>1.5603564490192199E-8</c:v>
                </c:pt>
                <c:pt idx="193">
                  <c:v>1.5298873533264001E-8</c:v>
                </c:pt>
                <c:pt idx="194">
                  <c:v>1.5001947647964601E-8</c:v>
                </c:pt>
                <c:pt idx="195">
                  <c:v>1.47125596007662E-8</c:v>
                </c:pt>
                <c:pt idx="196">
                  <c:v>1.44304902649872E-8</c:v>
                </c:pt>
                <c:pt idx="197">
                  <c:v>1.4155528289196601E-8</c:v>
                </c:pt>
                <c:pt idx="198">
                  <c:v>1.3887469779827501E-8</c:v>
                </c:pt>
                <c:pt idx="199">
                  <c:v>1.3626117997888301E-8</c:v>
                </c:pt>
                <c:pt idx="200">
                  <c:v>1.3371283069112001E-8</c:v>
                </c:pt>
                <c:pt idx="201">
                  <c:v>1.3122781707107499E-8</c:v>
                </c:pt>
                <c:pt idx="202">
                  <c:v>1.2880436947796099E-8</c:v>
                </c:pt>
                <c:pt idx="203">
                  <c:v>1.2644077895533601E-8</c:v>
                </c:pt>
                <c:pt idx="204">
                  <c:v>1.24135394808401E-8</c:v>
                </c:pt>
                <c:pt idx="205">
                  <c:v>1.2188662228225901E-8</c:v>
                </c:pt>
                <c:pt idx="206">
                  <c:v>1.1969292033338302E-8</c:v>
                </c:pt>
                <c:pt idx="207">
                  <c:v>1.1755279950695099E-8</c:v>
                </c:pt>
                <c:pt idx="208">
                  <c:v>1.15464819902532E-8</c:v>
                </c:pt>
                <c:pt idx="209">
                  <c:v>1.13427589216809E-8</c:v>
                </c:pt>
                <c:pt idx="210">
                  <c:v>1.1143976088438999E-8</c:v>
                </c:pt>
                <c:pt idx="211">
                  <c:v>1.09500032287724E-8</c:v>
                </c:pt>
                <c:pt idx="212">
                  <c:v>1.0760714304048901E-8</c:v>
                </c:pt>
                <c:pt idx="213">
                  <c:v>1.0575987335702501E-8</c:v>
                </c:pt>
                <c:pt idx="214">
                  <c:v>1.03957042470849E-8</c:v>
                </c:pt>
                <c:pt idx="215">
                  <c:v>1.0219750713770401E-8</c:v>
                </c:pt>
                <c:pt idx="216">
                  <c:v>1.0048016018908901E-8</c:v>
                </c:pt>
                <c:pt idx="217">
                  <c:v>9.8803929150515514E-9</c:v>
                </c:pt>
                <c:pt idx="218">
                  <c:v>9.7167774920285701E-9</c:v>
                </c:pt>
                <c:pt idx="219">
                  <c:v>9.5570690494384408E-9</c:v>
                </c:pt>
                <c:pt idx="220">
                  <c:v>9.4011699756961603E-9</c:v>
                </c:pt>
                <c:pt idx="221">
                  <c:v>9.2489856305813116E-9</c:v>
                </c:pt>
                <c:pt idx="222">
                  <c:v>9.100424234235639E-9</c:v>
                </c:pt>
                <c:pt idx="223">
                  <c:v>8.9553967591416789E-9</c:v>
                </c:pt>
                <c:pt idx="224">
                  <c:v>8.8138168280356804E-9</c:v>
                </c:pt>
                <c:pt idx="225">
                  <c:v>8.6756006147085314E-9</c:v>
                </c:pt>
                <c:pt idx="226">
                  <c:v>8.5406667498833996E-9</c:v>
                </c:pt>
                <c:pt idx="227">
                  <c:v>8.4089362303223391E-9</c:v>
                </c:pt>
                <c:pt idx="228">
                  <c:v>8.28033233177865E-9</c:v>
                </c:pt>
                <c:pt idx="229">
                  <c:v>8.1547805258955198E-9</c:v>
                </c:pt>
                <c:pt idx="230">
                  <c:v>8.0322083995983499E-9</c:v>
                </c:pt>
                <c:pt idx="231">
                  <c:v>7.9125455789683988E-9</c:v>
                </c:pt>
                <c:pt idx="232">
                  <c:v>7.7957236549964699E-9</c:v>
                </c:pt>
                <c:pt idx="233">
                  <c:v>7.6816761131734699E-9</c:v>
                </c:pt>
                <c:pt idx="234">
                  <c:v>7.5703382657494994E-9</c:v>
                </c:pt>
                <c:pt idx="235">
                  <c:v>7.4616471862702305E-9</c:v>
                </c:pt>
                <c:pt idx="236">
                  <c:v>7.3555416475441803E-9</c:v>
                </c:pt>
                <c:pt idx="237">
                  <c:v>7.2519620614805899E-9</c:v>
                </c:pt>
                <c:pt idx="238">
                  <c:v>7.1508504214372004E-9</c:v>
                </c:pt>
                <c:pt idx="239">
                  <c:v>7.0521502473240707E-9</c:v>
                </c:pt>
                <c:pt idx="240">
                  <c:v>6.9558065323886704E-9</c:v>
                </c:pt>
                <c:pt idx="241">
                  <c:v>6.8617656922759101E-9</c:v>
                </c:pt>
                <c:pt idx="242">
                  <c:v>6.7699755164206105E-9</c:v>
                </c:pt>
                <c:pt idx="243">
                  <c:v>6.6803851210697208E-9</c:v>
                </c:pt>
                <c:pt idx="244">
                  <c:v>6.59294490418277E-9</c:v>
                </c:pt>
                <c:pt idx="245">
                  <c:v>6.5076065023340908E-9</c:v>
                </c:pt>
                <c:pt idx="246">
                  <c:v>6.4243227493072301E-9</c:v>
                </c:pt>
                <c:pt idx="247">
                  <c:v>6.3430476361469097E-9</c:v>
                </c:pt>
                <c:pt idx="248">
                  <c:v>6.2637362729359509E-9</c:v>
                </c:pt>
                <c:pt idx="249">
                  <c:v>6.1863448521582299E-9</c:v>
                </c:pt>
                <c:pt idx="250">
                  <c:v>6.1108306134723699E-9</c:v>
                </c:pt>
                <c:pt idx="251">
                  <c:v>6.0371518097976799E-9</c:v>
                </c:pt>
                <c:pt idx="252">
                  <c:v>5.96526767482631E-9</c:v>
                </c:pt>
                <c:pt idx="253">
                  <c:v>5.8951383918384201E-9</c:v>
                </c:pt>
                <c:pt idx="254">
                  <c:v>5.8267250637778502E-9</c:v>
                </c:pt>
                <c:pt idx="255">
                  <c:v>5.7599896844413506E-9</c:v>
                </c:pt>
                <c:pt idx="256">
                  <c:v>5.6948951108319603E-9</c:v>
                </c:pt>
                <c:pt idx="257">
                  <c:v>5.6314050366269795E-9</c:v>
                </c:pt>
                <c:pt idx="258">
                  <c:v>5.5694839666952705E-9</c:v>
                </c:pt>
                <c:pt idx="259">
                  <c:v>5.5090971926316698E-9</c:v>
                </c:pt>
                <c:pt idx="260">
                  <c:v>5.4502107692467799E-9</c:v>
                </c:pt>
                <c:pt idx="261">
                  <c:v>5.3927914919687707E-9</c:v>
                </c:pt>
                <c:pt idx="262">
                  <c:v>5.3368068751537705E-9</c:v>
                </c:pt>
                <c:pt idx="263">
                  <c:v>5.2822251312521098E-9</c:v>
                </c:pt>
                <c:pt idx="264">
                  <c:v>5.2290151507945904E-9</c:v>
                </c:pt>
                <c:pt idx="265">
                  <c:v>5.1771464831657299E-9</c:v>
                </c:pt>
                <c:pt idx="266">
                  <c:v>5.1265893181325798E-9</c:v>
                </c:pt>
                <c:pt idx="267">
                  <c:v>5.0773144681003603E-9</c:v>
                </c:pt>
                <c:pt idx="268">
                  <c:v>5.0292933510575007E-9</c:v>
                </c:pt>
                <c:pt idx="269">
                  <c:v>4.9824979741898906E-9</c:v>
                </c:pt>
                <c:pt idx="270">
                  <c:v>4.9369009181371902E-9</c:v>
                </c:pt>
                <c:pt idx="271">
                  <c:v>4.8924753218630803E-9</c:v>
                </c:pt>
                <c:pt idx="272">
                  <c:v>4.8491948681142795E-9</c:v>
                </c:pt>
                <c:pt idx="273">
                  <c:v>4.8070337694443895E-9</c:v>
                </c:pt>
                <c:pt idx="274">
                  <c:v>4.7659667547793499E-9</c:v>
                </c:pt>
                <c:pt idx="275">
                  <c:v>4.7259690565023507E-9</c:v>
                </c:pt>
                <c:pt idx="276">
                  <c:v>4.6870163980368104E-9</c:v>
                </c:pt>
                <c:pt idx="277">
                  <c:v>4.6490849819066903E-9</c:v>
                </c:pt>
                <c:pt idx="278">
                  <c:v>4.6121514782547093E-9</c:v>
                </c:pt>
                <c:pt idx="279">
                  <c:v>4.5761930137990901E-9</c:v>
                </c:pt>
                <c:pt idx="280">
                  <c:v>4.5411871612109501E-9</c:v>
                </c:pt>
                <c:pt idx="281">
                  <c:v>4.5071119288942703E-9</c:v>
                </c:pt>
                <c:pt idx="282">
                  <c:v>4.4739457511520501E-9</c:v>
                </c:pt>
                <c:pt idx="283">
                  <c:v>4.4416674787220899E-9</c:v>
                </c:pt>
                <c:pt idx="284">
                  <c:v>4.4102563696668396E-9</c:v>
                </c:pt>
                <c:pt idx="285">
                  <c:v>4.37969208060229E-9</c:v>
                </c:pt>
                <c:pt idx="286">
                  <c:v>4.3499546582514704E-9</c:v>
                </c:pt>
                <c:pt idx="287">
                  <c:v>4.3210245313087E-9</c:v>
                </c:pt>
                <c:pt idx="288">
                  <c:v>4.2928825026010601E-9</c:v>
                </c:pt>
                <c:pt idx="289">
                  <c:v>4.2655097415344508E-9</c:v>
                </c:pt>
                <c:pt idx="290">
                  <c:v>4.2388877768116597E-9</c:v>
                </c:pt>
                <c:pt idx="291">
                  <c:v>4.2129984894107702E-9</c:v>
                </c:pt>
                <c:pt idx="292">
                  <c:v>4.1878241058122402E-9</c:v>
                </c:pt>
                <c:pt idx="293">
                  <c:v>4.1633471914638704E-9</c:v>
                </c:pt>
                <c:pt idx="294">
                  <c:v>4.1395506444729306E-9</c:v>
                </c:pt>
                <c:pt idx="295">
                  <c:v>4.1164176895154099E-9</c:v>
                </c:pt>
                <c:pt idx="296">
                  <c:v>4.0939318719526595E-9</c:v>
                </c:pt>
                <c:pt idx="297">
                  <c:v>4.0720770521480902E-9</c:v>
                </c:pt>
                <c:pt idx="298">
                  <c:v>4.0508373999706207E-9</c:v>
                </c:pt>
                <c:pt idx="299">
                  <c:v>4.0301973894772803E-9</c:v>
                </c:pt>
                <c:pt idx="300">
                  <c:v>4.0101417937688399E-9</c:v>
                </c:pt>
                <c:pt idx="301">
                  <c:v>3.9906556800091202E-9</c:v>
                </c:pt>
                <c:pt idx="302">
                  <c:v>3.9717244046005004E-9</c:v>
                </c:pt>
                <c:pt idx="303">
                  <c:v>3.9533336085080005E-9</c:v>
                </c:pt>
                <c:pt idx="304">
                  <c:v>3.9354692127251009E-9</c:v>
                </c:pt>
                <c:pt idx="305">
                  <c:v>3.9181174138807699E-9</c:v>
                </c:pt>
                <c:pt idx="306">
                  <c:v>3.9012646799716997E-9</c:v>
                </c:pt>
                <c:pt idx="307">
                  <c:v>3.8848977462078701E-9</c:v>
                </c:pt>
                <c:pt idx="308">
                  <c:v>3.8690036109789599E-9</c:v>
                </c:pt>
                <c:pt idx="309">
                  <c:v>3.8535695319311703E-9</c:v>
                </c:pt>
                <c:pt idx="310">
                  <c:v>3.8385830221483597E-9</c:v>
                </c:pt>
                <c:pt idx="311">
                  <c:v>3.8240318464431906E-9</c:v>
                </c:pt>
                <c:pt idx="312">
                  <c:v>3.8099040177435402E-9</c:v>
                </c:pt>
                <c:pt idx="313">
                  <c:v>3.7961877935431696E-9</c:v>
                </c:pt>
                <c:pt idx="314">
                  <c:v>3.7828716724483702E-9</c:v>
                </c:pt>
                <c:pt idx="315">
                  <c:v>3.7699443908056605E-9</c:v>
                </c:pt>
                <c:pt idx="316">
                  <c:v>3.7573949194180801E-9</c:v>
                </c:pt>
                <c:pt idx="317">
                  <c:v>3.7452124603477802E-9</c:v>
                </c:pt>
                <c:pt idx="318">
                  <c:v>3.7333864437358995E-9</c:v>
                </c:pt>
                <c:pt idx="319">
                  <c:v>3.7219065247034199E-9</c:v>
                </c:pt>
                <c:pt idx="320">
                  <c:v>3.71076258031958E-9</c:v>
                </c:pt>
                <c:pt idx="321">
                  <c:v>3.6999447066676301E-9</c:v>
                </c:pt>
                <c:pt idx="322">
                  <c:v>3.6894432159237403E-9</c:v>
                </c:pt>
                <c:pt idx="323">
                  <c:v>3.6792486334531403E-9</c:v>
                </c:pt>
                <c:pt idx="324">
                  <c:v>3.6693516949835604E-9</c:v>
                </c:pt>
                <c:pt idx="325">
                  <c:v>3.6597433438752903E-9</c:v>
                </c:pt>
                <c:pt idx="326">
                  <c:v>3.6504147284006998E-9</c:v>
                </c:pt>
                <c:pt idx="327">
                  <c:v>3.6413571989924E-9</c:v>
                </c:pt>
                <c:pt idx="328">
                  <c:v>3.6325623055803499E-9</c:v>
                </c:pt>
                <c:pt idx="329">
                  <c:v>3.62402179504614E-9</c:v>
                </c:pt>
                <c:pt idx="330">
                  <c:v>3.6157276086128899E-9</c:v>
                </c:pt>
                <c:pt idx="331">
                  <c:v>3.6076718792198801E-9</c:v>
                </c:pt>
                <c:pt idx="332">
                  <c:v>3.5998469290204803E-9</c:v>
                </c:pt>
                <c:pt idx="333">
                  <c:v>3.5922452669709102E-9</c:v>
                </c:pt>
                <c:pt idx="334">
                  <c:v>3.5848595862452204E-9</c:v>
                </c:pt>
                <c:pt idx="335">
                  <c:v>3.5776827617532898E-9</c:v>
                </c:pt>
                <c:pt idx="336">
                  <c:v>3.5707078478348201E-9</c:v>
                </c:pt>
                <c:pt idx="337">
                  <c:v>3.56392807578384E-9</c:v>
                </c:pt>
                <c:pt idx="338">
                  <c:v>3.5573368513618899E-9</c:v>
                </c:pt>
                <c:pt idx="339">
                  <c:v>3.55092775255012E-9</c:v>
                </c:pt>
                <c:pt idx="340">
                  <c:v>3.5446945271819601E-9</c:v>
                </c:pt>
                <c:pt idx="341">
                  <c:v>3.5386310904514201E-9</c:v>
                </c:pt>
                <c:pt idx="342">
                  <c:v>3.5327315227204401E-9</c:v>
                </c:pt>
                <c:pt idx="343">
                  <c:v>3.52699006721311E-9</c:v>
                </c:pt>
                <c:pt idx="344">
                  <c:v>3.5214011275302001E-9</c:v>
                </c:pt>
                <c:pt idx="345">
                  <c:v>3.5159592655312802E-9</c:v>
                </c:pt>
                <c:pt idx="346">
                  <c:v>3.5106591990234898E-9</c:v>
                </c:pt>
                <c:pt idx="347">
                  <c:v>3.5054957993086402E-9</c:v>
                </c:pt>
                <c:pt idx="348">
                  <c:v>3.50046408915867E-9</c:v>
                </c:pt>
                <c:pt idx="349">
                  <c:v>3.49555924041769E-9</c:v>
                </c:pt>
                <c:pt idx="350">
                  <c:v>3.4907765716558903E-9</c:v>
                </c:pt>
                <c:pt idx="351">
                  <c:v>3.4861115461929899E-9</c:v>
                </c:pt>
                <c:pt idx="352">
                  <c:v>3.4815597695706901E-9</c:v>
                </c:pt>
                <c:pt idx="353">
                  <c:v>3.4771169874418601E-9</c:v>
                </c:pt>
                <c:pt idx="354">
                  <c:v>3.4727790834452504E-9</c:v>
                </c:pt>
                <c:pt idx="355">
                  <c:v>3.4685420766935402E-9</c:v>
                </c:pt>
                <c:pt idx="356">
                  <c:v>3.46440211989638E-9</c:v>
                </c:pt>
                <c:pt idx="357">
                  <c:v>3.4603554968965102E-9</c:v>
                </c:pt>
                <c:pt idx="358">
                  <c:v>3.4563986205061901E-9</c:v>
                </c:pt>
                <c:pt idx="359">
                  <c:v>3.4525280304789301E-9</c:v>
                </c:pt>
                <c:pt idx="360">
                  <c:v>3.4487403909676501E-9</c:v>
                </c:pt>
                <c:pt idx="361">
                  <c:v>3.44503248873123E-9</c:v>
                </c:pt>
                <c:pt idx="362">
                  <c:v>3.4414012305943599E-9</c:v>
                </c:pt>
                <c:pt idx="363">
                  <c:v>3.4378436414612901E-9</c:v>
                </c:pt>
                <c:pt idx="364">
                  <c:v>3.4343568621230999E-9</c:v>
                </c:pt>
                <c:pt idx="365">
                  <c:v>3.43093814690006E-9</c:v>
                </c:pt>
                <c:pt idx="366">
                  <c:v>3.4275848618039101E-9</c:v>
                </c:pt>
                <c:pt idx="367">
                  <c:v>3.4242944819363798E-9</c:v>
                </c:pt>
                <c:pt idx="368">
                  <c:v>3.4210645897904703E-9</c:v>
                </c:pt>
                <c:pt idx="369">
                  <c:v>3.4178928726580901E-9</c:v>
                </c:pt>
                <c:pt idx="370">
                  <c:v>3.41477712083287E-9</c:v>
                </c:pt>
                <c:pt idx="371">
                  <c:v>3.4117152252137898E-9</c:v>
                </c:pt>
                <c:pt idx="372">
                  <c:v>3.4087051752963201E-9</c:v>
                </c:pt>
                <c:pt idx="373">
                  <c:v>3.4057450570209203E-9</c:v>
                </c:pt>
                <c:pt idx="374">
                  <c:v>3.4028330505543699E-9</c:v>
                </c:pt>
                <c:pt idx="375">
                  <c:v>3.3999674283509602E-9</c:v>
                </c:pt>
                <c:pt idx="376">
                  <c:v>3.3971465527776197E-9</c:v>
                </c:pt>
                <c:pt idx="377">
                  <c:v>3.3943688743279999E-9</c:v>
                </c:pt>
                <c:pt idx="378">
                  <c:v>3.3916329291550104E-9</c:v>
                </c:pt>
                <c:pt idx="379">
                  <c:v>3.3889373373809702E-9</c:v>
                </c:pt>
                <c:pt idx="380">
                  <c:v>3.3862808005904401E-9</c:v>
                </c:pt>
                <c:pt idx="381">
                  <c:v>3.3836621001942805E-9</c:v>
                </c:pt>
                <c:pt idx="382">
                  <c:v>3.3810800949207402E-9</c:v>
                </c:pt>
                <c:pt idx="383">
                  <c:v>3.3785337192043899E-9</c:v>
                </c:pt>
                <c:pt idx="384">
                  <c:v>3.3760219807042002E-9</c:v>
                </c:pt>
                <c:pt idx="385">
                  <c:v>3.3735439586931197E-9</c:v>
                </c:pt>
                <c:pt idx="386">
                  <c:v>3.3710988016318401E-9</c:v>
                </c:pt>
                <c:pt idx="387">
                  <c:v>3.36868572553051E-9</c:v>
                </c:pt>
                <c:pt idx="388">
                  <c:v>3.3663040116150703E-9</c:v>
                </c:pt>
                <c:pt idx="389">
                  <c:v>3.3639530046222401E-9</c:v>
                </c:pt>
                <c:pt idx="390">
                  <c:v>3.3616321106057901E-9</c:v>
                </c:pt>
                <c:pt idx="391">
                  <c:v>3.3593407951178902E-9</c:v>
                </c:pt>
                <c:pt idx="392">
                  <c:v>3.3570785812058404E-9</c:v>
                </c:pt>
                <c:pt idx="393">
                  <c:v>3.3548450474376901E-9</c:v>
                </c:pt>
                <c:pt idx="394">
                  <c:v>3.3526398261238201E-9</c:v>
                </c:pt>
                <c:pt idx="395">
                  <c:v>3.35046260117569E-9</c:v>
                </c:pt>
                <c:pt idx="396">
                  <c:v>3.34831310653791E-9</c:v>
                </c:pt>
                <c:pt idx="397">
                  <c:v>3.34619112393836E-9</c:v>
                </c:pt>
                <c:pt idx="398">
                  <c:v>3.3440964814279897E-9</c:v>
                </c:pt>
                <c:pt idx="399">
                  <c:v>3.3420290511769299E-9</c:v>
                </c:pt>
                <c:pt idx="400">
                  <c:v>3.3399887479365601E-9</c:v>
                </c:pt>
                <c:pt idx="401">
                  <c:v>3.3379755270724104E-9</c:v>
                </c:pt>
                <c:pt idx="402">
                  <c:v>3.3359893827974801E-9</c:v>
                </c:pt>
                <c:pt idx="403">
                  <c:v>3.3340303465309203E-9</c:v>
                </c:pt>
                <c:pt idx="404">
                  <c:v>3.3320984849068999E-9</c:v>
                </c:pt>
                <c:pt idx="405">
                  <c:v>3.3301938983535802E-9</c:v>
                </c:pt>
                <c:pt idx="406">
                  <c:v>3.3283167190907397E-9</c:v>
                </c:pt>
                <c:pt idx="407">
                  <c:v>3.3264671096461898E-9</c:v>
                </c:pt>
                <c:pt idx="408">
                  <c:v>3.3246452611231298E-9</c:v>
                </c:pt>
                <c:pt idx="409">
                  <c:v>3.3228513914690799E-9</c:v>
                </c:pt>
                <c:pt idx="410">
                  <c:v>3.3210857440537001E-9</c:v>
                </c:pt>
                <c:pt idx="411">
                  <c:v>3.31934858582535E-9</c:v>
                </c:pt>
                <c:pt idx="412">
                  <c:v>3.3176402059213503E-9</c:v>
                </c:pt>
                <c:pt idx="413">
                  <c:v>3.3159609140373001E-9</c:v>
                </c:pt>
                <c:pt idx="414">
                  <c:v>3.3143110388281998E-9</c:v>
                </c:pt>
                <c:pt idx="415">
                  <c:v>3.3126909265636E-9</c:v>
                </c:pt>
                <c:pt idx="416">
                  <c:v>3.3111009394600197E-9</c:v>
                </c:pt>
                <c:pt idx="417">
                  <c:v>3.3095414543252002E-9</c:v>
                </c:pt>
                <c:pt idx="418">
                  <c:v>3.3080128611278599E-9</c:v>
                </c:pt>
                <c:pt idx="419">
                  <c:v>3.3065155614798203E-9</c:v>
                </c:pt>
                <c:pt idx="420">
                  <c:v>3.3050499673817901E-9</c:v>
                </c:pt>
                <c:pt idx="421">
                  <c:v>3.3036164997746201E-9</c:v>
                </c:pt>
                <c:pt idx="422">
                  <c:v>3.3022155871920099E-9</c:v>
                </c:pt>
                <c:pt idx="423">
                  <c:v>3.3008476645341299E-9</c:v>
                </c:pt>
                <c:pt idx="424">
                  <c:v>3.2995131716888602E-9</c:v>
                </c:pt>
                <c:pt idx="425">
                  <c:v>3.2982125523091201E-9</c:v>
                </c:pt>
                <c:pt idx="426">
                  <c:v>3.2969462526120804E-9</c:v>
                </c:pt>
                <c:pt idx="427">
                  <c:v>3.2957147201110903E-9</c:v>
                </c:pt>
                <c:pt idx="428">
                  <c:v>3.29451840247695E-9</c:v>
                </c:pt>
                <c:pt idx="429">
                  <c:v>3.2933577463898902E-9</c:v>
                </c:pt>
                <c:pt idx="430">
                  <c:v>3.2922331963836703E-9</c:v>
                </c:pt>
                <c:pt idx="431">
                  <c:v>3.2911451937748003E-9</c:v>
                </c:pt>
                <c:pt idx="432">
                  <c:v>3.2900941755885802E-9</c:v>
                </c:pt>
                <c:pt idx="433">
                  <c:v>3.2890805735081899E-9</c:v>
                </c:pt>
                <c:pt idx="434">
                  <c:v>3.2881048128700301E-9</c:v>
                </c:pt>
                <c:pt idx="435">
                  <c:v>3.2871673116721999E-9</c:v>
                </c:pt>
                <c:pt idx="436">
                  <c:v>3.28626847962417E-9</c:v>
                </c:pt>
                <c:pt idx="437">
                  <c:v>3.2854087172139897E-9</c:v>
                </c:pt>
                <c:pt idx="438">
                  <c:v>3.2845884147957201E-9</c:v>
                </c:pt>
                <c:pt idx="439">
                  <c:v>3.2838079517392802E-9</c:v>
                </c:pt>
                <c:pt idx="440">
                  <c:v>3.2830676955804402E-9</c:v>
                </c:pt>
                <c:pt idx="441">
                  <c:v>3.2823680011766904E-9</c:v>
                </c:pt>
                <c:pt idx="442">
                  <c:v>3.2817092099558098E-9</c:v>
                </c:pt>
                <c:pt idx="443">
                  <c:v>3.2810916491619597E-9</c:v>
                </c:pt>
                <c:pt idx="444">
                  <c:v>3.28051563107619E-9</c:v>
                </c:pt>
                <c:pt idx="445">
                  <c:v>3.2799814523491199E-9</c:v>
                </c:pt>
                <c:pt idx="446">
                  <c:v>3.2794893933527402E-9</c:v>
                </c:pt>
                <c:pt idx="447">
                  <c:v>3.2790397174886299E-9</c:v>
                </c:pt>
                <c:pt idx="448">
                  <c:v>3.2786326705646604E-9</c:v>
                </c:pt>
                <c:pt idx="449">
                  <c:v>3.2782684802602004E-9</c:v>
                </c:pt>
                <c:pt idx="450">
                  <c:v>3.2779473555529799E-9</c:v>
                </c:pt>
                <c:pt idx="451">
                  <c:v>3.27766948612057E-9</c:v>
                </c:pt>
                <c:pt idx="452">
                  <c:v>3.27743504189558E-9</c:v>
                </c:pt>
                <c:pt idx="453">
                  <c:v>3.2772441726136801E-9</c:v>
                </c:pt>
                <c:pt idx="454">
                  <c:v>3.27709700731446E-9</c:v>
                </c:pt>
                <c:pt idx="455">
                  <c:v>3.2769936538922502E-9</c:v>
                </c:pt>
                <c:pt idx="456">
                  <c:v>3.2769341987728998E-9</c:v>
                </c:pt>
                <c:pt idx="457">
                  <c:v>3.2769187065502703E-9</c:v>
                </c:pt>
                <c:pt idx="458">
                  <c:v>3.27694721957438E-9</c:v>
                </c:pt>
                <c:pt idx="459">
                  <c:v>3.2770197576519102E-9</c:v>
                </c:pt>
                <c:pt idx="460">
                  <c:v>3.2771363178184702E-9</c:v>
                </c:pt>
                <c:pt idx="461">
                  <c:v>3.27729687407326E-9</c:v>
                </c:pt>
                <c:pt idx="462">
                  <c:v>3.2775013770672802E-9</c:v>
                </c:pt>
                <c:pt idx="463">
                  <c:v>3.2777497539251901E-9</c:v>
                </c:pt>
                <c:pt idx="464">
                  <c:v>3.2780419081140501E-9</c:v>
                </c:pt>
                <c:pt idx="465">
                  <c:v>3.2783777192817799E-9</c:v>
                </c:pt>
                <c:pt idx="466">
                  <c:v>3.2787570430518701E-9</c:v>
                </c:pt>
                <c:pt idx="467">
                  <c:v>3.2791797109330899E-9</c:v>
                </c:pt>
                <c:pt idx="468">
                  <c:v>3.2796455302934503E-9</c:v>
                </c:pt>
                <c:pt idx="469">
                  <c:v>3.2801542843016003E-9</c:v>
                </c:pt>
                <c:pt idx="470">
                  <c:v>3.2807057318403798E-9</c:v>
                </c:pt>
                <c:pt idx="471">
                  <c:v>3.2812996074682003E-9</c:v>
                </c:pt>
                <c:pt idx="472">
                  <c:v>3.28193562150208E-9</c:v>
                </c:pt>
                <c:pt idx="473">
                  <c:v>3.2826134600579897E-9</c:v>
                </c:pt>
                <c:pt idx="474">
                  <c:v>3.28333278509298E-9</c:v>
                </c:pt>
                <c:pt idx="475">
                  <c:v>3.28409323441501E-9</c:v>
                </c:pt>
                <c:pt idx="476">
                  <c:v>3.2848944218369701E-9</c:v>
                </c:pt>
                <c:pt idx="477">
                  <c:v>3.28573593732909E-9</c:v>
                </c:pt>
                <c:pt idx="478">
                  <c:v>3.2866173471613001E-9</c:v>
                </c:pt>
                <c:pt idx="479">
                  <c:v>3.2875381940366898E-9</c:v>
                </c:pt>
                <c:pt idx="480">
                  <c:v>3.28849799723215E-9</c:v>
                </c:pt>
                <c:pt idx="481">
                  <c:v>3.2894962528661501E-9</c:v>
                </c:pt>
                <c:pt idx="482">
                  <c:v>3.2905324341331201E-9</c:v>
                </c:pt>
                <c:pt idx="483">
                  <c:v>3.2916059915448699E-9</c:v>
                </c:pt>
                <c:pt idx="484">
                  <c:v>3.2927163531642304E-9</c:v>
                </c:pt>
                <c:pt idx="485">
                  <c:v>3.2938629248482601E-9</c:v>
                </c:pt>
                <c:pt idx="486">
                  <c:v>3.2950450906018801E-9</c:v>
                </c:pt>
                <c:pt idx="487">
                  <c:v>3.2962622129011504E-9</c:v>
                </c:pt>
                <c:pt idx="488">
                  <c:v>3.2975136330237603E-9</c:v>
                </c:pt>
                <c:pt idx="489">
                  <c:v>3.29879867138681E-9</c:v>
                </c:pt>
                <c:pt idx="490">
                  <c:v>3.3001166278653703E-9</c:v>
                </c:pt>
                <c:pt idx="491">
                  <c:v>3.3014667822091801E-9</c:v>
                </c:pt>
                <c:pt idx="492">
                  <c:v>3.3028483944573E-9</c:v>
                </c:pt>
                <c:pt idx="493">
                  <c:v>3.3042607053465201E-9</c:v>
                </c:pt>
                <c:pt idx="494">
                  <c:v>3.3057029367336699E-9</c:v>
                </c:pt>
                <c:pt idx="495">
                  <c:v>3.3071742920140902E-9</c:v>
                </c:pt>
                <c:pt idx="496">
                  <c:v>3.3086739565482702E-9</c:v>
                </c:pt>
                <c:pt idx="497">
                  <c:v>3.3102010981638E-9</c:v>
                </c:pt>
                <c:pt idx="498">
                  <c:v>3.3117548676367403E-9</c:v>
                </c:pt>
                <c:pt idx="499">
                  <c:v>3.3133343991771302E-9</c:v>
                </c:pt>
              </c:numCache>
            </c:numRef>
          </c:yVal>
          <c:smooth val="1"/>
        </c:ser>
        <c:ser>
          <c:idx val="7"/>
          <c:order val="6"/>
          <c:spPr>
            <a:ln w="28575">
              <a:noFill/>
            </a:ln>
          </c:spPr>
          <c:marker>
            <c:symbol val="circle"/>
            <c:size val="6"/>
            <c:spPr>
              <a:noFill/>
              <a:ln>
                <a:solidFill>
                  <a:srgbClr val="FF0000"/>
                </a:solidFill>
                <a:prstDash val="solid"/>
              </a:ln>
            </c:spPr>
          </c:marker>
          <c:xVal>
            <c:numRef>
              <c:f>Data!$AC$13:$AC$150</c:f>
              <c:numCache>
                <c:formatCode>General</c:formatCode>
                <c:ptCount val="138"/>
                <c:pt idx="0">
                  <c:v>1.0149999999999999E-2</c:v>
                </c:pt>
                <c:pt idx="1">
                  <c:v>1.04545E-2</c:v>
                </c:pt>
                <c:pt idx="2">
                  <c:v>1.0768140000000001E-2</c:v>
                </c:pt>
                <c:pt idx="3">
                  <c:v>1.1091180000000001E-2</c:v>
                </c:pt>
                <c:pt idx="4">
                  <c:v>1.1423910000000001E-2</c:v>
                </c:pt>
                <c:pt idx="5">
                  <c:v>1.176663E-2</c:v>
                </c:pt>
                <c:pt idx="6">
                  <c:v>1.2119629999999999E-2</c:v>
                </c:pt>
                <c:pt idx="7">
                  <c:v>1.248322E-2</c:v>
                </c:pt>
                <c:pt idx="8">
                  <c:v>1.285772E-2</c:v>
                </c:pt>
                <c:pt idx="9">
                  <c:v>1.324345E-2</c:v>
                </c:pt>
                <c:pt idx="10">
                  <c:v>1.364075E-2</c:v>
                </c:pt>
                <c:pt idx="11">
                  <c:v>1.404997E-2</c:v>
                </c:pt>
                <c:pt idx="12">
                  <c:v>1.447147E-2</c:v>
                </c:pt>
                <c:pt idx="13">
                  <c:v>1.490562E-2</c:v>
                </c:pt>
                <c:pt idx="14">
                  <c:v>1.535279E-2</c:v>
                </c:pt>
                <c:pt idx="15">
                  <c:v>1.581337E-2</c:v>
                </c:pt>
                <c:pt idx="16">
                  <c:v>1.628777E-2</c:v>
                </c:pt>
                <c:pt idx="17">
                  <c:v>1.67764E-2</c:v>
                </c:pt>
                <c:pt idx="18">
                  <c:v>1.7279699999999999E-2</c:v>
                </c:pt>
                <c:pt idx="19">
                  <c:v>1.7798089999999999E-2</c:v>
                </c:pt>
                <c:pt idx="20">
                  <c:v>1.8332029999999999E-2</c:v>
                </c:pt>
                <c:pt idx="21">
                  <c:v>1.8881990000000001E-2</c:v>
                </c:pt>
                <c:pt idx="22">
                  <c:v>1.9448449999999999E-2</c:v>
                </c:pt>
                <c:pt idx="23">
                  <c:v>2.0031899999999998E-2</c:v>
                </c:pt>
                <c:pt idx="24">
                  <c:v>2.0632859999999999E-2</c:v>
                </c:pt>
                <c:pt idx="25">
                  <c:v>2.1251849999999999E-2</c:v>
                </c:pt>
                <c:pt idx="26">
                  <c:v>2.18894E-2</c:v>
                </c:pt>
                <c:pt idx="27">
                  <c:v>2.254608E-2</c:v>
                </c:pt>
                <c:pt idx="28">
                  <c:v>2.3222469999999999E-2</c:v>
                </c:pt>
                <c:pt idx="29">
                  <c:v>2.3919139999999998E-2</c:v>
                </c:pt>
                <c:pt idx="30">
                  <c:v>2.4636709999999999E-2</c:v>
                </c:pt>
                <c:pt idx="31">
                  <c:v>2.537582E-2</c:v>
                </c:pt>
                <c:pt idx="32">
                  <c:v>2.6137090000000002E-2</c:v>
                </c:pt>
                <c:pt idx="33">
                  <c:v>2.6921199999999999E-2</c:v>
                </c:pt>
                <c:pt idx="34">
                  <c:v>2.7728840000000001E-2</c:v>
                </c:pt>
                <c:pt idx="35">
                  <c:v>2.8560700000000001E-2</c:v>
                </c:pt>
                <c:pt idx="36">
                  <c:v>2.9417530000000001E-2</c:v>
                </c:pt>
                <c:pt idx="37">
                  <c:v>3.0300049999999999E-2</c:v>
                </c:pt>
                <c:pt idx="38">
                  <c:v>3.1209049999999999E-2</c:v>
                </c:pt>
                <c:pt idx="39">
                  <c:v>3.2145319999999998E-2</c:v>
                </c:pt>
                <c:pt idx="40">
                  <c:v>3.3109680000000002E-2</c:v>
                </c:pt>
                <c:pt idx="41">
                  <c:v>3.4102970000000003E-2</c:v>
                </c:pt>
                <c:pt idx="42">
                  <c:v>3.5126060000000001E-2</c:v>
                </c:pt>
                <c:pt idx="43">
                  <c:v>3.617985E-2</c:v>
                </c:pt>
                <c:pt idx="44">
                  <c:v>3.7265239999999998E-2</c:v>
                </c:pt>
                <c:pt idx="45">
                  <c:v>3.8383199999999999E-2</c:v>
                </c:pt>
                <c:pt idx="46">
                  <c:v>3.9534689999999997E-2</c:v>
                </c:pt>
                <c:pt idx="47">
                  <c:v>4.0720729999999997E-2</c:v>
                </c:pt>
                <c:pt idx="48">
                  <c:v>4.1942359999999998E-2</c:v>
                </c:pt>
                <c:pt idx="49">
                  <c:v>4.3200629999999997E-2</c:v>
                </c:pt>
                <c:pt idx="50">
                  <c:v>4.4496649999999999E-2</c:v>
                </c:pt>
                <c:pt idx="51">
                  <c:v>4.5831549999999999E-2</c:v>
                </c:pt>
                <c:pt idx="52">
                  <c:v>4.7206489999999997E-2</c:v>
                </c:pt>
                <c:pt idx="53">
                  <c:v>4.8622690000000003E-2</c:v>
                </c:pt>
                <c:pt idx="54">
                  <c:v>5.008137E-2</c:v>
                </c:pt>
                <c:pt idx="55">
                  <c:v>5.1583810000000001E-2</c:v>
                </c:pt>
                <c:pt idx="56">
                  <c:v>5.3131320000000003E-2</c:v>
                </c:pt>
                <c:pt idx="57">
                  <c:v>5.4725259999999998E-2</c:v>
                </c:pt>
                <c:pt idx="58">
                  <c:v>5.6367019999999997E-2</c:v>
                </c:pt>
                <c:pt idx="59">
                  <c:v>5.8058029999999997E-2</c:v>
                </c:pt>
                <c:pt idx="60">
                  <c:v>5.9799770000000002E-2</c:v>
                </c:pt>
                <c:pt idx="61">
                  <c:v>6.1593759999999997E-2</c:v>
                </c:pt>
                <c:pt idx="62">
                  <c:v>6.3441579999999997E-2</c:v>
                </c:pt>
                <c:pt idx="63">
                  <c:v>6.5344819999999998E-2</c:v>
                </c:pt>
                <c:pt idx="64">
                  <c:v>6.7305169999999997E-2</c:v>
                </c:pt>
                <c:pt idx="65">
                  <c:v>6.9324319999999995E-2</c:v>
                </c:pt>
                <c:pt idx="66">
                  <c:v>7.1404049999999997E-2</c:v>
                </c:pt>
                <c:pt idx="67">
                  <c:v>7.3546180000000003E-2</c:v>
                </c:pt>
                <c:pt idx="68">
                  <c:v>7.5752559999999997E-2</c:v>
                </c:pt>
                <c:pt idx="69">
                  <c:v>7.8025140000000007E-2</c:v>
                </c:pt>
                <c:pt idx="70">
                  <c:v>8.0365889999999995E-2</c:v>
                </c:pt>
                <c:pt idx="71">
                  <c:v>8.2776870000000002E-2</c:v>
                </c:pt>
                <c:pt idx="72">
                  <c:v>8.5260180000000005E-2</c:v>
                </c:pt>
                <c:pt idx="73">
                  <c:v>8.7817980000000004E-2</c:v>
                </c:pt>
                <c:pt idx="74">
                  <c:v>9.0452519999999995E-2</c:v>
                </c:pt>
                <c:pt idx="75">
                  <c:v>9.3166100000000002E-2</c:v>
                </c:pt>
                <c:pt idx="76">
                  <c:v>9.5961080000000004E-2</c:v>
                </c:pt>
                <c:pt idx="77">
                  <c:v>9.8839910000000003E-2</c:v>
                </c:pt>
                <c:pt idx="78">
                  <c:v>0.1018051</c:v>
                </c:pt>
                <c:pt idx="79">
                  <c:v>0.1048593</c:v>
                </c:pt>
                <c:pt idx="80">
                  <c:v>0.108005</c:v>
                </c:pt>
                <c:pt idx="81">
                  <c:v>0.1112452</c:v>
                </c:pt>
                <c:pt idx="82">
                  <c:v>0.1145825</c:v>
                </c:pt>
                <c:pt idx="83">
                  <c:v>0.11802</c:v>
                </c:pt>
                <c:pt idx="84">
                  <c:v>0.1215606</c:v>
                </c:pt>
                <c:pt idx="85">
                  <c:v>0.1252074</c:v>
                </c:pt>
                <c:pt idx="86">
                  <c:v>0.12896369999999999</c:v>
                </c:pt>
                <c:pt idx="87">
                  <c:v>0.1328326</c:v>
                </c:pt>
                <c:pt idx="88">
                  <c:v>0.13681760000000001</c:v>
                </c:pt>
                <c:pt idx="89">
                  <c:v>0.14092209999999999</c:v>
                </c:pt>
                <c:pt idx="90">
                  <c:v>0.14514969999999999</c:v>
                </c:pt>
                <c:pt idx="91">
                  <c:v>0.1495042</c:v>
                </c:pt>
                <c:pt idx="92">
                  <c:v>0.1539894</c:v>
                </c:pt>
                <c:pt idx="93">
                  <c:v>0.158609</c:v>
                </c:pt>
                <c:pt idx="94">
                  <c:v>0.16336729999999999</c:v>
                </c:pt>
                <c:pt idx="95">
                  <c:v>0.16826830000000001</c:v>
                </c:pt>
                <c:pt idx="96">
                  <c:v>0.17331640000000001</c:v>
                </c:pt>
                <c:pt idx="97">
                  <c:v>0.17851590000000001</c:v>
                </c:pt>
                <c:pt idx="98">
                  <c:v>0.18387129999999999</c:v>
                </c:pt>
                <c:pt idx="99">
                  <c:v>0.18938749999999999</c:v>
                </c:pt>
                <c:pt idx="100">
                  <c:v>0.1950691</c:v>
                </c:pt>
                <c:pt idx="101">
                  <c:v>0.20092119999999999</c:v>
                </c:pt>
                <c:pt idx="102">
                  <c:v>0.20694879999999999</c:v>
                </c:pt>
                <c:pt idx="103">
                  <c:v>0.21315729999999999</c:v>
                </c:pt>
                <c:pt idx="104">
                  <c:v>0.219552</c:v>
                </c:pt>
                <c:pt idx="105">
                  <c:v>0.2261386</c:v>
                </c:pt>
                <c:pt idx="106">
                  <c:v>0.23292270000000001</c:v>
                </c:pt>
                <c:pt idx="107">
                  <c:v>0.2399104</c:v>
                </c:pt>
                <c:pt idx="108">
                  <c:v>0.24710770000000001</c:v>
                </c:pt>
                <c:pt idx="109">
                  <c:v>0.25452089999999999</c:v>
                </c:pt>
                <c:pt idx="110">
                  <c:v>0.26215660000000002</c:v>
                </c:pt>
                <c:pt idx="111">
                  <c:v>0.27002130000000002</c:v>
                </c:pt>
                <c:pt idx="112">
                  <c:v>0.27812189999999998</c:v>
                </c:pt>
                <c:pt idx="113">
                  <c:v>0.28646559999999999</c:v>
                </c:pt>
                <c:pt idx="114">
                  <c:v>0.29505949999999997</c:v>
                </c:pt>
                <c:pt idx="115">
                  <c:v>0.3039113</c:v>
                </c:pt>
                <c:pt idx="116">
                  <c:v>0.31302869999999999</c:v>
                </c:pt>
                <c:pt idx="117">
                  <c:v>0.32241950000000003</c:v>
                </c:pt>
                <c:pt idx="118">
                  <c:v>0.3320921</c:v>
                </c:pt>
                <c:pt idx="119">
                  <c:v>0.33849990000000002</c:v>
                </c:pt>
              </c:numCache>
            </c:numRef>
          </c:xVal>
          <c:yVal>
            <c:numRef>
              <c:f>Data!$AD$13:$AD$150</c:f>
              <c:numCache>
                <c:formatCode>General</c:formatCode>
                <c:ptCount val="138"/>
                <c:pt idx="0">
                  <c:v>8.3633820000000002E-4</c:v>
                </c:pt>
                <c:pt idx="1">
                  <c:v>7.986181E-4</c:v>
                </c:pt>
                <c:pt idx="2">
                  <c:v>9.3266560000000004E-4</c:v>
                </c:pt>
                <c:pt idx="3">
                  <c:v>9.6119310000000009E-4</c:v>
                </c:pt>
                <c:pt idx="4">
                  <c:v>9.7133219999999995E-4</c:v>
                </c:pt>
                <c:pt idx="5">
                  <c:v>9.9989600000000012E-4</c:v>
                </c:pt>
                <c:pt idx="6">
                  <c:v>9.4296670000000007E-4</c:v>
                </c:pt>
                <c:pt idx="7">
                  <c:v>9.9134440000000004E-4</c:v>
                </c:pt>
                <c:pt idx="8">
                  <c:v>9.861154E-4</c:v>
                </c:pt>
                <c:pt idx="9">
                  <c:v>9.6053900000000005E-4</c:v>
                </c:pt>
                <c:pt idx="10">
                  <c:v>9.5677460000000007E-4</c:v>
                </c:pt>
                <c:pt idx="11">
                  <c:v>9.5628379999999999E-4</c:v>
                </c:pt>
                <c:pt idx="12">
                  <c:v>8.7805489999999995E-4</c:v>
                </c:pt>
                <c:pt idx="13">
                  <c:v>5.2179799999999997E-4</c:v>
                </c:pt>
                <c:pt idx="14">
                  <c:v>2.7976699999999999E-4</c:v>
                </c:pt>
                <c:pt idx="15">
                  <c:v>1.9067039999999999E-4</c:v>
                </c:pt>
                <c:pt idx="16">
                  <c:v>1.4799640000000001E-4</c:v>
                </c:pt>
                <c:pt idx="17">
                  <c:v>1.134381E-4</c:v>
                </c:pt>
                <c:pt idx="18">
                  <c:v>9.071053E-5</c:v>
                </c:pt>
                <c:pt idx="19">
                  <c:v>7.6812169999999994E-5</c:v>
                </c:pt>
                <c:pt idx="20">
                  <c:v>5.9747270000000001E-5</c:v>
                </c:pt>
                <c:pt idx="21">
                  <c:v>4.7957180000000001E-5</c:v>
                </c:pt>
                <c:pt idx="22">
                  <c:v>3.8548020000000006E-5</c:v>
                </c:pt>
                <c:pt idx="23">
                  <c:v>3.2498790000000001E-5</c:v>
                </c:pt>
                <c:pt idx="24">
                  <c:v>2.8051840000000001E-5</c:v>
                </c:pt>
                <c:pt idx="25">
                  <c:v>2.3332940000000001E-5</c:v>
                </c:pt>
                <c:pt idx="26">
                  <c:v>1.9692029999999999E-5</c:v>
                </c:pt>
                <c:pt idx="27">
                  <c:v>1.5957280000000003E-5</c:v>
                </c:pt>
                <c:pt idx="28">
                  <c:v>1.523555E-5</c:v>
                </c:pt>
                <c:pt idx="29">
                  <c:v>1.2079049999999999E-5</c:v>
                </c:pt>
                <c:pt idx="30">
                  <c:v>1.0226090000000001E-5</c:v>
                </c:pt>
                <c:pt idx="31">
                  <c:v>9.1679250000000008E-6</c:v>
                </c:pt>
                <c:pt idx="32">
                  <c:v>8.0068359999999994E-6</c:v>
                </c:pt>
                <c:pt idx="33">
                  <c:v>6.5642460000000006E-6</c:v>
                </c:pt>
                <c:pt idx="34">
                  <c:v>5.8391550000000002E-6</c:v>
                </c:pt>
                <c:pt idx="35">
                  <c:v>5.5149560000000002E-6</c:v>
                </c:pt>
                <c:pt idx="36">
                  <c:v>4.3239630000000001E-6</c:v>
                </c:pt>
                <c:pt idx="37">
                  <c:v>3.9364409999999998E-6</c:v>
                </c:pt>
                <c:pt idx="38">
                  <c:v>2.8973589999999999E-6</c:v>
                </c:pt>
                <c:pt idx="39">
                  <c:v>3.1157250000000001E-6</c:v>
                </c:pt>
                <c:pt idx="40">
                  <c:v>2.5471959999999998E-6</c:v>
                </c:pt>
                <c:pt idx="41">
                  <c:v>2.2214639999999997E-6</c:v>
                </c:pt>
                <c:pt idx="42">
                  <c:v>1.8980170000000001E-6</c:v>
                </c:pt>
                <c:pt idx="43">
                  <c:v>1.6673009999999999E-6</c:v>
                </c:pt>
                <c:pt idx="44">
                  <c:v>1.490333E-6</c:v>
                </c:pt>
                <c:pt idx="45">
                  <c:v>1.1127500000000001E-6</c:v>
                </c:pt>
                <c:pt idx="46">
                  <c:v>1.1093389999999999E-6</c:v>
                </c:pt>
                <c:pt idx="47">
                  <c:v>9.4406449999999996E-7</c:v>
                </c:pt>
                <c:pt idx="48">
                  <c:v>8.4633459999999999E-7</c:v>
                </c:pt>
                <c:pt idx="49">
                  <c:v>8.2123250000000002E-7</c:v>
                </c:pt>
                <c:pt idx="50">
                  <c:v>6.7436210000000001E-7</c:v>
                </c:pt>
                <c:pt idx="51">
                  <c:v>5.664749E-7</c:v>
                </c:pt>
                <c:pt idx="52">
                  <c:v>4.9277469999999999E-7</c:v>
                </c:pt>
                <c:pt idx="53">
                  <c:v>4.0856019999999998E-7</c:v>
                </c:pt>
                <c:pt idx="54">
                  <c:v>3.8292410000000004E-7</c:v>
                </c:pt>
                <c:pt idx="55">
                  <c:v>3.651447E-7</c:v>
                </c:pt>
                <c:pt idx="56">
                  <c:v>3.3608840000000001E-7</c:v>
                </c:pt>
                <c:pt idx="57">
                  <c:v>2.316272E-7</c:v>
                </c:pt>
                <c:pt idx="58">
                  <c:v>2.2078479999999999E-7</c:v>
                </c:pt>
                <c:pt idx="59">
                  <c:v>1.840129E-7</c:v>
                </c:pt>
                <c:pt idx="60">
                  <c:v>1.7042650000000001E-7</c:v>
                </c:pt>
                <c:pt idx="61">
                  <c:v>1.3584219999999999E-7</c:v>
                </c:pt>
                <c:pt idx="62">
                  <c:v>1.0443029999999999E-7</c:v>
                </c:pt>
                <c:pt idx="63">
                  <c:v>1.005056E-7</c:v>
                </c:pt>
                <c:pt idx="64">
                  <c:v>9.117260000000001E-8</c:v>
                </c:pt>
                <c:pt idx="65">
                  <c:v>8.0610900000000001E-8</c:v>
                </c:pt>
                <c:pt idx="66">
                  <c:v>7.7523789999999992E-8</c:v>
                </c:pt>
                <c:pt idx="67">
                  <c:v>6.4290460000000003E-8</c:v>
                </c:pt>
                <c:pt idx="68">
                  <c:v>5.6135140000000004E-8</c:v>
                </c:pt>
                <c:pt idx="69">
                  <c:v>4.8346460000000003E-8</c:v>
                </c:pt>
                <c:pt idx="70">
                  <c:v>3.8976100000000003E-8</c:v>
                </c:pt>
                <c:pt idx="71">
                  <c:v>3.4395360000000007E-8</c:v>
                </c:pt>
                <c:pt idx="72">
                  <c:v>3.2640579999999999E-8</c:v>
                </c:pt>
                <c:pt idx="73">
                  <c:v>3.001321E-8</c:v>
                </c:pt>
                <c:pt idx="74">
                  <c:v>2.7385950000000002E-8</c:v>
                </c:pt>
                <c:pt idx="75">
                  <c:v>2.0950490000000003E-8</c:v>
                </c:pt>
                <c:pt idx="76">
                  <c:v>1.797584E-8</c:v>
                </c:pt>
                <c:pt idx="77">
                  <c:v>1.4957950000000001E-8</c:v>
                </c:pt>
                <c:pt idx="78">
                  <c:v>1.2237279999999999E-8</c:v>
                </c:pt>
                <c:pt idx="79">
                  <c:v>1.1950829999999999E-8</c:v>
                </c:pt>
                <c:pt idx="80">
                  <c:v>1.2764020000000001E-8</c:v>
                </c:pt>
                <c:pt idx="81">
                  <c:v>1.086047E-8</c:v>
                </c:pt>
                <c:pt idx="82">
                  <c:v>9.6710010000000014E-9</c:v>
                </c:pt>
                <c:pt idx="83">
                  <c:v>9.8009930000000006E-9</c:v>
                </c:pt>
                <c:pt idx="84">
                  <c:v>7.7874200000000004E-9</c:v>
                </c:pt>
                <c:pt idx="85">
                  <c:v>6.87031E-9</c:v>
                </c:pt>
                <c:pt idx="86">
                  <c:v>6.9447520000000007E-9</c:v>
                </c:pt>
                <c:pt idx="87">
                  <c:v>7.2836199999999997E-9</c:v>
                </c:pt>
                <c:pt idx="88">
                  <c:v>7.184236E-9</c:v>
                </c:pt>
                <c:pt idx="89">
                  <c:v>5.7404649999999998E-9</c:v>
                </c:pt>
                <c:pt idx="90">
                  <c:v>4.9017949999999998E-9</c:v>
                </c:pt>
                <c:pt idx="91">
                  <c:v>3.7130660000000003E-9</c:v>
                </c:pt>
                <c:pt idx="92">
                  <c:v>3.0105790000000003E-9</c:v>
                </c:pt>
                <c:pt idx="93">
                  <c:v>3.977875E-9</c:v>
                </c:pt>
                <c:pt idx="94">
                  <c:v>3.8474660000000001E-9</c:v>
                </c:pt>
                <c:pt idx="95">
                  <c:v>2.4528539999999999E-9</c:v>
                </c:pt>
                <c:pt idx="96">
                  <c:v>2.4359100000000001E-9</c:v>
                </c:pt>
                <c:pt idx="97">
                  <c:v>2.8525880000000002E-9</c:v>
                </c:pt>
                <c:pt idx="98">
                  <c:v>3.4836299999999999E-9</c:v>
                </c:pt>
                <c:pt idx="99">
                  <c:v>3.9810319999999997E-9</c:v>
                </c:pt>
                <c:pt idx="100">
                  <c:v>3.6735999999999998E-9</c:v>
                </c:pt>
                <c:pt idx="101">
                  <c:v>3.354561E-9</c:v>
                </c:pt>
                <c:pt idx="102">
                  <c:v>3.3069360000000001E-9</c:v>
                </c:pt>
                <c:pt idx="103">
                  <c:v>3.6972630000000002E-9</c:v>
                </c:pt>
                <c:pt idx="104">
                  <c:v>3.524426E-9</c:v>
                </c:pt>
                <c:pt idx="105">
                  <c:v>2.7931180000000002E-9</c:v>
                </c:pt>
                <c:pt idx="106">
                  <c:v>2.7692570000000003E-9</c:v>
                </c:pt>
                <c:pt idx="107">
                  <c:v>4.6559970000000003E-9</c:v>
                </c:pt>
                <c:pt idx="108">
                  <c:v>5.1020400000000003E-9</c:v>
                </c:pt>
                <c:pt idx="109">
                  <c:v>3.9227780000000002E-9</c:v>
                </c:pt>
                <c:pt idx="110">
                  <c:v>3.80131E-9</c:v>
                </c:pt>
                <c:pt idx="111">
                  <c:v>5.0944120000000006E-9</c:v>
                </c:pt>
                <c:pt idx="112">
                  <c:v>5.0955870000000005E-9</c:v>
                </c:pt>
                <c:pt idx="113">
                  <c:v>4.336911E-9</c:v>
                </c:pt>
                <c:pt idx="114">
                  <c:v>3.379615E-9</c:v>
                </c:pt>
                <c:pt idx="115">
                  <c:v>3.2497629999999999E-9</c:v>
                </c:pt>
                <c:pt idx="116">
                  <c:v>2.427096E-9</c:v>
                </c:pt>
                <c:pt idx="117">
                  <c:v>1.6860100000000001E-9</c:v>
                </c:pt>
                <c:pt idx="118">
                  <c:v>1.7734020000000001E-9</c:v>
                </c:pt>
                <c:pt idx="119">
                  <c:v>1.846461E-9</c:v>
                </c:pt>
              </c:numCache>
            </c:numRef>
          </c:yVal>
          <c:smooth val="1"/>
        </c:ser>
        <c:ser>
          <c:idx val="8"/>
          <c:order val="7"/>
          <c:spPr>
            <a:ln w="25400">
              <a:solidFill>
                <a:srgbClr val="FF6600"/>
              </a:solidFill>
              <a:prstDash val="solid"/>
            </a:ln>
          </c:spPr>
          <c:marker>
            <c:symbol val="none"/>
          </c:marker>
          <c:xVal>
            <c:numRef>
              <c:f>Data!$AG$13:$AG$512</c:f>
              <c:numCache>
                <c:formatCode>General</c:formatCode>
                <c:ptCount val="500"/>
              </c:numCache>
            </c:numRef>
          </c:xVal>
          <c:yVal>
            <c:numRef>
              <c:f>Data!$AH$13:$AH$512</c:f>
              <c:numCache>
                <c:formatCode>General</c:formatCode>
                <c:ptCount val="500"/>
              </c:numCache>
            </c:numRef>
          </c:yVal>
          <c:smooth val="1"/>
        </c:ser>
        <c:ser>
          <c:idx val="9"/>
          <c:order val="8"/>
          <c:spPr>
            <a:ln w="28575">
              <a:noFill/>
            </a:ln>
          </c:spPr>
          <c:marker>
            <c:symbol val="star"/>
            <c:size val="6"/>
            <c:spPr>
              <a:noFill/>
              <a:ln>
                <a:solidFill>
                  <a:srgbClr val="FF6600"/>
                </a:solidFill>
                <a:prstDash val="solid"/>
              </a:ln>
            </c:spPr>
          </c:marker>
          <c:xVal>
            <c:numRef>
              <c:f>Data!$AK$13:$AK$512</c:f>
              <c:numCache>
                <c:formatCode>General</c:formatCode>
                <c:ptCount val="500"/>
              </c:numCache>
            </c:numRef>
          </c:xVal>
          <c:yVal>
            <c:numRef>
              <c:f>Data!$AL$13:$AL$512</c:f>
              <c:numCache>
                <c:formatCode>General</c:formatCode>
                <c:ptCount val="500"/>
              </c:numCache>
            </c:numRef>
          </c:yVal>
          <c:smooth val="1"/>
        </c:ser>
        <c:ser>
          <c:idx val="3"/>
          <c:order val="9"/>
          <c:spPr>
            <a:ln w="28575">
              <a:noFill/>
            </a:ln>
          </c:spPr>
          <c:marker>
            <c:symbol val="diamond"/>
            <c:size val="5"/>
            <c:spPr>
              <a:noFill/>
              <a:ln>
                <a:solidFill>
                  <a:srgbClr val="333333"/>
                </a:solidFill>
                <a:prstDash val="solid"/>
              </a:ln>
            </c:spPr>
          </c:marker>
          <c:xVal>
            <c:numRef>
              <c:f>Data!$M$13:$M$188</c:f>
              <c:numCache>
                <c:formatCode>0.00E+00</c:formatCode>
                <c:ptCount val="176"/>
                <c:pt idx="0">
                  <c:v>1.0302E-2</c:v>
                </c:pt>
                <c:pt idx="1">
                  <c:v>1.050804E-2</c:v>
                </c:pt>
                <c:pt idx="2">
                  <c:v>1.0718200000000001E-2</c:v>
                </c:pt>
                <c:pt idx="3">
                  <c:v>1.0932559999999999E-2</c:v>
                </c:pt>
                <c:pt idx="4">
                  <c:v>1.115122E-2</c:v>
                </c:pt>
                <c:pt idx="5">
                  <c:v>1.1374240000000001E-2</c:v>
                </c:pt>
                <c:pt idx="6">
                  <c:v>1.1601729999999999E-2</c:v>
                </c:pt>
                <c:pt idx="7">
                  <c:v>1.183376E-2</c:v>
                </c:pt>
                <c:pt idx="8">
                  <c:v>1.207043E-2</c:v>
                </c:pt>
                <c:pt idx="9">
                  <c:v>1.2311839999999999E-2</c:v>
                </c:pt>
                <c:pt idx="10">
                  <c:v>1.2558079999999999E-2</c:v>
                </c:pt>
                <c:pt idx="11">
                  <c:v>1.280924E-2</c:v>
                </c:pt>
                <c:pt idx="12">
                  <c:v>1.3065429999999999E-2</c:v>
                </c:pt>
                <c:pt idx="13">
                  <c:v>1.332674E-2</c:v>
                </c:pt>
                <c:pt idx="14">
                  <c:v>1.3593269999999999E-2</c:v>
                </c:pt>
                <c:pt idx="15">
                  <c:v>1.386514E-2</c:v>
                </c:pt>
                <c:pt idx="16">
                  <c:v>1.4142439999999999E-2</c:v>
                </c:pt>
                <c:pt idx="17">
                  <c:v>1.442529E-2</c:v>
                </c:pt>
                <c:pt idx="18">
                  <c:v>1.4713789999999999E-2</c:v>
                </c:pt>
                <c:pt idx="19">
                  <c:v>1.500807E-2</c:v>
                </c:pt>
                <c:pt idx="20">
                  <c:v>1.5308230000000001E-2</c:v>
                </c:pt>
                <c:pt idx="21">
                  <c:v>1.5614390000000001E-2</c:v>
                </c:pt>
                <c:pt idx="22">
                  <c:v>1.5926679999999999E-2</c:v>
                </c:pt>
                <c:pt idx="23">
                  <c:v>1.6245220000000001E-2</c:v>
                </c:pt>
                <c:pt idx="24">
                  <c:v>1.6570120000000001E-2</c:v>
                </c:pt>
                <c:pt idx="25">
                  <c:v>1.690152E-2</c:v>
                </c:pt>
                <c:pt idx="26">
                  <c:v>1.7239549999999999E-2</c:v>
                </c:pt>
                <c:pt idx="27">
                  <c:v>1.758434E-2</c:v>
                </c:pt>
                <c:pt idx="28">
                  <c:v>1.7936029999999999E-2</c:v>
                </c:pt>
                <c:pt idx="29">
                  <c:v>1.8294749999999999E-2</c:v>
                </c:pt>
                <c:pt idx="30">
                  <c:v>1.8660650000000001E-2</c:v>
                </c:pt>
                <c:pt idx="31">
                  <c:v>1.903386E-2</c:v>
                </c:pt>
                <c:pt idx="32">
                  <c:v>1.9414540000000001E-2</c:v>
                </c:pt>
                <c:pt idx="33">
                  <c:v>1.980283E-2</c:v>
                </c:pt>
                <c:pt idx="34">
                  <c:v>2.0198879999999999E-2</c:v>
                </c:pt>
                <c:pt idx="35">
                  <c:v>2.0602860000000001E-2</c:v>
                </c:pt>
                <c:pt idx="36">
                  <c:v>2.1014919999999999E-2</c:v>
                </c:pt>
                <c:pt idx="37">
                  <c:v>2.1435220000000001E-2</c:v>
                </c:pt>
                <c:pt idx="38">
                  <c:v>2.1863919999999998E-2</c:v>
                </c:pt>
                <c:pt idx="39">
                  <c:v>2.23012E-2</c:v>
                </c:pt>
                <c:pt idx="40">
                  <c:v>2.2747219999999999E-2</c:v>
                </c:pt>
                <c:pt idx="41">
                  <c:v>2.3202170000000001E-2</c:v>
                </c:pt>
                <c:pt idx="42">
                  <c:v>2.366621E-2</c:v>
                </c:pt>
                <c:pt idx="43">
                  <c:v>2.4139540000000001E-2</c:v>
                </c:pt>
                <c:pt idx="44">
                  <c:v>2.4622330000000001E-2</c:v>
                </c:pt>
                <c:pt idx="45">
                  <c:v>2.5114770000000002E-2</c:v>
                </c:pt>
                <c:pt idx="46">
                  <c:v>2.5617069999999999E-2</c:v>
                </c:pt>
                <c:pt idx="47">
                  <c:v>2.6129409999999999E-2</c:v>
                </c:pt>
                <c:pt idx="48">
                  <c:v>2.6651999999999999E-2</c:v>
                </c:pt>
                <c:pt idx="49">
                  <c:v>2.7185040000000001E-2</c:v>
                </c:pt>
                <c:pt idx="50">
                  <c:v>2.7728740000000002E-2</c:v>
                </c:pt>
                <c:pt idx="51">
                  <c:v>2.8283309999999999E-2</c:v>
                </c:pt>
                <c:pt idx="52">
                  <c:v>2.884898E-2</c:v>
                </c:pt>
                <c:pt idx="53">
                  <c:v>2.9425960000000001E-2</c:v>
                </c:pt>
                <c:pt idx="54">
                  <c:v>3.001448E-2</c:v>
                </c:pt>
                <c:pt idx="55">
                  <c:v>3.0614769999999999E-2</c:v>
                </c:pt>
                <c:pt idx="56">
                  <c:v>3.1227060000000001E-2</c:v>
                </c:pt>
                <c:pt idx="57">
                  <c:v>3.1851610000000002E-2</c:v>
                </c:pt>
                <c:pt idx="58">
                  <c:v>3.2488639999999999E-2</c:v>
                </c:pt>
                <c:pt idx="59">
                  <c:v>3.313841E-2</c:v>
                </c:pt>
                <c:pt idx="60">
                  <c:v>3.380118E-2</c:v>
                </c:pt>
                <c:pt idx="61">
                  <c:v>3.44772E-2</c:v>
                </c:pt>
                <c:pt idx="62">
                  <c:v>3.5166749999999997E-2</c:v>
                </c:pt>
                <c:pt idx="63">
                  <c:v>3.5870079999999999E-2</c:v>
                </c:pt>
                <c:pt idx="64">
                  <c:v>3.6587479999999999E-2</c:v>
                </c:pt>
                <c:pt idx="65">
                  <c:v>3.7319230000000002E-2</c:v>
                </c:pt>
                <c:pt idx="66">
                  <c:v>3.8065620000000001E-2</c:v>
                </c:pt>
                <c:pt idx="67">
                  <c:v>3.8826930000000003E-2</c:v>
                </c:pt>
                <c:pt idx="68">
                  <c:v>3.9603470000000002E-2</c:v>
                </c:pt>
                <c:pt idx="69">
                  <c:v>4.0395540000000001E-2</c:v>
                </c:pt>
                <c:pt idx="70">
                  <c:v>4.1203450000000003E-2</c:v>
                </c:pt>
                <c:pt idx="71">
                  <c:v>4.2027519999999999E-2</c:v>
                </c:pt>
                <c:pt idx="72">
                  <c:v>4.2868070000000001E-2</c:v>
                </c:pt>
                <c:pt idx="73">
                  <c:v>4.3725430000000003E-2</c:v>
                </c:pt>
                <c:pt idx="74">
                  <c:v>4.4599939999999998E-2</c:v>
                </c:pt>
                <c:pt idx="75">
                  <c:v>4.5491940000000002E-2</c:v>
                </c:pt>
                <c:pt idx="76">
                  <c:v>4.6401779999999997E-2</c:v>
                </c:pt>
                <c:pt idx="77">
                  <c:v>4.732981E-2</c:v>
                </c:pt>
                <c:pt idx="78">
                  <c:v>4.8276409999999999E-2</c:v>
                </c:pt>
                <c:pt idx="79">
                  <c:v>4.9241939999999998E-2</c:v>
                </c:pt>
                <c:pt idx="80">
                  <c:v>5.0226769999999997E-2</c:v>
                </c:pt>
                <c:pt idx="81">
                  <c:v>5.1231310000000002E-2</c:v>
                </c:pt>
                <c:pt idx="82">
                  <c:v>5.2255940000000001E-2</c:v>
                </c:pt>
                <c:pt idx="83">
                  <c:v>5.3301050000000003E-2</c:v>
                </c:pt>
                <c:pt idx="84">
                  <c:v>5.4367079999999998E-2</c:v>
                </c:pt>
                <c:pt idx="85">
                  <c:v>5.5454419999999997E-2</c:v>
                </c:pt>
                <c:pt idx="86" formatCode="General">
                  <c:v>5.6563509999999997E-2</c:v>
                </c:pt>
                <c:pt idx="87" formatCode="General">
                  <c:v>5.7694780000000001E-2</c:v>
                </c:pt>
                <c:pt idx="88" formatCode="General">
                  <c:v>5.8848669999999999E-2</c:v>
                </c:pt>
                <c:pt idx="89" formatCode="General">
                  <c:v>6.0025639999999998E-2</c:v>
                </c:pt>
                <c:pt idx="90" formatCode="General">
                  <c:v>6.1226160000000002E-2</c:v>
                </c:pt>
                <c:pt idx="91" formatCode="General">
                  <c:v>6.2450680000000001E-2</c:v>
                </c:pt>
                <c:pt idx="92" formatCode="General">
                  <c:v>6.3699690000000003E-2</c:v>
                </c:pt>
                <c:pt idx="93" formatCode="General">
                  <c:v>6.4973690000000001E-2</c:v>
                </c:pt>
                <c:pt idx="94" formatCode="General">
                  <c:v>6.6273159999999998E-2</c:v>
                </c:pt>
                <c:pt idx="95" formatCode="General">
                  <c:v>6.7598630000000007E-2</c:v>
                </c:pt>
                <c:pt idx="96" formatCode="General">
                  <c:v>6.8950600000000001E-2</c:v>
                </c:pt>
                <c:pt idx="97" formatCode="General">
                  <c:v>7.0329610000000001E-2</c:v>
                </c:pt>
                <c:pt idx="98" formatCode="General">
                  <c:v>7.17362E-2</c:v>
                </c:pt>
                <c:pt idx="99" formatCode="General">
                  <c:v>7.3170929999999995E-2</c:v>
                </c:pt>
                <c:pt idx="100" formatCode="General">
                  <c:v>7.4634339999999993E-2</c:v>
                </c:pt>
                <c:pt idx="101" formatCode="General">
                  <c:v>7.6127029999999998E-2</c:v>
                </c:pt>
                <c:pt idx="102" formatCode="General">
                  <c:v>7.7649570000000001E-2</c:v>
                </c:pt>
                <c:pt idx="103" formatCode="General">
                  <c:v>7.9202560000000005E-2</c:v>
                </c:pt>
                <c:pt idx="104" formatCode="General">
                  <c:v>8.0786609999999995E-2</c:v>
                </c:pt>
                <c:pt idx="105" formatCode="General">
                  <c:v>8.2402349999999999E-2</c:v>
                </c:pt>
                <c:pt idx="106" formatCode="General">
                  <c:v>8.4050390000000003E-2</c:v>
                </c:pt>
                <c:pt idx="107" formatCode="General">
                  <c:v>8.5731399999999999E-2</c:v>
                </c:pt>
                <c:pt idx="108" formatCode="General">
                  <c:v>8.7446029999999994E-2</c:v>
                </c:pt>
                <c:pt idx="109" formatCode="General">
                  <c:v>8.9194949999999995E-2</c:v>
                </c:pt>
                <c:pt idx="110" formatCode="General">
                  <c:v>9.097885E-2</c:v>
                </c:pt>
                <c:pt idx="111" formatCode="General">
                  <c:v>9.2798430000000001E-2</c:v>
                </c:pt>
                <c:pt idx="112" formatCode="General">
                  <c:v>9.4654390000000005E-2</c:v>
                </c:pt>
                <c:pt idx="113" formatCode="General">
                  <c:v>9.6547480000000005E-2</c:v>
                </c:pt>
                <c:pt idx="114" formatCode="General">
                  <c:v>9.8478430000000006E-2</c:v>
                </c:pt>
                <c:pt idx="115" formatCode="General">
                  <c:v>0.100448</c:v>
                </c:pt>
                <c:pt idx="116" formatCode="General">
                  <c:v>0.10245700000000001</c:v>
                </c:pt>
                <c:pt idx="117" formatCode="General">
                  <c:v>0.1045061</c:v>
                </c:pt>
                <c:pt idx="118" formatCode="General">
                  <c:v>0.1065962</c:v>
                </c:pt>
                <c:pt idx="119" formatCode="General">
                  <c:v>0.10872809999999999</c:v>
                </c:pt>
                <c:pt idx="120" formatCode="General">
                  <c:v>0.11090270000000001</c:v>
                </c:pt>
                <c:pt idx="121" formatCode="General">
                  <c:v>0.11312079999999999</c:v>
                </c:pt>
                <c:pt idx="122" formatCode="General">
                  <c:v>0.11538320000000001</c:v>
                </c:pt>
                <c:pt idx="123" formatCode="General">
                  <c:v>0.1176908</c:v>
                </c:pt>
                <c:pt idx="124" formatCode="General">
                  <c:v>0.1200447</c:v>
                </c:pt>
                <c:pt idx="125" formatCode="General">
                  <c:v>0.1224456</c:v>
                </c:pt>
                <c:pt idx="126" formatCode="General">
                  <c:v>0.12489450000000001</c:v>
                </c:pt>
                <c:pt idx="127" formatCode="General">
                  <c:v>0.12739239999999999</c:v>
                </c:pt>
                <c:pt idx="128" formatCode="General">
                  <c:v>0.12994020000000001</c:v>
                </c:pt>
                <c:pt idx="129" formatCode="General">
                  <c:v>0.13253899999999999</c:v>
                </c:pt>
                <c:pt idx="130" formatCode="General">
                  <c:v>0.1351898</c:v>
                </c:pt>
                <c:pt idx="131" formatCode="General">
                  <c:v>0.13789360000000001</c:v>
                </c:pt>
                <c:pt idx="132" formatCode="General">
                  <c:v>0.14065150000000001</c:v>
                </c:pt>
                <c:pt idx="133" formatCode="General">
                  <c:v>0.14346449999999999</c:v>
                </c:pt>
                <c:pt idx="134" formatCode="General">
                  <c:v>0.14633380000000001</c:v>
                </c:pt>
                <c:pt idx="135" formatCode="General">
                  <c:v>0.14926039999999999</c:v>
                </c:pt>
                <c:pt idx="136" formatCode="General">
                  <c:v>0.15224570000000001</c:v>
                </c:pt>
                <c:pt idx="137" formatCode="General">
                  <c:v>0.1552906</c:v>
                </c:pt>
                <c:pt idx="138" formatCode="General">
                  <c:v>0.15839639999999999</c:v>
                </c:pt>
                <c:pt idx="139" formatCode="General">
                  <c:v>0.16156429999999999</c:v>
                </c:pt>
                <c:pt idx="140" formatCode="General">
                  <c:v>0.16479559999999999</c:v>
                </c:pt>
                <c:pt idx="141" formatCode="General">
                  <c:v>0.1680915</c:v>
                </c:pt>
                <c:pt idx="142" formatCode="General">
                  <c:v>0.1714533</c:v>
                </c:pt>
                <c:pt idx="143" formatCode="General">
                  <c:v>0.17488239999999999</c:v>
                </c:pt>
                <c:pt idx="144" formatCode="General">
                  <c:v>0.17838000000000001</c:v>
                </c:pt>
                <c:pt idx="145" formatCode="General">
                  <c:v>0.18194769999999999</c:v>
                </c:pt>
                <c:pt idx="146" formatCode="General">
                  <c:v>0.18558659999999999</c:v>
                </c:pt>
                <c:pt idx="147" formatCode="General">
                  <c:v>0.1892983</c:v>
                </c:pt>
                <c:pt idx="148" formatCode="General">
                  <c:v>0.19308429999999999</c:v>
                </c:pt>
                <c:pt idx="149" formatCode="General">
                  <c:v>0.19694600000000001</c:v>
                </c:pt>
                <c:pt idx="150" formatCode="General">
                  <c:v>0.20088490000000001</c:v>
                </c:pt>
                <c:pt idx="151" formatCode="General">
                  <c:v>0.20490259999999999</c:v>
                </c:pt>
                <c:pt idx="152" formatCode="General">
                  <c:v>0.20900070000000001</c:v>
                </c:pt>
                <c:pt idx="153" formatCode="General">
                  <c:v>0.2131807</c:v>
                </c:pt>
                <c:pt idx="154" formatCode="General">
                  <c:v>0.21744430000000001</c:v>
                </c:pt>
                <c:pt idx="155" formatCode="General">
                  <c:v>0.2217932</c:v>
                </c:pt>
                <c:pt idx="156" formatCode="General">
                  <c:v>0.22622900000000001</c:v>
                </c:pt>
                <c:pt idx="157" formatCode="General">
                  <c:v>0.2307536</c:v>
                </c:pt>
                <c:pt idx="158" formatCode="General">
                  <c:v>0.23536869999999999</c:v>
                </c:pt>
                <c:pt idx="159" formatCode="General">
                  <c:v>0.24007609999999999</c:v>
                </c:pt>
                <c:pt idx="160" formatCode="General">
                  <c:v>0.2448776</c:v>
                </c:pt>
                <c:pt idx="161" formatCode="General">
                  <c:v>0.2497751</c:v>
                </c:pt>
                <c:pt idx="162" formatCode="General">
                  <c:v>0.25477060000000001</c:v>
                </c:pt>
                <c:pt idx="163" formatCode="General">
                  <c:v>0.25986599999999999</c:v>
                </c:pt>
                <c:pt idx="164" formatCode="General">
                  <c:v>0.2650634</c:v>
                </c:pt>
                <c:pt idx="165" formatCode="General">
                  <c:v>0.27036460000000001</c:v>
                </c:pt>
                <c:pt idx="166" formatCode="General">
                  <c:v>0.27577190000000001</c:v>
                </c:pt>
                <c:pt idx="167" formatCode="General">
                  <c:v>0.28128740000000002</c:v>
                </c:pt>
                <c:pt idx="168" formatCode="General">
                  <c:v>0.28691309999999998</c:v>
                </c:pt>
                <c:pt idx="169" formatCode="General">
                  <c:v>0.29265140000000001</c:v>
                </c:pt>
                <c:pt idx="170" formatCode="General">
                  <c:v>0.2985044</c:v>
                </c:pt>
                <c:pt idx="171" formatCode="General">
                  <c:v>0.30447449999999998</c:v>
                </c:pt>
                <c:pt idx="172" formatCode="General">
                  <c:v>0.31056400000000001</c:v>
                </c:pt>
                <c:pt idx="173" formatCode="General">
                  <c:v>0.31677529999999998</c:v>
                </c:pt>
                <c:pt idx="174" formatCode="General">
                  <c:v>0.32311079999999998</c:v>
                </c:pt>
                <c:pt idx="175" formatCode="General">
                  <c:v>0.32815490000000003</c:v>
                </c:pt>
              </c:numCache>
            </c:numRef>
          </c:xVal>
          <c:yVal>
            <c:numRef>
              <c:f>Data!$N$13:$N$188</c:f>
              <c:numCache>
                <c:formatCode>General</c:formatCode>
                <c:ptCount val="176"/>
                <c:pt idx="0">
                  <c:v>0.10072360000000001</c:v>
                </c:pt>
                <c:pt idx="1">
                  <c:v>0.10618710000000001</c:v>
                </c:pt>
                <c:pt idx="2">
                  <c:v>0.107226</c:v>
                </c:pt>
                <c:pt idx="3">
                  <c:v>0.1097361</c:v>
                </c:pt>
                <c:pt idx="4">
                  <c:v>0.1074986</c:v>
                </c:pt>
                <c:pt idx="5">
                  <c:v>0.10766560000000001</c:v>
                </c:pt>
                <c:pt idx="6">
                  <c:v>0.107186</c:v>
                </c:pt>
                <c:pt idx="7">
                  <c:v>0.1091221</c:v>
                </c:pt>
                <c:pt idx="8">
                  <c:v>0.1187927</c:v>
                </c:pt>
                <c:pt idx="9">
                  <c:v>0.10909940000000001</c:v>
                </c:pt>
                <c:pt idx="10">
                  <c:v>0.1131379</c:v>
                </c:pt>
                <c:pt idx="11">
                  <c:v>0.11121430000000002</c:v>
                </c:pt>
                <c:pt idx="12">
                  <c:v>0.10992970000000001</c:v>
                </c:pt>
                <c:pt idx="13">
                  <c:v>0.1054098</c:v>
                </c:pt>
                <c:pt idx="14">
                  <c:v>0.1071126</c:v>
                </c:pt>
                <c:pt idx="15">
                  <c:v>0.10533220000000001</c:v>
                </c:pt>
                <c:pt idx="16">
                  <c:v>0.1021656</c:v>
                </c:pt>
                <c:pt idx="17">
                  <c:v>8.3254060000000005E-2</c:v>
                </c:pt>
                <c:pt idx="18">
                  <c:v>4.6939740000000008E-2</c:v>
                </c:pt>
                <c:pt idx="19">
                  <c:v>3.0482140000000005E-2</c:v>
                </c:pt>
                <c:pt idx="20">
                  <c:v>2.4434259999999999E-2</c:v>
                </c:pt>
                <c:pt idx="21">
                  <c:v>1.8229840000000001E-2</c:v>
                </c:pt>
                <c:pt idx="22">
                  <c:v>1.5258160000000002E-2</c:v>
                </c:pt>
                <c:pt idx="23">
                  <c:v>1.226377E-2</c:v>
                </c:pt>
                <c:pt idx="24">
                  <c:v>1.0257120000000002E-2</c:v>
                </c:pt>
                <c:pt idx="25">
                  <c:v>8.8783899999999999E-3</c:v>
                </c:pt>
                <c:pt idx="26">
                  <c:v>7.4907310000000005E-3</c:v>
                </c:pt>
                <c:pt idx="27">
                  <c:v>6.1007550000000002E-3</c:v>
                </c:pt>
                <c:pt idx="28">
                  <c:v>5.7090769999999999E-3</c:v>
                </c:pt>
                <c:pt idx="29">
                  <c:v>4.6758399999999997E-3</c:v>
                </c:pt>
                <c:pt idx="30">
                  <c:v>3.9499270000000006E-3</c:v>
                </c:pt>
                <c:pt idx="31">
                  <c:v>3.4833440000000002E-3</c:v>
                </c:pt>
                <c:pt idx="32">
                  <c:v>3.0788050000000004E-3</c:v>
                </c:pt>
                <c:pt idx="33">
                  <c:v>2.6454450000000002E-3</c:v>
                </c:pt>
                <c:pt idx="34">
                  <c:v>2.4002900000000002E-3</c:v>
                </c:pt>
                <c:pt idx="35">
                  <c:v>2.1335849999999999E-3</c:v>
                </c:pt>
                <c:pt idx="36">
                  <c:v>1.948918E-3</c:v>
                </c:pt>
                <c:pt idx="37">
                  <c:v>1.6790800000000003E-3</c:v>
                </c:pt>
                <c:pt idx="38">
                  <c:v>1.4311269999999999E-3</c:v>
                </c:pt>
                <c:pt idx="39">
                  <c:v>1.2018740000000001E-3</c:v>
                </c:pt>
                <c:pt idx="40">
                  <c:v>1.0883290000000001E-3</c:v>
                </c:pt>
                <c:pt idx="41">
                  <c:v>9.4852119999999998E-4</c:v>
                </c:pt>
                <c:pt idx="42">
                  <c:v>7.9952640000000008E-4</c:v>
                </c:pt>
                <c:pt idx="43">
                  <c:v>7.6216770000000003E-4</c:v>
                </c:pt>
                <c:pt idx="44">
                  <c:v>7.813942000000001E-4</c:v>
                </c:pt>
                <c:pt idx="45">
                  <c:v>7.0163259999999998E-4</c:v>
                </c:pt>
                <c:pt idx="46">
                  <c:v>6.3484710000000005E-4</c:v>
                </c:pt>
                <c:pt idx="47">
                  <c:v>4.9058510000000001E-4</c:v>
                </c:pt>
                <c:pt idx="48">
                  <c:v>5.0040600000000001E-4</c:v>
                </c:pt>
                <c:pt idx="49">
                  <c:v>4.2267070000000001E-4</c:v>
                </c:pt>
                <c:pt idx="50">
                  <c:v>3.8372960000000001E-4</c:v>
                </c:pt>
                <c:pt idx="51">
                  <c:v>3.4284830000000003E-4</c:v>
                </c:pt>
                <c:pt idx="52">
                  <c:v>3.2194400000000001E-4</c:v>
                </c:pt>
                <c:pt idx="53">
                  <c:v>2.6275730000000001E-4</c:v>
                </c:pt>
                <c:pt idx="54">
                  <c:v>2.3083550000000004E-4</c:v>
                </c:pt>
                <c:pt idx="55">
                  <c:v>2.1776930000000003E-4</c:v>
                </c:pt>
                <c:pt idx="56">
                  <c:v>2.284245E-4</c:v>
                </c:pt>
                <c:pt idx="57">
                  <c:v>1.9923780000000001E-4</c:v>
                </c:pt>
                <c:pt idx="58">
                  <c:v>1.3916689999999998E-4</c:v>
                </c:pt>
                <c:pt idx="59">
                  <c:v>1.5053930000000001E-4</c:v>
                </c:pt>
                <c:pt idx="60">
                  <c:v>1.2917030000000001E-4</c:v>
                </c:pt>
                <c:pt idx="61">
                  <c:v>1.1645980000000001E-4</c:v>
                </c:pt>
                <c:pt idx="62">
                  <c:v>9.6142600000000003E-5</c:v>
                </c:pt>
                <c:pt idx="63">
                  <c:v>9.3491640000000007E-5</c:v>
                </c:pt>
                <c:pt idx="64">
                  <c:v>7.7466480000000013E-5</c:v>
                </c:pt>
                <c:pt idx="65">
                  <c:v>7.0522119999999995E-5</c:v>
                </c:pt>
                <c:pt idx="66">
                  <c:v>5.9980470000000004E-5</c:v>
                </c:pt>
                <c:pt idx="67">
                  <c:v>5.3054790000000005E-5</c:v>
                </c:pt>
                <c:pt idx="68">
                  <c:v>5.0060940000000003E-5</c:v>
                </c:pt>
                <c:pt idx="69">
                  <c:v>4.6972100000000004E-5</c:v>
                </c:pt>
                <c:pt idx="70">
                  <c:v>3.9088350000000007E-5</c:v>
                </c:pt>
                <c:pt idx="71">
                  <c:v>3.6477930000000001E-5</c:v>
                </c:pt>
                <c:pt idx="72">
                  <c:v>3.4155490000000001E-5</c:v>
                </c:pt>
                <c:pt idx="73">
                  <c:v>3.0433320000000004E-5</c:v>
                </c:pt>
                <c:pt idx="74">
                  <c:v>2.9468050000000003E-5</c:v>
                </c:pt>
                <c:pt idx="75">
                  <c:v>2.6623439999999999E-5</c:v>
                </c:pt>
                <c:pt idx="76">
                  <c:v>2.4449600000000004E-5</c:v>
                </c:pt>
                <c:pt idx="77">
                  <c:v>2.1167560000000001E-5</c:v>
                </c:pt>
                <c:pt idx="78">
                  <c:v>1.4994070000000002E-5</c:v>
                </c:pt>
                <c:pt idx="79">
                  <c:v>1.3632290000000001E-5</c:v>
                </c:pt>
                <c:pt idx="80">
                  <c:v>1.163304E-5</c:v>
                </c:pt>
                <c:pt idx="81">
                  <c:v>1.101875E-5</c:v>
                </c:pt>
                <c:pt idx="82">
                  <c:v>9.5920230000000019E-6</c:v>
                </c:pt>
                <c:pt idx="83">
                  <c:v>1.1012800000000001E-5</c:v>
                </c:pt>
                <c:pt idx="84">
                  <c:v>9.6464210000000005E-6</c:v>
                </c:pt>
                <c:pt idx="85">
                  <c:v>9.9107980000000013E-6</c:v>
                </c:pt>
                <c:pt idx="86">
                  <c:v>8.7946780000000005E-6</c:v>
                </c:pt>
                <c:pt idx="87">
                  <c:v>8.101825000000001E-6</c:v>
                </c:pt>
                <c:pt idx="88">
                  <c:v>5.8641229999999999E-6</c:v>
                </c:pt>
                <c:pt idx="89">
                  <c:v>6.335438000000001E-6</c:v>
                </c:pt>
                <c:pt idx="90">
                  <c:v>6.7428350000000008E-6</c:v>
                </c:pt>
                <c:pt idx="91">
                  <c:v>5.0343530000000002E-6</c:v>
                </c:pt>
                <c:pt idx="92">
                  <c:v>4.6876499999999999E-6</c:v>
                </c:pt>
                <c:pt idx="93">
                  <c:v>4.1148820000000001E-6</c:v>
                </c:pt>
                <c:pt idx="94">
                  <c:v>3.668848E-6</c:v>
                </c:pt>
                <c:pt idx="95">
                  <c:v>3.7971880000000003E-6</c:v>
                </c:pt>
                <c:pt idx="96">
                  <c:v>2.7950750000000001E-6</c:v>
                </c:pt>
                <c:pt idx="97">
                  <c:v>2.7043570000000002E-6</c:v>
                </c:pt>
                <c:pt idx="98">
                  <c:v>3.0345850000000004E-6</c:v>
                </c:pt>
                <c:pt idx="99">
                  <c:v>3.0622400000000003E-6</c:v>
                </c:pt>
                <c:pt idx="100">
                  <c:v>2.0527470000000001E-6</c:v>
                </c:pt>
                <c:pt idx="101">
                  <c:v>2.1473080000000004E-6</c:v>
                </c:pt>
                <c:pt idx="102">
                  <c:v>2.021001E-6</c:v>
                </c:pt>
                <c:pt idx="103">
                  <c:v>1.834134E-6</c:v>
                </c:pt>
                <c:pt idx="104">
                  <c:v>1.6954580000000002E-6</c:v>
                </c:pt>
                <c:pt idx="105">
                  <c:v>1.4700900000000001E-6</c:v>
                </c:pt>
                <c:pt idx="106">
                  <c:v>1.1862050000000001E-6</c:v>
                </c:pt>
                <c:pt idx="107">
                  <c:v>1.158816E-6</c:v>
                </c:pt>
                <c:pt idx="108">
                  <c:v>1.0295100000000001E-6</c:v>
                </c:pt>
                <c:pt idx="109">
                  <c:v>1.286289E-6</c:v>
                </c:pt>
                <c:pt idx="110">
                  <c:v>1.096109E-6</c:v>
                </c:pt>
                <c:pt idx="111">
                  <c:v>9.1635619999999996E-7</c:v>
                </c:pt>
                <c:pt idx="112">
                  <c:v>1.1843410000000001E-6</c:v>
                </c:pt>
                <c:pt idx="113">
                  <c:v>1.0404269999999999E-6</c:v>
                </c:pt>
                <c:pt idx="114">
                  <c:v>9.9424300000000007E-7</c:v>
                </c:pt>
                <c:pt idx="115">
                  <c:v>8.5257799999999992E-7</c:v>
                </c:pt>
                <c:pt idx="116">
                  <c:v>7.112172000000001E-7</c:v>
                </c:pt>
                <c:pt idx="117">
                  <c:v>7.8814000000000007E-7</c:v>
                </c:pt>
                <c:pt idx="118">
                  <c:v>7.5154180000000004E-7</c:v>
                </c:pt>
                <c:pt idx="119">
                  <c:v>6.0800070000000004E-7</c:v>
                </c:pt>
                <c:pt idx="120">
                  <c:v>6.3401840000000003E-7</c:v>
                </c:pt>
                <c:pt idx="121">
                  <c:v>7.0696619999999996E-7</c:v>
                </c:pt>
                <c:pt idx="122">
                  <c:v>5.9757120000000004E-7</c:v>
                </c:pt>
                <c:pt idx="123">
                  <c:v>4.9556719999999999E-7</c:v>
                </c:pt>
                <c:pt idx="124">
                  <c:v>5.7214030000000007E-7</c:v>
                </c:pt>
                <c:pt idx="125">
                  <c:v>5.1904589999999998E-7</c:v>
                </c:pt>
                <c:pt idx="126">
                  <c:v>3.7846190000000003E-7</c:v>
                </c:pt>
                <c:pt idx="127">
                  <c:v>2.9634630000000005E-7</c:v>
                </c:pt>
                <c:pt idx="128">
                  <c:v>4.3783829999999998E-7</c:v>
                </c:pt>
                <c:pt idx="129">
                  <c:v>4.4843620000000004E-7</c:v>
                </c:pt>
                <c:pt idx="130">
                  <c:v>3.3336760000000006E-7</c:v>
                </c:pt>
                <c:pt idx="131">
                  <c:v>3.710882E-7</c:v>
                </c:pt>
                <c:pt idx="132">
                  <c:v>3.6406690000000003E-7</c:v>
                </c:pt>
                <c:pt idx="133">
                  <c:v>3.489332E-7</c:v>
                </c:pt>
                <c:pt idx="134">
                  <c:v>2.452426E-7</c:v>
                </c:pt>
                <c:pt idx="135">
                  <c:v>2.90367E-7</c:v>
                </c:pt>
                <c:pt idx="136">
                  <c:v>3.9154470000000003E-7</c:v>
                </c:pt>
                <c:pt idx="137">
                  <c:v>3.5202600000000006E-7</c:v>
                </c:pt>
                <c:pt idx="138">
                  <c:v>3.5142420000000005E-7</c:v>
                </c:pt>
                <c:pt idx="139">
                  <c:v>2.9891610000000002E-7</c:v>
                </c:pt>
                <c:pt idx="140">
                  <c:v>2.6725010000000001E-7</c:v>
                </c:pt>
                <c:pt idx="141">
                  <c:v>3.3106480000000005E-7</c:v>
                </c:pt>
                <c:pt idx="142">
                  <c:v>2.5805230000000004E-7</c:v>
                </c:pt>
                <c:pt idx="143">
                  <c:v>3.0824150000000005E-7</c:v>
                </c:pt>
                <c:pt idx="144">
                  <c:v>3.3045150000000004E-7</c:v>
                </c:pt>
                <c:pt idx="145">
                  <c:v>4.2167120000000005E-7</c:v>
                </c:pt>
                <c:pt idx="146">
                  <c:v>4.1454049999999997E-7</c:v>
                </c:pt>
                <c:pt idx="147">
                  <c:v>3.6690210000000003E-7</c:v>
                </c:pt>
                <c:pt idx="148">
                  <c:v>3.2696500000000004E-7</c:v>
                </c:pt>
                <c:pt idx="149">
                  <c:v>2.6713460000000005E-7</c:v>
                </c:pt>
                <c:pt idx="150">
                  <c:v>2.8986810000000003E-7</c:v>
                </c:pt>
                <c:pt idx="151">
                  <c:v>2.8497510000000001E-7</c:v>
                </c:pt>
                <c:pt idx="152">
                  <c:v>2.7945889999999997E-7</c:v>
                </c:pt>
                <c:pt idx="153">
                  <c:v>2.8241050000000001E-7</c:v>
                </c:pt>
                <c:pt idx="154">
                  <c:v>3.3387360000000005E-7</c:v>
                </c:pt>
                <c:pt idx="155">
                  <c:v>4.6721429999999999E-7</c:v>
                </c:pt>
                <c:pt idx="156">
                  <c:v>3.5267440000000002E-7</c:v>
                </c:pt>
                <c:pt idx="157">
                  <c:v>3.9159930000000004E-7</c:v>
                </c:pt>
                <c:pt idx="158">
                  <c:v>3.9924330000000008E-7</c:v>
                </c:pt>
                <c:pt idx="159">
                  <c:v>3.3080070000000002E-7</c:v>
                </c:pt>
                <c:pt idx="160">
                  <c:v>3.224545E-7</c:v>
                </c:pt>
                <c:pt idx="161">
                  <c:v>2.451926E-7</c:v>
                </c:pt>
                <c:pt idx="162">
                  <c:v>2.2890980000000002E-7</c:v>
                </c:pt>
                <c:pt idx="163">
                  <c:v>3.5254930000000002E-7</c:v>
                </c:pt>
                <c:pt idx="164">
                  <c:v>3.1024870000000001E-7</c:v>
                </c:pt>
                <c:pt idx="165">
                  <c:v>3.2584990000000003E-7</c:v>
                </c:pt>
                <c:pt idx="166">
                  <c:v>4.1994720000000006E-7</c:v>
                </c:pt>
                <c:pt idx="167">
                  <c:v>3.8273340000000004E-7</c:v>
                </c:pt>
                <c:pt idx="168">
                  <c:v>3.5663609999999998E-7</c:v>
                </c:pt>
                <c:pt idx="169">
                  <c:v>3.4132120000000005E-7</c:v>
                </c:pt>
                <c:pt idx="170">
                  <c:v>2.986634E-7</c:v>
                </c:pt>
                <c:pt idx="171">
                  <c:v>2.6101890000000002E-7</c:v>
                </c:pt>
                <c:pt idx="172">
                  <c:v>3.6664650000000003E-7</c:v>
                </c:pt>
                <c:pt idx="173">
                  <c:v>4.0926350000000004E-7</c:v>
                </c:pt>
                <c:pt idx="174">
                  <c:v>3.3351230000000001E-7</c:v>
                </c:pt>
                <c:pt idx="175">
                  <c:v>3.1824360000000001E-7</c:v>
                </c:pt>
              </c:numCache>
            </c:numRef>
          </c:yVal>
          <c:smooth val="1"/>
        </c:ser>
        <c:dLbls>
          <c:showLegendKey val="0"/>
          <c:showVal val="0"/>
          <c:showCatName val="0"/>
          <c:showSerName val="0"/>
          <c:showPercent val="0"/>
          <c:showBubbleSize val="0"/>
        </c:dLbls>
        <c:axId val="482664160"/>
        <c:axId val="482664944"/>
      </c:scatterChart>
      <c:valAx>
        <c:axId val="482664160"/>
        <c:scaling>
          <c:orientation val="minMax"/>
          <c:max val="0.2"/>
        </c:scaling>
        <c:delete val="0"/>
        <c:axPos val="b"/>
        <c:title>
          <c:tx>
            <c:rich>
              <a:bodyPr/>
              <a:lstStyle/>
              <a:p>
                <a:pPr>
                  <a:defRPr sz="1100" b="0" i="0" u="none" strike="noStrike" baseline="0">
                    <a:solidFill>
                      <a:srgbClr val="000000"/>
                    </a:solidFill>
                    <a:latin typeface="Calibri"/>
                    <a:ea typeface="Calibri"/>
                    <a:cs typeface="Calibri"/>
                  </a:defRPr>
                </a:pPr>
                <a:r>
                  <a:rPr lang="en-GB" sz="1000" b="1" i="0" u="none" strike="noStrike" baseline="0">
                    <a:solidFill>
                      <a:srgbClr val="000000"/>
                    </a:solidFill>
                    <a:latin typeface="Arial"/>
                    <a:cs typeface="Arial"/>
                  </a:rPr>
                  <a:t>Q/ Å</a:t>
                </a:r>
                <a:r>
                  <a:rPr lang="en-GB" sz="1000" b="1" i="0" u="none" strike="noStrike" baseline="30000">
                    <a:solidFill>
                      <a:srgbClr val="000000"/>
                    </a:solidFill>
                    <a:latin typeface="Arial"/>
                    <a:cs typeface="Arial"/>
                  </a:rPr>
                  <a:t>-1</a:t>
                </a:r>
              </a:p>
            </c:rich>
          </c:tx>
          <c:layout>
            <c:manualLayout>
              <c:xMode val="edge"/>
              <c:yMode val="edge"/>
              <c:x val="0.53051766416521884"/>
              <c:y val="0.88505988475578479"/>
            </c:manualLayout>
          </c:layout>
          <c:overlay val="0"/>
          <c:spPr>
            <a:noFill/>
            <a:ln w="25400">
              <a:noFill/>
            </a:ln>
          </c:spPr>
        </c:title>
        <c:numFmt formatCode="General"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82664944"/>
        <c:crossesAt val="1E-10"/>
        <c:crossBetween val="midCat"/>
      </c:valAx>
      <c:valAx>
        <c:axId val="482664944"/>
        <c:scaling>
          <c:logBase val="10"/>
          <c:orientation val="minMax"/>
          <c:max val="1"/>
          <c:min val="1E-10"/>
        </c:scaling>
        <c:delete val="0"/>
        <c:axPos val="l"/>
        <c:title>
          <c:tx>
            <c:rich>
              <a:bodyPr/>
              <a:lstStyle/>
              <a:p>
                <a:pPr>
                  <a:defRPr sz="1000" b="1" i="0" u="none" strike="noStrike" baseline="0">
                    <a:solidFill>
                      <a:srgbClr val="000000"/>
                    </a:solidFill>
                    <a:latin typeface="Arial"/>
                    <a:ea typeface="Arial"/>
                    <a:cs typeface="Arial"/>
                  </a:defRPr>
                </a:pPr>
                <a:r>
                  <a:rPr lang="en-GB"/>
                  <a:t>Reflectivity</a:t>
                </a:r>
              </a:p>
            </c:rich>
          </c:tx>
          <c:layout>
            <c:manualLayout>
              <c:xMode val="edge"/>
              <c:yMode val="edge"/>
              <c:x val="3.7558685446009391E-2"/>
              <c:y val="0.32758711195583312"/>
            </c:manualLayout>
          </c:layout>
          <c:overlay val="0"/>
          <c:spPr>
            <a:noFill/>
            <a:ln w="25400">
              <a:noFill/>
            </a:ln>
          </c:spPr>
        </c:title>
        <c:numFmt formatCode="0.E+0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82664160"/>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8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142624054153541E-2"/>
          <c:y val="5.1400554097404488E-2"/>
          <c:w val="0.86091436238910179"/>
          <c:h val="0.80526622275109505"/>
        </c:manualLayout>
      </c:layout>
      <c:scatterChart>
        <c:scatterStyle val="lineMarker"/>
        <c:varyColors val="0"/>
        <c:ser>
          <c:idx val="1"/>
          <c:order val="0"/>
          <c:tx>
            <c:v>SF 5-30k</c:v>
          </c:tx>
          <c:spPr>
            <a:ln w="25400">
              <a:noFill/>
            </a:ln>
          </c:spPr>
          <c:marker>
            <c:spPr>
              <a:solidFill>
                <a:schemeClr val="tx1"/>
              </a:solidFill>
              <a:ln>
                <a:solidFill>
                  <a:schemeClr val="tx1"/>
                </a:solidFill>
              </a:ln>
            </c:spPr>
          </c:marker>
          <c:errBars>
            <c:errDir val="y"/>
            <c:errBarType val="both"/>
            <c:errValType val="cust"/>
            <c:noEndCap val="0"/>
            <c:plus>
              <c:numRef>
                <c:f>'[SF1B 5_30kDa data (Autosaved) (Office-PC''s conflicted copy 2014-10-06).xlsx]ELP DTAB'!$I$78:$I$82</c:f>
                <c:numCache>
                  <c:formatCode>General</c:formatCode>
                  <c:ptCount val="5"/>
                  <c:pt idx="0">
                    <c:v>0.3</c:v>
                  </c:pt>
                  <c:pt idx="1">
                    <c:v>0.3</c:v>
                  </c:pt>
                  <c:pt idx="2">
                    <c:v>0.16</c:v>
                  </c:pt>
                  <c:pt idx="3">
                    <c:v>0.23</c:v>
                  </c:pt>
                  <c:pt idx="4">
                    <c:v>0.2</c:v>
                  </c:pt>
                </c:numCache>
              </c:numRef>
            </c:plus>
            <c:minus>
              <c:numRef>
                <c:f>'[SF1B 5_30kDa data (Autosaved) (Office-PC''s conflicted copy 2014-10-06).xlsx]ELP DTAB'!$I$78:$I$82</c:f>
                <c:numCache>
                  <c:formatCode>General</c:formatCode>
                  <c:ptCount val="5"/>
                  <c:pt idx="0">
                    <c:v>0.3</c:v>
                  </c:pt>
                  <c:pt idx="1">
                    <c:v>0.3</c:v>
                  </c:pt>
                  <c:pt idx="2">
                    <c:v>0.16</c:v>
                  </c:pt>
                  <c:pt idx="3">
                    <c:v>0.23</c:v>
                  </c:pt>
                  <c:pt idx="4">
                    <c:v>0.2</c:v>
                  </c:pt>
                </c:numCache>
              </c:numRef>
            </c:minus>
          </c:errBars>
          <c:xVal>
            <c:numRef>
              <c:f>'[SF1B 5_30kDa data (Autosaved) (Office-PC''s conflicted copy 2014-10-06).xlsx]ELP DTAB'!$F$78:$F$82</c:f>
              <c:numCache>
                <c:formatCode>General</c:formatCode>
                <c:ptCount val="5"/>
                <c:pt idx="0">
                  <c:v>0.2</c:v>
                </c:pt>
                <c:pt idx="1">
                  <c:v>0.6</c:v>
                </c:pt>
                <c:pt idx="2">
                  <c:v>2</c:v>
                </c:pt>
                <c:pt idx="3">
                  <c:v>6</c:v>
                </c:pt>
                <c:pt idx="4">
                  <c:v>20</c:v>
                </c:pt>
              </c:numCache>
            </c:numRef>
          </c:xVal>
          <c:yVal>
            <c:numRef>
              <c:f>'[SF1B 5_30kDa data (Autosaved) (Office-PC''s conflicted copy 2014-10-06).xlsx]ELP DTAB'!$H$78:$H$82</c:f>
              <c:numCache>
                <c:formatCode>General</c:formatCode>
                <c:ptCount val="5"/>
                <c:pt idx="0">
                  <c:v>3.5</c:v>
                </c:pt>
                <c:pt idx="1">
                  <c:v>4</c:v>
                </c:pt>
                <c:pt idx="2">
                  <c:v>4.3</c:v>
                </c:pt>
                <c:pt idx="3">
                  <c:v>4.0999999999999996</c:v>
                </c:pt>
                <c:pt idx="4">
                  <c:v>2.2000000000000002</c:v>
                </c:pt>
              </c:numCache>
            </c:numRef>
          </c:yVal>
          <c:smooth val="0"/>
        </c:ser>
        <c:dLbls>
          <c:showLegendKey val="0"/>
          <c:showVal val="0"/>
          <c:showCatName val="0"/>
          <c:showSerName val="0"/>
          <c:showPercent val="0"/>
          <c:showBubbleSize val="0"/>
        </c:dLbls>
        <c:axId val="482662592"/>
        <c:axId val="476705152"/>
      </c:scatterChart>
      <c:valAx>
        <c:axId val="482662592"/>
        <c:scaling>
          <c:orientation val="minMax"/>
        </c:scaling>
        <c:delete val="0"/>
        <c:axPos val="b"/>
        <c:title>
          <c:tx>
            <c:rich>
              <a:bodyPr/>
              <a:lstStyle/>
              <a:p>
                <a:pPr>
                  <a:defRPr/>
                </a:pPr>
                <a:r>
                  <a:rPr lang="en-US"/>
                  <a:t>Concentration (mM)</a:t>
                </a:r>
              </a:p>
            </c:rich>
          </c:tx>
          <c:overlay val="0"/>
        </c:title>
        <c:numFmt formatCode="General" sourceLinked="1"/>
        <c:majorTickMark val="out"/>
        <c:minorTickMark val="none"/>
        <c:tickLblPos val="nextTo"/>
        <c:spPr>
          <a:ln>
            <a:solidFill>
              <a:schemeClr val="tx1"/>
            </a:solidFill>
          </a:ln>
        </c:spPr>
        <c:crossAx val="476705152"/>
        <c:crosses val="autoZero"/>
        <c:crossBetween val="midCat"/>
      </c:valAx>
      <c:valAx>
        <c:axId val="476705152"/>
        <c:scaling>
          <c:orientation val="minMax"/>
        </c:scaling>
        <c:delete val="0"/>
        <c:axPos val="l"/>
        <c:title>
          <c:tx>
            <c:rich>
              <a:bodyPr rot="-5400000" vert="horz"/>
              <a:lstStyle/>
              <a:p>
                <a:pPr>
                  <a:defRPr/>
                </a:pPr>
                <a:r>
                  <a:rPr lang="en-US"/>
                  <a:t>Surface Excess (mg/m2)</a:t>
                </a:r>
              </a:p>
            </c:rich>
          </c:tx>
          <c:overlay val="0"/>
        </c:title>
        <c:numFmt formatCode="General" sourceLinked="1"/>
        <c:majorTickMark val="out"/>
        <c:minorTickMark val="none"/>
        <c:tickLblPos val="nextTo"/>
        <c:spPr>
          <a:ln>
            <a:solidFill>
              <a:schemeClr val="tx1"/>
            </a:solidFill>
          </a:ln>
        </c:spPr>
        <c:crossAx val="482662592"/>
        <c:crosses val="autoZero"/>
        <c:crossBetween val="midCat"/>
        <c:majorUnit val="1"/>
      </c:valAx>
      <c:spPr>
        <a:noFill/>
        <a:ln>
          <a:solidFill>
            <a:schemeClr val="tx1"/>
          </a:solidFill>
        </a:ln>
      </c:spPr>
    </c:plotArea>
    <c:plotVisOnly val="1"/>
    <c:dispBlanksAs val="gap"/>
    <c:showDLblsOverMax val="0"/>
  </c:chart>
  <c:spPr>
    <a:noFill/>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596293638804007"/>
          <c:y val="7.4712853338421953E-2"/>
          <c:w val="0.71831150581239411"/>
          <c:h val="0.72126639184399655"/>
        </c:manualLayout>
      </c:layout>
      <c:scatterChart>
        <c:scatterStyle val="smoothMarker"/>
        <c:varyColors val="0"/>
        <c:ser>
          <c:idx val="0"/>
          <c:order val="0"/>
          <c:spPr>
            <a:ln w="25400">
              <a:solidFill>
                <a:srgbClr val="808080"/>
              </a:solidFill>
              <a:prstDash val="solid"/>
            </a:ln>
          </c:spPr>
          <c:marker>
            <c:symbol val="none"/>
          </c:marker>
          <c:xVal>
            <c:numRef>
              <c:f>Data!$A$13:$A$512</c:f>
              <c:numCache>
                <c:formatCode>General</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c:v>5.1279999999999999E-2</c:v>
                </c:pt>
                <c:pt idx="87">
                  <c:v>5.176E-2</c:v>
                </c:pt>
                <c:pt idx="88">
                  <c:v>5.2240000000000002E-2</c:v>
                </c:pt>
                <c:pt idx="89">
                  <c:v>5.2720000000000003E-2</c:v>
                </c:pt>
                <c:pt idx="90">
                  <c:v>5.3199999999999997E-2</c:v>
                </c:pt>
                <c:pt idx="91">
                  <c:v>5.3679999999999999E-2</c:v>
                </c:pt>
                <c:pt idx="92">
                  <c:v>5.416E-2</c:v>
                </c:pt>
                <c:pt idx="93">
                  <c:v>5.4640000000000001E-2</c:v>
                </c:pt>
                <c:pt idx="94">
                  <c:v>5.5120000000000002E-2</c:v>
                </c:pt>
                <c:pt idx="95">
                  <c:v>5.5599999999999997E-2</c:v>
                </c:pt>
                <c:pt idx="96">
                  <c:v>5.6079999999999998E-2</c:v>
                </c:pt>
                <c:pt idx="97">
                  <c:v>5.6559999999999999E-2</c:v>
                </c:pt>
                <c:pt idx="98">
                  <c:v>5.704E-2</c:v>
                </c:pt>
                <c:pt idx="99">
                  <c:v>5.7520000000000002E-2</c:v>
                </c:pt>
                <c:pt idx="100">
                  <c:v>5.8000000000000003E-2</c:v>
                </c:pt>
                <c:pt idx="101">
                  <c:v>5.8479999999999997E-2</c:v>
                </c:pt>
                <c:pt idx="102">
                  <c:v>5.8959999999999999E-2</c:v>
                </c:pt>
                <c:pt idx="103">
                  <c:v>5.944E-2</c:v>
                </c:pt>
                <c:pt idx="104">
                  <c:v>5.9920000000000001E-2</c:v>
                </c:pt>
                <c:pt idx="105">
                  <c:v>6.0400000000000002E-2</c:v>
                </c:pt>
                <c:pt idx="106">
                  <c:v>6.0879999999999997E-2</c:v>
                </c:pt>
                <c:pt idx="107">
                  <c:v>6.1359999999999998E-2</c:v>
                </c:pt>
                <c:pt idx="108">
                  <c:v>6.1839999999999999E-2</c:v>
                </c:pt>
                <c:pt idx="109">
                  <c:v>6.232E-2</c:v>
                </c:pt>
                <c:pt idx="110">
                  <c:v>6.2799999999999995E-2</c:v>
                </c:pt>
                <c:pt idx="111">
                  <c:v>6.3280000000000003E-2</c:v>
                </c:pt>
                <c:pt idx="112">
                  <c:v>6.3759999999999997E-2</c:v>
                </c:pt>
                <c:pt idx="113">
                  <c:v>6.4240000000000005E-2</c:v>
                </c:pt>
                <c:pt idx="114">
                  <c:v>6.472E-2</c:v>
                </c:pt>
                <c:pt idx="115">
                  <c:v>6.5199999999999994E-2</c:v>
                </c:pt>
                <c:pt idx="116">
                  <c:v>6.5680000000000002E-2</c:v>
                </c:pt>
                <c:pt idx="117">
                  <c:v>6.6159999999999997E-2</c:v>
                </c:pt>
                <c:pt idx="118">
                  <c:v>6.6640000000000005E-2</c:v>
                </c:pt>
                <c:pt idx="119">
                  <c:v>6.7119999999999999E-2</c:v>
                </c:pt>
                <c:pt idx="120">
                  <c:v>6.7599999999999993E-2</c:v>
                </c:pt>
                <c:pt idx="121">
                  <c:v>6.8080000000000002E-2</c:v>
                </c:pt>
                <c:pt idx="122">
                  <c:v>6.8559999999999996E-2</c:v>
                </c:pt>
                <c:pt idx="123">
                  <c:v>6.9040000000000004E-2</c:v>
                </c:pt>
                <c:pt idx="124">
                  <c:v>6.9519999999999998E-2</c:v>
                </c:pt>
                <c:pt idx="125">
                  <c:v>7.0000000000000007E-2</c:v>
                </c:pt>
                <c:pt idx="126">
                  <c:v>7.0480000000000001E-2</c:v>
                </c:pt>
                <c:pt idx="127">
                  <c:v>7.0959999999999995E-2</c:v>
                </c:pt>
                <c:pt idx="128">
                  <c:v>7.1440000000000003E-2</c:v>
                </c:pt>
                <c:pt idx="129">
                  <c:v>7.1919999999999998E-2</c:v>
                </c:pt>
                <c:pt idx="130">
                  <c:v>7.2400000000000006E-2</c:v>
                </c:pt>
                <c:pt idx="131">
                  <c:v>7.288E-2</c:v>
                </c:pt>
                <c:pt idx="132">
                  <c:v>7.3359999999999995E-2</c:v>
                </c:pt>
                <c:pt idx="133">
                  <c:v>7.3840000000000003E-2</c:v>
                </c:pt>
                <c:pt idx="134">
                  <c:v>7.4319999999999997E-2</c:v>
                </c:pt>
                <c:pt idx="135">
                  <c:v>7.4800000000000005E-2</c:v>
                </c:pt>
                <c:pt idx="136">
                  <c:v>7.528E-2</c:v>
                </c:pt>
                <c:pt idx="137">
                  <c:v>7.5759999999999994E-2</c:v>
                </c:pt>
                <c:pt idx="138">
                  <c:v>7.6240000000000002E-2</c:v>
                </c:pt>
                <c:pt idx="139">
                  <c:v>7.6719999999999997E-2</c:v>
                </c:pt>
                <c:pt idx="140">
                  <c:v>7.7200000000000005E-2</c:v>
                </c:pt>
                <c:pt idx="141">
                  <c:v>7.7679999999999999E-2</c:v>
                </c:pt>
                <c:pt idx="142">
                  <c:v>7.8159999999999993E-2</c:v>
                </c:pt>
                <c:pt idx="143">
                  <c:v>7.8640000000000002E-2</c:v>
                </c:pt>
                <c:pt idx="144">
                  <c:v>7.9119999999999996E-2</c:v>
                </c:pt>
                <c:pt idx="145">
                  <c:v>7.9600000000000004E-2</c:v>
                </c:pt>
                <c:pt idx="146">
                  <c:v>8.0079999999999998E-2</c:v>
                </c:pt>
                <c:pt idx="147">
                  <c:v>8.0560000000000007E-2</c:v>
                </c:pt>
                <c:pt idx="148">
                  <c:v>8.1040000000000001E-2</c:v>
                </c:pt>
                <c:pt idx="149">
                  <c:v>8.1519999999999995E-2</c:v>
                </c:pt>
                <c:pt idx="150">
                  <c:v>8.2000000000000003E-2</c:v>
                </c:pt>
                <c:pt idx="151">
                  <c:v>8.2479999999999998E-2</c:v>
                </c:pt>
                <c:pt idx="152">
                  <c:v>8.2960000000000006E-2</c:v>
                </c:pt>
                <c:pt idx="153">
                  <c:v>8.344E-2</c:v>
                </c:pt>
                <c:pt idx="154">
                  <c:v>8.3919999999999995E-2</c:v>
                </c:pt>
                <c:pt idx="155">
                  <c:v>8.4400000000000003E-2</c:v>
                </c:pt>
                <c:pt idx="156">
                  <c:v>8.4879999999999997E-2</c:v>
                </c:pt>
                <c:pt idx="157">
                  <c:v>8.5360000000000005E-2</c:v>
                </c:pt>
                <c:pt idx="158">
                  <c:v>8.584E-2</c:v>
                </c:pt>
                <c:pt idx="159">
                  <c:v>8.6319999999999994E-2</c:v>
                </c:pt>
                <c:pt idx="160">
                  <c:v>8.6800000000000002E-2</c:v>
                </c:pt>
                <c:pt idx="161">
                  <c:v>8.7279999999999996E-2</c:v>
                </c:pt>
                <c:pt idx="162">
                  <c:v>8.7760000000000005E-2</c:v>
                </c:pt>
                <c:pt idx="163">
                  <c:v>8.8239999999999999E-2</c:v>
                </c:pt>
                <c:pt idx="164">
                  <c:v>8.8719999999999993E-2</c:v>
                </c:pt>
                <c:pt idx="165">
                  <c:v>8.9200000000000002E-2</c:v>
                </c:pt>
                <c:pt idx="166">
                  <c:v>8.9679999999999996E-2</c:v>
                </c:pt>
                <c:pt idx="167">
                  <c:v>9.0160000000000004E-2</c:v>
                </c:pt>
                <c:pt idx="168">
                  <c:v>9.0639999999999998E-2</c:v>
                </c:pt>
                <c:pt idx="169">
                  <c:v>9.1120000000000007E-2</c:v>
                </c:pt>
                <c:pt idx="170">
                  <c:v>9.1600000000000001E-2</c:v>
                </c:pt>
                <c:pt idx="171">
                  <c:v>9.2079999999999995E-2</c:v>
                </c:pt>
                <c:pt idx="172">
                  <c:v>9.2560000000000003E-2</c:v>
                </c:pt>
                <c:pt idx="173">
                  <c:v>9.3039999999999998E-2</c:v>
                </c:pt>
                <c:pt idx="174">
                  <c:v>9.3520000000000006E-2</c:v>
                </c:pt>
                <c:pt idx="175">
                  <c:v>9.4E-2</c:v>
                </c:pt>
                <c:pt idx="176">
                  <c:v>9.4479999999999995E-2</c:v>
                </c:pt>
                <c:pt idx="177">
                  <c:v>9.4960000000000003E-2</c:v>
                </c:pt>
                <c:pt idx="178">
                  <c:v>9.5439999999999997E-2</c:v>
                </c:pt>
                <c:pt idx="179">
                  <c:v>9.5920000000000005E-2</c:v>
                </c:pt>
                <c:pt idx="180">
                  <c:v>9.64E-2</c:v>
                </c:pt>
                <c:pt idx="181">
                  <c:v>9.6879999999999994E-2</c:v>
                </c:pt>
                <c:pt idx="182">
                  <c:v>9.7360000000000002E-2</c:v>
                </c:pt>
                <c:pt idx="183">
                  <c:v>9.7839999999999996E-2</c:v>
                </c:pt>
                <c:pt idx="184">
                  <c:v>9.8320000000000005E-2</c:v>
                </c:pt>
                <c:pt idx="185">
                  <c:v>9.8799999999999999E-2</c:v>
                </c:pt>
                <c:pt idx="186">
                  <c:v>9.9279999999999993E-2</c:v>
                </c:pt>
                <c:pt idx="187">
                  <c:v>9.9760000000000001E-2</c:v>
                </c:pt>
                <c:pt idx="188">
                  <c:v>0.10024</c:v>
                </c:pt>
                <c:pt idx="189">
                  <c:v>0.10072</c:v>
                </c:pt>
                <c:pt idx="190">
                  <c:v>0.1012</c:v>
                </c:pt>
                <c:pt idx="191">
                  <c:v>0.10168000000000001</c:v>
                </c:pt>
                <c:pt idx="192">
                  <c:v>0.10216</c:v>
                </c:pt>
                <c:pt idx="193">
                  <c:v>0.10264</c:v>
                </c:pt>
                <c:pt idx="194">
                  <c:v>0.10312</c:v>
                </c:pt>
                <c:pt idx="195">
                  <c:v>0.1036</c:v>
                </c:pt>
                <c:pt idx="196">
                  <c:v>0.10408000000000001</c:v>
                </c:pt>
                <c:pt idx="197">
                  <c:v>0.10456</c:v>
                </c:pt>
                <c:pt idx="198">
                  <c:v>0.10503999999999999</c:v>
                </c:pt>
                <c:pt idx="199">
                  <c:v>0.10552</c:v>
                </c:pt>
                <c:pt idx="200">
                  <c:v>0.106</c:v>
                </c:pt>
                <c:pt idx="201">
                  <c:v>0.10648000000000001</c:v>
                </c:pt>
                <c:pt idx="202">
                  <c:v>0.10696</c:v>
                </c:pt>
                <c:pt idx="203">
                  <c:v>0.10743999999999999</c:v>
                </c:pt>
                <c:pt idx="204">
                  <c:v>0.10792</c:v>
                </c:pt>
                <c:pt idx="205">
                  <c:v>0.1084</c:v>
                </c:pt>
                <c:pt idx="206">
                  <c:v>0.10888</c:v>
                </c:pt>
                <c:pt idx="207">
                  <c:v>0.10936</c:v>
                </c:pt>
                <c:pt idx="208">
                  <c:v>0.10983999999999999</c:v>
                </c:pt>
                <c:pt idx="209">
                  <c:v>0.11032</c:v>
                </c:pt>
                <c:pt idx="210">
                  <c:v>0.1108</c:v>
                </c:pt>
                <c:pt idx="211">
                  <c:v>0.11128</c:v>
                </c:pt>
                <c:pt idx="212">
                  <c:v>0.11176</c:v>
                </c:pt>
                <c:pt idx="213">
                  <c:v>0.11224000000000001</c:v>
                </c:pt>
                <c:pt idx="214">
                  <c:v>0.11272</c:v>
                </c:pt>
                <c:pt idx="215">
                  <c:v>0.1132</c:v>
                </c:pt>
                <c:pt idx="216">
                  <c:v>0.11368</c:v>
                </c:pt>
                <c:pt idx="217">
                  <c:v>0.11416</c:v>
                </c:pt>
                <c:pt idx="218">
                  <c:v>0.11464000000000001</c:v>
                </c:pt>
                <c:pt idx="219">
                  <c:v>0.11512</c:v>
                </c:pt>
                <c:pt idx="220">
                  <c:v>0.11559999999999999</c:v>
                </c:pt>
                <c:pt idx="221">
                  <c:v>0.11608</c:v>
                </c:pt>
                <c:pt idx="222">
                  <c:v>0.11656</c:v>
                </c:pt>
                <c:pt idx="223">
                  <c:v>0.11704000000000001</c:v>
                </c:pt>
                <c:pt idx="224">
                  <c:v>0.11752</c:v>
                </c:pt>
                <c:pt idx="225">
                  <c:v>0.11799999999999999</c:v>
                </c:pt>
                <c:pt idx="226">
                  <c:v>0.11848</c:v>
                </c:pt>
                <c:pt idx="227">
                  <c:v>0.11896</c:v>
                </c:pt>
                <c:pt idx="228">
                  <c:v>0.11944</c:v>
                </c:pt>
                <c:pt idx="229">
                  <c:v>0.11992</c:v>
                </c:pt>
                <c:pt idx="230">
                  <c:v>0.12039999999999999</c:v>
                </c:pt>
                <c:pt idx="231">
                  <c:v>0.12088</c:v>
                </c:pt>
                <c:pt idx="232">
                  <c:v>0.12136</c:v>
                </c:pt>
                <c:pt idx="233">
                  <c:v>0.12184</c:v>
                </c:pt>
                <c:pt idx="234">
                  <c:v>0.12232</c:v>
                </c:pt>
                <c:pt idx="235">
                  <c:v>0.12280000000000001</c:v>
                </c:pt>
                <c:pt idx="236">
                  <c:v>0.12328</c:v>
                </c:pt>
                <c:pt idx="237">
                  <c:v>0.12376</c:v>
                </c:pt>
                <c:pt idx="238">
                  <c:v>0.12424</c:v>
                </c:pt>
                <c:pt idx="239">
                  <c:v>0.12472</c:v>
                </c:pt>
                <c:pt idx="240">
                  <c:v>0.12520000000000001</c:v>
                </c:pt>
                <c:pt idx="241">
                  <c:v>0.12567999999999999</c:v>
                </c:pt>
                <c:pt idx="242">
                  <c:v>0.12615999999999999</c:v>
                </c:pt>
                <c:pt idx="243">
                  <c:v>0.12664</c:v>
                </c:pt>
                <c:pt idx="244">
                  <c:v>0.12712000000000001</c:v>
                </c:pt>
                <c:pt idx="245">
                  <c:v>0.12759999999999999</c:v>
                </c:pt>
                <c:pt idx="246">
                  <c:v>0.12808</c:v>
                </c:pt>
                <c:pt idx="247">
                  <c:v>0.12856000000000001</c:v>
                </c:pt>
                <c:pt idx="248">
                  <c:v>0.12903999999999999</c:v>
                </c:pt>
                <c:pt idx="249">
                  <c:v>0.12952</c:v>
                </c:pt>
                <c:pt idx="250">
                  <c:v>0.13</c:v>
                </c:pt>
                <c:pt idx="251">
                  <c:v>0.13048000000000001</c:v>
                </c:pt>
                <c:pt idx="252">
                  <c:v>0.13095999999999999</c:v>
                </c:pt>
                <c:pt idx="253">
                  <c:v>0.13144</c:v>
                </c:pt>
                <c:pt idx="254">
                  <c:v>0.13192000000000001</c:v>
                </c:pt>
                <c:pt idx="255">
                  <c:v>0.13239999999999999</c:v>
                </c:pt>
                <c:pt idx="256">
                  <c:v>0.13288</c:v>
                </c:pt>
                <c:pt idx="257">
                  <c:v>0.13336000000000001</c:v>
                </c:pt>
                <c:pt idx="258">
                  <c:v>0.13383999999999999</c:v>
                </c:pt>
                <c:pt idx="259">
                  <c:v>0.13431999999999999</c:v>
                </c:pt>
                <c:pt idx="260">
                  <c:v>0.1348</c:v>
                </c:pt>
                <c:pt idx="261">
                  <c:v>0.13528000000000001</c:v>
                </c:pt>
                <c:pt idx="262">
                  <c:v>0.13575999999999999</c:v>
                </c:pt>
                <c:pt idx="263">
                  <c:v>0.13624</c:v>
                </c:pt>
                <c:pt idx="264">
                  <c:v>0.13672000000000001</c:v>
                </c:pt>
                <c:pt idx="265">
                  <c:v>0.13719999999999999</c:v>
                </c:pt>
                <c:pt idx="266">
                  <c:v>0.13768</c:v>
                </c:pt>
                <c:pt idx="267">
                  <c:v>0.13816000000000001</c:v>
                </c:pt>
                <c:pt idx="268">
                  <c:v>0.13864000000000001</c:v>
                </c:pt>
                <c:pt idx="269">
                  <c:v>0.13911999999999999</c:v>
                </c:pt>
                <c:pt idx="270">
                  <c:v>0.1396</c:v>
                </c:pt>
                <c:pt idx="271">
                  <c:v>0.14008000000000001</c:v>
                </c:pt>
                <c:pt idx="272">
                  <c:v>0.14055999999999999</c:v>
                </c:pt>
                <c:pt idx="273">
                  <c:v>0.14104</c:v>
                </c:pt>
                <c:pt idx="274">
                  <c:v>0.14152000000000001</c:v>
                </c:pt>
                <c:pt idx="275">
                  <c:v>0.14199999999999999</c:v>
                </c:pt>
                <c:pt idx="276">
                  <c:v>0.14248</c:v>
                </c:pt>
                <c:pt idx="277">
                  <c:v>0.14296</c:v>
                </c:pt>
                <c:pt idx="278">
                  <c:v>0.14344000000000001</c:v>
                </c:pt>
                <c:pt idx="279">
                  <c:v>0.14391999999999999</c:v>
                </c:pt>
                <c:pt idx="280">
                  <c:v>0.1444</c:v>
                </c:pt>
                <c:pt idx="281">
                  <c:v>0.14488000000000001</c:v>
                </c:pt>
                <c:pt idx="282">
                  <c:v>0.14535999999999999</c:v>
                </c:pt>
                <c:pt idx="283">
                  <c:v>0.14584</c:v>
                </c:pt>
                <c:pt idx="284">
                  <c:v>0.14632000000000001</c:v>
                </c:pt>
                <c:pt idx="285">
                  <c:v>0.14680000000000001</c:v>
                </c:pt>
                <c:pt idx="286">
                  <c:v>0.14727999999999999</c:v>
                </c:pt>
                <c:pt idx="287">
                  <c:v>0.14776</c:v>
                </c:pt>
                <c:pt idx="288">
                  <c:v>0.14824000000000001</c:v>
                </c:pt>
                <c:pt idx="289">
                  <c:v>0.14871999999999999</c:v>
                </c:pt>
                <c:pt idx="290">
                  <c:v>0.1492</c:v>
                </c:pt>
                <c:pt idx="291">
                  <c:v>0.14968000000000001</c:v>
                </c:pt>
                <c:pt idx="292">
                  <c:v>0.15015999999999999</c:v>
                </c:pt>
                <c:pt idx="293">
                  <c:v>0.15064</c:v>
                </c:pt>
                <c:pt idx="294">
                  <c:v>0.15112</c:v>
                </c:pt>
                <c:pt idx="295">
                  <c:v>0.15160000000000001</c:v>
                </c:pt>
                <c:pt idx="296">
                  <c:v>0.15207999999999999</c:v>
                </c:pt>
                <c:pt idx="297">
                  <c:v>0.15256</c:v>
                </c:pt>
                <c:pt idx="298">
                  <c:v>0.15304000000000001</c:v>
                </c:pt>
                <c:pt idx="299">
                  <c:v>0.15351999999999999</c:v>
                </c:pt>
                <c:pt idx="300">
                  <c:v>0.154</c:v>
                </c:pt>
                <c:pt idx="301">
                  <c:v>0.15448000000000001</c:v>
                </c:pt>
                <c:pt idx="302">
                  <c:v>0.15495999999999999</c:v>
                </c:pt>
                <c:pt idx="303">
                  <c:v>0.15543999999999999</c:v>
                </c:pt>
                <c:pt idx="304">
                  <c:v>0.15592</c:v>
                </c:pt>
                <c:pt idx="305">
                  <c:v>0.15640000000000001</c:v>
                </c:pt>
                <c:pt idx="306">
                  <c:v>0.15687999999999999</c:v>
                </c:pt>
                <c:pt idx="307">
                  <c:v>0.15736</c:v>
                </c:pt>
                <c:pt idx="308">
                  <c:v>0.15784000000000001</c:v>
                </c:pt>
                <c:pt idx="309">
                  <c:v>0.15831999999999999</c:v>
                </c:pt>
                <c:pt idx="310">
                  <c:v>0.1588</c:v>
                </c:pt>
                <c:pt idx="311">
                  <c:v>0.15928</c:v>
                </c:pt>
                <c:pt idx="312">
                  <c:v>0.15976000000000001</c:v>
                </c:pt>
                <c:pt idx="313">
                  <c:v>0.16023999999999999</c:v>
                </c:pt>
                <c:pt idx="314">
                  <c:v>0.16072</c:v>
                </c:pt>
                <c:pt idx="315">
                  <c:v>0.16120000000000001</c:v>
                </c:pt>
                <c:pt idx="316">
                  <c:v>0.16167999999999999</c:v>
                </c:pt>
                <c:pt idx="317">
                  <c:v>0.16216</c:v>
                </c:pt>
                <c:pt idx="318">
                  <c:v>0.16264000000000001</c:v>
                </c:pt>
                <c:pt idx="319">
                  <c:v>0.16311999999999999</c:v>
                </c:pt>
                <c:pt idx="320">
                  <c:v>0.1636</c:v>
                </c:pt>
                <c:pt idx="321">
                  <c:v>0.16408</c:v>
                </c:pt>
                <c:pt idx="322">
                  <c:v>0.16456000000000001</c:v>
                </c:pt>
                <c:pt idx="323">
                  <c:v>0.16503999999999999</c:v>
                </c:pt>
                <c:pt idx="324">
                  <c:v>0.16552</c:v>
                </c:pt>
                <c:pt idx="325">
                  <c:v>0.16600000000000001</c:v>
                </c:pt>
                <c:pt idx="326">
                  <c:v>0.16647999999999999</c:v>
                </c:pt>
                <c:pt idx="327">
                  <c:v>0.16696</c:v>
                </c:pt>
                <c:pt idx="328">
                  <c:v>0.16744000000000001</c:v>
                </c:pt>
                <c:pt idx="329">
                  <c:v>0.16792000000000001</c:v>
                </c:pt>
                <c:pt idx="330">
                  <c:v>0.16839999999999999</c:v>
                </c:pt>
                <c:pt idx="331">
                  <c:v>0.16888</c:v>
                </c:pt>
                <c:pt idx="332">
                  <c:v>0.16936000000000001</c:v>
                </c:pt>
                <c:pt idx="333">
                  <c:v>0.16983999999999999</c:v>
                </c:pt>
                <c:pt idx="334">
                  <c:v>0.17032</c:v>
                </c:pt>
                <c:pt idx="335">
                  <c:v>0.17080000000000001</c:v>
                </c:pt>
                <c:pt idx="336">
                  <c:v>0.17127999999999999</c:v>
                </c:pt>
                <c:pt idx="337">
                  <c:v>0.17176</c:v>
                </c:pt>
                <c:pt idx="338">
                  <c:v>0.17224</c:v>
                </c:pt>
                <c:pt idx="339">
                  <c:v>0.17272000000000001</c:v>
                </c:pt>
                <c:pt idx="340">
                  <c:v>0.17319999999999999</c:v>
                </c:pt>
                <c:pt idx="341">
                  <c:v>0.17368</c:v>
                </c:pt>
                <c:pt idx="342">
                  <c:v>0.17416000000000001</c:v>
                </c:pt>
                <c:pt idx="343">
                  <c:v>0.17463999999999999</c:v>
                </c:pt>
                <c:pt idx="344">
                  <c:v>0.17512</c:v>
                </c:pt>
                <c:pt idx="345">
                  <c:v>0.17560000000000001</c:v>
                </c:pt>
                <c:pt idx="346">
                  <c:v>0.17607999999999999</c:v>
                </c:pt>
                <c:pt idx="347">
                  <c:v>0.17655999999999999</c:v>
                </c:pt>
                <c:pt idx="348">
                  <c:v>0.17704</c:v>
                </c:pt>
                <c:pt idx="349">
                  <c:v>0.17752000000000001</c:v>
                </c:pt>
                <c:pt idx="350">
                  <c:v>0.17799999999999999</c:v>
                </c:pt>
                <c:pt idx="351">
                  <c:v>0.17848</c:v>
                </c:pt>
                <c:pt idx="352">
                  <c:v>0.17896000000000001</c:v>
                </c:pt>
                <c:pt idx="353">
                  <c:v>0.17943999999999999</c:v>
                </c:pt>
                <c:pt idx="354">
                  <c:v>0.17992</c:v>
                </c:pt>
                <c:pt idx="355">
                  <c:v>0.1804</c:v>
                </c:pt>
                <c:pt idx="356">
                  <c:v>0.18088000000000001</c:v>
                </c:pt>
                <c:pt idx="357">
                  <c:v>0.18135999999999999</c:v>
                </c:pt>
                <c:pt idx="358">
                  <c:v>0.18184</c:v>
                </c:pt>
                <c:pt idx="359">
                  <c:v>0.18232000000000001</c:v>
                </c:pt>
                <c:pt idx="360">
                  <c:v>0.18279999999999999</c:v>
                </c:pt>
                <c:pt idx="361">
                  <c:v>0.18328</c:v>
                </c:pt>
                <c:pt idx="362">
                  <c:v>0.18376000000000001</c:v>
                </c:pt>
                <c:pt idx="363">
                  <c:v>0.18423999999999999</c:v>
                </c:pt>
                <c:pt idx="364">
                  <c:v>0.18472</c:v>
                </c:pt>
                <c:pt idx="365">
                  <c:v>0.1852</c:v>
                </c:pt>
                <c:pt idx="366">
                  <c:v>0.18568000000000001</c:v>
                </c:pt>
                <c:pt idx="367">
                  <c:v>0.18615999999999999</c:v>
                </c:pt>
                <c:pt idx="368">
                  <c:v>0.18664</c:v>
                </c:pt>
                <c:pt idx="369">
                  <c:v>0.18712000000000001</c:v>
                </c:pt>
                <c:pt idx="370">
                  <c:v>0.18759999999999999</c:v>
                </c:pt>
                <c:pt idx="371">
                  <c:v>0.18808</c:v>
                </c:pt>
                <c:pt idx="372">
                  <c:v>0.18856000000000001</c:v>
                </c:pt>
                <c:pt idx="373">
                  <c:v>0.18904000000000001</c:v>
                </c:pt>
                <c:pt idx="374">
                  <c:v>0.18951999999999999</c:v>
                </c:pt>
                <c:pt idx="375">
                  <c:v>0.19</c:v>
                </c:pt>
                <c:pt idx="376">
                  <c:v>0.19048000000000001</c:v>
                </c:pt>
                <c:pt idx="377">
                  <c:v>0.19095999999999999</c:v>
                </c:pt>
                <c:pt idx="378">
                  <c:v>0.19144</c:v>
                </c:pt>
                <c:pt idx="379">
                  <c:v>0.19192000000000001</c:v>
                </c:pt>
                <c:pt idx="380">
                  <c:v>0.19239999999999999</c:v>
                </c:pt>
                <c:pt idx="381">
                  <c:v>0.19288</c:v>
                </c:pt>
                <c:pt idx="382">
                  <c:v>0.19336</c:v>
                </c:pt>
                <c:pt idx="383">
                  <c:v>0.19384000000000001</c:v>
                </c:pt>
                <c:pt idx="384">
                  <c:v>0.19431999999999999</c:v>
                </c:pt>
                <c:pt idx="385">
                  <c:v>0.1948</c:v>
                </c:pt>
                <c:pt idx="386">
                  <c:v>0.19528000000000001</c:v>
                </c:pt>
                <c:pt idx="387">
                  <c:v>0.19575999999999999</c:v>
                </c:pt>
                <c:pt idx="388">
                  <c:v>0.19624</c:v>
                </c:pt>
                <c:pt idx="389">
                  <c:v>0.19672000000000001</c:v>
                </c:pt>
                <c:pt idx="390">
                  <c:v>0.19719999999999999</c:v>
                </c:pt>
                <c:pt idx="391">
                  <c:v>0.19767999999999999</c:v>
                </c:pt>
                <c:pt idx="392">
                  <c:v>0.19816</c:v>
                </c:pt>
                <c:pt idx="393">
                  <c:v>0.19864000000000001</c:v>
                </c:pt>
                <c:pt idx="394">
                  <c:v>0.19911999999999999</c:v>
                </c:pt>
                <c:pt idx="395">
                  <c:v>0.1996</c:v>
                </c:pt>
                <c:pt idx="396">
                  <c:v>0.20008000000000001</c:v>
                </c:pt>
                <c:pt idx="397">
                  <c:v>0.20055999999999999</c:v>
                </c:pt>
                <c:pt idx="398">
                  <c:v>0.20104</c:v>
                </c:pt>
                <c:pt idx="399">
                  <c:v>0.20152</c:v>
                </c:pt>
                <c:pt idx="400">
                  <c:v>0.20200000000000001</c:v>
                </c:pt>
                <c:pt idx="401">
                  <c:v>0.20247999999999999</c:v>
                </c:pt>
                <c:pt idx="402">
                  <c:v>0.20296</c:v>
                </c:pt>
                <c:pt idx="403">
                  <c:v>0.20344000000000001</c:v>
                </c:pt>
                <c:pt idx="404">
                  <c:v>0.20391999999999999</c:v>
                </c:pt>
                <c:pt idx="405">
                  <c:v>0.2044</c:v>
                </c:pt>
                <c:pt idx="406">
                  <c:v>0.20488000000000001</c:v>
                </c:pt>
                <c:pt idx="407">
                  <c:v>0.20535999999999999</c:v>
                </c:pt>
                <c:pt idx="408">
                  <c:v>0.20584</c:v>
                </c:pt>
                <c:pt idx="409">
                  <c:v>0.20632</c:v>
                </c:pt>
                <c:pt idx="410">
                  <c:v>0.20680000000000001</c:v>
                </c:pt>
                <c:pt idx="411">
                  <c:v>0.20727999999999999</c:v>
                </c:pt>
                <c:pt idx="412">
                  <c:v>0.20776</c:v>
                </c:pt>
                <c:pt idx="413">
                  <c:v>0.20824000000000001</c:v>
                </c:pt>
                <c:pt idx="414">
                  <c:v>0.20871999999999999</c:v>
                </c:pt>
                <c:pt idx="415">
                  <c:v>0.2092</c:v>
                </c:pt>
                <c:pt idx="416">
                  <c:v>0.20968000000000001</c:v>
                </c:pt>
                <c:pt idx="417">
                  <c:v>0.21016000000000001</c:v>
                </c:pt>
                <c:pt idx="418">
                  <c:v>0.21063999999999999</c:v>
                </c:pt>
                <c:pt idx="419">
                  <c:v>0.21112</c:v>
                </c:pt>
                <c:pt idx="420">
                  <c:v>0.21160000000000001</c:v>
                </c:pt>
                <c:pt idx="421">
                  <c:v>0.21207999999999999</c:v>
                </c:pt>
                <c:pt idx="422">
                  <c:v>0.21256</c:v>
                </c:pt>
                <c:pt idx="423">
                  <c:v>0.21304000000000001</c:v>
                </c:pt>
                <c:pt idx="424">
                  <c:v>0.21351999999999999</c:v>
                </c:pt>
                <c:pt idx="425">
                  <c:v>0.214</c:v>
                </c:pt>
                <c:pt idx="426">
                  <c:v>0.21448</c:v>
                </c:pt>
                <c:pt idx="427">
                  <c:v>0.21496000000000001</c:v>
                </c:pt>
                <c:pt idx="428">
                  <c:v>0.21543999999999999</c:v>
                </c:pt>
                <c:pt idx="429">
                  <c:v>0.21592</c:v>
                </c:pt>
                <c:pt idx="430">
                  <c:v>0.21640000000000001</c:v>
                </c:pt>
                <c:pt idx="431">
                  <c:v>0.21687999999999999</c:v>
                </c:pt>
                <c:pt idx="432">
                  <c:v>0.21736</c:v>
                </c:pt>
                <c:pt idx="433">
                  <c:v>0.21784000000000001</c:v>
                </c:pt>
                <c:pt idx="434">
                  <c:v>0.21831999999999999</c:v>
                </c:pt>
                <c:pt idx="435">
                  <c:v>0.21879999999999999</c:v>
                </c:pt>
                <c:pt idx="436">
                  <c:v>0.21928</c:v>
                </c:pt>
                <c:pt idx="437">
                  <c:v>0.21976000000000001</c:v>
                </c:pt>
                <c:pt idx="438">
                  <c:v>0.22023999999999999</c:v>
                </c:pt>
                <c:pt idx="439">
                  <c:v>0.22072</c:v>
                </c:pt>
                <c:pt idx="440">
                  <c:v>0.22120000000000001</c:v>
                </c:pt>
                <c:pt idx="441">
                  <c:v>0.22167999999999999</c:v>
                </c:pt>
                <c:pt idx="442">
                  <c:v>0.22216</c:v>
                </c:pt>
                <c:pt idx="443">
                  <c:v>0.22264</c:v>
                </c:pt>
                <c:pt idx="444">
                  <c:v>0.22312000000000001</c:v>
                </c:pt>
                <c:pt idx="445">
                  <c:v>0.22359999999999999</c:v>
                </c:pt>
                <c:pt idx="446">
                  <c:v>0.22408</c:v>
                </c:pt>
                <c:pt idx="447">
                  <c:v>0.22456000000000001</c:v>
                </c:pt>
                <c:pt idx="448">
                  <c:v>0.22503999999999999</c:v>
                </c:pt>
                <c:pt idx="449">
                  <c:v>0.22552</c:v>
                </c:pt>
                <c:pt idx="450">
                  <c:v>0.22600000000000001</c:v>
                </c:pt>
                <c:pt idx="451">
                  <c:v>0.22647999999999999</c:v>
                </c:pt>
                <c:pt idx="452">
                  <c:v>0.22696</c:v>
                </c:pt>
                <c:pt idx="453">
                  <c:v>0.22744</c:v>
                </c:pt>
                <c:pt idx="454">
                  <c:v>0.22792000000000001</c:v>
                </c:pt>
                <c:pt idx="455">
                  <c:v>0.22839999999999999</c:v>
                </c:pt>
                <c:pt idx="456">
                  <c:v>0.22888</c:v>
                </c:pt>
                <c:pt idx="457">
                  <c:v>0.22936000000000001</c:v>
                </c:pt>
                <c:pt idx="458">
                  <c:v>0.22983999999999999</c:v>
                </c:pt>
                <c:pt idx="459">
                  <c:v>0.23032</c:v>
                </c:pt>
                <c:pt idx="460">
                  <c:v>0.23080000000000001</c:v>
                </c:pt>
                <c:pt idx="461">
                  <c:v>0.23128000000000001</c:v>
                </c:pt>
                <c:pt idx="462">
                  <c:v>0.23175999999999999</c:v>
                </c:pt>
                <c:pt idx="463">
                  <c:v>0.23224</c:v>
                </c:pt>
                <c:pt idx="464">
                  <c:v>0.23272000000000001</c:v>
                </c:pt>
                <c:pt idx="465">
                  <c:v>0.23319999999999999</c:v>
                </c:pt>
                <c:pt idx="466">
                  <c:v>0.23368</c:v>
                </c:pt>
                <c:pt idx="467">
                  <c:v>0.23416000000000001</c:v>
                </c:pt>
                <c:pt idx="468">
                  <c:v>0.23463999999999999</c:v>
                </c:pt>
                <c:pt idx="469">
                  <c:v>0.23512</c:v>
                </c:pt>
                <c:pt idx="470">
                  <c:v>0.2356</c:v>
                </c:pt>
                <c:pt idx="471">
                  <c:v>0.23608000000000001</c:v>
                </c:pt>
                <c:pt idx="472">
                  <c:v>0.23655999999999999</c:v>
                </c:pt>
                <c:pt idx="473">
                  <c:v>0.23704</c:v>
                </c:pt>
                <c:pt idx="474">
                  <c:v>0.23752000000000001</c:v>
                </c:pt>
                <c:pt idx="475">
                  <c:v>0.23799999999999999</c:v>
                </c:pt>
                <c:pt idx="476">
                  <c:v>0.23848</c:v>
                </c:pt>
                <c:pt idx="477">
                  <c:v>0.23896000000000001</c:v>
                </c:pt>
                <c:pt idx="478">
                  <c:v>0.23943999999999999</c:v>
                </c:pt>
                <c:pt idx="479">
                  <c:v>0.23991999999999999</c:v>
                </c:pt>
                <c:pt idx="480">
                  <c:v>0.2404</c:v>
                </c:pt>
                <c:pt idx="481">
                  <c:v>0.24088000000000001</c:v>
                </c:pt>
                <c:pt idx="482">
                  <c:v>0.24135999999999999</c:v>
                </c:pt>
                <c:pt idx="483">
                  <c:v>0.24184</c:v>
                </c:pt>
                <c:pt idx="484">
                  <c:v>0.24232000000000001</c:v>
                </c:pt>
                <c:pt idx="485">
                  <c:v>0.24279999999999999</c:v>
                </c:pt>
                <c:pt idx="486">
                  <c:v>0.24328</c:v>
                </c:pt>
                <c:pt idx="487">
                  <c:v>0.24376</c:v>
                </c:pt>
                <c:pt idx="488">
                  <c:v>0.24424000000000001</c:v>
                </c:pt>
                <c:pt idx="489">
                  <c:v>0.24471999999999999</c:v>
                </c:pt>
                <c:pt idx="490">
                  <c:v>0.2452</c:v>
                </c:pt>
                <c:pt idx="491">
                  <c:v>0.24568000000000001</c:v>
                </c:pt>
                <c:pt idx="492">
                  <c:v>0.24615999999999999</c:v>
                </c:pt>
                <c:pt idx="493">
                  <c:v>0.24664</c:v>
                </c:pt>
                <c:pt idx="494">
                  <c:v>0.24712000000000001</c:v>
                </c:pt>
                <c:pt idx="495">
                  <c:v>0.24759999999999999</c:v>
                </c:pt>
                <c:pt idx="496">
                  <c:v>0.24807999999999999</c:v>
                </c:pt>
                <c:pt idx="497">
                  <c:v>0.24856</c:v>
                </c:pt>
                <c:pt idx="498">
                  <c:v>0.24904000000000001</c:v>
                </c:pt>
                <c:pt idx="499">
                  <c:v>0.24951999999999999</c:v>
                </c:pt>
              </c:numCache>
            </c:numRef>
          </c:xVal>
          <c:yVal>
            <c:numRef>
              <c:f>Data!$B$13:$B$512</c:f>
              <c:numCache>
                <c:formatCode>General</c:formatCode>
                <c:ptCount val="500"/>
                <c:pt idx="0">
                  <c:v>0.55000349999999998</c:v>
                </c:pt>
                <c:pt idx="1">
                  <c:v>0.55000349999999998</c:v>
                </c:pt>
                <c:pt idx="2">
                  <c:v>0.55000349999999998</c:v>
                </c:pt>
                <c:pt idx="3">
                  <c:v>0.55000349999999998</c:v>
                </c:pt>
                <c:pt idx="4">
                  <c:v>0.55000349999999998</c:v>
                </c:pt>
                <c:pt idx="5">
                  <c:v>0.55000349999999998</c:v>
                </c:pt>
                <c:pt idx="6">
                  <c:v>0.55000349999999998</c:v>
                </c:pt>
                <c:pt idx="7">
                  <c:v>0.55000349999999998</c:v>
                </c:pt>
                <c:pt idx="8">
                  <c:v>0.550003499999552</c:v>
                </c:pt>
                <c:pt idx="9">
                  <c:v>0.54844974135711699</c:v>
                </c:pt>
                <c:pt idx="10">
                  <c:v>0.34948090071809201</c:v>
                </c:pt>
                <c:pt idx="11">
                  <c:v>0.167889673769786</c:v>
                </c:pt>
                <c:pt idx="12">
                  <c:v>0.11063437578191999</c:v>
                </c:pt>
                <c:pt idx="13">
                  <c:v>7.9909817268025998E-2</c:v>
                </c:pt>
                <c:pt idx="14">
                  <c:v>6.0593899172604701E-2</c:v>
                </c:pt>
                <c:pt idx="15">
                  <c:v>4.7423698399586003E-2</c:v>
                </c:pt>
                <c:pt idx="16">
                  <c:v>3.7968880369898698E-2</c:v>
                </c:pt>
                <c:pt idx="17">
                  <c:v>3.09303507345281E-2</c:v>
                </c:pt>
                <c:pt idx="18">
                  <c:v>2.5545805833148302E-2</c:v>
                </c:pt>
                <c:pt idx="19">
                  <c:v>2.1337575908893101E-2</c:v>
                </c:pt>
                <c:pt idx="20">
                  <c:v>1.7991279261976599E-2</c:v>
                </c:pt>
                <c:pt idx="21">
                  <c:v>1.5291919165344999E-2</c:v>
                </c:pt>
                <c:pt idx="22">
                  <c:v>1.30878578008627E-2</c:v>
                </c:pt>
                <c:pt idx="23">
                  <c:v>1.1269387748519301E-2</c:v>
                </c:pt>
                <c:pt idx="24">
                  <c:v>9.7554208590470599E-3</c:v>
                </c:pt>
                <c:pt idx="25">
                  <c:v>8.4849169419163595E-3</c:v>
                </c:pt>
                <c:pt idx="26">
                  <c:v>7.4111947190169201E-3</c:v>
                </c:pt>
                <c:pt idx="27">
                  <c:v>6.4980566307590703E-3</c:v>
                </c:pt>
                <c:pt idx="28">
                  <c:v>5.7170892012517599E-3</c:v>
                </c:pt>
                <c:pt idx="29">
                  <c:v>5.0457449896742796E-3</c:v>
                </c:pt>
                <c:pt idx="30">
                  <c:v>4.4659559531017501E-3</c:v>
                </c:pt>
                <c:pt idx="31">
                  <c:v>3.9631153490899901E-3</c:v>
                </c:pt>
                <c:pt idx="32">
                  <c:v>3.5253197776774201E-3</c:v>
                </c:pt>
                <c:pt idx="33">
                  <c:v>3.1427977778044599E-3</c:v>
                </c:pt>
                <c:pt idx="34">
                  <c:v>2.8074741395118698E-3</c:v>
                </c:pt>
                <c:pt idx="35" formatCode="0.00E+00">
                  <c:v>2.5126342326158698E-3</c:v>
                </c:pt>
                <c:pt idx="36" formatCode="0.00E+00">
                  <c:v>2.2526629269229402E-3</c:v>
                </c:pt>
                <c:pt idx="37" formatCode="0.00E+00">
                  <c:v>2.0228397457288799E-3</c:v>
                </c:pt>
                <c:pt idx="38" formatCode="0.00E+00">
                  <c:v>1.81917684090908E-3</c:v>
                </c:pt>
                <c:pt idx="39" formatCode="0.00E+00">
                  <c:v>1.6382898754447599E-3</c:v>
                </c:pt>
                <c:pt idx="40" formatCode="0.00E+00">
                  <c:v>1.47729441547104E-3</c:v>
                </c:pt>
                <c:pt idx="41" formatCode="0.00E+00">
                  <c:v>1.3337222510117199E-3</c:v>
                </c:pt>
                <c:pt idx="42" formatCode="0.00E+00">
                  <c:v>1.20545340338802E-3</c:v>
                </c:pt>
                <c:pt idx="43" formatCode="0.00E+00">
                  <c:v>1.0906605649069301E-3</c:v>
                </c:pt>
                <c:pt idx="44" formatCode="0.00E+00">
                  <c:v>9.8776345555135901E-4</c:v>
                </c:pt>
                <c:pt idx="45" formatCode="0.00E+00">
                  <c:v>8.9539113942139798E-4</c:v>
                </c:pt>
                <c:pt idx="46" formatCode="0.00E+00">
                  <c:v>8.1235076494763105E-4</c:v>
                </c:pt>
                <c:pt idx="47" formatCode="0.00E+00">
                  <c:v>7.3760151894105804E-4</c:v>
                </c:pt>
                <c:pt idx="48" formatCode="0.00E+00">
                  <c:v>6.7023283304160899E-4</c:v>
                </c:pt>
                <c:pt idx="49" formatCode="0.00E+00">
                  <c:v>6.0944607541755299E-4</c:v>
                </c:pt>
                <c:pt idx="50" formatCode="0.00E+00">
                  <c:v>5.5453911203186604E-4</c:v>
                </c:pt>
                <c:pt idx="51" formatCode="0.00E+00">
                  <c:v>5.04893240985454E-4</c:v>
                </c:pt>
                <c:pt idx="52" formatCode="0.00E+00">
                  <c:v>4.59962096777938E-4</c:v>
                </c:pt>
                <c:pt idx="53" formatCode="0.00E+00">
                  <c:v>4.1926219733420301E-4</c:v>
                </c:pt>
                <c:pt idx="54" formatCode="0.00E+00">
                  <c:v>3.82364864864603E-4</c:v>
                </c:pt>
                <c:pt idx="55" formatCode="0.00E+00">
                  <c:v>3.4888930072158599E-4</c:v>
                </c:pt>
                <c:pt idx="56" formatCode="0.00E+00">
                  <c:v>3.1849663237399798E-4</c:v>
                </c:pt>
                <c:pt idx="57" formatCode="0.00E+00">
                  <c:v>2.9088478210218801E-4</c:v>
                </c:pt>
                <c:pt idx="58" formatCode="0.00E+00">
                  <c:v>2.6578403243835498E-4</c:v>
                </c:pt>
                <c:pt idx="59" formatCode="0.00E+00">
                  <c:v>2.4295318416058599E-4</c:v>
                </c:pt>
                <c:pt idx="60" formatCode="0.00E+00">
                  <c:v>2.2217621971438599E-4</c:v>
                </c:pt>
                <c:pt idx="61" formatCode="0.00E+00">
                  <c:v>2.0325939869073799E-4</c:v>
                </c:pt>
                <c:pt idx="62" formatCode="0.00E+00">
                  <c:v>1.8602872410688399E-4</c:v>
                </c:pt>
                <c:pt idx="63" formatCode="0.00E+00">
                  <c:v>1.70327727100259E-4</c:v>
                </c:pt>
                <c:pt idx="64" formatCode="0.00E+00">
                  <c:v>1.56015526285751E-4</c:v>
                </c:pt>
                <c:pt idx="65" formatCode="0.00E+00">
                  <c:v>1.4296512423965399E-4</c:v>
                </c:pt>
                <c:pt idx="66" formatCode="0.00E+00">
                  <c:v>1.3106190928371801E-4</c:v>
                </c:pt>
                <c:pt idx="67" formatCode="0.00E+00">
                  <c:v>1.2020233542228E-4</c:v>
                </c:pt>
                <c:pt idx="68" formatCode="0.00E+00">
                  <c:v>1.1029275716812701E-4</c:v>
                </c:pt>
                <c:pt idx="69" formatCode="0.00E+00">
                  <c:v>1.01248399321279E-4</c:v>
                </c:pt>
                <c:pt idx="70" formatCode="0.00E+00">
                  <c:v>9.2992444546681496E-5</c:v>
                </c:pt>
                <c:pt idx="71" formatCode="0.00E+00">
                  <c:v>8.5455223972081103E-5</c:v>
                </c:pt>
                <c:pt idx="72" formatCode="0.00E+00">
                  <c:v>7.8573498103400805E-5</c:v>
                </c:pt>
                <c:pt idx="73" formatCode="0.00E+00">
                  <c:v>7.2289816970239396E-5</c:v>
                </c:pt>
                <c:pt idx="74" formatCode="0.00E+00">
                  <c:v>6.6551949955982102E-5</c:v>
                </c:pt>
                <c:pt idx="75" formatCode="0.00E+00">
                  <c:v>6.1312377021357302E-5</c:v>
                </c:pt>
                <c:pt idx="76" formatCode="0.00E+00">
                  <c:v>5.65278340857252E-5</c:v>
                </c:pt>
                <c:pt idx="77" formatCode="0.00E+00">
                  <c:v>5.2158906232944702E-5</c:v>
                </c:pt>
                <c:pt idx="78" formatCode="0.00E+00">
                  <c:v>4.8169663288318502E-5</c:v>
                </c:pt>
                <c:pt idx="79" formatCode="0.00E+00">
                  <c:v>4.4527332918587401E-5</c:v>
                </c:pt>
                <c:pt idx="80" formatCode="0.00E+00">
                  <c:v>4.1202007039822897E-5</c:v>
                </c:pt>
                <c:pt idx="81" formatCode="0.00E+00">
                  <c:v>3.8166377832941299E-5</c:v>
                </c:pt>
                <c:pt idx="82" formatCode="0.00E+00">
                  <c:v>3.5395500110788701E-5</c:v>
                </c:pt>
                <c:pt idx="83" formatCode="0.00E+00">
                  <c:v>3.2866577169349803E-5</c:v>
                </c:pt>
                <c:pt idx="84" formatCode="0.00E+00">
                  <c:v>3.0558767593954599E-5</c:v>
                </c:pt>
                <c:pt idx="85" formatCode="0.00E+00">
                  <c:v>2.84530107863069E-5</c:v>
                </c:pt>
                <c:pt idx="86">
                  <c:v>2.6531869237450699E-5</c:v>
                </c:pt>
                <c:pt idx="87">
                  <c:v>2.4779385810715201E-5</c:v>
                </c:pt>
                <c:pt idx="88">
                  <c:v>2.31809544690087E-5</c:v>
                </c:pt>
                <c:pt idx="89">
                  <c:v>2.1723203062898201E-5</c:v>
                </c:pt>
                <c:pt idx="90">
                  <c:v>2.0393886999532301E-5</c:v>
                </c:pt>
                <c:pt idx="91">
                  <c:v>1.91817926322584E-5</c:v>
                </c:pt>
                <c:pt idx="92">
                  <c:v>1.80766494798346E-5</c:v>
                </c:pt>
                <c:pt idx="93">
                  <c:v>1.70690503383053E-5</c:v>
                </c:pt>
                <c:pt idx="94">
                  <c:v>1.6150378558654299E-5</c:v>
                </c:pt>
                <c:pt idx="95">
                  <c:v>1.53127417854771E-5</c:v>
                </c:pt>
                <c:pt idx="96">
                  <c:v>1.45489115241043E-5</c:v>
                </c:pt>
                <c:pt idx="97">
                  <c:v>1.38522679984767E-5</c:v>
                </c:pt>
                <c:pt idx="98">
                  <c:v>1.32167497951755E-5</c:v>
                </c:pt>
                <c:pt idx="99">
                  <c:v>1.26368078456996E-5</c:v>
                </c:pt>
                <c:pt idx="100">
                  <c:v>1.2107363345581E-5</c:v>
                </c:pt>
                <c:pt idx="101">
                  <c:v>1.1623769248892301E-5</c:v>
                </c:pt>
                <c:pt idx="102">
                  <c:v>1.11817750124107E-5</c:v>
                </c:pt>
                <c:pt idx="103">
                  <c:v>1.07774942956563E-5</c:v>
                </c:pt>
                <c:pt idx="104">
                  <c:v>1.0407375351637899E-5</c:v>
                </c:pt>
                <c:pt idx="105">
                  <c:v>1.0068173868771999E-5</c:v>
                </c:pt>
                <c:pt idx="106">
                  <c:v>9.7569280474320405E-6</c:v>
                </c:pt>
                <c:pt idx="107">
                  <c:v>9.4709357154890492E-6</c:v>
                </c:pt>
                <c:pt idx="108">
                  <c:v>9.2077333083896293E-6</c:v>
                </c:pt>
                <c:pt idx="109">
                  <c:v>8.9650765475000396E-6</c:v>
                </c:pt>
                <c:pt idx="110">
                  <c:v>8.7409226716696001E-6</c:v>
                </c:pt>
                <c:pt idx="111">
                  <c:v>8.5334140993093702E-6</c:v>
                </c:pt>
                <c:pt idx="112">
                  <c:v>8.3408633872089405E-6</c:v>
                </c:pt>
                <c:pt idx="113">
                  <c:v>8.16173938319304E-6</c:v>
                </c:pt>
                <c:pt idx="114">
                  <c:v>7.9946544797077693E-6</c:v>
                </c:pt>
                <c:pt idx="115">
                  <c:v>7.8383528608331008E-6</c:v>
                </c:pt>
                <c:pt idx="116">
                  <c:v>7.6916996820359793E-6</c:v>
                </c:pt>
                <c:pt idx="117">
                  <c:v>7.5536710868184004E-6</c:v>
                </c:pt>
                <c:pt idx="118">
                  <c:v>7.4233450061904602E-6</c:v>
                </c:pt>
                <c:pt idx="119">
                  <c:v>7.2998926737544897E-6</c:v>
                </c:pt>
                <c:pt idx="120">
                  <c:v>7.18257079366776E-6</c:v>
                </c:pt>
                <c:pt idx="121">
                  <c:v>7.0707143194898001E-6</c:v>
                </c:pt>
                <c:pt idx="122">
                  <c:v>6.9637297890964502E-6</c:v>
                </c:pt>
                <c:pt idx="123">
                  <c:v>6.8610891716120898E-6</c:v>
                </c:pt>
                <c:pt idx="124">
                  <c:v>6.76232418994083E-6</c:v>
                </c:pt>
                <c:pt idx="125">
                  <c:v>6.6670210801598801E-6</c:v>
                </c:pt>
                <c:pt idx="126">
                  <c:v>6.5748157540411797E-6</c:v>
                </c:pt>
                <c:pt idx="127">
                  <c:v>6.4853893335310803E-6</c:v>
                </c:pt>
                <c:pt idx="128">
                  <c:v>6.3984640291989999E-6</c:v>
                </c:pt>
                <c:pt idx="129">
                  <c:v>6.3137993365858399E-6</c:v>
                </c:pt>
                <c:pt idx="130">
                  <c:v>6.2311885262551304E-6</c:v>
                </c:pt>
                <c:pt idx="131">
                  <c:v>6.1504554054751496E-6</c:v>
                </c:pt>
                <c:pt idx="132">
                  <c:v>6.0714513312110298E-6</c:v>
                </c:pt>
                <c:pt idx="133">
                  <c:v>5.9940524557083202E-6</c:v>
                </c:pt>
                <c:pt idx="134">
                  <c:v>5.91815718741517E-6</c:v>
                </c:pt>
                <c:pt idx="135">
                  <c:v>5.8436838513373203E-6</c:v>
                </c:pt>
                <c:pt idx="136">
                  <c:v>5.7705685342004002E-6</c:v>
                </c:pt>
                <c:pt idx="137">
                  <c:v>5.6987631009199701E-6</c:v>
                </c:pt>
                <c:pt idx="138">
                  <c:v>5.6282333696231299E-6</c:v>
                </c:pt>
                <c:pt idx="139">
                  <c:v>5.5589574338489097E-6</c:v>
                </c:pt>
                <c:pt idx="140">
                  <c:v>5.49092412124763E-6</c:v>
                </c:pt>
                <c:pt idx="141">
                  <c:v>5.4241315790548502E-6</c:v>
                </c:pt>
                <c:pt idx="142">
                  <c:v>5.3585859772901301E-6</c:v>
                </c:pt>
                <c:pt idx="143">
                  <c:v>5.2943003202163701E-6</c:v>
                </c:pt>
                <c:pt idx="144">
                  <c:v>5.2312933593064196E-6</c:v>
                </c:pt>
                <c:pt idx="145">
                  <c:v>5.1695886008019401E-6</c:v>
                </c:pt>
                <c:pt idx="146">
                  <c:v>5.1092133995544103E-6</c:v>
                </c:pt>
                <c:pt idx="147">
                  <c:v>5.0501981339358201E-6</c:v>
                </c:pt>
                <c:pt idx="148">
                  <c:v>4.9925754567448598E-6</c:v>
                </c:pt>
                <c:pt idx="149">
                  <c:v>4.9363796146019099E-6</c:v>
                </c:pt>
                <c:pt idx="150">
                  <c:v>4.8816458331929402E-6</c:v>
                </c:pt>
                <c:pt idx="151">
                  <c:v>4.8284097619943603E-6</c:v>
                </c:pt>
                <c:pt idx="152">
                  <c:v>4.7767069750391803E-6</c:v>
                </c:pt>
                <c:pt idx="153">
                  <c:v>4.7265725234284904E-6</c:v>
                </c:pt>
                <c:pt idx="154">
                  <c:v>4.6780405358389304E-6</c:v>
                </c:pt>
                <c:pt idx="155">
                  <c:v>4.6311438636116501E-6</c:v>
                </c:pt>
                <c:pt idx="156">
                  <c:v>4.58591376712618E-6</c:v>
                </c:pt>
                <c:pt idx="157">
                  <c:v>4.5423796405377496E-6</c:v>
                </c:pt>
                <c:pt idx="158">
                  <c:v>4.5005687717664997E-6</c:v>
                </c:pt>
                <c:pt idx="159">
                  <c:v>4.4605061356707601E-6</c:v>
                </c:pt>
                <c:pt idx="160">
                  <c:v>4.42221421727421E-6</c:v>
                </c:pt>
                <c:pt idx="161">
                  <c:v>4.3857128631631597E-6</c:v>
                </c:pt>
                <c:pt idx="162">
                  <c:v>4.3510191591368103E-6</c:v>
                </c:pt>
                <c:pt idx="163">
                  <c:v>4.3181473313952798E-6</c:v>
                </c:pt>
                <c:pt idx="164">
                  <c:v>4.2871086699458902E-6</c:v>
                </c:pt>
                <c:pt idx="165">
                  <c:v>4.2579114726478502E-6</c:v>
                </c:pt>
                <c:pt idx="166">
                  <c:v>4.2305610077417903E-6</c:v>
                </c:pt>
                <c:pt idx="167">
                  <c:v>4.2050594934352598E-6</c:v>
                </c:pt>
                <c:pt idx="168">
                  <c:v>4.1814060934960304E-6</c:v>
                </c:pt>
                <c:pt idx="169">
                  <c:v>4.1595969273243496E-6</c:v>
                </c:pt>
                <c:pt idx="170">
                  <c:v>4.1396250931012403E-6</c:v>
                </c:pt>
                <c:pt idx="171">
                  <c:v>4.1214807029630798E-6</c:v>
                </c:pt>
                <c:pt idx="172">
                  <c:v>4.1051509290905701E-6</c:v>
                </c:pt>
                <c:pt idx="173">
                  <c:v>4.0906200597327304E-6</c:v>
                </c:pt>
                <c:pt idx="174">
                  <c:v>4.0778695642377703E-6</c:v>
                </c:pt>
                <c:pt idx="175">
                  <c:v>4.0668781660801697E-6</c:v>
                </c:pt>
                <c:pt idx="176">
                  <c:v>4.0576219230916404E-6</c:v>
                </c:pt>
                <c:pt idx="177">
                  <c:v>4.0500743141138897E-6</c:v>
                </c:pt>
                <c:pt idx="178">
                  <c:v>4.0442063313343997E-6</c:v>
                </c:pt>
                <c:pt idx="179">
                  <c:v>4.0399865776133596E-6</c:v>
                </c:pt>
                <c:pt idx="180">
                  <c:v>4.0373813681538397E-6</c:v>
                </c:pt>
                <c:pt idx="181">
                  <c:v>4.0363548359089102E-6</c:v>
                </c:pt>
                <c:pt idx="182">
                  <c:v>4.0368690401583602E-6</c:v>
                </c:pt>
                <c:pt idx="183">
                  <c:v>4.0388840777242701E-6</c:v>
                </c:pt>
                <c:pt idx="184">
                  <c:v>4.0423581963295102E-6</c:v>
                </c:pt>
                <c:pt idx="185">
                  <c:v>4.0472479096352104E-6</c:v>
                </c:pt>
                <c:pt idx="186">
                  <c:v>4.0535081135242104E-6</c:v>
                </c:pt>
                <c:pt idx="187">
                  <c:v>4.0610922032263803E-6</c:v>
                </c:pt>
                <c:pt idx="188">
                  <c:v>4.0699521909080003E-6</c:v>
                </c:pt>
                <c:pt idx="189">
                  <c:v>4.0800388233737302E-6</c:v>
                </c:pt>
                <c:pt idx="190">
                  <c:v>4.09130169953773E-6</c:v>
                </c:pt>
                <c:pt idx="191">
                  <c:v>4.1036893873291197E-6</c:v>
                </c:pt>
                <c:pt idx="192">
                  <c:v>4.1171495398703604E-6</c:v>
                </c:pt>
                <c:pt idx="193">
                  <c:v>4.1316290105788703E-6</c:v>
                </c:pt>
                <c:pt idx="194">
                  <c:v>4.1470739669466096E-6</c:v>
                </c:pt>
                <c:pt idx="195">
                  <c:v>4.1634300027814303E-6</c:v>
                </c:pt>
                <c:pt idx="196">
                  <c:v>4.1806422486230497E-6</c:v>
                </c:pt>
                <c:pt idx="197">
                  <c:v>4.1986554801669201E-6</c:v>
                </c:pt>
                <c:pt idx="198">
                  <c:v>4.2174142248333902E-6</c:v>
                </c:pt>
                <c:pt idx="199">
                  <c:v>4.2368628659546497E-6</c:v>
                </c:pt>
                <c:pt idx="200">
                  <c:v>4.2569457444382301E-6</c:v>
                </c:pt>
                <c:pt idx="201">
                  <c:v>4.2776072576909001E-6</c:v>
                </c:pt>
                <c:pt idx="202">
                  <c:v>4.2987919563082796E-6</c:v>
                </c:pt>
                <c:pt idx="203">
                  <c:v>4.3204446378361098E-6</c:v>
                </c:pt>
                <c:pt idx="204">
                  <c:v>4.3425104373143703E-6</c:v>
                </c:pt>
                <c:pt idx="205">
                  <c:v>4.3649349150725196E-6</c:v>
                </c:pt>
                <c:pt idx="206">
                  <c:v>4.38766414174155E-6</c:v>
                </c:pt>
                <c:pt idx="207">
                  <c:v>4.4106447796438099E-6</c:v>
                </c:pt>
                <c:pt idx="208">
                  <c:v>4.4338241611860996E-6</c:v>
                </c:pt>
                <c:pt idx="209">
                  <c:v>4.4571503643338803E-6</c:v>
                </c:pt>
                <c:pt idx="210">
                  <c:v>4.4805722842749704E-6</c:v>
                </c:pt>
                <c:pt idx="211">
                  <c:v>4.5040397021711403E-6</c:v>
                </c:pt>
                <c:pt idx="212">
                  <c:v>4.5275033505249698E-6</c:v>
                </c:pt>
                <c:pt idx="213">
                  <c:v>4.5509149749807898E-6</c:v>
                </c:pt>
                <c:pt idx="214">
                  <c:v>4.5742273930896397E-6</c:v>
                </c:pt>
                <c:pt idx="215">
                  <c:v>4.5973945494470401E-6</c:v>
                </c:pt>
                <c:pt idx="216">
                  <c:v>4.6203715676403702E-6</c:v>
                </c:pt>
                <c:pt idx="217">
                  <c:v>4.6431147987389797E-6</c:v>
                </c:pt>
                <c:pt idx="218">
                  <c:v>4.6655818665733997E-6</c:v>
                </c:pt>
                <c:pt idx="219">
                  <c:v>4.6877317094900701E-6</c:v>
                </c:pt>
                <c:pt idx="220">
                  <c:v>4.7095246191526099E-6</c:v>
                </c:pt>
                <c:pt idx="221">
                  <c:v>4.7309222755943498E-6</c:v>
                </c:pt>
                <c:pt idx="222">
                  <c:v>4.75188777967419E-6</c:v>
                </c:pt>
                <c:pt idx="223">
                  <c:v>4.7723856815869399E-6</c:v>
                </c:pt>
                <c:pt idx="224">
                  <c:v>4.7923820070607303E-6</c:v>
                </c:pt>
                <c:pt idx="225">
                  <c:v>4.8118442796072197E-6</c:v>
                </c:pt>
                <c:pt idx="226">
                  <c:v>4.8307415404668004E-6</c:v>
                </c:pt>
                <c:pt idx="227">
                  <c:v>4.8490443650475401E-6</c:v>
                </c:pt>
                <c:pt idx="228">
                  <c:v>4.8667248765141697E-6</c:v>
                </c:pt>
                <c:pt idx="229">
                  <c:v>4.8837567569655498E-6</c:v>
                </c:pt>
                <c:pt idx="230">
                  <c:v>4.9001152546854101E-6</c:v>
                </c:pt>
                <c:pt idx="231">
                  <c:v>4.9157771902465299E-6</c:v>
                </c:pt>
                <c:pt idx="232">
                  <c:v>4.9307209581975197E-6</c:v>
                </c:pt>
                <c:pt idx="233">
                  <c:v>4.9449265273609801E-6</c:v>
                </c:pt>
                <c:pt idx="234">
                  <c:v>4.9583754383713196E-6</c:v>
                </c:pt>
                <c:pt idx="235">
                  <c:v>4.9710507977948598E-6</c:v>
                </c:pt>
                <c:pt idx="236">
                  <c:v>4.9829372714496902E-6</c:v>
                </c:pt>
                <c:pt idx="237">
                  <c:v>4.9940210741017896E-6</c:v>
                </c:pt>
                <c:pt idx="238">
                  <c:v>5.0042899569966199E-6</c:v>
                </c:pt>
                <c:pt idx="239">
                  <c:v>5.0137331943816602E-6</c:v>
                </c:pt>
                <c:pt idx="240">
                  <c:v>5.0223415665787399E-6</c:v>
                </c:pt>
                <c:pt idx="241">
                  <c:v>5.0301073413293101E-6</c:v>
                </c:pt>
                <c:pt idx="242">
                  <c:v>5.0370242541465701E-6</c:v>
                </c:pt>
                <c:pt idx="243">
                  <c:v>5.04308748585188E-6</c:v>
                </c:pt>
                <c:pt idx="244">
                  <c:v>5.0482936382545897E-6</c:v>
                </c:pt>
                <c:pt idx="245">
                  <c:v>5.0526407088592798E-6</c:v>
                </c:pt>
                <c:pt idx="246">
                  <c:v>5.0561280639360396E-6</c:v>
                </c:pt>
                <c:pt idx="247">
                  <c:v>5.0587564092685301E-6</c:v>
                </c:pt>
                <c:pt idx="248">
                  <c:v>5.06052775996069E-6</c:v>
                </c:pt>
                <c:pt idx="249">
                  <c:v>5.0614454092043596E-6</c:v>
                </c:pt>
                <c:pt idx="250">
                  <c:v>5.0615138955956597E-6</c:v>
                </c:pt>
                <c:pt idx="251">
                  <c:v>5.0607389688072804E-6</c:v>
                </c:pt>
                <c:pt idx="252">
                  <c:v>5.0591275545158102E-6</c:v>
                </c:pt>
                <c:pt idx="253">
                  <c:v>5.0566877183809903E-6</c:v>
                </c:pt>
                <c:pt idx="254">
                  <c:v>5.0534286292394903E-6</c:v>
                </c:pt>
                <c:pt idx="255">
                  <c:v>5.0493605210128001E-6</c:v>
                </c:pt>
                <c:pt idx="256">
                  <c:v>5.0444946539415099E-6</c:v>
                </c:pt>
                <c:pt idx="257">
                  <c:v>5.0388432752308202E-6</c:v>
                </c:pt>
                <c:pt idx="258">
                  <c:v>5.0324195790709096E-6</c:v>
                </c:pt>
                <c:pt idx="259">
                  <c:v>5.0252376661780402E-6</c:v>
                </c:pt>
                <c:pt idx="260">
                  <c:v>5.01731250278775E-6</c:v>
                </c:pt>
                <c:pt idx="261">
                  <c:v>5.0086598791277502E-6</c:v>
                </c:pt>
                <c:pt idx="262">
                  <c:v>4.9992963676819003E-6</c:v>
                </c:pt>
                <c:pt idx="263">
                  <c:v>4.9892392812088903E-6</c:v>
                </c:pt>
                <c:pt idx="264">
                  <c:v>4.9785066305765003E-6</c:v>
                </c:pt>
                <c:pt idx="265">
                  <c:v>4.9671170824803898E-6</c:v>
                </c:pt>
                <c:pt idx="266">
                  <c:v>4.9550899171188302E-6</c:v>
                </c:pt>
                <c:pt idx="267">
                  <c:v>4.94244498590186E-6</c:v>
                </c:pt>
                <c:pt idx="268">
                  <c:v>4.9292026691950696E-6</c:v>
                </c:pt>
                <c:pt idx="269">
                  <c:v>4.9153838342229899E-6</c:v>
                </c:pt>
                <c:pt idx="270">
                  <c:v>4.9010097931959098E-6</c:v>
                </c:pt>
                <c:pt idx="271">
                  <c:v>4.8861022617013502E-6</c:v>
                </c:pt>
                <c:pt idx="272">
                  <c:v>4.8706833174172198E-6</c:v>
                </c:pt>
                <c:pt idx="273">
                  <c:v>4.8547753592022602E-6</c:v>
                </c:pt>
                <c:pt idx="274">
                  <c:v>4.8384010666171698E-6</c:v>
                </c:pt>
                <c:pt idx="275">
                  <c:v>4.8215833599279204E-6</c:v>
                </c:pt>
                <c:pt idx="276">
                  <c:v>4.8043453606409703E-6</c:v>
                </c:pt>
                <c:pt idx="277">
                  <c:v>4.7867103526179204E-6</c:v>
                </c:pt>
                <c:pt idx="278">
                  <c:v>4.7687017438154401E-6</c:v>
                </c:pt>
                <c:pt idx="279">
                  <c:v>4.7503430286938901E-6</c:v>
                </c:pt>
                <c:pt idx="280">
                  <c:v>4.7316577513363903E-6</c:v>
                </c:pt>
                <c:pt idx="281">
                  <c:v>4.7126694693179803E-6</c:v>
                </c:pt>
                <c:pt idx="282">
                  <c:v>4.6934017183623204E-6</c:v>
                </c:pt>
                <c:pt idx="283">
                  <c:v>4.67387797782143E-6</c:v>
                </c:pt>
                <c:pt idx="284">
                  <c:v>4.6541216370122698E-6</c:v>
                </c:pt>
                <c:pt idx="285">
                  <c:v>4.6341559624411099E-6</c:v>
                </c:pt>
                <c:pt idx="286">
                  <c:v>4.6140040659456598E-6</c:v>
                </c:pt>
                <c:pt idx="287">
                  <c:v>4.59368887378201E-6</c:v>
                </c:pt>
                <c:pt idx="288">
                  <c:v>4.5732330966819601E-6</c:v>
                </c:pt>
                <c:pt idx="289">
                  <c:v>4.5526592009042101E-6</c:v>
                </c:pt>
                <c:pt idx="290">
                  <c:v>4.5319893803006399E-6</c:v>
                </c:pt>
                <c:pt idx="291">
                  <c:v>4.5112455294175199E-6</c:v>
                </c:pt>
                <c:pt idx="292">
                  <c:v>4.4904492176488098E-6</c:v>
                </c:pt>
                <c:pt idx="293">
                  <c:v>4.4696216644576097E-6</c:v>
                </c:pt>
                <c:pt idx="294">
                  <c:v>4.4487837156790104E-6</c:v>
                </c:pt>
                <c:pt idx="295">
                  <c:v>4.4279558209166998E-6</c:v>
                </c:pt>
                <c:pt idx="296">
                  <c:v>4.4071580120425698E-6</c:v>
                </c:pt>
                <c:pt idx="297">
                  <c:v>4.3864098828024003E-6</c:v>
                </c:pt>
                <c:pt idx="298">
                  <c:v>4.3657305695382901E-6</c:v>
                </c:pt>
                <c:pt idx="299">
                  <c:v>4.3451387330368704E-6</c:v>
                </c:pt>
                <c:pt idx="300">
                  <c:v>4.3246525415018204E-6</c:v>
                </c:pt>
                <c:pt idx="301">
                  <c:v>4.3042896546527198E-6</c:v>
                </c:pt>
                <c:pt idx="302">
                  <c:v>4.2840672089494899E-6</c:v>
                </c:pt>
                <c:pt idx="303">
                  <c:v>4.2640018039403498E-6</c:v>
                </c:pt>
                <c:pt idx="304">
                  <c:v>4.2441094897284498E-6</c:v>
                </c:pt>
                <c:pt idx="305">
                  <c:v>4.22440575551625E-6</c:v>
                </c:pt>
                <c:pt idx="306">
                  <c:v>4.2049055192610204E-6</c:v>
                </c:pt>
                <c:pt idx="307">
                  <c:v>4.1856231184799598E-6</c:v>
                </c:pt>
                <c:pt idx="308">
                  <c:v>4.1665723021217802E-6</c:v>
                </c:pt>
                <c:pt idx="309">
                  <c:v>4.1477662235145E-6</c:v>
                </c:pt>
                <c:pt idx="310">
                  <c:v>4.1292174343779297E-6</c:v>
                </c:pt>
                <c:pt idx="311">
                  <c:v>4.1109378798105798E-6</c:v>
                </c:pt>
                <c:pt idx="312">
                  <c:v>4.09293889429095E-6</c:v>
                </c:pt>
                <c:pt idx="313">
                  <c:v>4.0752311988724196E-6</c:v>
                </c:pt>
                <c:pt idx="314">
                  <c:v>4.0578248993083896E-6</c:v>
                </c:pt>
                <c:pt idx="315">
                  <c:v>4.0407294851499996E-6</c:v>
                </c:pt>
                <c:pt idx="316">
                  <c:v>4.0239538297069304E-6</c:v>
                </c:pt>
                <c:pt idx="317">
                  <c:v>4.0075061908316296E-6</c:v>
                </c:pt>
                <c:pt idx="318">
                  <c:v>3.9913942129999599E-6</c:v>
                </c:pt>
                <c:pt idx="319">
                  <c:v>3.9756249301657899E-6</c:v>
                </c:pt>
                <c:pt idx="320">
                  <c:v>3.9602047694300696E-6</c:v>
                </c:pt>
                <c:pt idx="321">
                  <c:v>3.9451395552452501E-6</c:v>
                </c:pt>
                <c:pt idx="322">
                  <c:v>3.93043451475188E-6</c:v>
                </c:pt>
                <c:pt idx="323">
                  <c:v>3.9160942841636303E-6</c:v>
                </c:pt>
                <c:pt idx="324">
                  <c:v>3.9021229156891999E-6</c:v>
                </c:pt>
                <c:pt idx="325">
                  <c:v>3.8885238848047702E-6</c:v>
                </c:pt>
                <c:pt idx="326">
                  <c:v>3.8753000984964199E-6</c:v>
                </c:pt>
                <c:pt idx="327">
                  <c:v>3.8624539047077303E-6</c:v>
                </c:pt>
                <c:pt idx="328">
                  <c:v>3.8499871020426799E-6</c:v>
                </c:pt>
                <c:pt idx="329">
                  <c:v>3.8379009495055398E-6</c:v>
                </c:pt>
                <c:pt idx="330">
                  <c:v>3.8261961775599996E-6</c:v>
                </c:pt>
                <c:pt idx="331">
                  <c:v>3.8148730000539602E-6</c:v>
                </c:pt>
                <c:pt idx="332">
                  <c:v>3.80393112599548E-6</c:v>
                </c:pt>
                <c:pt idx="333">
                  <c:v>3.7933697714345898E-6</c:v>
                </c:pt>
                <c:pt idx="334">
                  <c:v>3.7831876731762101E-6</c:v>
                </c:pt>
                <c:pt idx="335">
                  <c:v>3.7733831023453401E-6</c:v>
                </c:pt>
                <c:pt idx="336">
                  <c:v>3.7639538773911901E-6</c:v>
                </c:pt>
                <c:pt idx="337">
                  <c:v>3.7548973787369702E-6</c:v>
                </c:pt>
                <c:pt idx="338">
                  <c:v>3.7462105639000099E-6</c:v>
                </c:pt>
                <c:pt idx="339">
                  <c:v>3.7378899815803601E-6</c:v>
                </c:pt>
                <c:pt idx="340">
                  <c:v>3.7299317869320399E-6</c:v>
                </c:pt>
                <c:pt idx="341">
                  <c:v>3.7223317578412399E-6</c:v>
                </c:pt>
                <c:pt idx="342">
                  <c:v>3.71508530979302E-6</c:v>
                </c:pt>
                <c:pt idx="343">
                  <c:v>3.7081875117409099E-6</c:v>
                </c:pt>
                <c:pt idx="344">
                  <c:v>3.70163310310103E-6</c:v>
                </c:pt>
                <c:pt idx="345">
                  <c:v>3.6954165090090699E-6</c:v>
                </c:pt>
                <c:pt idx="346">
                  <c:v>3.6895318568371201E-6</c:v>
                </c:pt>
                <c:pt idx="347">
                  <c:v>3.6839729934293199E-6</c:v>
                </c:pt>
                <c:pt idx="348">
                  <c:v>3.6787335004294E-6</c:v>
                </c:pt>
                <c:pt idx="349">
                  <c:v>3.6738067114846102E-6</c:v>
                </c:pt>
                <c:pt idx="350">
                  <c:v>3.66918572911355E-6</c:v>
                </c:pt>
                <c:pt idx="351">
                  <c:v>3.6648634401159201E-6</c:v>
                </c:pt>
                <c:pt idx="352">
                  <c:v>3.6608325332310599E-6</c:v>
                </c:pt>
                <c:pt idx="353">
                  <c:v>3.6570855149952399E-6</c:v>
                </c:pt>
                <c:pt idx="354">
                  <c:v>3.6536147257426099E-6</c:v>
                </c:pt>
                <c:pt idx="355">
                  <c:v>3.6504123567736301E-6</c:v>
                </c:pt>
                <c:pt idx="356">
                  <c:v>3.6474704652610299E-6</c:v>
                </c:pt>
                <c:pt idx="357">
                  <c:v>3.6447809909898699E-6</c:v>
                </c:pt>
                <c:pt idx="358">
                  <c:v>3.6423357718523702E-6</c:v>
                </c:pt>
                <c:pt idx="359">
                  <c:v>3.6401265589255E-6</c:v>
                </c:pt>
                <c:pt idx="360">
                  <c:v>3.6381450326101998E-6</c:v>
                </c:pt>
                <c:pt idx="361">
                  <c:v>3.63638281667376E-6</c:v>
                </c:pt>
                <c:pt idx="362">
                  <c:v>3.6348314938553001E-6</c:v>
                </c:pt>
                <c:pt idx="363">
                  <c:v>3.63348261986235E-6</c:v>
                </c:pt>
                <c:pt idx="364">
                  <c:v>3.63232773765165E-6</c:v>
                </c:pt>
                <c:pt idx="365">
                  <c:v>3.6313583915459699E-6</c:v>
                </c:pt>
                <c:pt idx="366">
                  <c:v>3.6305661402939099E-6</c:v>
                </c:pt>
                <c:pt idx="367">
                  <c:v>3.6299425708440999E-6</c:v>
                </c:pt>
                <c:pt idx="368">
                  <c:v>3.6294793106056699E-6</c:v>
                </c:pt>
                <c:pt idx="369">
                  <c:v>3.6291680403885501E-6</c:v>
                </c:pt>
                <c:pt idx="370">
                  <c:v>3.6290005061210002E-6</c:v>
                </c:pt>
                <c:pt idx="371">
                  <c:v>3.6289685307541298E-6</c:v>
                </c:pt>
                <c:pt idx="372">
                  <c:v>3.6290640254008498E-6</c:v>
                </c:pt>
                <c:pt idx="373">
                  <c:v>3.6292790002520802E-6</c:v>
                </c:pt>
                <c:pt idx="374">
                  <c:v>3.6296055749612499E-6</c:v>
                </c:pt>
                <c:pt idx="375">
                  <c:v>3.6300359886855199E-6</c:v>
                </c:pt>
                <c:pt idx="376">
                  <c:v>3.6305626095475702E-6</c:v>
                </c:pt>
                <c:pt idx="377">
                  <c:v>3.63117794388561E-6</c:v>
                </c:pt>
                <c:pt idx="378">
                  <c:v>3.6318746446839802E-6</c:v>
                </c:pt>
                <c:pt idx="379">
                  <c:v>3.6326455200660302E-6</c:v>
                </c:pt>
                <c:pt idx="380">
                  <c:v>3.6334835406434499E-6</c:v>
                </c:pt>
                <c:pt idx="381">
                  <c:v>3.6343818472495802E-6</c:v>
                </c:pt>
                <c:pt idx="382">
                  <c:v>3.6353337571980398E-6</c:v>
                </c:pt>
                <c:pt idx="383">
                  <c:v>3.63633277123365E-6</c:v>
                </c:pt>
                <c:pt idx="384">
                  <c:v>3.63737257872026E-6</c:v>
                </c:pt>
                <c:pt idx="385">
                  <c:v>3.6384470637692998E-6</c:v>
                </c:pt>
                <c:pt idx="386">
                  <c:v>3.6395503094112098E-6</c:v>
                </c:pt>
                <c:pt idx="387">
                  <c:v>3.6406766028312999E-6</c:v>
                </c:pt>
                <c:pt idx="388">
                  <c:v>3.6418204386310101E-6</c:v>
                </c:pt>
                <c:pt idx="389">
                  <c:v>3.6429765230515099E-6</c:v>
                </c:pt>
                <c:pt idx="390">
                  <c:v>3.6441397764985101E-6</c:v>
                </c:pt>
                <c:pt idx="391">
                  <c:v>3.6453053365766299E-6</c:v>
                </c:pt>
                <c:pt idx="392">
                  <c:v>3.6464685601116E-6</c:v>
                </c:pt>
                <c:pt idx="393">
                  <c:v>3.6476250247901502E-6</c:v>
                </c:pt>
                <c:pt idx="394">
                  <c:v>3.64877053091475E-6</c:v>
                </c:pt>
                <c:pt idx="395">
                  <c:v>3.6499011015091799E-6</c:v>
                </c:pt>
                <c:pt idx="396">
                  <c:v>3.65101298390597E-6</c:v>
                </c:pt>
                <c:pt idx="397">
                  <c:v>3.6521026484269E-6</c:v>
                </c:pt>
                <c:pt idx="398">
                  <c:v>3.6531667895503598E-6</c:v>
                </c:pt>
                <c:pt idx="399">
                  <c:v>3.6542023237221902E-6</c:v>
                </c:pt>
                <c:pt idx="400">
                  <c:v>3.6552063894079399E-6</c:v>
                </c:pt>
                <c:pt idx="401">
                  <c:v>3.6561763448967101E-6</c:v>
                </c:pt>
                <c:pt idx="402">
                  <c:v>3.6571097665199302E-6</c:v>
                </c:pt>
                <c:pt idx="403">
                  <c:v>3.6580044470283499E-6</c:v>
                </c:pt>
                <c:pt idx="404">
                  <c:v>3.6588583918583402E-6</c:v>
                </c:pt>
                <c:pt idx="405">
                  <c:v>3.6596698177824899E-6</c:v>
                </c:pt>
                <c:pt idx="406">
                  <c:v>3.66043714819086E-6</c:v>
                </c:pt>
                <c:pt idx="407">
                  <c:v>3.6611590106627499E-6</c:v>
                </c:pt>
                <c:pt idx="408">
                  <c:v>3.6618342328135899E-6</c:v>
                </c:pt>
                <c:pt idx="409">
                  <c:v>3.6624618377096798E-6</c:v>
                </c:pt>
                <c:pt idx="410">
                  <c:v>3.6630410407168098E-6</c:v>
                </c:pt>
                <c:pt idx="411">
                  <c:v>3.6635712434241199E-6</c:v>
                </c:pt>
                <c:pt idx="412">
                  <c:v>3.6640520299830302E-6</c:v>
                </c:pt>
                <c:pt idx="413">
                  <c:v>3.6644831615681499E-6</c:v>
                </c:pt>
                <c:pt idx="414">
                  <c:v>3.6648645706323299E-6</c:v>
                </c:pt>
                <c:pt idx="415">
                  <c:v>3.6651963565788801E-6</c:v>
                </c:pt>
                <c:pt idx="416">
                  <c:v>3.6654787787882999E-6</c:v>
                </c:pt>
                <c:pt idx="417">
                  <c:v>3.6657122515468699E-6</c:v>
                </c:pt>
                <c:pt idx="418">
                  <c:v>3.6658973381213902E-6</c:v>
                </c:pt>
                <c:pt idx="419">
                  <c:v>3.6660347437514398E-6</c:v>
                </c:pt>
                <c:pt idx="420">
                  <c:v>3.6661253104862101E-6</c:v>
                </c:pt>
                <c:pt idx="421">
                  <c:v>3.66617001005879E-6</c:v>
                </c:pt>
                <c:pt idx="422">
                  <c:v>3.6661699372603401E-6</c:v>
                </c:pt>
                <c:pt idx="423">
                  <c:v>3.6661263041809102E-6</c:v>
                </c:pt>
                <c:pt idx="424">
                  <c:v>3.66604043261402E-6</c:v>
                </c:pt>
                <c:pt idx="425">
                  <c:v>3.6659137476766098E-6</c:v>
                </c:pt>
                <c:pt idx="426">
                  <c:v>3.66574777142847E-6</c:v>
                </c:pt>
                <c:pt idx="427">
                  <c:v>3.6655441152910299E-6</c:v>
                </c:pt>
                <c:pt idx="428">
                  <c:v>3.66530447370643E-6</c:v>
                </c:pt>
                <c:pt idx="429">
                  <c:v>3.6650306174041699E-6</c:v>
                </c:pt>
                <c:pt idx="430">
                  <c:v>3.6647243860027401E-6</c:v>
                </c:pt>
                <c:pt idx="431">
                  <c:v>3.66438768164497E-6</c:v>
                </c:pt>
                <c:pt idx="432">
                  <c:v>3.6640224622000098E-6</c:v>
                </c:pt>
                <c:pt idx="433">
                  <c:v>3.6636307341041502E-6</c:v>
                </c:pt>
                <c:pt idx="434">
                  <c:v>3.6632145460078299E-6</c:v>
                </c:pt>
                <c:pt idx="435">
                  <c:v>3.6627759821347301E-6</c:v>
                </c:pt>
                <c:pt idx="436">
                  <c:v>3.6623171554108802E-6</c:v>
                </c:pt>
                <c:pt idx="437">
                  <c:v>3.6618402012046201E-6</c:v>
                </c:pt>
                <c:pt idx="438">
                  <c:v>3.6613472709863599E-6</c:v>
                </c:pt>
                <c:pt idx="439">
                  <c:v>3.6608405258191301E-6</c:v>
                </c:pt>
                <c:pt idx="440">
                  <c:v>3.6603221302988802E-6</c:v>
                </c:pt>
                <c:pt idx="441">
                  <c:v>3.6597942465821498E-6</c:v>
                </c:pt>
                <c:pt idx="442">
                  <c:v>3.6592590283318801E-6</c:v>
                </c:pt>
                <c:pt idx="443">
                  <c:v>3.6587186149885601E-6</c:v>
                </c:pt>
                <c:pt idx="444">
                  <c:v>3.6581751261804902E-6</c:v>
                </c:pt>
                <c:pt idx="445">
                  <c:v>3.6576306562079501E-6</c:v>
                </c:pt>
                <c:pt idx="446">
                  <c:v>3.6570872687743301E-6</c:v>
                </c:pt>
                <c:pt idx="447">
                  <c:v>3.6565469918352799E-6</c:v>
                </c:pt>
                <c:pt idx="448">
                  <c:v>3.6560118126126101E-6</c:v>
                </c:pt>
                <c:pt idx="449">
                  <c:v>3.6554836728999302E-6</c:v>
                </c:pt>
                <c:pt idx="450">
                  <c:v>3.65496446448997E-6</c:v>
                </c:pt>
                <c:pt idx="451">
                  <c:v>3.6544560246552999E-6</c:v>
                </c:pt>
                <c:pt idx="452">
                  <c:v>3.6539601320775398E-6</c:v>
                </c:pt>
                <c:pt idx="453">
                  <c:v>3.6534785029457301E-6</c:v>
                </c:pt>
                <c:pt idx="454">
                  <c:v>3.6530127870728799E-6</c:v>
                </c:pt>
                <c:pt idx="455">
                  <c:v>3.6525645642549698E-6</c:v>
                </c:pt>
                <c:pt idx="456">
                  <c:v>3.6521353411251999E-6</c:v>
                </c:pt>
                <c:pt idx="457">
                  <c:v>3.65172654805947E-6</c:v>
                </c:pt>
                <c:pt idx="458">
                  <c:v>3.6513395360614899E-6</c:v>
                </c:pt>
                <c:pt idx="459">
                  <c:v>3.65097557411874E-6</c:v>
                </c:pt>
                <c:pt idx="460">
                  <c:v>3.6506358469381699E-6</c:v>
                </c:pt>
                <c:pt idx="461">
                  <c:v>3.6503214527123199E-6</c:v>
                </c:pt>
                <c:pt idx="462">
                  <c:v>3.6500334008587599E-6</c:v>
                </c:pt>
                <c:pt idx="463">
                  <c:v>3.64977261033902E-6</c:v>
                </c:pt>
                <c:pt idx="464">
                  <c:v>3.6495399082858799E-6</c:v>
                </c:pt>
                <c:pt idx="465">
                  <c:v>3.6493360286682198E-6</c:v>
                </c:pt>
                <c:pt idx="466">
                  <c:v>3.6491616109341198E-6</c:v>
                </c:pt>
                <c:pt idx="467">
                  <c:v>3.6490171991890598E-6</c:v>
                </c:pt>
                <c:pt idx="468">
                  <c:v>3.6489032417395501E-6</c:v>
                </c:pt>
                <c:pt idx="469">
                  <c:v>3.6488200906558601E-6</c:v>
                </c:pt>
                <c:pt idx="470">
                  <c:v>3.6487680013650301E-6</c:v>
                </c:pt>
                <c:pt idx="471">
                  <c:v>3.6487471325432702E-6</c:v>
                </c:pt>
                <c:pt idx="472">
                  <c:v>3.64875754656988E-6</c:v>
                </c:pt>
                <c:pt idx="473">
                  <c:v>3.6487992099536601E-6</c:v>
                </c:pt>
                <c:pt idx="474">
                  <c:v>3.64887199388723E-6</c:v>
                </c:pt>
                <c:pt idx="475">
                  <c:v>3.6489756748099801E-6</c:v>
                </c:pt>
                <c:pt idx="476">
                  <c:v>3.6491099355994199E-6</c:v>
                </c:pt>
                <c:pt idx="477">
                  <c:v>3.64927436686623E-6</c:v>
                </c:pt>
                <c:pt idx="478">
                  <c:v>3.64946846832378E-6</c:v>
                </c:pt>
                <c:pt idx="479">
                  <c:v>3.6496916502365602E-6</c:v>
                </c:pt>
                <c:pt idx="480">
                  <c:v>3.6499432350047902E-6</c:v>
                </c:pt>
                <c:pt idx="481">
                  <c:v>3.6502224592803201E-6</c:v>
                </c:pt>
                <c:pt idx="482">
                  <c:v>3.6505284760594299E-6</c:v>
                </c:pt>
                <c:pt idx="483">
                  <c:v>3.6508603568913398E-6</c:v>
                </c:pt>
                <c:pt idx="484">
                  <c:v>3.6512170941537901E-6</c:v>
                </c:pt>
                <c:pt idx="485">
                  <c:v>3.6515976034543402E-6</c:v>
                </c:pt>
                <c:pt idx="486">
                  <c:v>3.6520007264582501E-6</c:v>
                </c:pt>
                <c:pt idx="487">
                  <c:v>3.6524252336892501E-6</c:v>
                </c:pt>
                <c:pt idx="488">
                  <c:v>3.6528698274225002E-6</c:v>
                </c:pt>
                <c:pt idx="489">
                  <c:v>3.65333314466823E-6</c:v>
                </c:pt>
                <c:pt idx="490">
                  <c:v>3.6538137601740801E-6</c:v>
                </c:pt>
                <c:pt idx="491">
                  <c:v>3.65431018976362E-6</c:v>
                </c:pt>
                <c:pt idx="492">
                  <c:v>3.6548208937120701E-6</c:v>
                </c:pt>
                <c:pt idx="493">
                  <c:v>3.6553442801483202E-6</c:v>
                </c:pt>
                <c:pt idx="494">
                  <c:v>3.65587870853658E-6</c:v>
                </c:pt>
                <c:pt idx="495">
                  <c:v>3.6564224931908099E-6</c:v>
                </c:pt>
                <c:pt idx="496">
                  <c:v>3.6569739068530099E-6</c:v>
                </c:pt>
                <c:pt idx="497">
                  <c:v>3.6575311844692899E-6</c:v>
                </c:pt>
                <c:pt idx="498">
                  <c:v>3.65809252693084E-6</c:v>
                </c:pt>
                <c:pt idx="499">
                  <c:v>3.6586561048406402E-6</c:v>
                </c:pt>
              </c:numCache>
            </c:numRef>
          </c:yVal>
          <c:smooth val="1"/>
        </c:ser>
        <c:ser>
          <c:idx val="1"/>
          <c:order val="1"/>
          <c:spPr>
            <a:ln w="28575">
              <a:noFill/>
            </a:ln>
          </c:spPr>
          <c:marker>
            <c:symbol val="square"/>
            <c:size val="6"/>
            <c:spPr>
              <a:noFill/>
              <a:ln>
                <a:solidFill>
                  <a:srgbClr val="808080"/>
                </a:solidFill>
                <a:prstDash val="solid"/>
              </a:ln>
            </c:spPr>
          </c:marker>
          <c:errBars>
            <c:errDir val="y"/>
            <c:errBarType val="both"/>
            <c:errValType val="cust"/>
            <c:noEndCap val="0"/>
            <c:plus>
              <c:numRef>
                <c:f>Data!$G$14:$G$95</c:f>
                <c:numCache>
                  <c:formatCode>General</c:formatCode>
                  <c:ptCount val="82"/>
                  <c:pt idx="0">
                    <c:v>7.7559999999999999E-3</c:v>
                  </c:pt>
                  <c:pt idx="1">
                    <c:v>7.0248999999999997E-3</c:v>
                  </c:pt>
                  <c:pt idx="2">
                    <c:v>6.254E-3</c:v>
                  </c:pt>
                  <c:pt idx="3">
                    <c:v>5.9170999999999998E-3</c:v>
                  </c:pt>
                  <c:pt idx="4">
                    <c:v>5.3581000000000002E-3</c:v>
                  </c:pt>
                  <c:pt idx="5">
                    <c:v>3.0247E-3</c:v>
                  </c:pt>
                  <c:pt idx="6">
                    <c:v>1.7558000000000001E-3</c:v>
                  </c:pt>
                  <c:pt idx="7">
                    <c:v>1.2991999999999999E-3</c:v>
                  </c:pt>
                  <c:pt idx="8">
                    <c:v>1.0161E-3</c:v>
                  </c:pt>
                  <c:pt idx="9">
                    <c:v>7.8879000000000004E-4</c:v>
                  </c:pt>
                  <c:pt idx="10">
                    <c:v>6.2954999999999999E-4</c:v>
                  </c:pt>
                  <c:pt idx="11">
                    <c:v>5.6251000000000001E-4</c:v>
                  </c:pt>
                  <c:pt idx="12">
                    <c:v>2.6124999999999998E-4</c:v>
                  </c:pt>
                  <c:pt idx="13">
                    <c:v>2.1573999999999999E-4</c:v>
                  </c:pt>
                  <c:pt idx="14">
                    <c:v>1.7161999999999999E-4</c:v>
                  </c:pt>
                  <c:pt idx="15">
                    <c:v>1.473E-4</c:v>
                  </c:pt>
                  <c:pt idx="16">
                    <c:v>1.2231000000000001E-4</c:v>
                  </c:pt>
                  <c:pt idx="17">
                    <c:v>1.0223E-4</c:v>
                  </c:pt>
                  <c:pt idx="18">
                    <c:v>8.4594999999999999E-5</c:v>
                  </c:pt>
                  <c:pt idx="19">
                    <c:v>7.0098999999999994E-5</c:v>
                  </c:pt>
                  <c:pt idx="20">
                    <c:v>5.9611999999999998E-5</c:v>
                  </c:pt>
                  <c:pt idx="21">
                    <c:v>5.8625000000000002E-5</c:v>
                  </c:pt>
                  <c:pt idx="22">
                    <c:v>4.9750000000000003E-5</c:v>
                  </c:pt>
                  <c:pt idx="23">
                    <c:v>4.7271999999999997E-5</c:v>
                  </c:pt>
                  <c:pt idx="24">
                    <c:v>4.6521999999999999E-5</c:v>
                  </c:pt>
                  <c:pt idx="25">
                    <c:v>3.5973999999999998E-5</c:v>
                  </c:pt>
                  <c:pt idx="26">
                    <c:v>1.5826000000000001E-5</c:v>
                  </c:pt>
                  <c:pt idx="27">
                    <c:v>1.2714999999999999E-5</c:v>
                  </c:pt>
                  <c:pt idx="28">
                    <c:v>1.0462000000000001E-5</c:v>
                  </c:pt>
                  <c:pt idx="29">
                    <c:v>6.1782999999999998E-6</c:v>
                  </c:pt>
                  <c:pt idx="30">
                    <c:v>5.5628999999999997E-6</c:v>
                  </c:pt>
                  <c:pt idx="31">
                    <c:v>4.4688999999999997E-6</c:v>
                  </c:pt>
                  <c:pt idx="32">
                    <c:v>3.4906000000000001E-6</c:v>
                  </c:pt>
                  <c:pt idx="33">
                    <c:v>2.6266E-6</c:v>
                  </c:pt>
                  <c:pt idx="34">
                    <c:v>1.9443000000000002E-6</c:v>
                  </c:pt>
                  <c:pt idx="35">
                    <c:v>1.9726E-6</c:v>
                  </c:pt>
                  <c:pt idx="36">
                    <c:v>2.2827000000000002E-6</c:v>
                  </c:pt>
                  <c:pt idx="37">
                    <c:v>1.8352E-6</c:v>
                  </c:pt>
                  <c:pt idx="38">
                    <c:v>2.4696E-6</c:v>
                  </c:pt>
                  <c:pt idx="39">
                    <c:v>3.6042999999999999E-6</c:v>
                  </c:pt>
                  <c:pt idx="40">
                    <c:v>1.1284000000000001E-6</c:v>
                  </c:pt>
                  <c:pt idx="41">
                    <c:v>1.0705E-6</c:v>
                  </c:pt>
                  <c:pt idx="42">
                    <c:v>1.0067E-6</c:v>
                  </c:pt>
                  <c:pt idx="43">
                    <c:v>9.4827999999999997E-7</c:v>
                  </c:pt>
                  <c:pt idx="44">
                    <c:v>9.4880999999999998E-7</c:v>
                  </c:pt>
                  <c:pt idx="45">
                    <c:v>9.0937000000000005E-7</c:v>
                  </c:pt>
                  <c:pt idx="46">
                    <c:v>9.3643000000000003E-7</c:v>
                  </c:pt>
                  <c:pt idx="47">
                    <c:v>8.6654999999999999E-7</c:v>
                  </c:pt>
                  <c:pt idx="48">
                    <c:v>7.2867000000000003E-7</c:v>
                  </c:pt>
                  <c:pt idx="49">
                    <c:v>7.9031000000000004E-7</c:v>
                  </c:pt>
                  <c:pt idx="50">
                    <c:v>9.6365999999999994E-7</c:v>
                  </c:pt>
                  <c:pt idx="51">
                    <c:v>1.0640999999999999E-6</c:v>
                  </c:pt>
                  <c:pt idx="52">
                    <c:v>9.4526000000000004E-7</c:v>
                  </c:pt>
                  <c:pt idx="53">
                    <c:v>1.2198E-6</c:v>
                  </c:pt>
                  <c:pt idx="54">
                    <c:v>1.4077000000000001E-6</c:v>
                  </c:pt>
                  <c:pt idx="55">
                    <c:v>1.3383E-6</c:v>
                  </c:pt>
                  <c:pt idx="56">
                    <c:v>1.2747000000000001E-6</c:v>
                  </c:pt>
                  <c:pt idx="57">
                    <c:v>1.4721000000000001E-6</c:v>
                  </c:pt>
                  <c:pt idx="58">
                    <c:v>1.9033000000000001E-6</c:v>
                  </c:pt>
                  <c:pt idx="59">
                    <c:v>1.6367999999999999E-6</c:v>
                  </c:pt>
                  <c:pt idx="60">
                    <c:v>1.7702E-6</c:v>
                  </c:pt>
                  <c:pt idx="61">
                    <c:v>2.3363E-6</c:v>
                  </c:pt>
                  <c:pt idx="62">
                    <c:v>1.5688999999999999E-6</c:v>
                  </c:pt>
                  <c:pt idx="63">
                    <c:v>1.7585E-6</c:v>
                  </c:pt>
                  <c:pt idx="64">
                    <c:v>2.1724000000000002E-6</c:v>
                  </c:pt>
                  <c:pt idx="65">
                    <c:v>2.6394000000000001E-6</c:v>
                  </c:pt>
                  <c:pt idx="66">
                    <c:v>3.1914000000000001E-6</c:v>
                  </c:pt>
                  <c:pt idx="67">
                    <c:v>2.4628E-6</c:v>
                  </c:pt>
                  <c:pt idx="68">
                    <c:v>2.2591000000000001E-6</c:v>
                  </c:pt>
                  <c:pt idx="69">
                    <c:v>3.0610999999999998E-6</c:v>
                  </c:pt>
                  <c:pt idx="70">
                    <c:v>3.2194999999999998E-6</c:v>
                  </c:pt>
                  <c:pt idx="71">
                    <c:v>2.5314999999999998E-6</c:v>
                  </c:pt>
                  <c:pt idx="72">
                    <c:v>2.4534000000000001E-6</c:v>
                  </c:pt>
                  <c:pt idx="73">
                    <c:v>2.3296000000000001E-6</c:v>
                  </c:pt>
                  <c:pt idx="74">
                    <c:v>2.3184999999999999E-6</c:v>
                  </c:pt>
                  <c:pt idx="75">
                    <c:v>2.0277999999999999E-6</c:v>
                  </c:pt>
                  <c:pt idx="76">
                    <c:v>2.7796E-6</c:v>
                  </c:pt>
                  <c:pt idx="77">
                    <c:v>3.2812999999999998E-6</c:v>
                  </c:pt>
                  <c:pt idx="78">
                    <c:v>2.8343000000000001E-6</c:v>
                  </c:pt>
                  <c:pt idx="79">
                    <c:v>1.7956E-6</c:v>
                  </c:pt>
                  <c:pt idx="80">
                    <c:v>1.77E-6</c:v>
                  </c:pt>
                </c:numCache>
              </c:numRef>
            </c:plus>
            <c:minus>
              <c:numRef>
                <c:f>Data!$G$14:$G$95</c:f>
                <c:numCache>
                  <c:formatCode>General</c:formatCode>
                  <c:ptCount val="82"/>
                  <c:pt idx="0">
                    <c:v>7.7559999999999999E-3</c:v>
                  </c:pt>
                  <c:pt idx="1">
                    <c:v>7.0248999999999997E-3</c:v>
                  </c:pt>
                  <c:pt idx="2">
                    <c:v>6.254E-3</c:v>
                  </c:pt>
                  <c:pt idx="3">
                    <c:v>5.9170999999999998E-3</c:v>
                  </c:pt>
                  <c:pt idx="4">
                    <c:v>5.3581000000000002E-3</c:v>
                  </c:pt>
                  <c:pt idx="5">
                    <c:v>3.0247E-3</c:v>
                  </c:pt>
                  <c:pt idx="6">
                    <c:v>1.7558000000000001E-3</c:v>
                  </c:pt>
                  <c:pt idx="7">
                    <c:v>1.2991999999999999E-3</c:v>
                  </c:pt>
                  <c:pt idx="8">
                    <c:v>1.0161E-3</c:v>
                  </c:pt>
                  <c:pt idx="9">
                    <c:v>7.8879000000000004E-4</c:v>
                  </c:pt>
                  <c:pt idx="10">
                    <c:v>6.2954999999999999E-4</c:v>
                  </c:pt>
                  <c:pt idx="11">
                    <c:v>5.6251000000000001E-4</c:v>
                  </c:pt>
                  <c:pt idx="12">
                    <c:v>2.6124999999999998E-4</c:v>
                  </c:pt>
                  <c:pt idx="13">
                    <c:v>2.1573999999999999E-4</c:v>
                  </c:pt>
                  <c:pt idx="14">
                    <c:v>1.7161999999999999E-4</c:v>
                  </c:pt>
                  <c:pt idx="15">
                    <c:v>1.473E-4</c:v>
                  </c:pt>
                  <c:pt idx="16">
                    <c:v>1.2231000000000001E-4</c:v>
                  </c:pt>
                  <c:pt idx="17">
                    <c:v>1.0223E-4</c:v>
                  </c:pt>
                  <c:pt idx="18">
                    <c:v>8.4594999999999999E-5</c:v>
                  </c:pt>
                  <c:pt idx="19">
                    <c:v>7.0098999999999994E-5</c:v>
                  </c:pt>
                  <c:pt idx="20">
                    <c:v>5.9611999999999998E-5</c:v>
                  </c:pt>
                  <c:pt idx="21">
                    <c:v>5.8625000000000002E-5</c:v>
                  </c:pt>
                  <c:pt idx="22">
                    <c:v>4.9750000000000003E-5</c:v>
                  </c:pt>
                  <c:pt idx="23">
                    <c:v>4.7271999999999997E-5</c:v>
                  </c:pt>
                  <c:pt idx="24">
                    <c:v>4.6521999999999999E-5</c:v>
                  </c:pt>
                  <c:pt idx="25">
                    <c:v>3.5973999999999998E-5</c:v>
                  </c:pt>
                  <c:pt idx="26">
                    <c:v>1.5826000000000001E-5</c:v>
                  </c:pt>
                  <c:pt idx="27">
                    <c:v>1.2714999999999999E-5</c:v>
                  </c:pt>
                  <c:pt idx="28">
                    <c:v>1.0462000000000001E-5</c:v>
                  </c:pt>
                  <c:pt idx="29">
                    <c:v>6.1782999999999998E-6</c:v>
                  </c:pt>
                  <c:pt idx="30">
                    <c:v>5.5628999999999997E-6</c:v>
                  </c:pt>
                  <c:pt idx="31">
                    <c:v>4.4688999999999997E-6</c:v>
                  </c:pt>
                  <c:pt idx="32">
                    <c:v>3.4906000000000001E-6</c:v>
                  </c:pt>
                  <c:pt idx="33">
                    <c:v>2.6266E-6</c:v>
                  </c:pt>
                  <c:pt idx="34">
                    <c:v>1.9443000000000002E-6</c:v>
                  </c:pt>
                  <c:pt idx="35">
                    <c:v>1.9726E-6</c:v>
                  </c:pt>
                  <c:pt idx="36">
                    <c:v>2.2827000000000002E-6</c:v>
                  </c:pt>
                  <c:pt idx="37">
                    <c:v>1.8352E-6</c:v>
                  </c:pt>
                  <c:pt idx="38">
                    <c:v>2.4696E-6</c:v>
                  </c:pt>
                  <c:pt idx="39">
                    <c:v>3.6042999999999999E-6</c:v>
                  </c:pt>
                  <c:pt idx="40">
                    <c:v>1.1284000000000001E-6</c:v>
                  </c:pt>
                  <c:pt idx="41">
                    <c:v>1.0705E-6</c:v>
                  </c:pt>
                  <c:pt idx="42">
                    <c:v>1.0067E-6</c:v>
                  </c:pt>
                  <c:pt idx="43">
                    <c:v>9.4827999999999997E-7</c:v>
                  </c:pt>
                  <c:pt idx="44">
                    <c:v>9.4880999999999998E-7</c:v>
                  </c:pt>
                  <c:pt idx="45">
                    <c:v>9.0937000000000005E-7</c:v>
                  </c:pt>
                  <c:pt idx="46">
                    <c:v>9.3643000000000003E-7</c:v>
                  </c:pt>
                  <c:pt idx="47">
                    <c:v>8.6654999999999999E-7</c:v>
                  </c:pt>
                  <c:pt idx="48">
                    <c:v>7.2867000000000003E-7</c:v>
                  </c:pt>
                  <c:pt idx="49">
                    <c:v>7.9031000000000004E-7</c:v>
                  </c:pt>
                  <c:pt idx="50">
                    <c:v>9.6365999999999994E-7</c:v>
                  </c:pt>
                  <c:pt idx="51">
                    <c:v>1.0640999999999999E-6</c:v>
                  </c:pt>
                  <c:pt idx="52">
                    <c:v>9.4526000000000004E-7</c:v>
                  </c:pt>
                  <c:pt idx="53">
                    <c:v>1.2198E-6</c:v>
                  </c:pt>
                  <c:pt idx="54">
                    <c:v>1.4077000000000001E-6</c:v>
                  </c:pt>
                  <c:pt idx="55">
                    <c:v>1.3383E-6</c:v>
                  </c:pt>
                  <c:pt idx="56">
                    <c:v>1.2747000000000001E-6</c:v>
                  </c:pt>
                  <c:pt idx="57">
                    <c:v>1.4721000000000001E-6</c:v>
                  </c:pt>
                  <c:pt idx="58">
                    <c:v>1.9033000000000001E-6</c:v>
                  </c:pt>
                  <c:pt idx="59">
                    <c:v>1.6367999999999999E-6</c:v>
                  </c:pt>
                  <c:pt idx="60">
                    <c:v>1.7702E-6</c:v>
                  </c:pt>
                  <c:pt idx="61">
                    <c:v>2.3363E-6</c:v>
                  </c:pt>
                  <c:pt idx="62">
                    <c:v>1.5688999999999999E-6</c:v>
                  </c:pt>
                  <c:pt idx="63">
                    <c:v>1.7585E-6</c:v>
                  </c:pt>
                  <c:pt idx="64">
                    <c:v>2.1724000000000002E-6</c:v>
                  </c:pt>
                  <c:pt idx="65">
                    <c:v>2.6394000000000001E-6</c:v>
                  </c:pt>
                  <c:pt idx="66">
                    <c:v>3.1914000000000001E-6</c:v>
                  </c:pt>
                  <c:pt idx="67">
                    <c:v>2.4628E-6</c:v>
                  </c:pt>
                  <c:pt idx="68">
                    <c:v>2.2591000000000001E-6</c:v>
                  </c:pt>
                  <c:pt idx="69">
                    <c:v>3.0610999999999998E-6</c:v>
                  </c:pt>
                  <c:pt idx="70">
                    <c:v>3.2194999999999998E-6</c:v>
                  </c:pt>
                  <c:pt idx="71">
                    <c:v>2.5314999999999998E-6</c:v>
                  </c:pt>
                  <c:pt idx="72">
                    <c:v>2.4534000000000001E-6</c:v>
                  </c:pt>
                  <c:pt idx="73">
                    <c:v>2.3296000000000001E-6</c:v>
                  </c:pt>
                  <c:pt idx="74">
                    <c:v>2.3184999999999999E-6</c:v>
                  </c:pt>
                  <c:pt idx="75">
                    <c:v>2.0277999999999999E-6</c:v>
                  </c:pt>
                  <c:pt idx="76">
                    <c:v>2.7796E-6</c:v>
                  </c:pt>
                  <c:pt idx="77">
                    <c:v>3.2812999999999998E-6</c:v>
                  </c:pt>
                  <c:pt idx="78">
                    <c:v>2.8343000000000001E-6</c:v>
                  </c:pt>
                  <c:pt idx="79">
                    <c:v>1.7956E-6</c:v>
                  </c:pt>
                  <c:pt idx="80">
                    <c:v>1.77E-6</c:v>
                  </c:pt>
                </c:numCache>
              </c:numRef>
            </c:minus>
            <c:spPr>
              <a:ln w="12700">
                <a:solidFill>
                  <a:srgbClr val="000000"/>
                </a:solidFill>
                <a:prstDash val="solid"/>
              </a:ln>
            </c:spPr>
          </c:errBars>
          <c:xVal>
            <c:numRef>
              <c:f>Data!$E$13:$E$95</c:f>
              <c:numCache>
                <c:formatCode>0.00E+00</c:formatCode>
                <c:ptCount val="83"/>
                <c:pt idx="0">
                  <c:v>1.1367E-2</c:v>
                </c:pt>
                <c:pt idx="1">
                  <c:v>1.1934999999999999E-2</c:v>
                </c:pt>
                <c:pt idx="2">
                  <c:v>1.2532E-2</c:v>
                </c:pt>
                <c:pt idx="3">
                  <c:v>1.3158E-2</c:v>
                </c:pt>
                <c:pt idx="4">
                  <c:v>1.3816E-2</c:v>
                </c:pt>
                <c:pt idx="5">
                  <c:v>1.4507000000000001E-2</c:v>
                </c:pt>
                <c:pt idx="6">
                  <c:v>1.5232000000000001E-2</c:v>
                </c:pt>
                <c:pt idx="7">
                  <c:v>1.5994000000000001E-2</c:v>
                </c:pt>
                <c:pt idx="8">
                  <c:v>1.6794E-2</c:v>
                </c:pt>
                <c:pt idx="9">
                  <c:v>1.7632999999999999E-2</c:v>
                </c:pt>
                <c:pt idx="10">
                  <c:v>1.8515E-2</c:v>
                </c:pt>
                <c:pt idx="11">
                  <c:v>1.9441E-2</c:v>
                </c:pt>
                <c:pt idx="12">
                  <c:v>2.0413000000000001E-2</c:v>
                </c:pt>
                <c:pt idx="13">
                  <c:v>2.1434000000000002E-2</c:v>
                </c:pt>
                <c:pt idx="14">
                  <c:v>2.2505000000000001E-2</c:v>
                </c:pt>
                <c:pt idx="15">
                  <c:v>2.3630000000000002E-2</c:v>
                </c:pt>
                <c:pt idx="16">
                  <c:v>2.4812000000000001E-2</c:v>
                </c:pt>
                <c:pt idx="17">
                  <c:v>2.6053E-2</c:v>
                </c:pt>
                <c:pt idx="18">
                  <c:v>2.7355000000000001E-2</c:v>
                </c:pt>
                <c:pt idx="19">
                  <c:v>2.8722999999999999E-2</c:v>
                </c:pt>
                <c:pt idx="20">
                  <c:v>3.0158999999999998E-2</c:v>
                </c:pt>
                <c:pt idx="21">
                  <c:v>3.1667000000000001E-2</c:v>
                </c:pt>
                <c:pt idx="22">
                  <c:v>3.3250000000000002E-2</c:v>
                </c:pt>
                <c:pt idx="23">
                  <c:v>3.4913E-2</c:v>
                </c:pt>
                <c:pt idx="24">
                  <c:v>3.6658999999999997E-2</c:v>
                </c:pt>
                <c:pt idx="25">
                  <c:v>3.8491999999999998E-2</c:v>
                </c:pt>
                <c:pt idx="26">
                  <c:v>4.0416000000000001E-2</c:v>
                </c:pt>
                <c:pt idx="27">
                  <c:v>4.2437000000000002E-2</c:v>
                </c:pt>
                <c:pt idx="28">
                  <c:v>4.4559000000000001E-2</c:v>
                </c:pt>
                <c:pt idx="29">
                  <c:v>4.6787000000000002E-2</c:v>
                </c:pt>
                <c:pt idx="30">
                  <c:v>4.9126000000000003E-2</c:v>
                </c:pt>
                <c:pt idx="31">
                  <c:v>5.1582000000000003E-2</c:v>
                </c:pt>
                <c:pt idx="32">
                  <c:v>5.4161000000000001E-2</c:v>
                </c:pt>
                <c:pt idx="33">
                  <c:v>5.6869999999999997E-2</c:v>
                </c:pt>
                <c:pt idx="34">
                  <c:v>5.9713000000000002E-2</c:v>
                </c:pt>
                <c:pt idx="35">
                  <c:v>6.2699000000000005E-2</c:v>
                </c:pt>
                <c:pt idx="36">
                  <c:v>6.5834000000000004E-2</c:v>
                </c:pt>
                <c:pt idx="37">
                  <c:v>6.9125000000000006E-2</c:v>
                </c:pt>
                <c:pt idx="38">
                  <c:v>7.2581999999999994E-2</c:v>
                </c:pt>
                <c:pt idx="39">
                  <c:v>7.6211000000000001E-2</c:v>
                </c:pt>
                <c:pt idx="40">
                  <c:v>8.0020999999999995E-2</c:v>
                </c:pt>
                <c:pt idx="41">
                  <c:v>8.4021999999999999E-2</c:v>
                </c:pt>
                <c:pt idx="42">
                  <c:v>8.8222999999999996E-2</c:v>
                </c:pt>
                <c:pt idx="43">
                  <c:v>9.2633999999999994E-2</c:v>
                </c:pt>
                <c:pt idx="44">
                  <c:v>9.7266000000000005E-2</c:v>
                </c:pt>
                <c:pt idx="45">
                  <c:v>0.10213</c:v>
                </c:pt>
                <c:pt idx="46">
                  <c:v>0.10724</c:v>
                </c:pt>
                <c:pt idx="47">
                  <c:v>0.11260000000000001</c:v>
                </c:pt>
                <c:pt idx="48">
                  <c:v>0.11823</c:v>
                </c:pt>
                <c:pt idx="49">
                  <c:v>0.12414</c:v>
                </c:pt>
                <c:pt idx="50">
                  <c:v>0.13034999999999999</c:v>
                </c:pt>
                <c:pt idx="51">
                  <c:v>0.13686000000000001</c:v>
                </c:pt>
                <c:pt idx="52">
                  <c:v>0.14371</c:v>
                </c:pt>
                <c:pt idx="53">
                  <c:v>0.15089</c:v>
                </c:pt>
                <c:pt idx="54">
                  <c:v>0.15844</c:v>
                </c:pt>
                <c:pt idx="55">
                  <c:v>0.16636000000000001</c:v>
                </c:pt>
                <c:pt idx="56">
                  <c:v>0.17468</c:v>
                </c:pt>
                <c:pt idx="57">
                  <c:v>0.18340999999999999</c:v>
                </c:pt>
                <c:pt idx="58">
                  <c:v>0.19258</c:v>
                </c:pt>
                <c:pt idx="59">
                  <c:v>0.20221</c:v>
                </c:pt>
                <c:pt idx="60">
                  <c:v>0.21232000000000001</c:v>
                </c:pt>
                <c:pt idx="61">
                  <c:v>0.22294</c:v>
                </c:pt>
                <c:pt idx="62">
                  <c:v>0.23408000000000001</c:v>
                </c:pt>
                <c:pt idx="63">
                  <c:v>0.24579000000000001</c:v>
                </c:pt>
                <c:pt idx="64">
                  <c:v>0.25807999999999998</c:v>
                </c:pt>
                <c:pt idx="65">
                  <c:v>0.27098</c:v>
                </c:pt>
                <c:pt idx="66">
                  <c:v>0.28453000000000001</c:v>
                </c:pt>
                <c:pt idx="67">
                  <c:v>0.29876000000000003</c:v>
                </c:pt>
                <c:pt idx="68">
                  <c:v>0.31369000000000002</c:v>
                </c:pt>
                <c:pt idx="69">
                  <c:v>0.32938000000000001</c:v>
                </c:pt>
                <c:pt idx="70">
                  <c:v>0.34584999999999999</c:v>
                </c:pt>
                <c:pt idx="71">
                  <c:v>0.36314000000000002</c:v>
                </c:pt>
                <c:pt idx="72">
                  <c:v>0.38129999999999997</c:v>
                </c:pt>
                <c:pt idx="73">
                  <c:v>0.40035999999999999</c:v>
                </c:pt>
                <c:pt idx="74">
                  <c:v>0.42037999999999998</c:v>
                </c:pt>
                <c:pt idx="75">
                  <c:v>0.44140000000000001</c:v>
                </c:pt>
                <c:pt idx="76">
                  <c:v>0.46346999999999999</c:v>
                </c:pt>
                <c:pt idx="77">
                  <c:v>0.48664000000000002</c:v>
                </c:pt>
                <c:pt idx="78">
                  <c:v>0.51097000000000004</c:v>
                </c:pt>
                <c:pt idx="79">
                  <c:v>0.53652</c:v>
                </c:pt>
                <c:pt idx="80">
                  <c:v>0.56335000000000002</c:v>
                </c:pt>
                <c:pt idx="81">
                  <c:v>0.58758999999999995</c:v>
                </c:pt>
              </c:numCache>
            </c:numRef>
          </c:xVal>
          <c:yVal>
            <c:numRef>
              <c:f>Data!$F$13:$F$95</c:f>
              <c:numCache>
                <c:formatCode>0.00E+00</c:formatCode>
                <c:ptCount val="83"/>
                <c:pt idx="0">
                  <c:v>0.55296999999999996</c:v>
                </c:pt>
                <c:pt idx="1">
                  <c:v>0.55457999999999996</c:v>
                </c:pt>
                <c:pt idx="2">
                  <c:v>0.55295000000000005</c:v>
                </c:pt>
                <c:pt idx="3">
                  <c:v>0.54278000000000004</c:v>
                </c:pt>
                <c:pt idx="4">
                  <c:v>0.56152000000000002</c:v>
                </c:pt>
                <c:pt idx="5">
                  <c:v>0.53061000000000003</c:v>
                </c:pt>
                <c:pt idx="6">
                  <c:v>0.23796</c:v>
                </c:pt>
                <c:pt idx="7">
                  <c:v>0.10824</c:v>
                </c:pt>
                <c:pt idx="8">
                  <c:v>6.5478999999999996E-2</c:v>
                </c:pt>
                <c:pt idx="9">
                  <c:v>4.4102000000000002E-2</c:v>
                </c:pt>
                <c:pt idx="10">
                  <c:v>2.8996000000000001E-2</c:v>
                </c:pt>
                <c:pt idx="11">
                  <c:v>2.0007E-2</c:v>
                </c:pt>
                <c:pt idx="12">
                  <c:v>1.5498E-2</c:v>
                </c:pt>
                <c:pt idx="13">
                  <c:v>1.0727E-2</c:v>
                </c:pt>
                <c:pt idx="14">
                  <c:v>8.3090000000000004E-3</c:v>
                </c:pt>
                <c:pt idx="15">
                  <c:v>6.0147999999999998E-3</c:v>
                </c:pt>
                <c:pt idx="16">
                  <c:v>4.8098000000000004E-3</c:v>
                </c:pt>
                <c:pt idx="17">
                  <c:v>3.5907000000000001E-3</c:v>
                </c:pt>
                <c:pt idx="18">
                  <c:v>2.5856999999999998E-3</c:v>
                </c:pt>
                <c:pt idx="19">
                  <c:v>1.9683000000000001E-3</c:v>
                </c:pt>
                <c:pt idx="20">
                  <c:v>1.4407999999999999E-3</c:v>
                </c:pt>
                <c:pt idx="21">
                  <c:v>1.0380999999999999E-3</c:v>
                </c:pt>
                <c:pt idx="22">
                  <c:v>8.7299000000000003E-4</c:v>
                </c:pt>
                <c:pt idx="23">
                  <c:v>5.9535000000000002E-4</c:v>
                </c:pt>
                <c:pt idx="24">
                  <c:v>4.6605000000000003E-4</c:v>
                </c:pt>
                <c:pt idx="25">
                  <c:v>3.6351999999999999E-4</c:v>
                </c:pt>
                <c:pt idx="26">
                  <c:v>2.4574999999999998E-4</c:v>
                </c:pt>
                <c:pt idx="27">
                  <c:v>1.6644000000000001E-4</c:v>
                </c:pt>
                <c:pt idx="28">
                  <c:v>1.1603E-4</c:v>
                </c:pt>
                <c:pt idx="29">
                  <c:v>7.2238999999999997E-5</c:v>
                </c:pt>
                <c:pt idx="30">
                  <c:v>6.3578999999999996E-5</c:v>
                </c:pt>
                <c:pt idx="31">
                  <c:v>5.7365999999999999E-5</c:v>
                </c:pt>
                <c:pt idx="32">
                  <c:v>4.1862E-5</c:v>
                </c:pt>
                <c:pt idx="33">
                  <c:v>2.5320000000000002E-5</c:v>
                </c:pt>
                <c:pt idx="34">
                  <c:v>1.5574E-5</c:v>
                </c:pt>
                <c:pt idx="35">
                  <c:v>1.0631E-5</c:v>
                </c:pt>
                <c:pt idx="36">
                  <c:v>9.5750999999999992E-6</c:v>
                </c:pt>
                <c:pt idx="37">
                  <c:v>9.9373000000000006E-6</c:v>
                </c:pt>
                <c:pt idx="38">
                  <c:v>5.1316000000000001E-6</c:v>
                </c:pt>
                <c:pt idx="39">
                  <c:v>6.2871000000000003E-6</c:v>
                </c:pt>
                <c:pt idx="40">
                  <c:v>6.4184999999999996E-6</c:v>
                </c:pt>
                <c:pt idx="41">
                  <c:v>4.9266000000000004E-6</c:v>
                </c:pt>
                <c:pt idx="42">
                  <c:v>4.8462999999999997E-6</c:v>
                </c:pt>
                <c:pt idx="43">
                  <c:v>4.6600999999999996E-6</c:v>
                </c:pt>
                <c:pt idx="44">
                  <c:v>4.4777999999999997E-6</c:v>
                </c:pt>
                <c:pt idx="45">
                  <c:v>4.8418E-6</c:v>
                </c:pt>
                <c:pt idx="46">
                  <c:v>4.7638E-6</c:v>
                </c:pt>
                <c:pt idx="47">
                  <c:v>5.2921999999999999E-6</c:v>
                </c:pt>
                <c:pt idx="48">
                  <c:v>4.5643999999999999E-6</c:v>
                </c:pt>
                <c:pt idx="49">
                  <c:v>3.4355E-6</c:v>
                </c:pt>
                <c:pt idx="50">
                  <c:v>4.0088999999999999E-6</c:v>
                </c:pt>
                <c:pt idx="51">
                  <c:v>5.6448999999999999E-6</c:v>
                </c:pt>
                <c:pt idx="52">
                  <c:v>6.4883000000000002E-6</c:v>
                </c:pt>
                <c:pt idx="53">
                  <c:v>4.3659E-6</c:v>
                </c:pt>
                <c:pt idx="54">
                  <c:v>5.8621000000000002E-6</c:v>
                </c:pt>
                <c:pt idx="55">
                  <c:v>6.7281E-6</c:v>
                </c:pt>
                <c:pt idx="56">
                  <c:v>5.2637000000000001E-6</c:v>
                </c:pt>
                <c:pt idx="57">
                  <c:v>4.0628000000000003E-6</c:v>
                </c:pt>
                <c:pt idx="58">
                  <c:v>4.42E-6</c:v>
                </c:pt>
                <c:pt idx="59">
                  <c:v>6.7619999999999998E-6</c:v>
                </c:pt>
                <c:pt idx="60">
                  <c:v>4.5125999999999998E-6</c:v>
                </c:pt>
                <c:pt idx="61">
                  <c:v>4.7105E-6</c:v>
                </c:pt>
                <c:pt idx="62">
                  <c:v>7.8032000000000001E-6</c:v>
                </c:pt>
                <c:pt idx="63">
                  <c:v>3.1452E-6</c:v>
                </c:pt>
                <c:pt idx="64">
                  <c:v>3.7125E-6</c:v>
                </c:pt>
                <c:pt idx="65">
                  <c:v>5.3228000000000001E-6</c:v>
                </c:pt>
                <c:pt idx="66">
                  <c:v>7.5074000000000003E-6</c:v>
                </c:pt>
                <c:pt idx="67">
                  <c:v>1.0862999999999999E-5</c:v>
                </c:pt>
                <c:pt idx="68">
                  <c:v>6.2505999999999999E-6</c:v>
                </c:pt>
                <c:pt idx="69">
                  <c:v>5.0211000000000001E-6</c:v>
                </c:pt>
                <c:pt idx="70">
                  <c:v>8.9290000000000004E-6</c:v>
                </c:pt>
                <c:pt idx="71">
                  <c:v>9.8230000000000006E-6</c:v>
                </c:pt>
                <c:pt idx="72">
                  <c:v>6.0194999999999997E-6</c:v>
                </c:pt>
                <c:pt idx="73">
                  <c:v>5.7134999999999996E-6</c:v>
                </c:pt>
                <c:pt idx="74">
                  <c:v>4.9926000000000003E-6</c:v>
                </c:pt>
                <c:pt idx="75">
                  <c:v>4.8628999999999996E-6</c:v>
                </c:pt>
                <c:pt idx="76">
                  <c:v>3.3931000000000002E-6</c:v>
                </c:pt>
                <c:pt idx="77">
                  <c:v>5.8753000000000003E-6</c:v>
                </c:pt>
                <c:pt idx="78">
                  <c:v>7.8968000000000004E-6</c:v>
                </c:pt>
                <c:pt idx="79">
                  <c:v>5.6721000000000003E-6</c:v>
                </c:pt>
                <c:pt idx="80">
                  <c:v>2.2717000000000002E-6</c:v>
                </c:pt>
                <c:pt idx="81">
                  <c:v>1.5935000000000001E-6</c:v>
                </c:pt>
              </c:numCache>
            </c:numRef>
          </c:yVal>
          <c:smooth val="1"/>
        </c:ser>
        <c:ser>
          <c:idx val="2"/>
          <c:order val="2"/>
          <c:spPr>
            <a:ln w="25400">
              <a:solidFill>
                <a:srgbClr val="0000FF"/>
              </a:solidFill>
              <a:prstDash val="solid"/>
            </a:ln>
          </c:spPr>
          <c:marker>
            <c:symbol val="none"/>
          </c:marker>
          <c:xVal>
            <c:numRef>
              <c:f>Data!$I$13:$I$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J$13:$J$512</c:f>
              <c:numCache>
                <c:formatCode>General</c:formatCode>
                <c:ptCount val="500"/>
                <c:pt idx="0">
                  <c:v>5.5000350000000003E-2</c:v>
                </c:pt>
                <c:pt idx="1">
                  <c:v>5.5000350000000003E-2</c:v>
                </c:pt>
                <c:pt idx="2">
                  <c:v>5.5000350000000003E-2</c:v>
                </c:pt>
                <c:pt idx="3">
                  <c:v>5.5000350000000003E-2</c:v>
                </c:pt>
                <c:pt idx="4">
                  <c:v>5.5000350000000003E-2</c:v>
                </c:pt>
                <c:pt idx="5">
                  <c:v>5.5000350000000003E-2</c:v>
                </c:pt>
                <c:pt idx="6">
                  <c:v>5.5000350000000003E-2</c:v>
                </c:pt>
                <c:pt idx="7">
                  <c:v>5.5000350000000003E-2</c:v>
                </c:pt>
                <c:pt idx="8">
                  <c:v>5.5000349999955601E-2</c:v>
                </c:pt>
                <c:pt idx="9">
                  <c:v>5.4846220610784202E-2</c:v>
                </c:pt>
                <c:pt idx="10">
                  <c:v>3.5085674235804901E-2</c:v>
                </c:pt>
                <c:pt idx="11">
                  <c:v>1.69904344452219E-2</c:v>
                </c:pt>
                <c:pt idx="12">
                  <c:v>1.12525774594282E-2</c:v>
                </c:pt>
                <c:pt idx="13">
                  <c:v>8.1631671141731196E-3</c:v>
                </c:pt>
                <c:pt idx="14">
                  <c:v>6.2155067290777903E-3</c:v>
                </c:pt>
                <c:pt idx="15">
                  <c:v>4.8841550629405307E-3</c:v>
                </c:pt>
                <c:pt idx="16">
                  <c:v>3.9260716169258495E-3</c:v>
                </c:pt>
                <c:pt idx="17">
                  <c:v>3.21115361382463E-3</c:v>
                </c:pt>
                <c:pt idx="18">
                  <c:v>2.6629548617269003E-3</c:v>
                </c:pt>
                <c:pt idx="19">
                  <c:v>2.23351274620608E-3</c:v>
                </c:pt>
                <c:pt idx="20">
                  <c:v>1.89122230154032E-3</c:v>
                </c:pt>
                <c:pt idx="21">
                  <c:v>1.6144445989635901E-3</c:v>
                </c:pt>
                <c:pt idx="22">
                  <c:v>1.3879002710571501E-3</c:v>
                </c:pt>
                <c:pt idx="23">
                  <c:v>1.20052257444897E-3</c:v>
                </c:pt>
                <c:pt idx="24">
                  <c:v>1.0441226695535101E-3</c:v>
                </c:pt>
                <c:pt idx="25">
                  <c:v>9.1252949832912398E-4</c:v>
                </c:pt>
                <c:pt idx="26">
                  <c:v>8.0101846183772596E-4</c:v>
                </c:pt>
                <c:pt idx="27">
                  <c:v>7.0592196517879505E-4</c:v>
                </c:pt>
                <c:pt idx="28">
                  <c:v>6.2435790761266306E-4</c:v>
                </c:pt>
                <c:pt idx="29">
                  <c:v>5.5403664016294505E-4</c:v>
                </c:pt>
                <c:pt idx="30">
                  <c:v>4.9312130780759301E-4</c:v>
                </c:pt>
                <c:pt idx="31">
                  <c:v>4.4012523734246901E-4</c:v>
                </c:pt>
                <c:pt idx="32">
                  <c:v>3.9383549045245403E-4</c:v>
                </c:pt>
                <c:pt idx="33">
                  <c:v>3.5325519203727401E-4</c:v>
                </c:pt>
                <c:pt idx="34">
                  <c:v>3.1755952546666402E-4</c:v>
                </c:pt>
                <c:pt idx="35">
                  <c:v>2.8606180575636403E-4</c:v>
                </c:pt>
                <c:pt idx="36">
                  <c:v>2.5818707324557302E-4</c:v>
                </c:pt>
                <c:pt idx="37">
                  <c:v>2.3345136021074602E-4</c:v>
                </c:pt>
                <c:pt idx="38">
                  <c:v>2.1144527997310703E-4</c:v>
                </c:pt>
                <c:pt idx="39">
                  <c:v>1.9182093971392E-4</c:v>
                </c:pt>
                <c:pt idx="40">
                  <c:v>1.7428143132549302E-4</c:v>
                </c:pt>
                <c:pt idx="41">
                  <c:v>1.5857233748865402E-4</c:v>
                </c:pt>
                <c:pt idx="42">
                  <c:v>1.4447482496516201E-4</c:v>
                </c:pt>
                <c:pt idx="43">
                  <c:v>1.3179999657407401E-4</c:v>
                </c:pt>
                <c:pt idx="44">
                  <c:v>1.20384247804518E-4</c:v>
                </c:pt>
                <c:pt idx="45">
                  <c:v>1.1008543027797701E-4</c:v>
                </c:pt>
                <c:pt idx="46">
                  <c:v>1.00779666763332E-4</c:v>
                </c:pt>
                <c:pt idx="47">
                  <c:v>9.235869535021061E-5</c:v>
                </c:pt>
                <c:pt idx="48">
                  <c:v>8.4727645472734307E-5</c:v>
                </c:pt>
                <c:pt idx="49">
                  <c:v>7.7803168099460404E-5</c:v>
                </c:pt>
                <c:pt idx="50">
                  <c:v>7.1511857710300001E-5</c:v>
                </c:pt>
                <c:pt idx="51">
                  <c:v>6.5788915730994303E-5</c:v>
                </c:pt>
                <c:pt idx="52">
                  <c:v>6.05770145345985E-5</c:v>
                </c:pt>
                <c:pt idx="53">
                  <c:v>5.5825328811105996E-5</c:v>
                </c:pt>
                <c:pt idx="54">
                  <c:v>5.1488706999126607E-5</c:v>
                </c:pt>
                <c:pt idx="55">
                  <c:v>4.7526960446503103E-5</c:v>
                </c:pt>
                <c:pt idx="56">
                  <c:v>4.3904251812572603E-5</c:v>
                </c:pt>
                <c:pt idx="57">
                  <c:v>4.0588567416301104E-5</c:v>
                </c:pt>
                <c:pt idx="58">
                  <c:v>3.7551260812779502E-5</c:v>
                </c:pt>
                <c:pt idx="59">
                  <c:v>3.4766656989518898E-5</c:v>
                </c:pt>
                <c:pt idx="60">
                  <c:v>3.2211708306468599E-5</c:v>
                </c:pt>
                <c:pt idx="61">
                  <c:v>2.9865694700570699E-5</c:v>
                </c:pt>
                <c:pt idx="62">
                  <c:v>2.7709961907332099E-5</c:v>
                </c:pt>
                <c:pt idx="63">
                  <c:v>2.57276923526502E-5</c:v>
                </c:pt>
                <c:pt idx="64">
                  <c:v>2.39037042473218E-5</c:v>
                </c:pt>
                <c:pt idx="65">
                  <c:v>2.2224275048741303E-5</c:v>
                </c:pt>
                <c:pt idx="66">
                  <c:v>2.0676986035752502E-5</c:v>
                </c:pt>
                <c:pt idx="67">
                  <c:v>1.9250585219347504E-5</c:v>
                </c:pt>
                <c:pt idx="68">
                  <c:v>1.7934866207625001E-5</c:v>
                </c:pt>
                <c:pt idx="69">
                  <c:v>1.6720560982859001E-5</c:v>
                </c:pt>
                <c:pt idx="70">
                  <c:v>1.55992448323513E-5</c:v>
                </c:pt>
                <c:pt idx="71">
                  <c:v>1.4563251917217502E-5</c:v>
                </c:pt>
                <c:pt idx="72">
                  <c:v>1.36056001753328E-5</c:v>
                </c:pt>
                <c:pt idx="73">
                  <c:v>1.2719924419697701E-5</c:v>
                </c:pt>
                <c:pt idx="74">
                  <c:v>1.19004166511622E-5</c:v>
                </c:pt>
                <c:pt idx="75">
                  <c:v>1.1141772732782E-5</c:v>
                </c:pt>
                <c:pt idx="76">
                  <c:v>1.04391446811148E-5</c:v>
                </c:pt>
                <c:pt idx="77">
                  <c:v>9.7880979221961307E-6</c:v>
                </c:pt>
                <c:pt idx="78">
                  <c:v>9.1845729501064318E-6</c:v>
                </c:pt>
                <c:pt idx="79">
                  <c:v>8.6248508881120607E-6</c:v>
                </c:pt>
                <c:pt idx="80">
                  <c:v>8.1055225172990204E-6</c:v>
                </c:pt>
                <c:pt idx="81">
                  <c:v>7.6234603904796405E-6</c:v>
                </c:pt>
                <c:pt idx="82">
                  <c:v>7.1757936947844509E-6</c:v>
                </c:pt>
                <c:pt idx="83">
                  <c:v>6.759885566295461E-6</c:v>
                </c:pt>
                <c:pt idx="84">
                  <c:v>6.3733125948736503E-6</c:v>
                </c:pt>
                <c:pt idx="85">
                  <c:v>6.0138462876877397E-6</c:v>
                </c:pt>
                <c:pt idx="86">
                  <c:v>5.67943628665364E-6</c:v>
                </c:pt>
                <c:pt idx="87">
                  <c:v>5.3681951596134802E-6</c:v>
                </c:pt>
                <c:pt idx="88">
                  <c:v>5.0783846026501607E-6</c:v>
                </c:pt>
                <c:pt idx="89">
                  <c:v>4.8084029097164601E-6</c:v>
                </c:pt>
                <c:pt idx="90">
                  <c:v>4.5567735867705296E-6</c:v>
                </c:pt>
                <c:pt idx="91">
                  <c:v>4.32213498968809E-6</c:v>
                </c:pt>
                <c:pt idx="92">
                  <c:v>4.1032308929853905E-6</c:v>
                </c:pt>
                <c:pt idx="93">
                  <c:v>3.8989018917071703E-6</c:v>
                </c:pt>
                <c:pt idx="94">
                  <c:v>3.7080775605245705E-6</c:v>
                </c:pt>
                <c:pt idx="95">
                  <c:v>3.5297692964140205E-6</c:v>
                </c:pt>
                <c:pt idx="96">
                  <c:v>3.3630637787705405E-6</c:v>
                </c:pt>
                <c:pt idx="97">
                  <c:v>3.2071169906337401E-6</c:v>
                </c:pt>
                <c:pt idx="98">
                  <c:v>3.0611487481595006E-6</c:v>
                </c:pt>
                <c:pt idx="99">
                  <c:v>2.9244376913547699E-6</c:v>
                </c:pt>
                <c:pt idx="100">
                  <c:v>2.7963166939288302E-6</c:v>
                </c:pt>
                <c:pt idx="101">
                  <c:v>2.6761686542721101E-6</c:v>
                </c:pt>
                <c:pt idx="102">
                  <c:v>2.56342263329427E-6</c:v>
                </c:pt>
                <c:pt idx="103">
                  <c:v>2.4575503081833502E-6</c:v>
                </c:pt>
                <c:pt idx="104">
                  <c:v>2.3580627141333098E-6</c:v>
                </c:pt>
                <c:pt idx="105">
                  <c:v>2.26450724876268E-6</c:v>
                </c:pt>
                <c:pt idx="106">
                  <c:v>2.1764649163499403E-6</c:v>
                </c:pt>
                <c:pt idx="107">
                  <c:v>2.0935477911960701E-6</c:v>
                </c:pt>
                <c:pt idx="108">
                  <c:v>2.0153966816423203E-6</c:v>
                </c:pt>
                <c:pt idx="109">
                  <c:v>1.9416789771327799E-6</c:v>
                </c:pt>
                <c:pt idx="110">
                  <c:v>1.87208666292915E-6</c:v>
                </c:pt>
                <c:pt idx="111">
                  <c:v>1.8063344894303402E-6</c:v>
                </c:pt>
                <c:pt idx="112">
                  <c:v>1.7441582818977801E-6</c:v>
                </c:pt>
                <c:pt idx="113">
                  <c:v>1.6853133796169802E-6</c:v>
                </c:pt>
                <c:pt idx="114">
                  <c:v>1.6295731945886299E-6</c:v>
                </c:pt>
                <c:pt idx="115">
                  <c:v>1.57672787830108E-6</c:v>
                </c:pt>
                <c:pt idx="116">
                  <c:v>1.5265830900727298E-6</c:v>
                </c:pt>
                <c:pt idx="117">
                  <c:v>1.4789588567405001E-6</c:v>
                </c:pt>
                <c:pt idx="118">
                  <c:v>1.4336885178856899E-6</c:v>
                </c:pt>
                <c:pt idx="119">
                  <c:v>1.3906177494014201E-6</c:v>
                </c:pt>
                <c:pt idx="120">
                  <c:v>1.3496036586666099E-6</c:v>
                </c:pt>
                <c:pt idx="121">
                  <c:v>1.3105139468100902E-6</c:v>
                </c:pt>
                <c:pt idx="122">
                  <c:v>1.2732261321725502E-6</c:v>
                </c:pt>
                <c:pt idx="123">
                  <c:v>1.2376268302153199E-6</c:v>
                </c:pt>
                <c:pt idx="124">
                  <c:v>1.2036110859497102E-6</c:v>
                </c:pt>
                <c:pt idx="125">
                  <c:v>1.1710817547044201E-6</c:v>
                </c:pt>
                <c:pt idx="126">
                  <c:v>1.13994892758283E-6</c:v>
                </c:pt>
                <c:pt idx="127">
                  <c:v>1.11012939823367E-6</c:v>
                </c:pt>
                <c:pt idx="128">
                  <c:v>1.0815461679013801E-6</c:v>
                </c:pt>
                <c:pt idx="129">
                  <c:v>1.0541279859270401E-6</c:v>
                </c:pt>
                <c:pt idx="130">
                  <c:v>1.0278089230695401E-6</c:v>
                </c:pt>
                <c:pt idx="131">
                  <c:v>1.0025279752448801E-6</c:v>
                </c:pt>
                <c:pt idx="132">
                  <c:v>9.7822869546919211E-7</c:v>
                </c:pt>
                <c:pt idx="133">
                  <c:v>9.5485885196328788E-7</c:v>
                </c:pt>
                <c:pt idx="134">
                  <c:v>9.3237011053355014E-7</c:v>
                </c:pt>
                <c:pt idx="135">
                  <c:v>9.1071773948931706E-7</c:v>
                </c:pt>
                <c:pt idx="136">
                  <c:v>8.8986033549541406E-7</c:v>
                </c:pt>
                <c:pt idx="137">
                  <c:v>8.6975956888087996E-7</c:v>
                </c:pt>
                <c:pt idx="138">
                  <c:v>8.50379946998789E-7</c:v>
                </c:pt>
                <c:pt idx="139">
                  <c:v>8.31688594388218E-7</c:v>
                </c:pt>
                <c:pt idx="140">
                  <c:v>8.1365504856208209E-7</c:v>
                </c:pt>
                <c:pt idx="141">
                  <c:v>7.9625107035363008E-7</c:v>
                </c:pt>
                <c:pt idx="142">
                  <c:v>7.7945046783187901E-7</c:v>
                </c:pt>
                <c:pt idx="143">
                  <c:v>7.63228932703289E-7</c:v>
                </c:pt>
                <c:pt idx="144">
                  <c:v>7.4756388847894104E-7</c:v>
                </c:pt>
                <c:pt idx="145">
                  <c:v>7.324343496756091E-7</c:v>
                </c:pt>
                <c:pt idx="146">
                  <c:v>7.1782079105540905E-7</c:v>
                </c:pt>
                <c:pt idx="147">
                  <c:v>7.0370502635146801E-7</c:v>
                </c:pt>
                <c:pt idx="148">
                  <c:v>6.9007009599976306E-7</c:v>
                </c:pt>
                <c:pt idx="149">
                  <c:v>6.7690016286418598E-7</c:v>
                </c:pt>
                <c:pt idx="150">
                  <c:v>6.6418041585825002E-7</c:v>
                </c:pt>
                <c:pt idx="151">
                  <c:v>6.5189698060406802E-7</c:v>
                </c:pt>
                <c:pt idx="152">
                  <c:v>6.4003683681562901E-7</c:v>
                </c:pt>
                <c:pt idx="153">
                  <c:v>6.2858774192473605E-7</c:v>
                </c:pt>
                <c:pt idx="154">
                  <c:v>6.1753816049015907E-7</c:v>
                </c:pt>
                <c:pt idx="155">
                  <c:v>6.0687719904968308E-7</c:v>
                </c:pt>
                <c:pt idx="156">
                  <c:v>5.9659454604230903E-7</c:v>
                </c:pt>
                <c:pt idx="157">
                  <c:v>5.866804163972011E-7</c:v>
                </c:pt>
                <c:pt idx="158">
                  <c:v>5.7712550061509808E-7</c:v>
                </c:pt>
                <c:pt idx="159">
                  <c:v>5.6792091785293302E-7</c:v>
                </c:pt>
                <c:pt idx="160">
                  <c:v>5.5905817292099001E-7</c:v>
                </c:pt>
                <c:pt idx="161">
                  <c:v>5.5052911681815602E-7</c:v>
                </c:pt>
                <c:pt idx="162">
                  <c:v>5.4232591058656899E-7</c:v>
                </c:pt>
                <c:pt idx="163">
                  <c:v>5.3444099230120096E-7</c:v>
                </c:pt>
                <c:pt idx="164">
                  <c:v>5.2686704693692102E-7</c:v>
                </c:pt>
                <c:pt idx="165">
                  <c:v>5.1959697892937706E-7</c:v>
                </c:pt>
                <c:pt idx="166">
                  <c:v>5.1262388725765706E-7</c:v>
                </c:pt>
                <c:pt idx="167">
                  <c:v>5.0594104286259507E-7</c:v>
                </c:pt>
                <c:pt idx="168">
                  <c:v>4.9954186823951496E-7</c:v>
                </c:pt>
                <c:pt idx="169">
                  <c:v>4.9341991905903307E-7</c:v>
                </c:pt>
                <c:pt idx="170">
                  <c:v>4.87568867670783E-7</c:v>
                </c:pt>
                <c:pt idx="171">
                  <c:v>4.8198248835596306E-7</c:v>
                </c:pt>
                <c:pt idx="172">
                  <c:v>4.76654644203479E-7</c:v>
                </c:pt>
                <c:pt idx="173">
                  <c:v>4.7157927549351698E-7</c:v>
                </c:pt>
                <c:pt idx="174">
                  <c:v>4.6675038948003904E-7</c:v>
                </c:pt>
                <c:pt idx="175">
                  <c:v>4.6216205146633106E-7</c:v>
                </c:pt>
                <c:pt idx="176">
                  <c:v>4.5780837707750207E-7</c:v>
                </c:pt>
                <c:pt idx="177">
                  <c:v>4.5368352563924904E-7</c:v>
                </c:pt>
                <c:pt idx="178">
                  <c:v>4.4978169457756805E-7</c:v>
                </c:pt>
                <c:pt idx="179">
                  <c:v>4.4609711475936304E-7</c:v>
                </c:pt>
                <c:pt idx="180">
                  <c:v>4.4262404669872705E-7</c:v>
                </c:pt>
                <c:pt idx="181">
                  <c:v>4.39356777558318E-7</c:v>
                </c:pt>
                <c:pt idx="182">
                  <c:v>4.3628961887954502E-7</c:v>
                </c:pt>
                <c:pt idx="183">
                  <c:v>4.3341690497933506E-7</c:v>
                </c:pt>
                <c:pt idx="184">
                  <c:v>4.3073299195508798E-7</c:v>
                </c:pt>
                <c:pt idx="185">
                  <c:v>4.2823225724300697E-7</c:v>
                </c:pt>
                <c:pt idx="186">
                  <c:v>4.25909099678335E-7</c:v>
                </c:pt>
                <c:pt idx="187">
                  <c:v>4.2375794000927E-7</c:v>
                </c:pt>
                <c:pt idx="188">
                  <c:v>4.2177322181923299E-7</c:v>
                </c:pt>
                <c:pt idx="189">
                  <c:v>4.1994941281503901E-7</c:v>
                </c:pt>
                <c:pt idx="190">
                  <c:v>4.1828100644039197E-7</c:v>
                </c:pt>
                <c:pt idx="191">
                  <c:v>4.1676252377594303E-7</c:v>
                </c:pt>
                <c:pt idx="192">
                  <c:v>4.1538851569652798E-7</c:v>
                </c:pt>
                <c:pt idx="193">
                  <c:v>4.1415356524898703E-7</c:v>
                </c:pt>
                <c:pt idx="194">
                  <c:v>4.1305229021980003E-7</c:v>
                </c:pt>
                <c:pt idx="195">
                  <c:v>4.1207934586424696E-7</c:v>
                </c:pt>
                <c:pt idx="196">
                  <c:v>4.1122942776644104E-7</c:v>
                </c:pt>
                <c:pt idx="197">
                  <c:v>4.1049727480618398E-7</c:v>
                </c:pt>
                <c:pt idx="198">
                  <c:v>4.0987767222481704E-7</c:v>
                </c:pt>
                <c:pt idx="199">
                  <c:v>4.0936545475059406E-7</c:v>
                </c:pt>
                <c:pt idx="200">
                  <c:v>4.0895550976332798E-7</c:v>
                </c:pt>
                <c:pt idx="201">
                  <c:v>4.0864278047514404E-7</c:v>
                </c:pt>
                <c:pt idx="202">
                  <c:v>4.0842226914126103E-7</c:v>
                </c:pt>
                <c:pt idx="203">
                  <c:v>4.08289040255646E-7</c:v>
                </c:pt>
                <c:pt idx="204">
                  <c:v>4.0823822370647404E-7</c:v>
                </c:pt>
                <c:pt idx="205">
                  <c:v>4.08265017905564E-7</c:v>
                </c:pt>
                <c:pt idx="206">
                  <c:v>4.0836469288135002E-7</c:v>
                </c:pt>
                <c:pt idx="207">
                  <c:v>4.0853259328439306E-7</c:v>
                </c:pt>
                <c:pt idx="208">
                  <c:v>4.0876414132931005E-7</c:v>
                </c:pt>
                <c:pt idx="209">
                  <c:v>4.0905483966961999E-7</c:v>
                </c:pt>
                <c:pt idx="210">
                  <c:v>4.0940027415345599E-7</c:v>
                </c:pt>
                <c:pt idx="211">
                  <c:v>4.0979611649921906E-7</c:v>
                </c:pt>
                <c:pt idx="212">
                  <c:v>4.1023812686060499E-7</c:v>
                </c:pt>
                <c:pt idx="213">
                  <c:v>4.1072215626745097E-7</c:v>
                </c:pt>
                <c:pt idx="214">
                  <c:v>4.1124414896163606E-7</c:v>
                </c:pt>
                <c:pt idx="215">
                  <c:v>4.11800144595823E-7</c:v>
                </c:pt>
                <c:pt idx="216">
                  <c:v>4.1238628031008998E-7</c:v>
                </c:pt>
                <c:pt idx="217">
                  <c:v>4.1299879266963001E-7</c:v>
                </c:pt>
                <c:pt idx="218">
                  <c:v>4.13634019472995E-7</c:v>
                </c:pt>
                <c:pt idx="219">
                  <c:v>4.1428840140747606E-7</c:v>
                </c:pt>
                <c:pt idx="220">
                  <c:v>4.1495848358355499E-7</c:v>
                </c:pt>
                <c:pt idx="221">
                  <c:v>4.1564091689556102E-7</c:v>
                </c:pt>
                <c:pt idx="222">
                  <c:v>4.1633245927563405E-7</c:v>
                </c:pt>
                <c:pt idx="223">
                  <c:v>4.1702997675598505E-7</c:v>
                </c:pt>
                <c:pt idx="224">
                  <c:v>4.1773044443480699E-7</c:v>
                </c:pt>
                <c:pt idx="225">
                  <c:v>4.1843094724500107E-7</c:v>
                </c:pt>
                <c:pt idx="226">
                  <c:v>4.1912868062119702E-7</c:v>
                </c:pt>
                <c:pt idx="227">
                  <c:v>4.1982095099091702E-7</c:v>
                </c:pt>
                <c:pt idx="228">
                  <c:v>4.2050517612663002E-7</c:v>
                </c:pt>
                <c:pt idx="229">
                  <c:v>4.2117888538252299E-7</c:v>
                </c:pt>
                <c:pt idx="230">
                  <c:v>4.2183971972381603E-7</c:v>
                </c:pt>
                <c:pt idx="231">
                  <c:v>4.2248543171197901E-7</c:v>
                </c:pt>
                <c:pt idx="232">
                  <c:v>4.2311388524944701E-7</c:v>
                </c:pt>
                <c:pt idx="233">
                  <c:v>4.23723055262289E-7</c:v>
                </c:pt>
                <c:pt idx="234">
                  <c:v>4.2431102723763698E-7</c:v>
                </c:pt>
                <c:pt idx="235">
                  <c:v>4.2487599657496206E-7</c:v>
                </c:pt>
                <c:pt idx="236">
                  <c:v>4.2541626790604501E-7</c:v>
                </c:pt>
                <c:pt idx="237">
                  <c:v>4.2593025421368606E-7</c:v>
                </c:pt>
                <c:pt idx="238">
                  <c:v>4.26416475834856E-7</c:v>
                </c:pt>
                <c:pt idx="239">
                  <c:v>4.2687355941657303E-7</c:v>
                </c:pt>
                <c:pt idx="240">
                  <c:v>4.2730023667693002E-7</c:v>
                </c:pt>
                <c:pt idx="241">
                  <c:v>4.27695343073418E-7</c:v>
                </c:pt>
                <c:pt idx="242">
                  <c:v>4.28057816421906E-7</c:v>
                </c:pt>
                <c:pt idx="243">
                  <c:v>4.2838669535566502E-7</c:v>
                </c:pt>
                <c:pt idx="244">
                  <c:v>4.2868111768103103E-7</c:v>
                </c:pt>
                <c:pt idx="245">
                  <c:v>4.2894031868240401E-7</c:v>
                </c:pt>
                <c:pt idx="246">
                  <c:v>4.2916362933581505E-7</c:v>
                </c:pt>
                <c:pt idx="247">
                  <c:v>4.2935047438857201E-7</c:v>
                </c:pt>
                <c:pt idx="248">
                  <c:v>4.2950037038791705E-7</c:v>
                </c:pt>
                <c:pt idx="249">
                  <c:v>4.2961292365232004E-7</c:v>
                </c:pt>
                <c:pt idx="250">
                  <c:v>4.2968782815976697E-7</c:v>
                </c:pt>
                <c:pt idx="251">
                  <c:v>4.2972486334047503E-7</c:v>
                </c:pt>
                <c:pt idx="252">
                  <c:v>4.2972389182830906E-7</c:v>
                </c:pt>
                <c:pt idx="253">
                  <c:v>4.29684857158085E-7</c:v>
                </c:pt>
                <c:pt idx="254">
                  <c:v>4.2960778141831198E-7</c:v>
                </c:pt>
                <c:pt idx="255">
                  <c:v>4.2949276282808104E-7</c:v>
                </c:pt>
                <c:pt idx="256">
                  <c:v>4.2933997327516205E-7</c:v>
                </c:pt>
                <c:pt idx="257">
                  <c:v>4.2914965582017202E-7</c:v>
                </c:pt>
                <c:pt idx="258">
                  <c:v>4.2892212216421505E-7</c:v>
                </c:pt>
                <c:pt idx="259">
                  <c:v>4.2865775008865006E-7</c:v>
                </c:pt>
                <c:pt idx="260">
                  <c:v>4.2835698086233101E-7</c:v>
                </c:pt>
                <c:pt idx="261">
                  <c:v>4.2802031661763501E-7</c:v>
                </c:pt>
                <c:pt idx="262">
                  <c:v>4.2764831771426305E-7</c:v>
                </c:pt>
                <c:pt idx="263">
                  <c:v>4.2724160008828501E-7</c:v>
                </c:pt>
                <c:pt idx="264">
                  <c:v>4.2680083258993503E-7</c:v>
                </c:pt>
                <c:pt idx="265">
                  <c:v>4.2632673431415101E-7</c:v>
                </c:pt>
                <c:pt idx="266">
                  <c:v>4.2582007192806899E-7</c:v>
                </c:pt>
                <c:pt idx="267">
                  <c:v>4.2528165700014207E-7</c:v>
                </c:pt>
                <c:pt idx="268">
                  <c:v>4.2471234333059799E-7</c:v>
                </c:pt>
                <c:pt idx="269">
                  <c:v>4.2411302429087499E-7</c:v>
                </c:pt>
                <c:pt idx="270">
                  <c:v>4.2348463017583699E-7</c:v>
                </c:pt>
                <c:pt idx="271">
                  <c:v>4.22828125571162E-7</c:v>
                </c:pt>
                <c:pt idx="272">
                  <c:v>4.2214450673931903E-7</c:v>
                </c:pt>
                <c:pt idx="273">
                  <c:v>4.2143479902743204E-7</c:v>
                </c:pt>
                <c:pt idx="274">
                  <c:v>4.2070005430026798E-7</c:v>
                </c:pt>
                <c:pt idx="275">
                  <c:v>4.1994134840142898E-7</c:v>
                </c:pt>
                <c:pt idx="276">
                  <c:v>4.1915977864574906E-7</c:v>
                </c:pt>
                <c:pt idx="277">
                  <c:v>4.1835646134579508E-7</c:v>
                </c:pt>
                <c:pt idx="278">
                  <c:v>4.17532529375219E-7</c:v>
                </c:pt>
                <c:pt idx="279">
                  <c:v>4.1668912977165E-7</c:v>
                </c:pt>
                <c:pt idx="280">
                  <c:v>4.15827421381638E-7</c:v>
                </c:pt>
                <c:pt idx="281">
                  <c:v>4.1494857255008697E-7</c:v>
                </c:pt>
                <c:pt idx="282">
                  <c:v>4.1405375885649897E-7</c:v>
                </c:pt>
                <c:pt idx="283">
                  <c:v>4.1314416090019301E-7</c:v>
                </c:pt>
                <c:pt idx="284">
                  <c:v>4.1222096213658498E-7</c:v>
                </c:pt>
                <c:pt idx="285">
                  <c:v>4.1128534676648406E-7</c:v>
                </c:pt>
                <c:pt idx="286">
                  <c:v>4.1033849768022305E-7</c:v>
                </c:pt>
                <c:pt idx="287">
                  <c:v>4.0938159445834805E-7</c:v>
                </c:pt>
                <c:pt idx="288">
                  <c:v>4.0841581143046807E-7</c:v>
                </c:pt>
                <c:pt idx="289">
                  <c:v>4.0744231579371707E-7</c:v>
                </c:pt>
                <c:pt idx="290">
                  <c:v>4.0646226579222003E-7</c:v>
                </c:pt>
                <c:pt idx="291">
                  <c:v>4.0547680895878001E-7</c:v>
                </c:pt>
                <c:pt idx="292">
                  <c:v>4.0448708041992202E-7</c:v>
                </c:pt>
                <c:pt idx="293">
                  <c:v>4.0349420126531302E-7</c:v>
                </c:pt>
                <c:pt idx="294">
                  <c:v>4.02499276982434E-7</c:v>
                </c:pt>
                <c:pt idx="295">
                  <c:v>4.0150339595730602E-7</c:v>
                </c:pt>
                <c:pt idx="296">
                  <c:v>4.0050762804193803E-7</c:v>
                </c:pt>
                <c:pt idx="297">
                  <c:v>3.9951302318885602E-7</c:v>
                </c:pt>
                <c:pt idx="298">
                  <c:v>3.9852061015313502E-7</c:v>
                </c:pt>
                <c:pt idx="299">
                  <c:v>3.97531395262612E-7</c:v>
                </c:pt>
                <c:pt idx="300">
                  <c:v>3.9654636125643697E-7</c:v>
                </c:pt>
                <c:pt idx="301">
                  <c:v>3.9556646619203003E-7</c:v>
                </c:pt>
                <c:pt idx="302">
                  <c:v>3.9459264242050103E-7</c:v>
                </c:pt>
                <c:pt idx="303">
                  <c:v>3.9362579563044901E-7</c:v>
                </c:pt>
                <c:pt idx="304">
                  <c:v>3.9266680395993299E-7</c:v>
                </c:pt>
                <c:pt idx="305">
                  <c:v>3.9171651717461296E-7</c:v>
                </c:pt>
                <c:pt idx="306">
                  <c:v>3.9077575591346803E-7</c:v>
                </c:pt>
                <c:pt idx="307">
                  <c:v>3.8984531100412208E-7</c:v>
                </c:pt>
                <c:pt idx="308">
                  <c:v>3.8892594284374802E-7</c:v>
                </c:pt>
                <c:pt idx="309">
                  <c:v>3.8801838084588898E-7</c:v>
                </c:pt>
                <c:pt idx="310">
                  <c:v>3.8712332295250101E-7</c:v>
                </c:pt>
                <c:pt idx="311">
                  <c:v>3.8624143520647102E-7</c:v>
                </c:pt>
                <c:pt idx="312">
                  <c:v>3.8537335138641103E-7</c:v>
                </c:pt>
                <c:pt idx="313">
                  <c:v>3.8451967271308007E-7</c:v>
                </c:pt>
                <c:pt idx="314">
                  <c:v>3.8368096761386301E-7</c:v>
                </c:pt>
                <c:pt idx="315">
                  <c:v>3.8285777154723404E-7</c:v>
                </c:pt>
                <c:pt idx="316">
                  <c:v>3.8205058688125103E-7</c:v>
                </c:pt>
                <c:pt idx="317">
                  <c:v>3.8125988282364601E-7</c:v>
                </c:pt>
                <c:pt idx="318">
                  <c:v>3.8048609542874299E-7</c:v>
                </c:pt>
                <c:pt idx="319">
                  <c:v>3.7972962765346903E-7</c:v>
                </c:pt>
                <c:pt idx="320">
                  <c:v>3.7899084946431502E-7</c:v>
                </c:pt>
                <c:pt idx="321">
                  <c:v>3.7827009797984702E-7</c:v>
                </c:pt>
                <c:pt idx="322">
                  <c:v>3.7756767768083603E-7</c:v>
                </c:pt>
                <c:pt idx="323">
                  <c:v>3.7688386068368206E-7</c:v>
                </c:pt>
                <c:pt idx="324">
                  <c:v>3.7621888704926402E-7</c:v>
                </c:pt>
                <c:pt idx="325">
                  <c:v>3.7557296511657103E-7</c:v>
                </c:pt>
                <c:pt idx="326">
                  <c:v>3.7494627189469902E-7</c:v>
                </c:pt>
                <c:pt idx="327">
                  <c:v>3.7433895352630701E-7</c:v>
                </c:pt>
                <c:pt idx="328">
                  <c:v>3.7375112577037702E-7</c:v>
                </c:pt>
                <c:pt idx="329">
                  <c:v>3.7318287449176002E-7</c:v>
                </c:pt>
                <c:pt idx="330">
                  <c:v>3.7263425622790502E-7</c:v>
                </c:pt>
                <c:pt idx="331">
                  <c:v>3.7210529880801803E-7</c:v>
                </c:pt>
                <c:pt idx="332">
                  <c:v>3.7159600196839002E-7</c:v>
                </c:pt>
                <c:pt idx="333">
                  <c:v>3.71106337977491E-7</c:v>
                </c:pt>
                <c:pt idx="334">
                  <c:v>3.7063625236637801E-7</c:v>
                </c:pt>
                <c:pt idx="335">
                  <c:v>3.7018566465489602E-7</c:v>
                </c:pt>
                <c:pt idx="336">
                  <c:v>3.6975446905017204E-7</c:v>
                </c:pt>
                <c:pt idx="337">
                  <c:v>3.6934253523986102E-7</c:v>
                </c:pt>
                <c:pt idx="338">
                  <c:v>3.6894970921491702E-7</c:v>
                </c:pt>
                <c:pt idx="339">
                  <c:v>3.6857581403805305E-7</c:v>
                </c:pt>
                <c:pt idx="340">
                  <c:v>3.68220650680845E-7</c:v>
                </c:pt>
                <c:pt idx="341">
                  <c:v>3.6788399891978501E-7</c:v>
                </c:pt>
                <c:pt idx="342">
                  <c:v>3.6756561815631404E-7</c:v>
                </c:pt>
                <c:pt idx="343">
                  <c:v>3.6726524829513502E-7</c:v>
                </c:pt>
                <c:pt idx="344">
                  <c:v>3.6698261068763306E-7</c:v>
                </c:pt>
                <c:pt idx="345">
                  <c:v>3.6671740898055203E-7</c:v>
                </c:pt>
                <c:pt idx="346">
                  <c:v>3.6646933003696698E-7</c:v>
                </c:pt>
                <c:pt idx="347">
                  <c:v>3.6623804489927903E-7</c:v>
                </c:pt>
                <c:pt idx="348">
                  <c:v>3.6602320964747599E-7</c:v>
                </c:pt>
                <c:pt idx="349">
                  <c:v>3.6582446636372E-7</c:v>
                </c:pt>
                <c:pt idx="350">
                  <c:v>3.65641444079634E-7</c:v>
                </c:pt>
                <c:pt idx="351">
                  <c:v>3.6547375964362405E-7</c:v>
                </c:pt>
                <c:pt idx="352">
                  <c:v>3.6532101871482702E-7</c:v>
                </c:pt>
                <c:pt idx="353">
                  <c:v>3.65182816657664E-7</c:v>
                </c:pt>
                <c:pt idx="354">
                  <c:v>3.6505873944546701E-7</c:v>
                </c:pt>
                <c:pt idx="355">
                  <c:v>3.6494836462980604E-7</c:v>
                </c:pt>
                <c:pt idx="356">
                  <c:v>3.6485126218469401E-7</c:v>
                </c:pt>
                <c:pt idx="357">
                  <c:v>3.6476699545336005E-7</c:v>
                </c:pt>
                <c:pt idx="358">
                  <c:v>3.6469512202612701E-7</c:v>
                </c:pt>
                <c:pt idx="359">
                  <c:v>3.6463519459570498E-7</c:v>
                </c:pt>
                <c:pt idx="360">
                  <c:v>3.6458676187120003E-7</c:v>
                </c:pt>
                <c:pt idx="361">
                  <c:v>3.6454936937639403E-7</c:v>
                </c:pt>
                <c:pt idx="362">
                  <c:v>3.6452256033413005E-7</c:v>
                </c:pt>
                <c:pt idx="363">
                  <c:v>3.6450587646176001E-7</c:v>
                </c:pt>
                <c:pt idx="364">
                  <c:v>3.6449885878205806E-7</c:v>
                </c:pt>
                <c:pt idx="365">
                  <c:v>3.6450104842421703E-7</c:v>
                </c:pt>
                <c:pt idx="366">
                  <c:v>3.6451198736695403E-7</c:v>
                </c:pt>
                <c:pt idx="367">
                  <c:v>3.6453121921896402E-7</c:v>
                </c:pt>
                <c:pt idx="368">
                  <c:v>3.64558289917053E-7</c:v>
                </c:pt>
                <c:pt idx="369">
                  <c:v>3.6459274845892502E-7</c:v>
                </c:pt>
                <c:pt idx="370">
                  <c:v>3.6463414756966E-7</c:v>
                </c:pt>
                <c:pt idx="371">
                  <c:v>3.6468204437594801E-7</c:v>
                </c:pt>
                <c:pt idx="372">
                  <c:v>3.6473600103816701E-7</c:v>
                </c:pt>
                <c:pt idx="373">
                  <c:v>3.6479558536880001E-7</c:v>
                </c:pt>
                <c:pt idx="374">
                  <c:v>3.6486037141991301E-7</c:v>
                </c:pt>
                <c:pt idx="375">
                  <c:v>3.6492994005190403E-7</c:v>
                </c:pt>
                <c:pt idx="376">
                  <c:v>3.6500387946687804E-7</c:v>
                </c:pt>
                <c:pt idx="377">
                  <c:v>3.6508178573208703E-7</c:v>
                </c:pt>
                <c:pt idx="378">
                  <c:v>3.6516326325318805E-7</c:v>
                </c:pt>
                <c:pt idx="379">
                  <c:v>3.6524792525392503E-7</c:v>
                </c:pt>
                <c:pt idx="380">
                  <c:v>3.6533539418657503E-7</c:v>
                </c:pt>
                <c:pt idx="381">
                  <c:v>3.6542530216744101E-7</c:v>
                </c:pt>
                <c:pt idx="382">
                  <c:v>3.6551729132403905E-7</c:v>
                </c:pt>
                <c:pt idx="383">
                  <c:v>3.6561101418489599E-7</c:v>
                </c:pt>
                <c:pt idx="384">
                  <c:v>3.6570613396472205E-7</c:v>
                </c:pt>
                <c:pt idx="385">
                  <c:v>3.6580232490605401E-7</c:v>
                </c:pt>
                <c:pt idx="386">
                  <c:v>3.6589927250561003E-7</c:v>
                </c:pt>
                <c:pt idx="387">
                  <c:v>3.6599667380365901E-7</c:v>
                </c:pt>
                <c:pt idx="388">
                  <c:v>3.6609423755773301E-7</c:v>
                </c:pt>
                <c:pt idx="389">
                  <c:v>3.6619168447277805E-7</c:v>
                </c:pt>
                <c:pt idx="390">
                  <c:v>3.6628874733228905E-7</c:v>
                </c:pt>
                <c:pt idx="391">
                  <c:v>3.6638517115907903E-7</c:v>
                </c:pt>
                <c:pt idx="392">
                  <c:v>3.6648071331728502E-7</c:v>
                </c:pt>
                <c:pt idx="393">
                  <c:v>3.6657514359209403E-7</c:v>
                </c:pt>
                <c:pt idx="394">
                  <c:v>3.6666824427601E-7</c:v>
                </c:pt>
                <c:pt idx="395">
                  <c:v>3.6675981015983102E-7</c:v>
                </c:pt>
                <c:pt idx="396">
                  <c:v>3.6684964860868701E-7</c:v>
                </c:pt>
                <c:pt idx="397">
                  <c:v>3.6693757947092701E-7</c:v>
                </c:pt>
                <c:pt idx="398">
                  <c:v>3.6702343512925705E-7</c:v>
                </c:pt>
                <c:pt idx="399">
                  <c:v>3.6710706035961804E-7</c:v>
                </c:pt>
                <c:pt idx="400">
                  <c:v>3.6718831231774499E-7</c:v>
                </c:pt>
                <c:pt idx="401">
                  <c:v>3.6726706039728705E-7</c:v>
                </c:pt>
                <c:pt idx="402">
                  <c:v>3.6734318611127103E-7</c:v>
                </c:pt>
                <c:pt idx="403">
                  <c:v>3.6741658298214501E-7</c:v>
                </c:pt>
                <c:pt idx="404">
                  <c:v>3.6748715631208804E-7</c:v>
                </c:pt>
                <c:pt idx="405">
                  <c:v>3.6755482308764303E-7</c:v>
                </c:pt>
                <c:pt idx="406">
                  <c:v>3.67619511694098E-7</c:v>
                </c:pt>
                <c:pt idx="407">
                  <c:v>3.6768116175848206E-7</c:v>
                </c:pt>
                <c:pt idx="408">
                  <c:v>3.67739723895329E-7</c:v>
                </c:pt>
                <c:pt idx="409">
                  <c:v>3.67795159428147E-7</c:v>
                </c:pt>
                <c:pt idx="410">
                  <c:v>3.6784744019055201E-7</c:v>
                </c:pt>
                <c:pt idx="411">
                  <c:v>3.6789654816430102E-7</c:v>
                </c:pt>
                <c:pt idx="412">
                  <c:v>3.6794247525135102E-7</c:v>
                </c:pt>
                <c:pt idx="413">
                  <c:v>3.6798522294149902E-7</c:v>
                </c:pt>
                <c:pt idx="414">
                  <c:v>3.6802480196876406E-7</c:v>
                </c:pt>
                <c:pt idx="415">
                  <c:v>3.6806123204542399E-7</c:v>
                </c:pt>
                <c:pt idx="416">
                  <c:v>3.6809454145085601E-7</c:v>
                </c:pt>
                <c:pt idx="417">
                  <c:v>3.6812476672449001E-7</c:v>
                </c:pt>
                <c:pt idx="418">
                  <c:v>3.6815195231190804E-7</c:v>
                </c:pt>
                <c:pt idx="419">
                  <c:v>3.6817615015257103E-7</c:v>
                </c:pt>
                <c:pt idx="420">
                  <c:v>3.6819741936713302E-7</c:v>
                </c:pt>
                <c:pt idx="421">
                  <c:v>3.6821582583917904E-7</c:v>
                </c:pt>
                <c:pt idx="422">
                  <c:v>3.68231441824353E-7</c:v>
                </c:pt>
                <c:pt idx="423">
                  <c:v>3.6824434560543401E-7</c:v>
                </c:pt>
                <c:pt idx="424">
                  <c:v>3.6825462105062606E-7</c:v>
                </c:pt>
                <c:pt idx="425">
                  <c:v>3.6826235723655705E-7</c:v>
                </c:pt>
                <c:pt idx="426">
                  <c:v>3.6826764807111804E-7</c:v>
                </c:pt>
                <c:pt idx="427">
                  <c:v>3.6827059185497301E-7</c:v>
                </c:pt>
                <c:pt idx="428">
                  <c:v>3.6827129090766301E-7</c:v>
                </c:pt>
                <c:pt idx="429">
                  <c:v>3.6826985117384704E-7</c:v>
                </c:pt>
                <c:pt idx="430">
                  <c:v>3.6826638179745601E-7</c:v>
                </c:pt>
                <c:pt idx="431">
                  <c:v>3.6826099474830702E-7</c:v>
                </c:pt>
                <c:pt idx="432">
                  <c:v>3.6825380442788501E-7</c:v>
                </c:pt>
                <c:pt idx="433">
                  <c:v>3.6824492725967203E-7</c:v>
                </c:pt>
                <c:pt idx="434">
                  <c:v>3.6823448131912004E-7</c:v>
                </c:pt>
                <c:pt idx="435">
                  <c:v>3.68222585951073E-7</c:v>
                </c:pt>
                <c:pt idx="436">
                  <c:v>3.6820936137955504E-7</c:v>
                </c:pt>
                <c:pt idx="437">
                  <c:v>3.6819492834652404E-7</c:v>
                </c:pt>
                <c:pt idx="438">
                  <c:v>3.6817940774845104E-7</c:v>
                </c:pt>
                <c:pt idx="439">
                  <c:v>3.6816292027013499E-7</c:v>
                </c:pt>
                <c:pt idx="440">
                  <c:v>3.6814558603912705E-7</c:v>
                </c:pt>
                <c:pt idx="441">
                  <c:v>3.6812752428488499E-7</c:v>
                </c:pt>
                <c:pt idx="442">
                  <c:v>3.6810885300183303E-7</c:v>
                </c:pt>
                <c:pt idx="443">
                  <c:v>3.6808968862752202E-7</c:v>
                </c:pt>
                <c:pt idx="444">
                  <c:v>3.6807014572573003E-7</c:v>
                </c:pt>
                <c:pt idx="445">
                  <c:v>3.6805033668236801E-7</c:v>
                </c:pt>
                <c:pt idx="446">
                  <c:v>3.6803037141490005E-7</c:v>
                </c:pt>
                <c:pt idx="447">
                  <c:v>3.6801035708462002E-7</c:v>
                </c:pt>
                <c:pt idx="448">
                  <c:v>3.6799039782273603E-7</c:v>
                </c:pt>
                <c:pt idx="449">
                  <c:v>3.6797059447756704E-7</c:v>
                </c:pt>
                <c:pt idx="450">
                  <c:v>3.6795104436541603E-7</c:v>
                </c:pt>
                <c:pt idx="451">
                  <c:v>3.6793184102321801E-7</c:v>
                </c:pt>
                <c:pt idx="452">
                  <c:v>3.67913073994527E-7</c:v>
                </c:pt>
                <c:pt idx="453">
                  <c:v>3.6789482862388602E-7</c:v>
                </c:pt>
                <c:pt idx="454">
                  <c:v>3.6787718584990803E-7</c:v>
                </c:pt>
                <c:pt idx="455">
                  <c:v>3.6786022201463601E-7</c:v>
                </c:pt>
                <c:pt idx="456">
                  <c:v>3.6784400870616504E-7</c:v>
                </c:pt>
                <c:pt idx="457">
                  <c:v>3.6782861260203303E-7</c:v>
                </c:pt>
                <c:pt idx="458">
                  <c:v>3.6781409530986603E-7</c:v>
                </c:pt>
                <c:pt idx="459">
                  <c:v>3.6780051323919502E-7</c:v>
                </c:pt>
                <c:pt idx="460">
                  <c:v>3.6778791749714301E-7</c:v>
                </c:pt>
                <c:pt idx="461">
                  <c:v>3.6777635378436101E-7</c:v>
                </c:pt>
                <c:pt idx="462">
                  <c:v>3.6776586228838305E-7</c:v>
                </c:pt>
                <c:pt idx="463">
                  <c:v>3.6775647761424001E-7</c:v>
                </c:pt>
                <c:pt idx="464">
                  <c:v>3.6774822873380103E-7</c:v>
                </c:pt>
                <c:pt idx="465">
                  <c:v>3.6774113893632502E-7</c:v>
                </c:pt>
                <c:pt idx="466">
                  <c:v>3.67735225777041E-7</c:v>
                </c:pt>
                <c:pt idx="467">
                  <c:v>3.67730501059314E-7</c:v>
                </c:pt>
                <c:pt idx="468">
                  <c:v>3.6772697083896601E-7</c:v>
                </c:pt>
                <c:pt idx="469">
                  <c:v>3.6772463542890402E-7</c:v>
                </c:pt>
                <c:pt idx="470">
                  <c:v>3.6772348940518903E-7</c:v>
                </c:pt>
                <c:pt idx="471">
                  <c:v>3.67723521631448E-7</c:v>
                </c:pt>
                <c:pt idx="472">
                  <c:v>3.6772471531738501E-7</c:v>
                </c:pt>
                <c:pt idx="473">
                  <c:v>3.6772704807487105E-7</c:v>
                </c:pt>
                <c:pt idx="474">
                  <c:v>3.6773049198146603E-7</c:v>
                </c:pt>
                <c:pt idx="475">
                  <c:v>3.67735013644345E-7</c:v>
                </c:pt>
                <c:pt idx="476">
                  <c:v>3.6774057430194602E-7</c:v>
                </c:pt>
                <c:pt idx="477">
                  <c:v>3.6774712993130405E-7</c:v>
                </c:pt>
                <c:pt idx="478">
                  <c:v>3.6775463135945199E-7</c:v>
                </c:pt>
                <c:pt idx="479">
                  <c:v>3.67763024379374E-7</c:v>
                </c:pt>
                <c:pt idx="480">
                  <c:v>3.6777224987400599E-7</c:v>
                </c:pt>
                <c:pt idx="481">
                  <c:v>3.6778224397122202E-7</c:v>
                </c:pt>
                <c:pt idx="482">
                  <c:v>3.6779293819703803E-7</c:v>
                </c:pt>
                <c:pt idx="483">
                  <c:v>3.6780425963534903E-7</c:v>
                </c:pt>
                <c:pt idx="484">
                  <c:v>3.67816131091471E-7</c:v>
                </c:pt>
                <c:pt idx="485">
                  <c:v>3.6782847126296603E-7</c:v>
                </c:pt>
                <c:pt idx="486">
                  <c:v>3.6784119493453604E-7</c:v>
                </c:pt>
                <c:pt idx="487">
                  <c:v>3.6785421317103902E-7</c:v>
                </c:pt>
                <c:pt idx="488">
                  <c:v>3.6786743351550899E-7</c:v>
                </c:pt>
                <c:pt idx="489">
                  <c:v>3.6788076019212802E-7</c:v>
                </c:pt>
                <c:pt idx="490">
                  <c:v>3.6789409431033701E-7</c:v>
                </c:pt>
                <c:pt idx="491">
                  <c:v>3.6790733408716205E-7</c:v>
                </c:pt>
                <c:pt idx="492">
                  <c:v>3.6792037507115904E-7</c:v>
                </c:pt>
                <c:pt idx="493">
                  <c:v>3.6793311036752303E-7</c:v>
                </c:pt>
                <c:pt idx="494">
                  <c:v>3.6794543086718302E-7</c:v>
                </c:pt>
                <c:pt idx="495">
                  <c:v>3.67957225477524E-7</c:v>
                </c:pt>
                <c:pt idx="496">
                  <c:v>3.6796838135635802E-7</c:v>
                </c:pt>
                <c:pt idx="497">
                  <c:v>3.6797878415545704E-7</c:v>
                </c:pt>
                <c:pt idx="498">
                  <c:v>3.6798831826177901E-7</c:v>
                </c:pt>
                <c:pt idx="499">
                  <c:v>3.6799686703950104E-7</c:v>
                </c:pt>
              </c:numCache>
            </c:numRef>
          </c:yVal>
          <c:smooth val="1"/>
        </c:ser>
        <c:ser>
          <c:idx val="4"/>
          <c:order val="3"/>
          <c:spPr>
            <a:ln w="25400">
              <a:solidFill>
                <a:srgbClr val="FF00FF"/>
              </a:solidFill>
              <a:prstDash val="solid"/>
            </a:ln>
          </c:spPr>
          <c:marker>
            <c:symbol val="none"/>
          </c:marker>
          <c:xVal>
            <c:numRef>
              <c:f>Data!$Q$13:$Q$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R$13:$R$512</c:f>
              <c:numCache>
                <c:formatCode>General</c:formatCode>
                <c:ptCount val="500"/>
                <c:pt idx="0">
                  <c:v>1.000003E-2</c:v>
                </c:pt>
                <c:pt idx="1">
                  <c:v>1.000003E-2</c:v>
                </c:pt>
                <c:pt idx="2">
                  <c:v>1.000003E-2</c:v>
                </c:pt>
                <c:pt idx="3">
                  <c:v>1.000003E-2</c:v>
                </c:pt>
                <c:pt idx="4">
                  <c:v>1.000003E-2</c:v>
                </c:pt>
                <c:pt idx="5">
                  <c:v>1.000003E-2</c:v>
                </c:pt>
                <c:pt idx="6">
                  <c:v>1.000003E-2</c:v>
                </c:pt>
                <c:pt idx="7">
                  <c:v>1.000003E-2</c:v>
                </c:pt>
                <c:pt idx="8">
                  <c:v>1.0000029999991999E-2</c:v>
                </c:pt>
                <c:pt idx="9">
                  <c:v>9.97233038896112E-3</c:v>
                </c:pt>
                <c:pt idx="10">
                  <c:v>6.4150106499726101E-3</c:v>
                </c:pt>
                <c:pt idx="11">
                  <c:v>3.1417189570620003E-3</c:v>
                </c:pt>
                <c:pt idx="12">
                  <c:v>2.0952660561797502E-3</c:v>
                </c:pt>
                <c:pt idx="13">
                  <c:v>1.52909745101112E-3</c:v>
                </c:pt>
                <c:pt idx="14">
                  <c:v>1.1707359913769801E-3</c:v>
                </c:pt>
                <c:pt idx="15">
                  <c:v>9.2488001646391204E-4</c:v>
                </c:pt>
                <c:pt idx="16">
                  <c:v>7.4734312394699701E-4</c:v>
                </c:pt>
                <c:pt idx="17">
                  <c:v>6.1442178755141002E-4</c:v>
                </c:pt>
                <c:pt idx="18">
                  <c:v>5.1216116640429596E-4</c:v>
                </c:pt>
                <c:pt idx="19">
                  <c:v>4.31789955779256E-4</c:v>
                </c:pt>
                <c:pt idx="20">
                  <c:v>3.6751822411541297E-4</c:v>
                </c:pt>
                <c:pt idx="21">
                  <c:v>3.1537510571329197E-4</c:v>
                </c:pt>
                <c:pt idx="22">
                  <c:v>2.7255214144681603E-4</c:v>
                </c:pt>
                <c:pt idx="23">
                  <c:v>2.37011897982589E-4</c:v>
                </c:pt>
                <c:pt idx="24">
                  <c:v>2.0724436931366701E-4</c:v>
                </c:pt>
                <c:pt idx="25">
                  <c:v>1.8210981990023902E-4</c:v>
                </c:pt>
                <c:pt idx="26">
                  <c:v>1.60734281155414E-4</c:v>
                </c:pt>
                <c:pt idx="27">
                  <c:v>1.4243823767921802E-4</c:v>
                </c:pt>
                <c:pt idx="28">
                  <c:v>1.2668685813590702E-4</c:v>
                </c:pt>
                <c:pt idx="29">
                  <c:v>1.13054572769841E-4</c:v>
                </c:pt>
                <c:pt idx="30">
                  <c:v>1.0119942038194101E-4</c:v>
                </c:pt>
                <c:pt idx="31">
                  <c:v>9.0844180784143501E-5</c:v>
                </c:pt>
                <c:pt idx="32">
                  <c:v>8.1762304042036699E-5</c:v>
                </c:pt>
                <c:pt idx="33">
                  <c:v>7.3767284736422307E-5</c:v>
                </c:pt>
                <c:pt idx="34">
                  <c:v>6.6704546105470202E-5</c:v>
                </c:pt>
                <c:pt idx="35">
                  <c:v>6.0445176553413302E-5</c:v>
                </c:pt>
                <c:pt idx="36">
                  <c:v>5.4881049645993803E-5</c:v>
                </c:pt>
                <c:pt idx="37">
                  <c:v>4.9920988602818494E-5</c:v>
                </c:pt>
                <c:pt idx="38">
                  <c:v>4.5487727323387302E-5</c:v>
                </c:pt>
                <c:pt idx="39">
                  <c:v>4.15154844165886E-5</c:v>
                </c:pt>
                <c:pt idx="40">
                  <c:v>3.7948013112858703E-5</c:v>
                </c:pt>
                <c:pt idx="41">
                  <c:v>3.4737023487710904E-5</c:v>
                </c:pt>
                <c:pt idx="42">
                  <c:v>3.18408981736522E-5</c:v>
                </c:pt>
                <c:pt idx="43">
                  <c:v>2.9223641013190303E-5</c:v>
                </c:pt>
                <c:pt idx="44">
                  <c:v>2.6854011798120597E-5</c:v>
                </c:pt>
                <c:pt idx="45">
                  <c:v>2.4704810589765001E-5</c:v>
                </c:pt>
                <c:pt idx="46">
                  <c:v>2.2752282935751601E-5</c:v>
                </c:pt>
                <c:pt idx="47">
                  <c:v>2.0975623359589399E-5</c:v>
                </c:pt>
                <c:pt idx="48">
                  <c:v>1.9356559122830601E-5</c:v>
                </c:pt>
                <c:pt idx="49">
                  <c:v>1.78789998789004E-5</c:v>
                </c:pt>
                <c:pt idx="50">
                  <c:v>1.6528741662230699E-5</c:v>
                </c:pt>
                <c:pt idx="51">
                  <c:v>1.5293215881637999E-5</c:v>
                </c:pt>
                <c:pt idx="52">
                  <c:v>1.4161275730992301E-5</c:v>
                </c:pt>
                <c:pt idx="53">
                  <c:v>1.31230138527454E-5</c:v>
                </c:pt>
                <c:pt idx="54">
                  <c:v>1.21696061800329E-5</c:v>
                </c:pt>
                <c:pt idx="55">
                  <c:v>1.12931778040401E-5</c:v>
                </c:pt>
                <c:pt idx="56">
                  <c:v>1.0486687425794001E-5</c:v>
                </c:pt>
                <c:pt idx="57">
                  <c:v>9.7438275432986302E-6</c:v>
                </c:pt>
                <c:pt idx="58">
                  <c:v>9.0589380032835702E-6</c:v>
                </c:pt>
                <c:pt idx="59">
                  <c:v>8.4269309383788092E-6</c:v>
                </c:pt>
                <c:pt idx="60">
                  <c:v>7.8432254324093503E-6</c:v>
                </c:pt>
                <c:pt idx="61">
                  <c:v>7.3036905161572999E-6</c:v>
                </c:pt>
                <c:pt idx="62">
                  <c:v>6.8045953251686797E-6</c:v>
                </c:pt>
                <c:pt idx="63">
                  <c:v>6.34256541877056E-6</c:v>
                </c:pt>
                <c:pt idx="64">
                  <c:v>5.9145444233521698E-6</c:v>
                </c:pt>
                <c:pt idx="65">
                  <c:v>5.5177602807513697E-6</c:v>
                </c:pt>
                <c:pt idx="66">
                  <c:v>5.1496954910850496E-6</c:v>
                </c:pt>
                <c:pt idx="67">
                  <c:v>4.8080608283725602E-6</c:v>
                </c:pt>
                <c:pt idx="68">
                  <c:v>4.4907720812320304E-6</c:v>
                </c:pt>
                <c:pt idx="69">
                  <c:v>4.1959294343992403E-6</c:v>
                </c:pt>
                <c:pt idx="70">
                  <c:v>3.9217991599236E-6</c:v>
                </c:pt>
                <c:pt idx="71">
                  <c:v>3.6667973323003001E-6</c:v>
                </c:pt>
                <c:pt idx="72">
                  <c:v>3.4294753215469204E-6</c:v>
                </c:pt>
                <c:pt idx="73">
                  <c:v>3.20850684917397E-6</c:v>
                </c:pt>
                <c:pt idx="74">
                  <c:v>3.0026764215972302E-6</c:v>
                </c:pt>
                <c:pt idx="75">
                  <c:v>2.8108689796459099E-6</c:v>
                </c:pt>
                <c:pt idx="76">
                  <c:v>2.6320606231266003E-6</c:v>
                </c:pt>
                <c:pt idx="77">
                  <c:v>2.4653102867920603E-6</c:v>
                </c:pt>
                <c:pt idx="78">
                  <c:v>2.30975226104195E-6</c:v>
                </c:pt>
                <c:pt idx="79">
                  <c:v>2.1645894623788601E-6</c:v>
                </c:pt>
                <c:pt idx="80">
                  <c:v>2.0290873708885298E-6</c:v>
                </c:pt>
                <c:pt idx="81">
                  <c:v>1.9025685619901099E-6</c:v>
                </c:pt>
                <c:pt idx="82">
                  <c:v>1.7844077683223801E-6</c:v>
                </c:pt>
                <c:pt idx="83">
                  <c:v>1.6740274151834902E-6</c:v>
                </c:pt>
                <c:pt idx="84">
                  <c:v>1.5708935795264E-6</c:v>
                </c:pt>
                <c:pt idx="85">
                  <c:v>1.4745123282604799E-6</c:v>
                </c:pt>
                <c:pt idx="86">
                  <c:v>1.38442639667128E-6</c:v>
                </c:pt>
                <c:pt idx="87">
                  <c:v>1.3002121724389801E-6</c:v>
                </c:pt>
                <c:pt idx="88">
                  <c:v>1.22147695407671E-6</c:v>
                </c:pt>
                <c:pt idx="89">
                  <c:v>1.14785645617845E-6</c:v>
                </c:pt>
                <c:pt idx="90">
                  <c:v>1.0790125378516101E-6</c:v>
                </c:pt>
                <c:pt idx="91">
                  <c:v>1.0146311311339099E-6</c:v>
                </c:pt>
                <c:pt idx="92">
                  <c:v>9.5442035144453808E-7</c:v>
                </c:pt>
                <c:pt idx="93">
                  <c:v>8.9810877127107593E-7</c:v>
                </c:pt>
                <c:pt idx="94">
                  <c:v>8.4544384239839506E-7</c:v>
                </c:pt>
                <c:pt idx="95">
                  <c:v>7.9619045245006109E-7</c:v>
                </c:pt>
                <c:pt idx="96">
                  <c:v>7.5012960294501099E-7</c:v>
                </c:pt>
                <c:pt idx="97">
                  <c:v>7.0705719794166498E-7</c:v>
                </c:pt>
                <c:pt idx="98">
                  <c:v>6.6678293301362002E-7</c:v>
                </c:pt>
                <c:pt idx="99">
                  <c:v>6.2912927542799605E-7</c:v>
                </c:pt>
                <c:pt idx="100">
                  <c:v>5.9393052732551903E-7</c:v>
                </c:pt>
                <c:pt idx="101">
                  <c:v>5.6103196450127899E-7</c:v>
                </c:pt>
                <c:pt idx="102">
                  <c:v>5.3028904410128904E-7</c:v>
                </c:pt>
                <c:pt idx="103">
                  <c:v>5.0156667519171608E-7</c:v>
                </c:pt>
                <c:pt idx="104">
                  <c:v>4.74738546733648E-7</c:v>
                </c:pt>
                <c:pt idx="105">
                  <c:v>4.49686508012877E-7</c:v>
                </c:pt>
                <c:pt idx="106">
                  <c:v>4.2629999703867504E-7</c:v>
                </c:pt>
                <c:pt idx="107">
                  <c:v>4.0447551284827603E-7</c:v>
                </c:pt>
                <c:pt idx="108">
                  <c:v>3.84116128082073E-7</c:v>
                </c:pt>
                <c:pt idx="109">
                  <c:v>3.6513103836642099E-7</c:v>
                </c:pt>
                <c:pt idx="110">
                  <c:v>3.4743514546721703E-7</c:v>
                </c:pt>
                <c:pt idx="111">
                  <c:v>3.3094867162988904E-7</c:v>
                </c:pt>
                <c:pt idx="112">
                  <c:v>3.1559680230951001E-7</c:v>
                </c:pt>
                <c:pt idx="113">
                  <c:v>3.0130935511196302E-7</c:v>
                </c:pt>
                <c:pt idx="114">
                  <c:v>2.8802047297726402E-7</c:v>
                </c:pt>
                <c:pt idx="115">
                  <c:v>2.75668339343669E-7</c:v>
                </c:pt>
                <c:pt idx="116">
                  <c:v>2.6419491398091304E-7</c:v>
                </c:pt>
                <c:pt idx="117">
                  <c:v>2.5354568747122403E-7</c:v>
                </c:pt>
                <c:pt idx="118">
                  <c:v>2.43669453168231E-7</c:v>
                </c:pt>
                <c:pt idx="119">
                  <c:v>2.3451809520040202E-7</c:v>
                </c:pt>
                <c:pt idx="120">
                  <c:v>2.26046391173109E-7</c:v>
                </c:pt>
                <c:pt idx="121">
                  <c:v>2.1821182865902401E-7</c:v>
                </c:pt>
                <c:pt idx="122">
                  <c:v>2.1097443429858902E-7</c:v>
                </c:pt>
                <c:pt idx="123">
                  <c:v>2.04296614554215E-7</c:v>
                </c:pt>
                <c:pt idx="124">
                  <c:v>1.9814300732678002E-7</c:v>
                </c:pt>
                <c:pt idx="125">
                  <c:v>1.9248034359224E-7</c:v>
                </c:pt>
                <c:pt idx="126">
                  <c:v>1.8727731832160301E-7</c:v>
                </c:pt>
                <c:pt idx="127">
                  <c:v>1.8250447000114502E-7</c:v>
                </c:pt>
                <c:pt idx="128">
                  <c:v>1.7813406813835199E-7</c:v>
                </c:pt>
                <c:pt idx="129">
                  <c:v>1.7414000817995498E-7</c:v>
                </c:pt>
                <c:pt idx="130">
                  <c:v>1.70497713307685E-7</c:v>
                </c:pt>
                <c:pt idx="131">
                  <c:v>1.6718404262300299E-7</c:v>
                </c:pt>
                <c:pt idx="132">
                  <c:v>1.6417720526965998E-7</c:v>
                </c:pt>
                <c:pt idx="133">
                  <c:v>1.6145668007731001E-7</c:v>
                </c:pt>
                <c:pt idx="134">
                  <c:v>1.5900314034099499E-7</c:v>
                </c:pt>
                <c:pt idx="135">
                  <c:v>1.5679838338036402E-7</c:v>
                </c:pt>
                <c:pt idx="136">
                  <c:v>1.5482526455065899E-7</c:v>
                </c:pt>
                <c:pt idx="137">
                  <c:v>1.5306763540236202E-7</c:v>
                </c:pt>
                <c:pt idx="138">
                  <c:v>1.5151028569959301E-7</c:v>
                </c:pt>
                <c:pt idx="139">
                  <c:v>1.50138889040583E-7</c:v>
                </c:pt>
                <c:pt idx="140">
                  <c:v>1.4893995183762301E-7</c:v>
                </c:pt>
                <c:pt idx="141">
                  <c:v>1.47900765437604E-7</c:v>
                </c:pt>
                <c:pt idx="142">
                  <c:v>1.4700936118127699E-7</c:v>
                </c:pt>
                <c:pt idx="143">
                  <c:v>1.4625446816681701E-7</c:v>
                </c:pt>
                <c:pt idx="144">
                  <c:v>1.4562547357566101E-7</c:v>
                </c:pt>
                <c:pt idx="145">
                  <c:v>1.45112385418915E-7</c:v>
                </c:pt>
                <c:pt idx="146">
                  <c:v>1.4470579747660199E-7</c:v>
                </c:pt>
                <c:pt idx="147">
                  <c:v>1.4439685632205E-7</c:v>
                </c:pt>
                <c:pt idx="148">
                  <c:v>1.44177230356385E-7</c:v>
                </c:pt>
                <c:pt idx="149">
                  <c:v>1.4403908059015801E-7</c:v>
                </c:pt>
                <c:pt idx="150">
                  <c:v>1.4397503320975901E-7</c:v>
                </c:pt>
                <c:pt idx="151">
                  <c:v>1.4397815370555001E-7</c:v>
                </c:pt>
                <c:pt idx="152">
                  <c:v>1.44041922517085E-7</c:v>
                </c:pt>
                <c:pt idx="153">
                  <c:v>1.4416021209449099E-7</c:v>
                </c:pt>
                <c:pt idx="154">
                  <c:v>1.4432726526776699E-7</c:v>
                </c:pt>
                <c:pt idx="155">
                  <c:v>1.44537674865376E-7</c:v>
                </c:pt>
                <c:pt idx="156">
                  <c:v>1.4478636450314899E-7</c:v>
                </c:pt>
                <c:pt idx="157">
                  <c:v>1.4506857043579201E-7</c:v>
                </c:pt>
                <c:pt idx="158">
                  <c:v>1.45379824487937E-7</c:v>
                </c:pt>
                <c:pt idx="159">
                  <c:v>1.4571593788343701E-7</c:v>
                </c:pt>
                <c:pt idx="160">
                  <c:v>1.4607298603396101E-7</c:v>
                </c:pt>
                <c:pt idx="161">
                  <c:v>1.46447294158544E-7</c:v>
                </c:pt>
                <c:pt idx="162">
                  <c:v>1.46835423686905E-7</c:v>
                </c:pt>
                <c:pt idx="163">
                  <c:v>1.4723415944570201E-7</c:v>
                </c:pt>
                <c:pt idx="164">
                  <c:v>1.47640497539939E-7</c:v>
                </c:pt>
                <c:pt idx="165">
                  <c:v>1.4805163388897701E-7</c:v>
                </c:pt>
                <c:pt idx="166">
                  <c:v>1.48464953403371E-7</c:v>
                </c:pt>
                <c:pt idx="167">
                  <c:v>1.48878019755883E-7</c:v>
                </c:pt>
                <c:pt idx="168">
                  <c:v>1.49288565699188E-7</c:v>
                </c:pt>
                <c:pt idx="169">
                  <c:v>1.4969448390787802E-7</c:v>
                </c:pt>
                <c:pt idx="170">
                  <c:v>1.50093818318695E-7</c:v>
                </c:pt>
                <c:pt idx="171">
                  <c:v>1.5048475593603901E-7</c:v>
                </c:pt>
                <c:pt idx="172">
                  <c:v>1.50865619076742E-7</c:v>
                </c:pt>
                <c:pt idx="173">
                  <c:v>1.5123485802810001E-7</c:v>
                </c:pt>
                <c:pt idx="174">
                  <c:v>1.5159104409532101E-7</c:v>
                </c:pt>
                <c:pt idx="175">
                  <c:v>1.5193286301911599E-7</c:v>
                </c:pt>
                <c:pt idx="176">
                  <c:v>1.5225910874136099E-7</c:v>
                </c:pt>
                <c:pt idx="177">
                  <c:v>1.5256867749926701E-7</c:v>
                </c:pt>
                <c:pt idx="178">
                  <c:v>1.5286056222979801E-7</c:v>
                </c:pt>
                <c:pt idx="179">
                  <c:v>1.5313384726720901E-7</c:v>
                </c:pt>
                <c:pt idx="180">
                  <c:v>1.5338770331751099E-7</c:v>
                </c:pt>
                <c:pt idx="181">
                  <c:v>1.53621382694695E-7</c:v>
                </c:pt>
                <c:pt idx="182">
                  <c:v>1.5383421480436301E-7</c:v>
                </c:pt>
                <c:pt idx="183">
                  <c:v>1.5402560186130999E-7</c:v>
                </c:pt>
                <c:pt idx="184">
                  <c:v>1.5419501482834003E-7</c:v>
                </c:pt>
                <c:pt idx="185">
                  <c:v>1.5434198956434402E-7</c:v>
                </c:pt>
                <c:pt idx="186">
                  <c:v>1.5446612317038801E-7</c:v>
                </c:pt>
                <c:pt idx="187">
                  <c:v>1.54567070523137E-7</c:v>
                </c:pt>
                <c:pt idx="188">
                  <c:v>1.54644540985643E-7</c:v>
                </c:pt>
                <c:pt idx="189">
                  <c:v>1.5469829528599102E-7</c:v>
                </c:pt>
                <c:pt idx="190">
                  <c:v>1.5472814255518901E-7</c:v>
                </c:pt>
                <c:pt idx="191">
                  <c:v>1.5473393751632399E-7</c:v>
                </c:pt>
                <c:pt idx="192">
                  <c:v>1.5471557781513E-7</c:v>
                </c:pt>
                <c:pt idx="193">
                  <c:v>1.5467300148586901E-7</c:v>
                </c:pt>
                <c:pt idx="194">
                  <c:v>1.54606184545423E-7</c:v>
                </c:pt>
                <c:pt idx="195">
                  <c:v>1.5451513870878801E-7</c:v>
                </c:pt>
                <c:pt idx="196">
                  <c:v>1.5439990922093901E-7</c:v>
                </c:pt>
                <c:pt idx="197">
                  <c:v>1.5426057279889201E-7</c:v>
                </c:pt>
                <c:pt idx="198">
                  <c:v>1.5409723567290403E-7</c:v>
                </c:pt>
                <c:pt idx="199">
                  <c:v>1.53910031727447E-7</c:v>
                </c:pt>
                <c:pt idx="200">
                  <c:v>1.53699120736973E-7</c:v>
                </c:pt>
                <c:pt idx="201">
                  <c:v>1.5346468669381999E-7</c:v>
                </c:pt>
                <c:pt idx="202">
                  <c:v>1.5320693621181899E-7</c:v>
                </c:pt>
                <c:pt idx="203">
                  <c:v>1.52926097011397E-7</c:v>
                </c:pt>
                <c:pt idx="204">
                  <c:v>1.52622416487189E-7</c:v>
                </c:pt>
                <c:pt idx="205">
                  <c:v>1.52296160343681E-7</c:v>
                </c:pt>
                <c:pt idx="206">
                  <c:v>1.5194761129184901E-7</c:v>
                </c:pt>
                <c:pt idx="207">
                  <c:v>1.5157706782214401E-7</c:v>
                </c:pt>
                <c:pt idx="208">
                  <c:v>1.51184843036459E-7</c:v>
                </c:pt>
                <c:pt idx="209">
                  <c:v>1.5077126352781701E-7</c:v>
                </c:pt>
                <c:pt idx="210">
                  <c:v>1.50336668332577E-7</c:v>
                </c:pt>
                <c:pt idx="211">
                  <c:v>1.4988140792453602E-7</c:v>
                </c:pt>
                <c:pt idx="212">
                  <c:v>1.4940584325684802E-7</c:v>
                </c:pt>
                <c:pt idx="213">
                  <c:v>1.4891034486750802E-7</c:v>
                </c:pt>
                <c:pt idx="214">
                  <c:v>1.4839529200780401E-7</c:v>
                </c:pt>
                <c:pt idx="215">
                  <c:v>1.4786107183521302E-7</c:v>
                </c:pt>
                <c:pt idx="216">
                  <c:v>1.4730807863327E-7</c:v>
                </c:pt>
                <c:pt idx="217">
                  <c:v>1.4673671307569199E-7</c:v>
                </c:pt>
                <c:pt idx="218">
                  <c:v>1.4614738153135499E-7</c:v>
                </c:pt>
                <c:pt idx="219">
                  <c:v>1.4554049539422601E-7</c:v>
                </c:pt>
                <c:pt idx="220">
                  <c:v>1.4491647046237301E-7</c:v>
                </c:pt>
                <c:pt idx="221">
                  <c:v>1.44275726330943E-7</c:v>
                </c:pt>
                <c:pt idx="222">
                  <c:v>1.4361868583519699E-7</c:v>
                </c:pt>
                <c:pt idx="223">
                  <c:v>1.4294577450323301E-7</c:v>
                </c:pt>
                <c:pt idx="224">
                  <c:v>1.4225742005481501E-7</c:v>
                </c:pt>
                <c:pt idx="225">
                  <c:v>1.4155405191053199E-7</c:v>
                </c:pt>
                <c:pt idx="226">
                  <c:v>1.4083610073876699E-7</c:v>
                </c:pt>
                <c:pt idx="227">
                  <c:v>1.4010399801886402E-7</c:v>
                </c:pt>
                <c:pt idx="228">
                  <c:v>1.3935817562891201E-7</c:v>
                </c:pt>
                <c:pt idx="229">
                  <c:v>1.3859906546030201E-7</c:v>
                </c:pt>
                <c:pt idx="230">
                  <c:v>1.3782709904182201E-7</c:v>
                </c:pt>
                <c:pt idx="231">
                  <c:v>1.3704270719891001E-7</c:v>
                </c:pt>
                <c:pt idx="232">
                  <c:v>1.3624631971629599E-7</c:v>
                </c:pt>
                <c:pt idx="233">
                  <c:v>1.3543836502933399E-7</c:v>
                </c:pt>
                <c:pt idx="234">
                  <c:v>1.34619269930118E-7</c:v>
                </c:pt>
                <c:pt idx="235">
                  <c:v>1.33789459284051E-7</c:v>
                </c:pt>
                <c:pt idx="236">
                  <c:v>1.3294935577226302E-7</c:v>
                </c:pt>
                <c:pt idx="237">
                  <c:v>1.32099379640672E-7</c:v>
                </c:pt>
                <c:pt idx="238">
                  <c:v>1.31239948464468E-7</c:v>
                </c:pt>
                <c:pt idx="239">
                  <c:v>1.30371476931821E-7</c:v>
                </c:pt>
                <c:pt idx="240">
                  <c:v>1.29494376633625E-7</c:v>
                </c:pt>
                <c:pt idx="241">
                  <c:v>1.28609055867498E-7</c:v>
                </c:pt>
                <c:pt idx="242">
                  <c:v>1.2771591945728201E-7</c:v>
                </c:pt>
                <c:pt idx="243">
                  <c:v>1.26815368579622E-7</c:v>
                </c:pt>
                <c:pt idx="244">
                  <c:v>1.25907800601289E-7</c:v>
                </c:pt>
                <c:pt idx="245">
                  <c:v>1.2499360892934199E-7</c:v>
                </c:pt>
                <c:pt idx="246">
                  <c:v>1.2407318287061299E-7</c:v>
                </c:pt>
                <c:pt idx="247">
                  <c:v>1.2314690749801399E-7</c:v>
                </c:pt>
                <c:pt idx="248">
                  <c:v>1.2221516352750999E-7</c:v>
                </c:pt>
                <c:pt idx="249">
                  <c:v>1.2127832720436301E-7</c:v>
                </c:pt>
                <c:pt idx="250">
                  <c:v>1.2033677019682998E-7</c:v>
                </c:pt>
                <c:pt idx="251">
                  <c:v>1.19390859496534E-7</c:v>
                </c:pt>
                <c:pt idx="252">
                  <c:v>1.1844095732724699E-7</c:v>
                </c:pt>
                <c:pt idx="253">
                  <c:v>1.1748742106087801E-7</c:v>
                </c:pt>
                <c:pt idx="254">
                  <c:v>1.16530603140438E-7</c:v>
                </c:pt>
                <c:pt idx="255">
                  <c:v>1.1557085100858801E-7</c:v>
                </c:pt>
                <c:pt idx="256">
                  <c:v>1.1460850704263699E-7</c:v>
                </c:pt>
                <c:pt idx="257">
                  <c:v>1.1364390849567001E-7</c:v>
                </c:pt>
                <c:pt idx="258">
                  <c:v>1.1267738744326401E-7</c:v>
                </c:pt>
                <c:pt idx="259">
                  <c:v>1.11709270735667E-7</c:v>
                </c:pt>
                <c:pt idx="260">
                  <c:v>1.10739879954962E-7</c:v>
                </c:pt>
                <c:pt idx="261">
                  <c:v>1.09769531376995E-7</c:v>
                </c:pt>
                <c:pt idx="262">
                  <c:v>1.0879853593817E-7</c:v>
                </c:pt>
                <c:pt idx="263">
                  <c:v>1.0782719920672201E-7</c:v>
                </c:pt>
                <c:pt idx="264">
                  <c:v>1.0685582135825899E-7</c:v>
                </c:pt>
                <c:pt idx="265">
                  <c:v>1.05884697155385E-7</c:v>
                </c:pt>
                <c:pt idx="266">
                  <c:v>1.0491411593121601E-7</c:v>
                </c:pt>
                <c:pt idx="267">
                  <c:v>1.03944361576631E-7</c:v>
                </c:pt>
                <c:pt idx="268">
                  <c:v>1.02975712531049E-7</c:v>
                </c:pt>
                <c:pt idx="269">
                  <c:v>1.0200844177663E-7</c:v>
                </c:pt>
                <c:pt idx="270">
                  <c:v>1.01042816835723E-7</c:v>
                </c:pt>
                <c:pt idx="271">
                  <c:v>1.0007909977142699E-7</c:v>
                </c:pt>
                <c:pt idx="272">
                  <c:v>9.9117547191096402E-8</c:v>
                </c:pt>
                <c:pt idx="273">
                  <c:v>9.815841025268351E-8</c:v>
                </c:pt>
                <c:pt idx="274">
                  <c:v>9.7201934673768994E-8</c:v>
                </c:pt>
                <c:pt idx="275">
                  <c:v>9.6248360743173498E-8</c:v>
                </c:pt>
                <c:pt idx="276">
                  <c:v>9.5297923335023298E-8</c:v>
                </c:pt>
                <c:pt idx="277">
                  <c:v>9.4350851925161094E-8</c:v>
                </c:pt>
                <c:pt idx="278">
                  <c:v>9.3407370609793911E-8</c:v>
                </c:pt>
                <c:pt idx="279">
                  <c:v>9.2467698126272807E-8</c:v>
                </c:pt>
                <c:pt idx="280">
                  <c:v>9.1532047875909016E-8</c:v>
                </c:pt>
                <c:pt idx="281">
                  <c:v>9.0600627948725898E-8</c:v>
                </c:pt>
                <c:pt idx="282">
                  <c:v>8.9673641150061503E-8</c:v>
                </c:pt>
                <c:pt idx="283">
                  <c:v>8.8751285028929404E-8</c:v>
                </c:pt>
                <c:pt idx="284">
                  <c:v>8.7833751908057291E-8</c:v>
                </c:pt>
                <c:pt idx="285">
                  <c:v>8.6921228915523298E-8</c:v>
                </c:pt>
                <c:pt idx="286">
                  <c:v>8.601389801790611E-8</c:v>
                </c:pt>
                <c:pt idx="287">
                  <c:v>8.5111936054888603E-8</c:v>
                </c:pt>
                <c:pt idx="288">
                  <c:v>8.4215514775227306E-8</c:v>
                </c:pt>
                <c:pt idx="289">
                  <c:v>8.3324800874035804E-8</c:v>
                </c:pt>
                <c:pt idx="290">
                  <c:v>8.2439956031302898E-8</c:v>
                </c:pt>
                <c:pt idx="291">
                  <c:v>8.1561136951594706E-8</c:v>
                </c:pt>
                <c:pt idx="292">
                  <c:v>8.0688495404871396E-8</c:v>
                </c:pt>
                <c:pt idx="293">
                  <c:v>7.9822178268367099E-8</c:v>
                </c:pt>
                <c:pt idx="294">
                  <c:v>7.8962327569474105E-8</c:v>
                </c:pt>
                <c:pt idx="295">
                  <c:v>7.8109080529580193E-8</c:v>
                </c:pt>
                <c:pt idx="296">
                  <c:v>7.7262569608800596E-8</c:v>
                </c:pt>
                <c:pt idx="297">
                  <c:v>7.6422922551479703E-8</c:v>
                </c:pt>
                <c:pt idx="298">
                  <c:v>7.5590262432572303E-8</c:v>
                </c:pt>
                <c:pt idx="299">
                  <c:v>7.4764707704817893E-8</c:v>
                </c:pt>
                <c:pt idx="300">
                  <c:v>7.3946372246597012E-8</c:v>
                </c:pt>
                <c:pt idx="301">
                  <c:v>7.3135365410462306E-8</c:v>
                </c:pt>
                <c:pt idx="302">
                  <c:v>7.2331792072301609E-8</c:v>
                </c:pt>
                <c:pt idx="303">
                  <c:v>7.1535752681096506E-8</c:v>
                </c:pt>
                <c:pt idx="304">
                  <c:v>7.0747343309233801E-8</c:v>
                </c:pt>
                <c:pt idx="305">
                  <c:v>6.9966655703074708E-8</c:v>
                </c:pt>
                <c:pt idx="306">
                  <c:v>6.9193777334121704E-8</c:v>
                </c:pt>
                <c:pt idx="307">
                  <c:v>6.8428791450999404E-8</c:v>
                </c:pt>
                <c:pt idx="308">
                  <c:v>6.7671777131648703E-8</c:v>
                </c:pt>
                <c:pt idx="309">
                  <c:v>6.6922809335899801E-8</c:v>
                </c:pt>
                <c:pt idx="310">
                  <c:v>6.61819589584029E-8</c:v>
                </c:pt>
                <c:pt idx="311">
                  <c:v>6.5449292881452111E-8</c:v>
                </c:pt>
                <c:pt idx="312">
                  <c:v>6.4724874028063801E-8</c:v>
                </c:pt>
                <c:pt idx="313">
                  <c:v>6.4008761416345103E-8</c:v>
                </c:pt>
                <c:pt idx="314">
                  <c:v>6.3301010213642808E-8</c:v>
                </c:pt>
                <c:pt idx="315">
                  <c:v>6.2601671790854299E-8</c:v>
                </c:pt>
                <c:pt idx="316">
                  <c:v>6.1910793776420106E-8</c:v>
                </c:pt>
                <c:pt idx="317">
                  <c:v>6.122842010993311E-8</c:v>
                </c:pt>
                <c:pt idx="318">
                  <c:v>6.0554591097895503E-8</c:v>
                </c:pt>
                <c:pt idx="319">
                  <c:v>5.9889343468900805E-8</c:v>
                </c:pt>
                <c:pt idx="320">
                  <c:v>5.9232710428620097E-8</c:v>
                </c:pt>
                <c:pt idx="321">
                  <c:v>5.85847217133245E-8</c:v>
                </c:pt>
                <c:pt idx="322">
                  <c:v>5.7945403645080797E-8</c:v>
                </c:pt>
                <c:pt idx="323">
                  <c:v>5.7314779188215704E-8</c:v>
                </c:pt>
                <c:pt idx="324">
                  <c:v>5.6692868004627898E-8</c:v>
                </c:pt>
                <c:pt idx="325">
                  <c:v>5.6079686507182499E-8</c:v>
                </c:pt>
                <c:pt idx="326">
                  <c:v>5.5475247914379096E-8</c:v>
                </c:pt>
                <c:pt idx="327">
                  <c:v>5.4879562307548602E-8</c:v>
                </c:pt>
                <c:pt idx="328">
                  <c:v>5.4292636686023596E-8</c:v>
                </c:pt>
                <c:pt idx="329">
                  <c:v>5.3714475019319395E-8</c:v>
                </c:pt>
                <c:pt idx="330">
                  <c:v>5.3145078302788096E-8</c:v>
                </c:pt>
                <c:pt idx="331">
                  <c:v>5.2584444614693602E-8</c:v>
                </c:pt>
                <c:pt idx="332">
                  <c:v>5.2032569169779302E-8</c:v>
                </c:pt>
                <c:pt idx="333">
                  <c:v>5.1489444370599203E-8</c:v>
                </c:pt>
                <c:pt idx="334">
                  <c:v>5.0955059865565E-8</c:v>
                </c:pt>
                <c:pt idx="335">
                  <c:v>5.04294026039437E-8</c:v>
                </c:pt>
                <c:pt idx="336">
                  <c:v>4.9912456885551999E-8</c:v>
                </c:pt>
                <c:pt idx="337">
                  <c:v>4.9404204416724503E-8</c:v>
                </c:pt>
                <c:pt idx="338">
                  <c:v>4.8904624366907104E-8</c:v>
                </c:pt>
                <c:pt idx="339">
                  <c:v>4.8413693417778604E-8</c:v>
                </c:pt>
                <c:pt idx="340">
                  <c:v>4.7931385816718599E-8</c:v>
                </c:pt>
                <c:pt idx="341">
                  <c:v>4.7457673434397206E-8</c:v>
                </c:pt>
                <c:pt idx="342">
                  <c:v>4.6992525812963496E-8</c:v>
                </c:pt>
                <c:pt idx="343">
                  <c:v>4.6535910218165001E-8</c:v>
                </c:pt>
                <c:pt idx="344">
                  <c:v>4.6087791697059198E-8</c:v>
                </c:pt>
                <c:pt idx="345">
                  <c:v>4.5648133124337004E-8</c:v>
                </c:pt>
                <c:pt idx="346">
                  <c:v>4.5216895254822897E-8</c:v>
                </c:pt>
                <c:pt idx="347">
                  <c:v>4.4794036780118101E-8</c:v>
                </c:pt>
                <c:pt idx="348">
                  <c:v>4.43795143722704E-8</c:v>
                </c:pt>
                <c:pt idx="349">
                  <c:v>4.3973282738737896E-8</c:v>
                </c:pt>
                <c:pt idx="350">
                  <c:v>4.3575294675502104E-8</c:v>
                </c:pt>
                <c:pt idx="351">
                  <c:v>4.3185501109286199E-8</c:v>
                </c:pt>
                <c:pt idx="352">
                  <c:v>4.2803851155814701E-8</c:v>
                </c:pt>
                <c:pt idx="353">
                  <c:v>4.2430292165623301E-8</c:v>
                </c:pt>
                <c:pt idx="354">
                  <c:v>4.2064769770322205E-8</c:v>
                </c:pt>
                <c:pt idx="355">
                  <c:v>4.1707227939584406E-8</c:v>
                </c:pt>
                <c:pt idx="356">
                  <c:v>4.13576090199103E-8</c:v>
                </c:pt>
                <c:pt idx="357">
                  <c:v>4.1015853789819899E-8</c:v>
                </c:pt>
                <c:pt idx="358">
                  <c:v>4.06819015062175E-8</c:v>
                </c:pt>
                <c:pt idx="359">
                  <c:v>4.0355689946940196E-8</c:v>
                </c:pt>
                <c:pt idx="360">
                  <c:v>4.0037155467087302E-8</c:v>
                </c:pt>
                <c:pt idx="361">
                  <c:v>3.9726233034619004E-8</c:v>
                </c:pt>
                <c:pt idx="362">
                  <c:v>3.9422856286054801E-8</c:v>
                </c:pt>
                <c:pt idx="363">
                  <c:v>3.9126957566797999E-8</c:v>
                </c:pt>
                <c:pt idx="364">
                  <c:v>3.8838467976876699E-8</c:v>
                </c:pt>
                <c:pt idx="365">
                  <c:v>3.8557317420638405E-8</c:v>
                </c:pt>
                <c:pt idx="366">
                  <c:v>3.8283434642504506E-8</c:v>
                </c:pt>
                <c:pt idx="367">
                  <c:v>3.8016747282464799E-8</c:v>
                </c:pt>
                <c:pt idx="368">
                  <c:v>3.7757181907672903E-8</c:v>
                </c:pt>
                <c:pt idx="369">
                  <c:v>3.7504664067023496E-8</c:v>
                </c:pt>
                <c:pt idx="370">
                  <c:v>3.7259118324801905E-8</c:v>
                </c:pt>
                <c:pt idx="371">
                  <c:v>3.7020468309538999E-8</c:v>
                </c:pt>
                <c:pt idx="372">
                  <c:v>3.6788636752561102E-8</c:v>
                </c:pt>
                <c:pt idx="373">
                  <c:v>3.6563545529983902E-8</c:v>
                </c:pt>
                <c:pt idx="374">
                  <c:v>3.6345115706015897E-8</c:v>
                </c:pt>
                <c:pt idx="375">
                  <c:v>3.6133267569029004E-8</c:v>
                </c:pt>
                <c:pt idx="376">
                  <c:v>3.5927920678185304E-8</c:v>
                </c:pt>
                <c:pt idx="377">
                  <c:v>3.5728993895180401E-8</c:v>
                </c:pt>
                <c:pt idx="378">
                  <c:v>3.5536405432567499E-8</c:v>
                </c:pt>
                <c:pt idx="379">
                  <c:v>3.53500728826545E-8</c:v>
                </c:pt>
                <c:pt idx="380">
                  <c:v>3.5169913266205798E-8</c:v>
                </c:pt>
                <c:pt idx="381">
                  <c:v>3.4995843059583399E-8</c:v>
                </c:pt>
                <c:pt idx="382">
                  <c:v>3.4827778242905896E-8</c:v>
                </c:pt>
                <c:pt idx="383">
                  <c:v>3.46656343261804E-8</c:v>
                </c:pt>
                <c:pt idx="384">
                  <c:v>3.4509326396253599E-8</c:v>
                </c:pt>
                <c:pt idx="385">
                  <c:v>3.4358769142540305E-8</c:v>
                </c:pt>
                <c:pt idx="386">
                  <c:v>3.4213876902122698E-8</c:v>
                </c:pt>
                <c:pt idx="387">
                  <c:v>3.4074563685778205E-8</c:v>
                </c:pt>
                <c:pt idx="388">
                  <c:v>3.3940743220398105E-8</c:v>
                </c:pt>
                <c:pt idx="389">
                  <c:v>3.3812328976253704E-8</c:v>
                </c:pt>
                <c:pt idx="390">
                  <c:v>3.3689234205672001E-8</c:v>
                </c:pt>
                <c:pt idx="391">
                  <c:v>3.3571371972659103E-8</c:v>
                </c:pt>
                <c:pt idx="392">
                  <c:v>3.3458655186709601E-8</c:v>
                </c:pt>
                <c:pt idx="393">
                  <c:v>3.3350996635782504E-8</c:v>
                </c:pt>
                <c:pt idx="394">
                  <c:v>3.3248309014508904E-8</c:v>
                </c:pt>
                <c:pt idx="395">
                  <c:v>3.3150504960791197E-8</c:v>
                </c:pt>
                <c:pt idx="396">
                  <c:v>3.3057497078811902E-8</c:v>
                </c:pt>
                <c:pt idx="397">
                  <c:v>3.29691979779103E-8</c:v>
                </c:pt>
                <c:pt idx="398">
                  <c:v>3.2885520292851199E-8</c:v>
                </c:pt>
                <c:pt idx="399">
                  <c:v>3.2806376721400799E-8</c:v>
                </c:pt>
                <c:pt idx="400">
                  <c:v>3.2731680046228499E-8</c:v>
                </c:pt>
                <c:pt idx="401">
                  <c:v>3.2661343166768106E-8</c:v>
                </c:pt>
                <c:pt idx="402">
                  <c:v>3.2595279126321605E-8</c:v>
                </c:pt>
                <c:pt idx="403">
                  <c:v>3.25334011361636E-8</c:v>
                </c:pt>
                <c:pt idx="404">
                  <c:v>3.2475622607799302E-8</c:v>
                </c:pt>
                <c:pt idx="405">
                  <c:v>3.2421857171804998E-8</c:v>
                </c:pt>
                <c:pt idx="406">
                  <c:v>3.2372018710301103E-8</c:v>
                </c:pt>
                <c:pt idx="407">
                  <c:v>3.23260213772029E-8</c:v>
                </c:pt>
                <c:pt idx="408">
                  <c:v>3.2283779624330699E-8</c:v>
                </c:pt>
                <c:pt idx="409">
                  <c:v>3.22452082275083E-8</c:v>
                </c:pt>
                <c:pt idx="410">
                  <c:v>3.2210222305327802E-8</c:v>
                </c:pt>
                <c:pt idx="411">
                  <c:v>3.2178737347997E-8</c:v>
                </c:pt>
                <c:pt idx="412">
                  <c:v>3.2150669235370298E-8</c:v>
                </c:pt>
                <c:pt idx="413">
                  <c:v>3.2125934260817298E-8</c:v>
                </c:pt>
                <c:pt idx="414">
                  <c:v>3.21044491544215E-8</c:v>
                </c:pt>
                <c:pt idx="415">
                  <c:v>3.20861311000377E-8</c:v>
                </c:pt>
                <c:pt idx="416">
                  <c:v>3.2070897760386301E-8</c:v>
                </c:pt>
                <c:pt idx="417">
                  <c:v>3.2058667294554701E-8</c:v>
                </c:pt>
                <c:pt idx="418">
                  <c:v>3.2049358377440098E-8</c:v>
                </c:pt>
                <c:pt idx="419">
                  <c:v>3.2042890221611999E-8</c:v>
                </c:pt>
                <c:pt idx="420">
                  <c:v>3.20391825925441E-8</c:v>
                </c:pt>
                <c:pt idx="421">
                  <c:v>3.2038155829062301E-8</c:v>
                </c:pt>
                <c:pt idx="422">
                  <c:v>3.20397308613933E-8</c:v>
                </c:pt>
                <c:pt idx="423">
                  <c:v>3.20438292260822E-8</c:v>
                </c:pt>
                <c:pt idx="424">
                  <c:v>3.2050373085385999E-8</c:v>
                </c:pt>
                <c:pt idx="425">
                  <c:v>3.2059285242603799E-8</c:v>
                </c:pt>
                <c:pt idx="426">
                  <c:v>3.2070489156935699E-8</c:v>
                </c:pt>
                <c:pt idx="427">
                  <c:v>3.2083908960819504E-8</c:v>
                </c:pt>
                <c:pt idx="428">
                  <c:v>3.20994694736088E-8</c:v>
                </c:pt>
                <c:pt idx="429">
                  <c:v>3.21170962158278E-8</c:v>
                </c:pt>
                <c:pt idx="430">
                  <c:v>3.2136715424421903E-8</c:v>
                </c:pt>
                <c:pt idx="431">
                  <c:v>3.2158254065289198E-8</c:v>
                </c:pt>
                <c:pt idx="432">
                  <c:v>3.2181639846438705E-8</c:v>
                </c:pt>
                <c:pt idx="433">
                  <c:v>3.2206801231386801E-8</c:v>
                </c:pt>
                <c:pt idx="434">
                  <c:v>3.2233667450707104E-8</c:v>
                </c:pt>
                <c:pt idx="435">
                  <c:v>3.2262168513855802E-8</c:v>
                </c:pt>
                <c:pt idx="436">
                  <c:v>3.2292235220899503E-8</c:v>
                </c:pt>
                <c:pt idx="437">
                  <c:v>3.2323799173083802E-8</c:v>
                </c:pt>
                <c:pt idx="438">
                  <c:v>3.2356792783330302E-8</c:v>
                </c:pt>
                <c:pt idx="439">
                  <c:v>3.2391149286379E-8</c:v>
                </c:pt>
                <c:pt idx="440">
                  <c:v>3.2426802748269997E-8</c:v>
                </c:pt>
                <c:pt idx="441">
                  <c:v>3.2463688075693602E-8</c:v>
                </c:pt>
                <c:pt idx="442">
                  <c:v>3.2501741024588297E-8</c:v>
                </c:pt>
                <c:pt idx="443">
                  <c:v>3.2540898208357705E-8</c:v>
                </c:pt>
                <c:pt idx="444">
                  <c:v>3.2581097106246605E-8</c:v>
                </c:pt>
                <c:pt idx="445">
                  <c:v>3.2622276070573403E-8</c:v>
                </c:pt>
                <c:pt idx="446">
                  <c:v>3.2664374333522201E-8</c:v>
                </c:pt>
                <c:pt idx="447">
                  <c:v>3.27073320143623E-8</c:v>
                </c:pt>
                <c:pt idx="448">
                  <c:v>3.2751090125875299E-8</c:v>
                </c:pt>
                <c:pt idx="449">
                  <c:v>3.2795590579592101E-8</c:v>
                </c:pt>
                <c:pt idx="450">
                  <c:v>3.2840776191436405E-8</c:v>
                </c:pt>
                <c:pt idx="451">
                  <c:v>3.2886590687761501E-8</c:v>
                </c:pt>
                <c:pt idx="452">
                  <c:v>3.2932978709306E-8</c:v>
                </c:pt>
                <c:pt idx="453">
                  <c:v>3.2979885815185602E-8</c:v>
                </c:pt>
                <c:pt idx="454">
                  <c:v>3.3027258487594302E-8</c:v>
                </c:pt>
                <c:pt idx="455">
                  <c:v>3.3075044135861098E-8</c:v>
                </c:pt>
                <c:pt idx="456">
                  <c:v>3.3123191098653302E-8</c:v>
                </c:pt>
                <c:pt idx="457">
                  <c:v>3.3171648646785598E-8</c:v>
                </c:pt>
                <c:pt idx="458">
                  <c:v>3.3220366986864799E-8</c:v>
                </c:pt>
                <c:pt idx="459">
                  <c:v>3.3269297263279602E-8</c:v>
                </c:pt>
                <c:pt idx="460">
                  <c:v>3.3318391559097203E-8</c:v>
                </c:pt>
                <c:pt idx="461">
                  <c:v>3.33676028976032E-8</c:v>
                </c:pt>
                <c:pt idx="462">
                  <c:v>3.34168852447112E-8</c:v>
                </c:pt>
                <c:pt idx="463">
                  <c:v>3.3466193509301597E-8</c:v>
                </c:pt>
                <c:pt idx="464">
                  <c:v>3.3515483542839399E-8</c:v>
                </c:pt>
                <c:pt idx="465">
                  <c:v>3.3564712139573001E-8</c:v>
                </c:pt>
                <c:pt idx="466">
                  <c:v>3.3613837037601702E-8</c:v>
                </c:pt>
                <c:pt idx="467">
                  <c:v>3.3662816918113698E-8</c:v>
                </c:pt>
                <c:pt idx="468">
                  <c:v>3.3711611403600402E-8</c:v>
                </c:pt>
                <c:pt idx="469">
                  <c:v>3.3760181056721502E-8</c:v>
                </c:pt>
                <c:pt idx="470">
                  <c:v>3.38084873797908E-8</c:v>
                </c:pt>
                <c:pt idx="471">
                  <c:v>3.3856492813564399E-8</c:v>
                </c:pt>
                <c:pt idx="472">
                  <c:v>3.3904160733970303E-8</c:v>
                </c:pt>
                <c:pt idx="473">
                  <c:v>3.3951455449692201E-8</c:v>
                </c:pt>
                <c:pt idx="474">
                  <c:v>3.3998342199846202E-8</c:v>
                </c:pt>
                <c:pt idx="475">
                  <c:v>3.4044787152410099E-8</c:v>
                </c:pt>
                <c:pt idx="476">
                  <c:v>3.4090757400127203E-8</c:v>
                </c:pt>
                <c:pt idx="477">
                  <c:v>3.4136220956538802E-8</c:v>
                </c:pt>
                <c:pt idx="478">
                  <c:v>3.4181146752317598E-8</c:v>
                </c:pt>
                <c:pt idx="479">
                  <c:v>3.4225504631914205E-8</c:v>
                </c:pt>
                <c:pt idx="480">
                  <c:v>3.4269265350232006E-8</c:v>
                </c:pt>
                <c:pt idx="481">
                  <c:v>3.4312400566977602E-8</c:v>
                </c:pt>
                <c:pt idx="482">
                  <c:v>3.43548828417622E-8</c:v>
                </c:pt>
                <c:pt idx="483">
                  <c:v>3.4396685629186697E-8</c:v>
                </c:pt>
                <c:pt idx="484">
                  <c:v>3.44377832742319E-8</c:v>
                </c:pt>
                <c:pt idx="485">
                  <c:v>3.4478151007617802E-8</c:v>
                </c:pt>
                <c:pt idx="486">
                  <c:v>3.4517764939065303E-8</c:v>
                </c:pt>
                <c:pt idx="487">
                  <c:v>3.4556602051272402E-8</c:v>
                </c:pt>
                <c:pt idx="488">
                  <c:v>3.4594640193866404E-8</c:v>
                </c:pt>
                <c:pt idx="489">
                  <c:v>3.46318580773437E-8</c:v>
                </c:pt>
                <c:pt idx="490">
                  <c:v>3.4668235267568399E-8</c:v>
                </c:pt>
                <c:pt idx="491">
                  <c:v>3.4703752178332799E-8</c:v>
                </c:pt>
                <c:pt idx="492">
                  <c:v>3.47383900640508E-8</c:v>
                </c:pt>
                <c:pt idx="493">
                  <c:v>3.47721310127003E-8</c:v>
                </c:pt>
                <c:pt idx="494">
                  <c:v>3.4804957938582302E-8</c:v>
                </c:pt>
                <c:pt idx="495">
                  <c:v>3.4836854575301703E-8</c:v>
                </c:pt>
                <c:pt idx="496">
                  <c:v>3.4867805468712404E-8</c:v>
                </c:pt>
                <c:pt idx="497">
                  <c:v>3.4897795968265203E-8</c:v>
                </c:pt>
                <c:pt idx="498">
                  <c:v>3.4926812218917404E-8</c:v>
                </c:pt>
                <c:pt idx="499">
                  <c:v>3.4954841153013402E-8</c:v>
                </c:pt>
              </c:numCache>
            </c:numRef>
          </c:yVal>
          <c:smooth val="1"/>
        </c:ser>
        <c:ser>
          <c:idx val="5"/>
          <c:order val="4"/>
          <c:spPr>
            <a:ln w="28575">
              <a:noFill/>
            </a:ln>
          </c:spPr>
          <c:marker>
            <c:symbol val="triangle"/>
            <c:size val="6"/>
            <c:spPr>
              <a:noFill/>
              <a:ln>
                <a:solidFill>
                  <a:srgbClr val="FF00FF"/>
                </a:solidFill>
                <a:prstDash val="solid"/>
              </a:ln>
            </c:spPr>
          </c:marker>
          <c:xVal>
            <c:numRef>
              <c:f>Data!$U$13:$U$512</c:f>
              <c:numCache>
                <c:formatCode>0.00E+00</c:formatCode>
                <c:ptCount val="500"/>
                <c:pt idx="0">
                  <c:v>1.0302E-2</c:v>
                </c:pt>
                <c:pt idx="1">
                  <c:v>1.050804E-2</c:v>
                </c:pt>
                <c:pt idx="2">
                  <c:v>1.0718200000000001E-2</c:v>
                </c:pt>
                <c:pt idx="3">
                  <c:v>1.0932559999999999E-2</c:v>
                </c:pt>
                <c:pt idx="4">
                  <c:v>1.115122E-2</c:v>
                </c:pt>
                <c:pt idx="5">
                  <c:v>1.1374240000000001E-2</c:v>
                </c:pt>
                <c:pt idx="6">
                  <c:v>1.1601729999999999E-2</c:v>
                </c:pt>
                <c:pt idx="7">
                  <c:v>1.183376E-2</c:v>
                </c:pt>
                <c:pt idx="8">
                  <c:v>1.207043E-2</c:v>
                </c:pt>
                <c:pt idx="9">
                  <c:v>1.2311839999999999E-2</c:v>
                </c:pt>
                <c:pt idx="10">
                  <c:v>1.2558079999999999E-2</c:v>
                </c:pt>
                <c:pt idx="11">
                  <c:v>1.280924E-2</c:v>
                </c:pt>
                <c:pt idx="12">
                  <c:v>1.3065429999999999E-2</c:v>
                </c:pt>
                <c:pt idx="13">
                  <c:v>1.332674E-2</c:v>
                </c:pt>
                <c:pt idx="14">
                  <c:v>1.3593269999999999E-2</c:v>
                </c:pt>
                <c:pt idx="15">
                  <c:v>1.386514E-2</c:v>
                </c:pt>
                <c:pt idx="16">
                  <c:v>1.4142439999999999E-2</c:v>
                </c:pt>
                <c:pt idx="17">
                  <c:v>1.442529E-2</c:v>
                </c:pt>
                <c:pt idx="18">
                  <c:v>1.4713789999999999E-2</c:v>
                </c:pt>
                <c:pt idx="19">
                  <c:v>1.500807E-2</c:v>
                </c:pt>
                <c:pt idx="20">
                  <c:v>1.5308230000000001E-2</c:v>
                </c:pt>
                <c:pt idx="21">
                  <c:v>1.5614390000000001E-2</c:v>
                </c:pt>
                <c:pt idx="22">
                  <c:v>1.5926679999999999E-2</c:v>
                </c:pt>
                <c:pt idx="23">
                  <c:v>1.6245220000000001E-2</c:v>
                </c:pt>
                <c:pt idx="24">
                  <c:v>1.6570120000000001E-2</c:v>
                </c:pt>
                <c:pt idx="25">
                  <c:v>1.690152E-2</c:v>
                </c:pt>
                <c:pt idx="26">
                  <c:v>1.7239549999999999E-2</c:v>
                </c:pt>
                <c:pt idx="27">
                  <c:v>1.758434E-2</c:v>
                </c:pt>
                <c:pt idx="28">
                  <c:v>1.7936029999999999E-2</c:v>
                </c:pt>
                <c:pt idx="29">
                  <c:v>1.8294749999999999E-2</c:v>
                </c:pt>
                <c:pt idx="30">
                  <c:v>1.8660650000000001E-2</c:v>
                </c:pt>
                <c:pt idx="31">
                  <c:v>1.903386E-2</c:v>
                </c:pt>
                <c:pt idx="32">
                  <c:v>1.9414540000000001E-2</c:v>
                </c:pt>
                <c:pt idx="33">
                  <c:v>1.980283E-2</c:v>
                </c:pt>
                <c:pt idx="34">
                  <c:v>2.0198879999999999E-2</c:v>
                </c:pt>
                <c:pt idx="35">
                  <c:v>2.0602860000000001E-2</c:v>
                </c:pt>
                <c:pt idx="36">
                  <c:v>2.1014919999999999E-2</c:v>
                </c:pt>
                <c:pt idx="37">
                  <c:v>2.1435220000000001E-2</c:v>
                </c:pt>
                <c:pt idx="38">
                  <c:v>2.1863919999999998E-2</c:v>
                </c:pt>
                <c:pt idx="39">
                  <c:v>2.23012E-2</c:v>
                </c:pt>
                <c:pt idx="40">
                  <c:v>2.2747219999999999E-2</c:v>
                </c:pt>
                <c:pt idx="41">
                  <c:v>2.3202170000000001E-2</c:v>
                </c:pt>
                <c:pt idx="42">
                  <c:v>2.366621E-2</c:v>
                </c:pt>
                <c:pt idx="43">
                  <c:v>2.4139540000000001E-2</c:v>
                </c:pt>
                <c:pt idx="44">
                  <c:v>2.4622330000000001E-2</c:v>
                </c:pt>
                <c:pt idx="45">
                  <c:v>2.5114770000000002E-2</c:v>
                </c:pt>
                <c:pt idx="46">
                  <c:v>2.5617069999999999E-2</c:v>
                </c:pt>
                <c:pt idx="47">
                  <c:v>2.6129409999999999E-2</c:v>
                </c:pt>
                <c:pt idx="48">
                  <c:v>2.6651999999999999E-2</c:v>
                </c:pt>
                <c:pt idx="49">
                  <c:v>2.7185040000000001E-2</c:v>
                </c:pt>
                <c:pt idx="50">
                  <c:v>2.7728740000000002E-2</c:v>
                </c:pt>
                <c:pt idx="51">
                  <c:v>2.8283309999999999E-2</c:v>
                </c:pt>
                <c:pt idx="52">
                  <c:v>2.884898E-2</c:v>
                </c:pt>
                <c:pt idx="53">
                  <c:v>2.9425960000000001E-2</c:v>
                </c:pt>
                <c:pt idx="54">
                  <c:v>3.001448E-2</c:v>
                </c:pt>
                <c:pt idx="55">
                  <c:v>3.0614769999999999E-2</c:v>
                </c:pt>
                <c:pt idx="56">
                  <c:v>3.1227060000000001E-2</c:v>
                </c:pt>
                <c:pt idx="57">
                  <c:v>3.1851610000000002E-2</c:v>
                </c:pt>
                <c:pt idx="58">
                  <c:v>3.2488639999999999E-2</c:v>
                </c:pt>
                <c:pt idx="59">
                  <c:v>3.313841E-2</c:v>
                </c:pt>
                <c:pt idx="60">
                  <c:v>3.380118E-2</c:v>
                </c:pt>
                <c:pt idx="61">
                  <c:v>3.44772E-2</c:v>
                </c:pt>
                <c:pt idx="62">
                  <c:v>3.5166749999999997E-2</c:v>
                </c:pt>
                <c:pt idx="63">
                  <c:v>3.5870079999999999E-2</c:v>
                </c:pt>
                <c:pt idx="64">
                  <c:v>3.6587479999999999E-2</c:v>
                </c:pt>
                <c:pt idx="65">
                  <c:v>3.7319230000000002E-2</c:v>
                </c:pt>
                <c:pt idx="66">
                  <c:v>3.8065620000000001E-2</c:v>
                </c:pt>
                <c:pt idx="67">
                  <c:v>3.8826930000000003E-2</c:v>
                </c:pt>
                <c:pt idx="68">
                  <c:v>3.9603470000000002E-2</c:v>
                </c:pt>
                <c:pt idx="69">
                  <c:v>4.0395540000000001E-2</c:v>
                </c:pt>
                <c:pt idx="70">
                  <c:v>4.1203450000000003E-2</c:v>
                </c:pt>
                <c:pt idx="71">
                  <c:v>4.2027519999999999E-2</c:v>
                </c:pt>
                <c:pt idx="72">
                  <c:v>4.2868070000000001E-2</c:v>
                </c:pt>
                <c:pt idx="73">
                  <c:v>4.3725430000000003E-2</c:v>
                </c:pt>
                <c:pt idx="74">
                  <c:v>4.4599939999999998E-2</c:v>
                </c:pt>
                <c:pt idx="75">
                  <c:v>4.5491940000000002E-2</c:v>
                </c:pt>
                <c:pt idx="76">
                  <c:v>4.6401779999999997E-2</c:v>
                </c:pt>
                <c:pt idx="77">
                  <c:v>4.732981E-2</c:v>
                </c:pt>
                <c:pt idx="78">
                  <c:v>4.8276409999999999E-2</c:v>
                </c:pt>
                <c:pt idx="79">
                  <c:v>4.9241939999999998E-2</c:v>
                </c:pt>
                <c:pt idx="80">
                  <c:v>5.0226769999999997E-2</c:v>
                </c:pt>
                <c:pt idx="81">
                  <c:v>5.1231310000000002E-2</c:v>
                </c:pt>
                <c:pt idx="82">
                  <c:v>5.2255940000000001E-2</c:v>
                </c:pt>
                <c:pt idx="83">
                  <c:v>5.3301050000000003E-2</c:v>
                </c:pt>
                <c:pt idx="84">
                  <c:v>5.4367079999999998E-2</c:v>
                </c:pt>
                <c:pt idx="85">
                  <c:v>5.5454419999999997E-2</c:v>
                </c:pt>
                <c:pt idx="86" formatCode="General">
                  <c:v>5.6563509999999997E-2</c:v>
                </c:pt>
                <c:pt idx="87" formatCode="General">
                  <c:v>5.7694780000000001E-2</c:v>
                </c:pt>
                <c:pt idx="88" formatCode="General">
                  <c:v>5.8848669999999999E-2</c:v>
                </c:pt>
                <c:pt idx="89" formatCode="General">
                  <c:v>6.0025639999999998E-2</c:v>
                </c:pt>
                <c:pt idx="90" formatCode="General">
                  <c:v>6.1226160000000002E-2</c:v>
                </c:pt>
                <c:pt idx="91" formatCode="General">
                  <c:v>6.2450680000000001E-2</c:v>
                </c:pt>
                <c:pt idx="92" formatCode="General">
                  <c:v>6.3699690000000003E-2</c:v>
                </c:pt>
                <c:pt idx="93" formatCode="General">
                  <c:v>6.4973690000000001E-2</c:v>
                </c:pt>
                <c:pt idx="94" formatCode="General">
                  <c:v>6.6273159999999998E-2</c:v>
                </c:pt>
                <c:pt idx="95" formatCode="General">
                  <c:v>6.7598630000000007E-2</c:v>
                </c:pt>
                <c:pt idx="96" formatCode="General">
                  <c:v>6.8950600000000001E-2</c:v>
                </c:pt>
                <c:pt idx="97" formatCode="General">
                  <c:v>7.0329610000000001E-2</c:v>
                </c:pt>
                <c:pt idx="98" formatCode="General">
                  <c:v>7.17362E-2</c:v>
                </c:pt>
                <c:pt idx="99" formatCode="General">
                  <c:v>7.3170929999999995E-2</c:v>
                </c:pt>
                <c:pt idx="100" formatCode="General">
                  <c:v>7.4634339999999993E-2</c:v>
                </c:pt>
                <c:pt idx="101" formatCode="General">
                  <c:v>7.6127029999999998E-2</c:v>
                </c:pt>
                <c:pt idx="102" formatCode="General">
                  <c:v>7.7649570000000001E-2</c:v>
                </c:pt>
                <c:pt idx="103" formatCode="General">
                  <c:v>7.9202560000000005E-2</c:v>
                </c:pt>
                <c:pt idx="104" formatCode="General">
                  <c:v>8.0786609999999995E-2</c:v>
                </c:pt>
                <c:pt idx="105" formatCode="General">
                  <c:v>8.2402349999999999E-2</c:v>
                </c:pt>
                <c:pt idx="106" formatCode="General">
                  <c:v>8.4050390000000003E-2</c:v>
                </c:pt>
                <c:pt idx="107" formatCode="General">
                  <c:v>8.5731399999999999E-2</c:v>
                </c:pt>
                <c:pt idx="108" formatCode="General">
                  <c:v>8.7446029999999994E-2</c:v>
                </c:pt>
                <c:pt idx="109" formatCode="General">
                  <c:v>8.9194949999999995E-2</c:v>
                </c:pt>
                <c:pt idx="110" formatCode="General">
                  <c:v>9.097885E-2</c:v>
                </c:pt>
                <c:pt idx="111" formatCode="General">
                  <c:v>9.2798430000000001E-2</c:v>
                </c:pt>
                <c:pt idx="112" formatCode="General">
                  <c:v>9.4654390000000005E-2</c:v>
                </c:pt>
                <c:pt idx="113" formatCode="General">
                  <c:v>9.6547480000000005E-2</c:v>
                </c:pt>
                <c:pt idx="114" formatCode="General">
                  <c:v>9.8478430000000006E-2</c:v>
                </c:pt>
                <c:pt idx="115" formatCode="General">
                  <c:v>0.100448</c:v>
                </c:pt>
                <c:pt idx="116" formatCode="General">
                  <c:v>0.10245700000000001</c:v>
                </c:pt>
                <c:pt idx="117" formatCode="General">
                  <c:v>0.1045061</c:v>
                </c:pt>
                <c:pt idx="118" formatCode="General">
                  <c:v>0.1065962</c:v>
                </c:pt>
                <c:pt idx="119" formatCode="General">
                  <c:v>0.10872809999999999</c:v>
                </c:pt>
                <c:pt idx="120" formatCode="General">
                  <c:v>0.11090270000000001</c:v>
                </c:pt>
                <c:pt idx="121" formatCode="General">
                  <c:v>0.11312079999999999</c:v>
                </c:pt>
                <c:pt idx="122" formatCode="General">
                  <c:v>0.11538320000000001</c:v>
                </c:pt>
                <c:pt idx="123" formatCode="General">
                  <c:v>0.1176908</c:v>
                </c:pt>
                <c:pt idx="124" formatCode="General">
                  <c:v>0.1200447</c:v>
                </c:pt>
                <c:pt idx="125" formatCode="General">
                  <c:v>0.1224456</c:v>
                </c:pt>
                <c:pt idx="126" formatCode="General">
                  <c:v>0.12489450000000001</c:v>
                </c:pt>
                <c:pt idx="127" formatCode="General">
                  <c:v>0.12739239999999999</c:v>
                </c:pt>
                <c:pt idx="128" formatCode="General">
                  <c:v>0.12994020000000001</c:v>
                </c:pt>
                <c:pt idx="129" formatCode="General">
                  <c:v>0.13253899999999999</c:v>
                </c:pt>
                <c:pt idx="130" formatCode="General">
                  <c:v>0.1351898</c:v>
                </c:pt>
                <c:pt idx="131" formatCode="General">
                  <c:v>0.13789360000000001</c:v>
                </c:pt>
                <c:pt idx="132" formatCode="General">
                  <c:v>0.14065150000000001</c:v>
                </c:pt>
                <c:pt idx="133" formatCode="General">
                  <c:v>0.14346449999999999</c:v>
                </c:pt>
                <c:pt idx="134" formatCode="General">
                  <c:v>0.14633380000000001</c:v>
                </c:pt>
                <c:pt idx="135" formatCode="General">
                  <c:v>0.14926039999999999</c:v>
                </c:pt>
                <c:pt idx="136" formatCode="General">
                  <c:v>0.15224570000000001</c:v>
                </c:pt>
                <c:pt idx="137" formatCode="General">
                  <c:v>0.1552906</c:v>
                </c:pt>
                <c:pt idx="138" formatCode="General">
                  <c:v>0.15839639999999999</c:v>
                </c:pt>
                <c:pt idx="139" formatCode="General">
                  <c:v>0.16156429999999999</c:v>
                </c:pt>
                <c:pt idx="140" formatCode="General">
                  <c:v>0.16479559999999999</c:v>
                </c:pt>
                <c:pt idx="141" formatCode="General">
                  <c:v>0.1680915</c:v>
                </c:pt>
                <c:pt idx="142" formatCode="General">
                  <c:v>0.1714533</c:v>
                </c:pt>
                <c:pt idx="143" formatCode="General">
                  <c:v>0.17488239999999999</c:v>
                </c:pt>
                <c:pt idx="144" formatCode="General">
                  <c:v>0.17838000000000001</c:v>
                </c:pt>
                <c:pt idx="145" formatCode="General">
                  <c:v>0.18194769999999999</c:v>
                </c:pt>
                <c:pt idx="146" formatCode="General">
                  <c:v>0.18558659999999999</c:v>
                </c:pt>
                <c:pt idx="147" formatCode="General">
                  <c:v>0.1892983</c:v>
                </c:pt>
                <c:pt idx="148" formatCode="General">
                  <c:v>0.19308429999999999</c:v>
                </c:pt>
                <c:pt idx="149" formatCode="General">
                  <c:v>0.19694600000000001</c:v>
                </c:pt>
                <c:pt idx="150" formatCode="General">
                  <c:v>0.20088490000000001</c:v>
                </c:pt>
                <c:pt idx="151" formatCode="General">
                  <c:v>0.20490259999999999</c:v>
                </c:pt>
                <c:pt idx="152" formatCode="General">
                  <c:v>0.20900070000000001</c:v>
                </c:pt>
                <c:pt idx="153" formatCode="General">
                  <c:v>0.2131807</c:v>
                </c:pt>
                <c:pt idx="154" formatCode="General">
                  <c:v>0.21744430000000001</c:v>
                </c:pt>
                <c:pt idx="155" formatCode="General">
                  <c:v>0.2217932</c:v>
                </c:pt>
                <c:pt idx="156" formatCode="General">
                  <c:v>0.22622900000000001</c:v>
                </c:pt>
                <c:pt idx="157" formatCode="General">
                  <c:v>0.2307536</c:v>
                </c:pt>
                <c:pt idx="158" formatCode="General">
                  <c:v>0.23536869999999999</c:v>
                </c:pt>
                <c:pt idx="159" formatCode="General">
                  <c:v>0.24007609999999999</c:v>
                </c:pt>
                <c:pt idx="160" formatCode="General">
                  <c:v>0.2448776</c:v>
                </c:pt>
                <c:pt idx="161" formatCode="General">
                  <c:v>0.2497751</c:v>
                </c:pt>
                <c:pt idx="162" formatCode="General">
                  <c:v>0.25477060000000001</c:v>
                </c:pt>
                <c:pt idx="163" formatCode="General">
                  <c:v>0.25986599999999999</c:v>
                </c:pt>
                <c:pt idx="164" formatCode="General">
                  <c:v>0.2650634</c:v>
                </c:pt>
                <c:pt idx="165" formatCode="General">
                  <c:v>0.27036460000000001</c:v>
                </c:pt>
                <c:pt idx="166" formatCode="General">
                  <c:v>0.27577190000000001</c:v>
                </c:pt>
                <c:pt idx="167" formatCode="General">
                  <c:v>0.28128740000000002</c:v>
                </c:pt>
                <c:pt idx="168" formatCode="General">
                  <c:v>0.28691309999999998</c:v>
                </c:pt>
                <c:pt idx="169" formatCode="General">
                  <c:v>0.29265140000000001</c:v>
                </c:pt>
                <c:pt idx="170" formatCode="General">
                  <c:v>0.2985044</c:v>
                </c:pt>
                <c:pt idx="171" formatCode="General">
                  <c:v>0.30447449999999998</c:v>
                </c:pt>
                <c:pt idx="172" formatCode="General">
                  <c:v>0.31056400000000001</c:v>
                </c:pt>
                <c:pt idx="173" formatCode="General">
                  <c:v>0.31677529999999998</c:v>
                </c:pt>
                <c:pt idx="174" formatCode="General">
                  <c:v>0.32311079999999998</c:v>
                </c:pt>
                <c:pt idx="175" formatCode="General">
                  <c:v>0.32815490000000003</c:v>
                </c:pt>
              </c:numCache>
            </c:numRef>
          </c:xVal>
          <c:yVal>
            <c:numRef>
              <c:f>Data!$V$13:$V$512</c:f>
              <c:numCache>
                <c:formatCode>General</c:formatCode>
                <c:ptCount val="500"/>
                <c:pt idx="0">
                  <c:v>9.7756300000000004E-3</c:v>
                </c:pt>
                <c:pt idx="1">
                  <c:v>1.0303420000000001E-2</c:v>
                </c:pt>
                <c:pt idx="2">
                  <c:v>9.9988400000000002E-3</c:v>
                </c:pt>
                <c:pt idx="3">
                  <c:v>9.9943059999999997E-3</c:v>
                </c:pt>
                <c:pt idx="4">
                  <c:v>1.0533310000000001E-2</c:v>
                </c:pt>
                <c:pt idx="5">
                  <c:v>1.0252300000000001E-2</c:v>
                </c:pt>
                <c:pt idx="6">
                  <c:v>1.090493E-2</c:v>
                </c:pt>
                <c:pt idx="7">
                  <c:v>1.048492E-2</c:v>
                </c:pt>
                <c:pt idx="8">
                  <c:v>1.111056E-2</c:v>
                </c:pt>
                <c:pt idx="9">
                  <c:v>1.0762640000000002E-2</c:v>
                </c:pt>
                <c:pt idx="10">
                  <c:v>1.08507E-2</c:v>
                </c:pt>
                <c:pt idx="11">
                  <c:v>1.0498050000000002E-2</c:v>
                </c:pt>
                <c:pt idx="12">
                  <c:v>1.0636609999999999E-2</c:v>
                </c:pt>
                <c:pt idx="13">
                  <c:v>1.0552410000000002E-2</c:v>
                </c:pt>
                <c:pt idx="14">
                  <c:v>1.0344030000000001E-2</c:v>
                </c:pt>
                <c:pt idx="15">
                  <c:v>1.0285359999999999E-2</c:v>
                </c:pt>
                <c:pt idx="16">
                  <c:v>9.4460010000000007E-3</c:v>
                </c:pt>
                <c:pt idx="17">
                  <c:v>5.6911900000000005E-3</c:v>
                </c:pt>
                <c:pt idx="18">
                  <c:v>3.4333940000000002E-3</c:v>
                </c:pt>
                <c:pt idx="19">
                  <c:v>2.4998030000000001E-3</c:v>
                </c:pt>
                <c:pt idx="20">
                  <c:v>2.0314589999999998E-3</c:v>
                </c:pt>
                <c:pt idx="21">
                  <c:v>1.5706690000000002E-3</c:v>
                </c:pt>
                <c:pt idx="22">
                  <c:v>1.3251350000000001E-3</c:v>
                </c:pt>
                <c:pt idx="23">
                  <c:v>1.0907919999999999E-3</c:v>
                </c:pt>
                <c:pt idx="24">
                  <c:v>8.7538199999999996E-4</c:v>
                </c:pt>
                <c:pt idx="25">
                  <c:v>7.0828699999999994E-4</c:v>
                </c:pt>
                <c:pt idx="26">
                  <c:v>6.6761929999999993E-4</c:v>
                </c:pt>
                <c:pt idx="27">
                  <c:v>5.6770780000000003E-4</c:v>
                </c:pt>
                <c:pt idx="28">
                  <c:v>5.0742140000000001E-4</c:v>
                </c:pt>
                <c:pt idx="29">
                  <c:v>4.0040760000000002E-4</c:v>
                </c:pt>
                <c:pt idx="30">
                  <c:v>3.4973379999999997E-4</c:v>
                </c:pt>
                <c:pt idx="31">
                  <c:v>3.2180570000000001E-4</c:v>
                </c:pt>
                <c:pt idx="32">
                  <c:v>2.9105480000000001E-4</c:v>
                </c:pt>
                <c:pt idx="33">
                  <c:v>2.4749529999999997E-4</c:v>
                </c:pt>
                <c:pt idx="34">
                  <c:v>2.378781E-4</c:v>
                </c:pt>
                <c:pt idx="35">
                  <c:v>2.1072119999999999E-4</c:v>
                </c:pt>
                <c:pt idx="36">
                  <c:v>1.96992E-4</c:v>
                </c:pt>
                <c:pt idx="37">
                  <c:v>1.4989570000000001E-4</c:v>
                </c:pt>
                <c:pt idx="38">
                  <c:v>1.2994910000000001E-4</c:v>
                </c:pt>
                <c:pt idx="39">
                  <c:v>1.3193889999999999E-4</c:v>
                </c:pt>
                <c:pt idx="40">
                  <c:v>1.1069930000000001E-4</c:v>
                </c:pt>
                <c:pt idx="41">
                  <c:v>1.0306390000000001E-4</c:v>
                </c:pt>
                <c:pt idx="42">
                  <c:v>8.7168800000000005E-5</c:v>
                </c:pt>
                <c:pt idx="43">
                  <c:v>7.7742280000000008E-5</c:v>
                </c:pt>
                <c:pt idx="44">
                  <c:v>6.997665E-5</c:v>
                </c:pt>
                <c:pt idx="45">
                  <c:v>5.6398359999999996E-5</c:v>
                </c:pt>
                <c:pt idx="46">
                  <c:v>5.7113349999999998E-5</c:v>
                </c:pt>
                <c:pt idx="47">
                  <c:v>5.0604030000000001E-5</c:v>
                </c:pt>
                <c:pt idx="48">
                  <c:v>4.6400170000000001E-5</c:v>
                </c:pt>
                <c:pt idx="49">
                  <c:v>3.9746729999999999E-5</c:v>
                </c:pt>
                <c:pt idx="50">
                  <c:v>3.6224250000000001E-5</c:v>
                </c:pt>
                <c:pt idx="51">
                  <c:v>3.4646690000000001E-5</c:v>
                </c:pt>
                <c:pt idx="52">
                  <c:v>3.0232290000000001E-5</c:v>
                </c:pt>
                <c:pt idx="53">
                  <c:v>2.5600080000000001E-5</c:v>
                </c:pt>
                <c:pt idx="54">
                  <c:v>2.406039E-5</c:v>
                </c:pt>
                <c:pt idx="55">
                  <c:v>2.0360100000000002E-5</c:v>
                </c:pt>
                <c:pt idx="56">
                  <c:v>1.8760610000000002E-5</c:v>
                </c:pt>
                <c:pt idx="57">
                  <c:v>1.8855639999999999E-5</c:v>
                </c:pt>
                <c:pt idx="58">
                  <c:v>1.434184E-5</c:v>
                </c:pt>
                <c:pt idx="59">
                  <c:v>1.3300860000000001E-5</c:v>
                </c:pt>
                <c:pt idx="60">
                  <c:v>1.3065480000000001E-5</c:v>
                </c:pt>
                <c:pt idx="61">
                  <c:v>1.1370819999999999E-5</c:v>
                </c:pt>
                <c:pt idx="62">
                  <c:v>1.0152390000000001E-5</c:v>
                </c:pt>
                <c:pt idx="63">
                  <c:v>7.3882779999999999E-6</c:v>
                </c:pt>
                <c:pt idx="64">
                  <c:v>6.8825749999999999E-6</c:v>
                </c:pt>
                <c:pt idx="65">
                  <c:v>5.9886110000000007E-6</c:v>
                </c:pt>
                <c:pt idx="66">
                  <c:v>6.1473750000000006E-6</c:v>
                </c:pt>
                <c:pt idx="67">
                  <c:v>5.1042679999999995E-6</c:v>
                </c:pt>
                <c:pt idx="68">
                  <c:v>3.9130840000000003E-6</c:v>
                </c:pt>
                <c:pt idx="69">
                  <c:v>4.4881869999999999E-6</c:v>
                </c:pt>
                <c:pt idx="70">
                  <c:v>3.8163850000000002E-6</c:v>
                </c:pt>
                <c:pt idx="71">
                  <c:v>3.0809050000000004E-6</c:v>
                </c:pt>
                <c:pt idx="72">
                  <c:v>2.7972990000000005E-6</c:v>
                </c:pt>
                <c:pt idx="73">
                  <c:v>2.4110280000000002E-6</c:v>
                </c:pt>
                <c:pt idx="74">
                  <c:v>2.3884400000000001E-6</c:v>
                </c:pt>
                <c:pt idx="75">
                  <c:v>1.8738310000000002E-6</c:v>
                </c:pt>
                <c:pt idx="76">
                  <c:v>1.62251E-6</c:v>
                </c:pt>
                <c:pt idx="77">
                  <c:v>1.9363489999999999E-6</c:v>
                </c:pt>
                <c:pt idx="78">
                  <c:v>1.8648960000000002E-6</c:v>
                </c:pt>
                <c:pt idx="79">
                  <c:v>1.3374150000000001E-6</c:v>
                </c:pt>
                <c:pt idx="80">
                  <c:v>1.209705E-6</c:v>
                </c:pt>
                <c:pt idx="81">
                  <c:v>1.0071250000000001E-6</c:v>
                </c:pt>
                <c:pt idx="82">
                  <c:v>8.174007000000001E-7</c:v>
                </c:pt>
                <c:pt idx="83">
                  <c:v>7.526582E-7</c:v>
                </c:pt>
                <c:pt idx="84">
                  <c:v>8.4844919999999996E-7</c:v>
                </c:pt>
                <c:pt idx="85">
                  <c:v>8.2458240000000012E-7</c:v>
                </c:pt>
                <c:pt idx="86">
                  <c:v>5.6524230000000003E-7</c:v>
                </c:pt>
                <c:pt idx="87">
                  <c:v>5.6650369999999997E-7</c:v>
                </c:pt>
                <c:pt idx="88">
                  <c:v>4.5718920000000004E-7</c:v>
                </c:pt>
                <c:pt idx="89">
                  <c:v>3.2555170000000003E-7</c:v>
                </c:pt>
                <c:pt idx="90">
                  <c:v>3.6561769999999998E-7</c:v>
                </c:pt>
                <c:pt idx="91">
                  <c:v>3.9957530000000003E-7</c:v>
                </c:pt>
                <c:pt idx="92">
                  <c:v>3.999132E-7</c:v>
                </c:pt>
                <c:pt idx="93">
                  <c:v>3.1869380000000002E-7</c:v>
                </c:pt>
                <c:pt idx="94">
                  <c:v>2.504543E-7</c:v>
                </c:pt>
                <c:pt idx="95">
                  <c:v>2.5504960000000003E-7</c:v>
                </c:pt>
                <c:pt idx="96">
                  <c:v>2.754039E-7</c:v>
                </c:pt>
                <c:pt idx="97">
                  <c:v>2.9266590000000004E-7</c:v>
                </c:pt>
                <c:pt idx="98">
                  <c:v>2.0236420000000001E-7</c:v>
                </c:pt>
                <c:pt idx="99">
                  <c:v>1.67513E-7</c:v>
                </c:pt>
                <c:pt idx="100">
                  <c:v>1.62708E-7</c:v>
                </c:pt>
                <c:pt idx="101">
                  <c:v>1.8194209999999999E-7</c:v>
                </c:pt>
                <c:pt idx="102">
                  <c:v>1.3012670000000001E-7</c:v>
                </c:pt>
                <c:pt idx="103">
                  <c:v>1.5613090000000002E-7</c:v>
                </c:pt>
                <c:pt idx="104">
                  <c:v>1.5558510000000002E-7</c:v>
                </c:pt>
                <c:pt idx="105">
                  <c:v>1.5488220000000001E-7</c:v>
                </c:pt>
                <c:pt idx="106">
                  <c:v>1.470944E-7</c:v>
                </c:pt>
                <c:pt idx="107">
                  <c:v>1.9032120000000001E-7</c:v>
                </c:pt>
                <c:pt idx="108">
                  <c:v>1.346166E-7</c:v>
                </c:pt>
                <c:pt idx="109">
                  <c:v>1.3855600000000001E-7</c:v>
                </c:pt>
                <c:pt idx="110">
                  <c:v>1.569271E-7</c:v>
                </c:pt>
                <c:pt idx="111">
                  <c:v>1.06357E-7</c:v>
                </c:pt>
                <c:pt idx="112">
                  <c:v>9.6628089999999992E-8</c:v>
                </c:pt>
                <c:pt idx="113">
                  <c:v>1.1179849999999999E-7</c:v>
                </c:pt>
                <c:pt idx="114">
                  <c:v>1.2879660000000002E-7</c:v>
                </c:pt>
                <c:pt idx="115">
                  <c:v>1.4961550000000002E-7</c:v>
                </c:pt>
                <c:pt idx="116">
                  <c:v>1.1783650000000001E-7</c:v>
                </c:pt>
                <c:pt idx="117">
                  <c:v>1.3371350000000001E-7</c:v>
                </c:pt>
                <c:pt idx="118">
                  <c:v>1.190356E-7</c:v>
                </c:pt>
                <c:pt idx="119">
                  <c:v>1.200486E-7</c:v>
                </c:pt>
                <c:pt idx="120">
                  <c:v>1.05989E-7</c:v>
                </c:pt>
                <c:pt idx="121">
                  <c:v>1.138336E-7</c:v>
                </c:pt>
                <c:pt idx="122">
                  <c:v>1.1492160000000001E-7</c:v>
                </c:pt>
                <c:pt idx="123">
                  <c:v>1.262832E-7</c:v>
                </c:pt>
                <c:pt idx="124">
                  <c:v>1.1625309999999999E-7</c:v>
                </c:pt>
                <c:pt idx="125">
                  <c:v>9.6638299999999998E-8</c:v>
                </c:pt>
                <c:pt idx="126">
                  <c:v>9.2020210000000007E-8</c:v>
                </c:pt>
                <c:pt idx="127">
                  <c:v>9.151983999999999E-8</c:v>
                </c:pt>
                <c:pt idx="128">
                  <c:v>1.016955E-7</c:v>
                </c:pt>
                <c:pt idx="129">
                  <c:v>9.0800090000000015E-8</c:v>
                </c:pt>
                <c:pt idx="130">
                  <c:v>8.8420809999999994E-8</c:v>
                </c:pt>
                <c:pt idx="131">
                  <c:v>1.02703E-7</c:v>
                </c:pt>
                <c:pt idx="132">
                  <c:v>9.3176190000000014E-8</c:v>
                </c:pt>
                <c:pt idx="133">
                  <c:v>8.6183399999999993E-8</c:v>
                </c:pt>
                <c:pt idx="134">
                  <c:v>9.198492E-8</c:v>
                </c:pt>
                <c:pt idx="135">
                  <c:v>7.8581910000000013E-8</c:v>
                </c:pt>
                <c:pt idx="136">
                  <c:v>8.5210890000000006E-8</c:v>
                </c:pt>
                <c:pt idx="137">
                  <c:v>8.3188450000000008E-8</c:v>
                </c:pt>
                <c:pt idx="138">
                  <c:v>6.8756109999999999E-8</c:v>
                </c:pt>
                <c:pt idx="139">
                  <c:v>6.4428690000000001E-8</c:v>
                </c:pt>
                <c:pt idx="140">
                  <c:v>6.3898150000000009E-8</c:v>
                </c:pt>
                <c:pt idx="141">
                  <c:v>4.8077840000000004E-8</c:v>
                </c:pt>
                <c:pt idx="142">
                  <c:v>5.9732120000000007E-8</c:v>
                </c:pt>
                <c:pt idx="143">
                  <c:v>5.9202109999999998E-8</c:v>
                </c:pt>
                <c:pt idx="144">
                  <c:v>5.3072429999999998E-8</c:v>
                </c:pt>
                <c:pt idx="145">
                  <c:v>5.3311550000000003E-8</c:v>
                </c:pt>
                <c:pt idx="146">
                  <c:v>4.8566590000000002E-8</c:v>
                </c:pt>
                <c:pt idx="147">
                  <c:v>4.9531279999999999E-8</c:v>
                </c:pt>
                <c:pt idx="148">
                  <c:v>4.8282279999999998E-8</c:v>
                </c:pt>
                <c:pt idx="149">
                  <c:v>4.6484320000000004E-8</c:v>
                </c:pt>
                <c:pt idx="150">
                  <c:v>4.13831E-8</c:v>
                </c:pt>
                <c:pt idx="151">
                  <c:v>4.3831389999999996E-8</c:v>
                </c:pt>
                <c:pt idx="152">
                  <c:v>4.8952909999999999E-8</c:v>
                </c:pt>
                <c:pt idx="153">
                  <c:v>5.0431600000000003E-8</c:v>
                </c:pt>
                <c:pt idx="154">
                  <c:v>4.6616200000000003E-8</c:v>
                </c:pt>
                <c:pt idx="155">
                  <c:v>4.0326460000000001E-8</c:v>
                </c:pt>
                <c:pt idx="156">
                  <c:v>3.189898E-8</c:v>
                </c:pt>
                <c:pt idx="157">
                  <c:v>3.48022E-8</c:v>
                </c:pt>
                <c:pt idx="158">
                  <c:v>3.7295439999999999E-8</c:v>
                </c:pt>
                <c:pt idx="159">
                  <c:v>3.7494180000000003E-8</c:v>
                </c:pt>
                <c:pt idx="160">
                  <c:v>4.2808060000000001E-8</c:v>
                </c:pt>
                <c:pt idx="161">
                  <c:v>3.6959909999999999E-8</c:v>
                </c:pt>
                <c:pt idx="162">
                  <c:v>3.5000540000000002E-8</c:v>
                </c:pt>
                <c:pt idx="163">
                  <c:v>4.3291870000000006E-8</c:v>
                </c:pt>
                <c:pt idx="164">
                  <c:v>3.720153E-8</c:v>
                </c:pt>
                <c:pt idx="165">
                  <c:v>3.2752820000000004E-8</c:v>
                </c:pt>
                <c:pt idx="166">
                  <c:v>3.1046039999999998E-8</c:v>
                </c:pt>
                <c:pt idx="167">
                  <c:v>3.924513E-8</c:v>
                </c:pt>
                <c:pt idx="168">
                  <c:v>4.3541760000000003E-8</c:v>
                </c:pt>
                <c:pt idx="169">
                  <c:v>3.8794340000000006E-8</c:v>
                </c:pt>
                <c:pt idx="170">
                  <c:v>3.3403270000000005E-8</c:v>
                </c:pt>
                <c:pt idx="171">
                  <c:v>2.747304E-8</c:v>
                </c:pt>
                <c:pt idx="172">
                  <c:v>3.4664320000000001E-8</c:v>
                </c:pt>
                <c:pt idx="173">
                  <c:v>3.8414870000000002E-8</c:v>
                </c:pt>
                <c:pt idx="174">
                  <c:v>3.6772690000000002E-8</c:v>
                </c:pt>
                <c:pt idx="175">
                  <c:v>3.6441690000000003E-8</c:v>
                </c:pt>
              </c:numCache>
            </c:numRef>
          </c:yVal>
          <c:smooth val="1"/>
        </c:ser>
        <c:ser>
          <c:idx val="6"/>
          <c:order val="5"/>
          <c:spPr>
            <a:ln w="25400">
              <a:solidFill>
                <a:srgbClr val="FF0000"/>
              </a:solidFill>
              <a:prstDash val="solid"/>
            </a:ln>
          </c:spPr>
          <c:marker>
            <c:symbol val="none"/>
          </c:marker>
          <c:xVal>
            <c:numRef>
              <c:f>Data!$Y$13:$Y$512</c:f>
              <c:numCache>
                <c:formatCode>0.00E+00</c:formatCode>
                <c:ptCount val="500"/>
                <c:pt idx="0">
                  <c:v>0.01</c:v>
                </c:pt>
                <c:pt idx="1">
                  <c:v>1.048E-2</c:v>
                </c:pt>
                <c:pt idx="2" formatCode="General">
                  <c:v>1.0959999999999999E-2</c:v>
                </c:pt>
                <c:pt idx="3" formatCode="General">
                  <c:v>1.1440000000000001E-2</c:v>
                </c:pt>
                <c:pt idx="4" formatCode="General">
                  <c:v>1.192E-2</c:v>
                </c:pt>
                <c:pt idx="5" formatCode="General">
                  <c:v>1.24E-2</c:v>
                </c:pt>
                <c:pt idx="6" formatCode="General">
                  <c:v>1.2880000000000001E-2</c:v>
                </c:pt>
                <c:pt idx="7" formatCode="General">
                  <c:v>1.336E-2</c:v>
                </c:pt>
                <c:pt idx="8" formatCode="General">
                  <c:v>1.384E-2</c:v>
                </c:pt>
                <c:pt idx="9" formatCode="General">
                  <c:v>1.4319999999999999E-2</c:v>
                </c:pt>
                <c:pt idx="10" formatCode="General">
                  <c:v>1.4800000000000001E-2</c:v>
                </c:pt>
                <c:pt idx="11" formatCode="General">
                  <c:v>1.528E-2</c:v>
                </c:pt>
                <c:pt idx="12" formatCode="General">
                  <c:v>1.576E-2</c:v>
                </c:pt>
                <c:pt idx="13" formatCode="General">
                  <c:v>1.6240000000000001E-2</c:v>
                </c:pt>
                <c:pt idx="14" formatCode="General">
                  <c:v>1.6719999999999999E-2</c:v>
                </c:pt>
                <c:pt idx="15" formatCode="General">
                  <c:v>1.72E-2</c:v>
                </c:pt>
                <c:pt idx="16" formatCode="General">
                  <c:v>1.7680000000000001E-2</c:v>
                </c:pt>
                <c:pt idx="17" formatCode="General">
                  <c:v>1.8159999999999999E-2</c:v>
                </c:pt>
                <c:pt idx="18" formatCode="General">
                  <c:v>1.864E-2</c:v>
                </c:pt>
                <c:pt idx="19" formatCode="General">
                  <c:v>1.9120000000000002E-2</c:v>
                </c:pt>
                <c:pt idx="20" formatCode="General">
                  <c:v>1.9599999999999999E-2</c:v>
                </c:pt>
                <c:pt idx="21" formatCode="General">
                  <c:v>2.0080000000000001E-2</c:v>
                </c:pt>
                <c:pt idx="22" formatCode="General">
                  <c:v>2.0559999999999998E-2</c:v>
                </c:pt>
                <c:pt idx="23" formatCode="General">
                  <c:v>2.104E-2</c:v>
                </c:pt>
                <c:pt idx="24" formatCode="General">
                  <c:v>2.1520000000000001E-2</c:v>
                </c:pt>
                <c:pt idx="25" formatCode="General">
                  <c:v>2.1999999999999999E-2</c:v>
                </c:pt>
                <c:pt idx="26" formatCode="General">
                  <c:v>2.248E-2</c:v>
                </c:pt>
                <c:pt idx="27" formatCode="General">
                  <c:v>2.2960000000000001E-2</c:v>
                </c:pt>
                <c:pt idx="28" formatCode="General">
                  <c:v>2.3439999999999999E-2</c:v>
                </c:pt>
                <c:pt idx="29" formatCode="General">
                  <c:v>2.392E-2</c:v>
                </c:pt>
                <c:pt idx="30" formatCode="General">
                  <c:v>2.4400000000000002E-2</c:v>
                </c:pt>
                <c:pt idx="31" formatCode="General">
                  <c:v>2.4879999999999999E-2</c:v>
                </c:pt>
                <c:pt idx="32" formatCode="General">
                  <c:v>2.5360000000000001E-2</c:v>
                </c:pt>
                <c:pt idx="33" formatCode="General">
                  <c:v>2.5839999999999998E-2</c:v>
                </c:pt>
                <c:pt idx="34" formatCode="General">
                  <c:v>2.632E-2</c:v>
                </c:pt>
                <c:pt idx="35" formatCode="General">
                  <c:v>2.6800000000000001E-2</c:v>
                </c:pt>
                <c:pt idx="36" formatCode="General">
                  <c:v>2.7279999999999999E-2</c:v>
                </c:pt>
                <c:pt idx="37" formatCode="General">
                  <c:v>2.776E-2</c:v>
                </c:pt>
                <c:pt idx="38" formatCode="General">
                  <c:v>2.8240000000000001E-2</c:v>
                </c:pt>
                <c:pt idx="39" formatCode="General">
                  <c:v>2.8719999999999999E-2</c:v>
                </c:pt>
                <c:pt idx="40" formatCode="General">
                  <c:v>2.92E-2</c:v>
                </c:pt>
                <c:pt idx="41" formatCode="General">
                  <c:v>2.9680000000000002E-2</c:v>
                </c:pt>
                <c:pt idx="42" formatCode="General">
                  <c:v>3.0159999999999999E-2</c:v>
                </c:pt>
                <c:pt idx="43" formatCode="General">
                  <c:v>3.0640000000000001E-2</c:v>
                </c:pt>
                <c:pt idx="44" formatCode="General">
                  <c:v>3.1119999999999998E-2</c:v>
                </c:pt>
                <c:pt idx="45" formatCode="General">
                  <c:v>3.1600000000000003E-2</c:v>
                </c:pt>
                <c:pt idx="46" formatCode="General">
                  <c:v>3.2079999999999997E-2</c:v>
                </c:pt>
                <c:pt idx="47" formatCode="General">
                  <c:v>3.2559999999999999E-2</c:v>
                </c:pt>
                <c:pt idx="48" formatCode="General">
                  <c:v>3.304E-2</c:v>
                </c:pt>
                <c:pt idx="49" formatCode="General">
                  <c:v>3.3520000000000001E-2</c:v>
                </c:pt>
                <c:pt idx="50" formatCode="General">
                  <c:v>3.4000000000000002E-2</c:v>
                </c:pt>
                <c:pt idx="51" formatCode="General">
                  <c:v>3.4479999999999997E-2</c:v>
                </c:pt>
                <c:pt idx="52" formatCode="General">
                  <c:v>3.4959999999999998E-2</c:v>
                </c:pt>
                <c:pt idx="53" formatCode="General">
                  <c:v>3.5439999999999999E-2</c:v>
                </c:pt>
                <c:pt idx="54" formatCode="General">
                  <c:v>3.5920000000000001E-2</c:v>
                </c:pt>
                <c:pt idx="55" formatCode="General">
                  <c:v>3.6400000000000002E-2</c:v>
                </c:pt>
                <c:pt idx="56" formatCode="General">
                  <c:v>3.6880000000000003E-2</c:v>
                </c:pt>
                <c:pt idx="57" formatCode="General">
                  <c:v>3.7359999999999997E-2</c:v>
                </c:pt>
                <c:pt idx="58" formatCode="General">
                  <c:v>3.7839999999999999E-2</c:v>
                </c:pt>
                <c:pt idx="59" formatCode="General">
                  <c:v>3.832E-2</c:v>
                </c:pt>
                <c:pt idx="60" formatCode="General">
                  <c:v>3.8800000000000001E-2</c:v>
                </c:pt>
                <c:pt idx="61" formatCode="General">
                  <c:v>3.9280000000000002E-2</c:v>
                </c:pt>
                <c:pt idx="62" formatCode="General">
                  <c:v>3.9759999999999997E-2</c:v>
                </c:pt>
                <c:pt idx="63" formatCode="General">
                  <c:v>4.0239999999999998E-2</c:v>
                </c:pt>
                <c:pt idx="64" formatCode="General">
                  <c:v>4.0719999999999999E-2</c:v>
                </c:pt>
                <c:pt idx="65" formatCode="General">
                  <c:v>4.1200000000000001E-2</c:v>
                </c:pt>
                <c:pt idx="66" formatCode="General">
                  <c:v>4.1680000000000002E-2</c:v>
                </c:pt>
                <c:pt idx="67" formatCode="General">
                  <c:v>4.2160000000000003E-2</c:v>
                </c:pt>
                <c:pt idx="68" formatCode="General">
                  <c:v>4.2639999999999997E-2</c:v>
                </c:pt>
                <c:pt idx="69" formatCode="General">
                  <c:v>4.3119999999999999E-2</c:v>
                </c:pt>
                <c:pt idx="70" formatCode="General">
                  <c:v>4.36E-2</c:v>
                </c:pt>
                <c:pt idx="71" formatCode="General">
                  <c:v>4.4080000000000001E-2</c:v>
                </c:pt>
                <c:pt idx="72" formatCode="General">
                  <c:v>4.4560000000000002E-2</c:v>
                </c:pt>
                <c:pt idx="73" formatCode="General">
                  <c:v>4.5039999999999997E-2</c:v>
                </c:pt>
                <c:pt idx="74" formatCode="General">
                  <c:v>4.5519999999999998E-2</c:v>
                </c:pt>
                <c:pt idx="75" formatCode="General">
                  <c:v>4.5999999999999999E-2</c:v>
                </c:pt>
                <c:pt idx="76" formatCode="General">
                  <c:v>4.648E-2</c:v>
                </c:pt>
                <c:pt idx="77" formatCode="General">
                  <c:v>4.6960000000000002E-2</c:v>
                </c:pt>
                <c:pt idx="78" formatCode="General">
                  <c:v>4.7440000000000003E-2</c:v>
                </c:pt>
                <c:pt idx="79" formatCode="General">
                  <c:v>4.7919999999999997E-2</c:v>
                </c:pt>
                <c:pt idx="80" formatCode="General">
                  <c:v>4.8399999999999999E-2</c:v>
                </c:pt>
                <c:pt idx="81" formatCode="General">
                  <c:v>4.888E-2</c:v>
                </c:pt>
                <c:pt idx="82" formatCode="General">
                  <c:v>4.9360000000000001E-2</c:v>
                </c:pt>
                <c:pt idx="83" formatCode="General">
                  <c:v>4.9840000000000002E-2</c:v>
                </c:pt>
                <c:pt idx="84" formatCode="General">
                  <c:v>5.0319999999999997E-2</c:v>
                </c:pt>
                <c:pt idx="85" formatCode="General">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Z$13:$Z$512</c:f>
              <c:numCache>
                <c:formatCode>General</c:formatCode>
                <c:ptCount val="500"/>
                <c:pt idx="0">
                  <c:v>7.5000450000000003E-4</c:v>
                </c:pt>
                <c:pt idx="1">
                  <c:v>7.5000450000000003E-4</c:v>
                </c:pt>
                <c:pt idx="2">
                  <c:v>7.5000450000000003E-4</c:v>
                </c:pt>
                <c:pt idx="3">
                  <c:v>7.5000450000000003E-4</c:v>
                </c:pt>
                <c:pt idx="4">
                  <c:v>7.5000450000000003E-4</c:v>
                </c:pt>
                <c:pt idx="5">
                  <c:v>7.5000450000000003E-4</c:v>
                </c:pt>
                <c:pt idx="6">
                  <c:v>7.5000450000000003E-4</c:v>
                </c:pt>
                <c:pt idx="7">
                  <c:v>7.5000450000000003E-4</c:v>
                </c:pt>
                <c:pt idx="8">
                  <c:v>7.5000449999940502E-4</c:v>
                </c:pt>
                <c:pt idx="9">
                  <c:v>7.4793206304119594E-4</c:v>
                </c:pt>
                <c:pt idx="10">
                  <c:v>4.8168698700353603E-4</c:v>
                </c:pt>
                <c:pt idx="11">
                  <c:v>2.3645811920254E-4</c:v>
                </c:pt>
                <c:pt idx="12">
                  <c:v>1.57930012209891E-4</c:v>
                </c:pt>
                <c:pt idx="13">
                  <c:v>1.15402213534956E-4</c:v>
                </c:pt>
                <c:pt idx="14">
                  <c:v>8.8462320844018109E-5</c:v>
                </c:pt>
                <c:pt idx="15">
                  <c:v>6.9966641951996105E-5</c:v>
                </c:pt>
                <c:pt idx="16">
                  <c:v>5.6601426367094804E-5</c:v>
                </c:pt>
                <c:pt idx="17">
                  <c:v>4.6588277351417496E-5</c:v>
                </c:pt>
                <c:pt idx="18">
                  <c:v>3.8879801745412598E-5</c:v>
                </c:pt>
                <c:pt idx="19">
                  <c:v>3.2817420902495198E-5</c:v>
                </c:pt>
                <c:pt idx="20">
                  <c:v>2.79662562963526E-5</c:v>
                </c:pt>
                <c:pt idx="21">
                  <c:v>2.4027958380151303E-5</c:v>
                </c:pt>
                <c:pt idx="22">
                  <c:v>2.0791445732586103E-5</c:v>
                </c:pt>
                <c:pt idx="23">
                  <c:v>1.8103537590586599E-5</c:v>
                </c:pt>
                <c:pt idx="24">
                  <c:v>1.5850671048598401E-5</c:v>
                </c:pt>
                <c:pt idx="25">
                  <c:v>1.3947103301233101E-5</c:v>
                </c:pt>
                <c:pt idx="26">
                  <c:v>1.2327064848104301E-5</c:v>
                </c:pt>
                <c:pt idx="27">
                  <c:v>1.0939403649540001E-5</c:v>
                </c:pt>
                <c:pt idx="28">
                  <c:v>9.7438465527643796E-6</c:v>
                </c:pt>
                <c:pt idx="29">
                  <c:v>8.7083378622302604E-6</c:v>
                </c:pt>
                <c:pt idx="30">
                  <c:v>7.8071115331306908E-6</c:v>
                </c:pt>
                <c:pt idx="31">
                  <c:v>7.0192730012719896E-6</c:v>
                </c:pt>
                <c:pt idx="32">
                  <c:v>6.3277413483485702E-6</c:v>
                </c:pt>
                <c:pt idx="33">
                  <c:v>5.7184503025475305E-6</c:v>
                </c:pt>
                <c:pt idx="34">
                  <c:v>5.1797378470389401E-6</c:v>
                </c:pt>
                <c:pt idx="35">
                  <c:v>4.7018750505046603E-6</c:v>
                </c:pt>
                <c:pt idx="36">
                  <c:v>4.2766988968496099E-6</c:v>
                </c:pt>
                <c:pt idx="37">
                  <c:v>3.8973236449176303E-6</c:v>
                </c:pt>
                <c:pt idx="38">
                  <c:v>3.5579120853308599E-6</c:v>
                </c:pt>
                <c:pt idx="39">
                  <c:v>3.2534929012643804E-6</c:v>
                </c:pt>
                <c:pt idx="40">
                  <c:v>2.9798138263515701E-6</c:v>
                </c:pt>
                <c:pt idx="41">
                  <c:v>2.7332228135463701E-6</c:v>
                </c:pt>
                <c:pt idx="42">
                  <c:v>2.51057128840814E-6</c:v>
                </c:pt>
                <c:pt idx="43">
                  <c:v>2.30913493371912E-6</c:v>
                </c:pt>
                <c:pt idx="44">
                  <c:v>2.1265484814894901E-6</c:v>
                </c:pt>
                <c:pt idx="45">
                  <c:v>1.9607517663895501E-6</c:v>
                </c:pt>
                <c:pt idx="46">
                  <c:v>1.8099448826257301E-6</c:v>
                </c:pt>
                <c:pt idx="47">
                  <c:v>1.67255074198545E-6</c:v>
                </c:pt>
                <c:pt idx="48">
                  <c:v>1.5471836784641301E-6</c:v>
                </c:pt>
                <c:pt idx="49">
                  <c:v>1.4326230170933699E-6</c:v>
                </c:pt>
                <c:pt idx="50">
                  <c:v>1.3277907370511999E-6</c:v>
                </c:pt>
                <c:pt idx="51">
                  <c:v>1.2317325265437101E-6</c:v>
                </c:pt>
                <c:pt idx="52">
                  <c:v>1.1436016581694299E-6</c:v>
                </c:pt>
                <c:pt idx="53">
                  <c:v>1.0626452205244499E-6</c:v>
                </c:pt>
                <c:pt idx="54">
                  <c:v>9.881923238448581E-7</c:v>
                </c:pt>
                <c:pt idx="55">
                  <c:v>9.1964396680620605E-7</c:v>
                </c:pt>
                <c:pt idx="56">
                  <c:v>8.5646430523181596E-7</c:v>
                </c:pt>
                <c:pt idx="57">
                  <c:v>7.9817310801422105E-7</c:v>
                </c:pt>
                <c:pt idx="58">
                  <c:v>7.4433922157274895E-7</c:v>
                </c:pt>
                <c:pt idx="59">
                  <c:v>6.9457489365688196E-7</c:v>
                </c:pt>
                <c:pt idx="60">
                  <c:v>6.4853083154845907E-7</c:v>
                </c:pt>
                <c:pt idx="61">
                  <c:v>6.0589188927421199E-7</c:v>
                </c:pt>
                <c:pt idx="62">
                  <c:v>5.6637329571165802E-7</c:v>
                </c:pt>
                <c:pt idx="63">
                  <c:v>5.2971734809675893E-7</c:v>
                </c:pt>
                <c:pt idx="64">
                  <c:v>4.9569050779412097E-7</c:v>
                </c:pt>
                <c:pt idx="65">
                  <c:v>4.6408084406697897E-7</c:v>
                </c:pt>
                <c:pt idx="66">
                  <c:v>4.34695779762998E-7</c:v>
                </c:pt>
                <c:pt idx="67">
                  <c:v>4.0736009954265002E-7</c:v>
                </c:pt>
                <c:pt idx="68">
                  <c:v>3.81914186851213E-7</c:v>
                </c:pt>
                <c:pt idx="69">
                  <c:v>3.5821246062194501E-7</c:v>
                </c:pt>
                <c:pt idx="70">
                  <c:v>3.3612198670315998E-7</c:v>
                </c:pt>
                <c:pt idx="71">
                  <c:v>3.1552124242706699E-7</c:v>
                </c:pt>
                <c:pt idx="72">
                  <c:v>2.9629901573723503E-7</c:v>
                </c:pt>
                <c:pt idx="73">
                  <c:v>2.7835342262594901E-7</c:v>
                </c:pt>
                <c:pt idx="74">
                  <c:v>2.6159102886663601E-7</c:v>
                </c:pt>
                <c:pt idx="75">
                  <c:v>2.4592606384604699E-7</c:v>
                </c:pt>
                <c:pt idx="76">
                  <c:v>2.3127971583373301E-7</c:v>
                </c:pt>
                <c:pt idx="77">
                  <c:v>2.1757949933910501E-7</c:v>
                </c:pt>
                <c:pt idx="78">
                  <c:v>2.0475868648878E-7</c:v>
                </c:pt>
                <c:pt idx="79">
                  <c:v>1.9275579523996201E-7</c:v>
                </c:pt>
                <c:pt idx="80">
                  <c:v>1.8151412817073602E-7</c:v>
                </c:pt>
                <c:pt idx="81">
                  <c:v>1.7098135634186701E-7</c:v>
                </c:pt>
                <c:pt idx="82">
                  <c:v>1.6110914337607602E-7</c:v>
                </c:pt>
                <c:pt idx="83">
                  <c:v>1.5185280547142099E-7</c:v>
                </c:pt>
                <c:pt idx="84">
                  <c:v>1.4317100356314399E-7</c:v>
                </c:pt>
                <c:pt idx="85">
                  <c:v>1.35025464282868E-7</c:v>
                </c:pt>
                <c:pt idx="86">
                  <c:v>1.2738072674677001E-7</c:v>
                </c:pt>
                <c:pt idx="87">
                  <c:v>1.20203912557442E-7</c:v>
                </c:pt>
                <c:pt idx="88">
                  <c:v>1.1346451665672701E-7</c:v>
                </c:pt>
                <c:pt idx="89">
                  <c:v>1.07134216936761E-7</c:v>
                </c:pt>
                <c:pt idx="90">
                  <c:v>1.01186700818302E-7</c:v>
                </c:pt>
                <c:pt idx="91">
                  <c:v>9.5597507036945796E-8</c:v>
                </c:pt>
                <c:pt idx="92">
                  <c:v>9.0343881275994406E-8</c:v>
                </c:pt>
                <c:pt idx="93">
                  <c:v>8.5404644219744204E-8</c:v>
                </c:pt>
                <c:pt idx="94">
                  <c:v>8.0760070912343997E-8</c:v>
                </c:pt>
                <c:pt idx="95">
                  <c:v>7.6391780342260202E-8</c:v>
                </c:pt>
                <c:pt idx="96">
                  <c:v>7.2282634280828409E-8</c:v>
                </c:pt>
                <c:pt idx="97">
                  <c:v>6.8416644545176996E-8</c:v>
                </c:pt>
                <c:pt idx="98">
                  <c:v>6.4778887906592996E-8</c:v>
                </c:pt>
                <c:pt idx="99">
                  <c:v>6.1355427950841397E-8</c:v>
                </c:pt>
                <c:pt idx="100">
                  <c:v>5.81332432672924E-8</c:v>
                </c:pt>
                <c:pt idx="101">
                  <c:v>5.5100161404354205E-8</c:v>
                </c:pt>
                <c:pt idx="102">
                  <c:v>5.2244798083022005E-8</c:v>
                </c:pt>
                <c:pt idx="103">
                  <c:v>4.9556501209014804E-8</c:v>
                </c:pt>
                <c:pt idx="104">
                  <c:v>4.7025299267680303E-8</c:v>
                </c:pt>
                <c:pt idx="105">
                  <c:v>4.4641853725035301E-8</c:v>
                </c:pt>
                <c:pt idx="106">
                  <c:v>4.23974150935617E-8</c:v>
                </c:pt>
                <c:pt idx="107">
                  <c:v>4.0283782353474203E-8</c:v>
                </c:pt>
                <c:pt idx="108">
                  <c:v>3.8293265452708603E-8</c:v>
                </c:pt>
                <c:pt idx="109">
                  <c:v>3.6418650621876301E-8</c:v>
                </c:pt>
                <c:pt idx="110">
                  <c:v>3.4653168272832204E-8</c:v>
                </c:pt>
                <c:pt idx="111">
                  <c:v>3.2990463283977601E-8</c:v>
                </c:pt>
                <c:pt idx="112">
                  <c:v>3.1424567459118906E-8</c:v>
                </c:pt>
                <c:pt idx="113">
                  <c:v>2.9949873993764203E-8</c:v>
                </c:pt>
                <c:pt idx="114">
                  <c:v>2.85611137987358E-8</c:v>
                </c:pt>
                <c:pt idx="115">
                  <c:v>2.72533335085327E-8</c:v>
                </c:pt>
                <c:pt idx="116">
                  <c:v>2.6021875074433298E-8</c:v>
                </c:pt>
                <c:pt idx="117">
                  <c:v>2.4862356787985201E-8</c:v>
                </c:pt>
                <c:pt idx="118">
                  <c:v>2.3770655645608202E-8</c:v>
                </c:pt>
                <c:pt idx="119">
                  <c:v>2.2742890944835701E-8</c:v>
                </c:pt>
                <c:pt idx="120">
                  <c:v>2.17754090093467E-8</c:v>
                </c:pt>
                <c:pt idx="121">
                  <c:v>2.0864768973266999E-8</c:v>
                </c:pt>
                <c:pt idx="122">
                  <c:v>2.0007729534651801E-8</c:v>
                </c:pt>
                <c:pt idx="123">
                  <c:v>1.92012366050183E-8</c:v>
                </c:pt>
                <c:pt idx="124">
                  <c:v>1.8442411794407603E-8</c:v>
                </c:pt>
                <c:pt idx="125">
                  <c:v>1.7728541667535498E-8</c:v>
                </c:pt>
                <c:pt idx="126">
                  <c:v>1.7057067714640801E-8</c:v>
                </c:pt>
                <c:pt idx="127">
                  <c:v>1.6425576984735399E-8</c:v>
                </c:pt>
                <c:pt idx="128">
                  <c:v>1.5831793334189199E-8</c:v>
                </c:pt>
                <c:pt idx="129">
                  <c:v>1.5273569246708199E-8</c:v>
                </c:pt>
                <c:pt idx="130">
                  <c:v>1.47488781837505E-8</c:v>
                </c:pt>
                <c:pt idx="131">
                  <c:v>1.42558074279154E-8</c:v>
                </c:pt>
                <c:pt idx="132">
                  <c:v>1.3792551384706E-8</c:v>
                </c:pt>
                <c:pt idx="133">
                  <c:v>1.33574053106948E-8</c:v>
                </c:pt>
                <c:pt idx="134">
                  <c:v>1.29487594385331E-8</c:v>
                </c:pt>
                <c:pt idx="135">
                  <c:v>1.2565093471463801E-8</c:v>
                </c:pt>
                <c:pt idx="136">
                  <c:v>1.2204971422153399E-8</c:v>
                </c:pt>
                <c:pt idx="137">
                  <c:v>1.18670367725567E-8</c:v>
                </c:pt>
                <c:pt idx="138">
                  <c:v>1.15500079325373E-8</c:v>
                </c:pt>
                <c:pt idx="139">
                  <c:v>1.1252673977507201E-8</c:v>
                </c:pt>
                <c:pt idx="140">
                  <c:v>1.09738906464329E-8</c:v>
                </c:pt>
                <c:pt idx="141">
                  <c:v>1.07125765833654E-8</c:v>
                </c:pt>
                <c:pt idx="142">
                  <c:v>1.0467709806956E-8</c:v>
                </c:pt>
                <c:pt idx="143">
                  <c:v>1.02383243899178E-8</c:v>
                </c:pt>
                <c:pt idx="144">
                  <c:v>1.0023507337484301E-8</c:v>
                </c:pt>
                <c:pt idx="145">
                  <c:v>9.8223956539440515E-9</c:v>
                </c:pt>
                <c:pt idx="146">
                  <c:v>9.6341735797116596E-9</c:v>
                </c:pt>
                <c:pt idx="147">
                  <c:v>9.4580699906230196E-9</c:v>
                </c:pt>
                <c:pt idx="148">
                  <c:v>9.29335595364485E-9</c:v>
                </c:pt>
                <c:pt idx="149">
                  <c:v>9.1393424187544294E-9</c:v>
                </c:pt>
                <c:pt idx="150">
                  <c:v>8.9953780498345914E-9</c:v>
                </c:pt>
                <c:pt idx="151">
                  <c:v>8.8608471774044498E-9</c:v>
                </c:pt>
                <c:pt idx="152">
                  <c:v>8.7351678697114707E-9</c:v>
                </c:pt>
                <c:pt idx="153">
                  <c:v>8.6177901143828187E-9</c:v>
                </c:pt>
                <c:pt idx="154">
                  <c:v>8.5081941022802704E-9</c:v>
                </c:pt>
                <c:pt idx="155">
                  <c:v>8.4058886090064701E-9</c:v>
                </c:pt>
                <c:pt idx="156">
                  <c:v>8.3104094679474605E-9</c:v>
                </c:pt>
                <c:pt idx="157">
                  <c:v>8.2213181265468299E-9</c:v>
                </c:pt>
                <c:pt idx="158">
                  <c:v>8.138200287039371E-9</c:v>
                </c:pt>
                <c:pt idx="159">
                  <c:v>8.0606646177184891E-9</c:v>
                </c:pt>
                <c:pt idx="160">
                  <c:v>7.9883415393374109E-9</c:v>
                </c:pt>
                <c:pt idx="161">
                  <c:v>7.9208820767722612E-9</c:v>
                </c:pt>
                <c:pt idx="162">
                  <c:v>7.8579567722866497E-9</c:v>
                </c:pt>
                <c:pt idx="163">
                  <c:v>7.7992546602623106E-9</c:v>
                </c:pt>
                <c:pt idx="164">
                  <c:v>7.7444822966384104E-9</c:v>
                </c:pt>
                <c:pt idx="165">
                  <c:v>7.6933628399117206E-9</c:v>
                </c:pt>
                <c:pt idx="166">
                  <c:v>7.6456351825804289E-9</c:v>
                </c:pt>
                <c:pt idx="167">
                  <c:v>7.6010531294152507E-9</c:v>
                </c:pt>
                <c:pt idx="168">
                  <c:v>7.5593846188910204E-9</c:v>
                </c:pt>
                <c:pt idx="169">
                  <c:v>7.5204109860142295E-9</c:v>
                </c:pt>
                <c:pt idx="170">
                  <c:v>7.4839262645054804E-9</c:v>
                </c:pt>
                <c:pt idx="171">
                  <c:v>7.4497365257761002E-9</c:v>
                </c:pt>
                <c:pt idx="172">
                  <c:v>7.4176592526692196E-9</c:v>
                </c:pt>
                <c:pt idx="173">
                  <c:v>7.3875227459370805E-9</c:v>
                </c:pt>
                <c:pt idx="174">
                  <c:v>7.3591655615950602E-9</c:v>
                </c:pt>
                <c:pt idx="175">
                  <c:v>7.3324359776381399E-9</c:v>
                </c:pt>
                <c:pt idx="176">
                  <c:v>7.3071914883969203E-9</c:v>
                </c:pt>
                <c:pt idx="177">
                  <c:v>7.2832983250028605E-9</c:v>
                </c:pt>
                <c:pt idx="178">
                  <c:v>7.2606310005349397E-9</c:v>
                </c:pt>
                <c:pt idx="179">
                  <c:v>7.2390718785030302E-9</c:v>
                </c:pt>
                <c:pt idx="180">
                  <c:v>7.2185107634017705E-9</c:v>
                </c:pt>
                <c:pt idx="181">
                  <c:v>7.1988445121425801E-9</c:v>
                </c:pt>
                <c:pt idx="182">
                  <c:v>7.1799766652396303E-9</c:v>
                </c:pt>
                <c:pt idx="183">
                  <c:v>7.1618170966914706E-9</c:v>
                </c:pt>
                <c:pt idx="184">
                  <c:v>7.1442816815598005E-9</c:v>
                </c:pt>
                <c:pt idx="185">
                  <c:v>7.1272919803045801E-9</c:v>
                </c:pt>
                <c:pt idx="186">
                  <c:v>7.1107749389879995E-9</c:v>
                </c:pt>
                <c:pt idx="187">
                  <c:v>7.0946626045104595E-9</c:v>
                </c:pt>
                <c:pt idx="188">
                  <c:v>7.07889185408874E-9</c:v>
                </c:pt>
                <c:pt idx="189">
                  <c:v>7.0634041382316095E-9</c:v>
                </c:pt>
                <c:pt idx="190">
                  <c:v>7.0481452365265898E-9</c:v>
                </c:pt>
                <c:pt idx="191">
                  <c:v>7.0330650256080006E-9</c:v>
                </c:pt>
                <c:pt idx="192">
                  <c:v>7.0181172585401598E-9</c:v>
                </c:pt>
                <c:pt idx="193">
                  <c:v>7.0032593551239693E-9</c:v>
                </c:pt>
                <c:pt idx="194">
                  <c:v>6.98845220256689E-9</c:v>
                </c:pt>
                <c:pt idx="195">
                  <c:v>6.9736599659754402E-9</c:v>
                </c:pt>
                <c:pt idx="196">
                  <c:v>6.95884990826173E-9</c:v>
                </c:pt>
                <c:pt idx="197">
                  <c:v>6.9439922189708704E-9</c:v>
                </c:pt>
                <c:pt idx="198">
                  <c:v>6.9290598512099597E-9</c:v>
                </c:pt>
                <c:pt idx="199">
                  <c:v>6.9140283666718301E-9</c:v>
                </c:pt>
                <c:pt idx="200">
                  <c:v>6.8988757883539806E-9</c:v>
                </c:pt>
                <c:pt idx="201">
                  <c:v>6.88358246073032E-9</c:v>
                </c:pt>
                <c:pt idx="202">
                  <c:v>6.8681309162089104E-9</c:v>
                </c:pt>
                <c:pt idx="203">
                  <c:v>6.8525057482284296E-9</c:v>
                </c:pt>
                <c:pt idx="204">
                  <c:v>6.8366934909996299E-9</c:v>
                </c:pt>
                <c:pt idx="205">
                  <c:v>6.8206825048664897E-9</c:v>
                </c:pt>
                <c:pt idx="206">
                  <c:v>6.8044628667874597E-9</c:v>
                </c:pt>
                <c:pt idx="207">
                  <c:v>6.7880262669014103E-9</c:v>
                </c:pt>
                <c:pt idx="208">
                  <c:v>6.7713659099731304E-9</c:v>
                </c:pt>
                <c:pt idx="209">
                  <c:v>6.7544764209595401E-9</c:v>
                </c:pt>
                <c:pt idx="210">
                  <c:v>6.7373537562533502E-9</c:v>
                </c:pt>
                <c:pt idx="211">
                  <c:v>6.7199951185741496E-9</c:v>
                </c:pt>
                <c:pt idx="212">
                  <c:v>6.7023988758681695E-9</c:v>
                </c:pt>
                <c:pt idx="213">
                  <c:v>6.6845644851516507E-9</c:v>
                </c:pt>
                <c:pt idx="214">
                  <c:v>6.6664924187079301E-9</c:v>
                </c:pt>
                <c:pt idx="215">
                  <c:v>6.6481840951981902E-9</c:v>
                </c:pt>
                <c:pt idx="216">
                  <c:v>6.6296418133030301E-9</c:v>
                </c:pt>
                <c:pt idx="217">
                  <c:v>6.6108686889441206E-9</c:v>
                </c:pt>
                <c:pt idx="218">
                  <c:v>6.5918685958152501E-9</c:v>
                </c:pt>
                <c:pt idx="219">
                  <c:v>6.5726461082479801E-9</c:v>
                </c:pt>
                <c:pt idx="220">
                  <c:v>6.5532064477997596E-9</c:v>
                </c:pt>
                <c:pt idx="221">
                  <c:v>6.5335554314641097E-9</c:v>
                </c:pt>
                <c:pt idx="222">
                  <c:v>6.5136994235725098E-9</c:v>
                </c:pt>
                <c:pt idx="223">
                  <c:v>6.4936452890200595E-9</c:v>
                </c:pt>
                <c:pt idx="224">
                  <c:v>6.4734003498649501E-9</c:v>
                </c:pt>
                <c:pt idx="225">
                  <c:v>6.4529723432436204E-9</c:v>
                </c:pt>
                <c:pt idx="226">
                  <c:v>6.4323693821075602E-9</c:v>
                </c:pt>
                <c:pt idx="227">
                  <c:v>6.4115999175527606E-9</c:v>
                </c:pt>
                <c:pt idx="228">
                  <c:v>6.39067270317661E-9</c:v>
                </c:pt>
                <c:pt idx="229">
                  <c:v>6.3695967615366398E-9</c:v>
                </c:pt>
                <c:pt idx="230">
                  <c:v>6.3483813517815303E-9</c:v>
                </c:pt>
                <c:pt idx="231">
                  <c:v>6.3270359397497797E-9</c:v>
                </c:pt>
                <c:pt idx="232">
                  <c:v>6.3055701688805098E-9</c:v>
                </c:pt>
                <c:pt idx="233">
                  <c:v>6.2839938331936801E-9</c:v>
                </c:pt>
                <c:pt idx="234">
                  <c:v>6.2623168516022399E-9</c:v>
                </c:pt>
                <c:pt idx="235">
                  <c:v>6.2405492433419096E-9</c:v>
                </c:pt>
                <c:pt idx="236">
                  <c:v>6.2187011052108102E-9</c:v>
                </c:pt>
                <c:pt idx="237">
                  <c:v>6.1967825896933802E-9</c:v>
                </c:pt>
                <c:pt idx="238">
                  <c:v>6.1748038843632898E-9</c:v>
                </c:pt>
                <c:pt idx="239">
                  <c:v>6.1527751926868202E-9</c:v>
                </c:pt>
                <c:pt idx="240">
                  <c:v>6.1307067156346206E-9</c:v>
                </c:pt>
                <c:pt idx="241">
                  <c:v>6.10860863444093E-9</c:v>
                </c:pt>
                <c:pt idx="242">
                  <c:v>6.0864910945167298E-9</c:v>
                </c:pt>
                <c:pt idx="243">
                  <c:v>6.06436419015923E-9</c:v>
                </c:pt>
                <c:pt idx="244">
                  <c:v>6.0422379501935902E-9</c:v>
                </c:pt>
                <c:pt idx="245">
                  <c:v>6.0201223245886795E-9</c:v>
                </c:pt>
                <c:pt idx="246">
                  <c:v>5.9980271718887001E-9</c:v>
                </c:pt>
                <c:pt idx="247">
                  <c:v>5.9759622473695404E-9</c:v>
                </c:pt>
                <c:pt idx="248">
                  <c:v>5.9539371920249008E-9</c:v>
                </c:pt>
                <c:pt idx="249">
                  <c:v>5.9319615223031699E-9</c:v>
                </c:pt>
                <c:pt idx="250">
                  <c:v>5.9100446205208205E-9</c:v>
                </c:pt>
                <c:pt idx="251">
                  <c:v>5.8881957259217707E-9</c:v>
                </c:pt>
                <c:pt idx="252">
                  <c:v>5.8664239264041706E-9</c:v>
                </c:pt>
                <c:pt idx="253">
                  <c:v>5.8447381508591698E-9</c:v>
                </c:pt>
                <c:pt idx="254">
                  <c:v>5.8231471620911207E-9</c:v>
                </c:pt>
                <c:pt idx="255">
                  <c:v>5.8016595502820399E-9</c:v>
                </c:pt>
                <c:pt idx="256">
                  <c:v>5.7802837269967902E-9</c:v>
                </c:pt>
                <c:pt idx="257">
                  <c:v>5.7590279196993603E-9</c:v>
                </c:pt>
                <c:pt idx="258">
                  <c:v>5.7379001667534004E-9</c:v>
                </c:pt>
                <c:pt idx="259">
                  <c:v>5.7169083128835694E-9</c:v>
                </c:pt>
                <c:pt idx="260">
                  <c:v>5.6960600050780803E-9</c:v>
                </c:pt>
                <c:pt idx="261">
                  <c:v>5.6753626889176105E-9</c:v>
                </c:pt>
                <c:pt idx="262">
                  <c:v>5.6548236053068401E-9</c:v>
                </c:pt>
                <c:pt idx="263">
                  <c:v>5.6344497875901902E-9</c:v>
                </c:pt>
                <c:pt idx="264">
                  <c:v>5.6142480590340608E-9</c:v>
                </c:pt>
                <c:pt idx="265">
                  <c:v>5.5942250306590905E-9</c:v>
                </c:pt>
                <c:pt idx="266">
                  <c:v>5.5743870994058198E-9</c:v>
                </c:pt>
                <c:pt idx="267">
                  <c:v>5.5547404466167899E-9</c:v>
                </c:pt>
                <c:pt idx="268">
                  <c:v>5.5352910368259102E-9</c:v>
                </c:pt>
                <c:pt idx="269">
                  <c:v>5.5160446168365001E-9</c:v>
                </c:pt>
                <c:pt idx="270">
                  <c:v>5.4970067150737007E-9</c:v>
                </c:pt>
                <c:pt idx="271">
                  <c:v>5.4781826411989395E-9</c:v>
                </c:pt>
                <c:pt idx="272">
                  <c:v>5.4595774859739904E-9</c:v>
                </c:pt>
                <c:pt idx="273">
                  <c:v>5.4411961213625706E-9</c:v>
                </c:pt>
                <c:pt idx="274">
                  <c:v>5.4230432008578704E-9</c:v>
                </c:pt>
                <c:pt idx="275">
                  <c:v>5.4051231600247398E-9</c:v>
                </c:pt>
                <c:pt idx="276">
                  <c:v>5.3874402172459798E-9</c:v>
                </c:pt>
                <c:pt idx="277">
                  <c:v>5.3699983746624402E-9</c:v>
                </c:pt>
                <c:pt idx="278">
                  <c:v>5.3528014192968899E-9</c:v>
                </c:pt>
                <c:pt idx="279">
                  <c:v>5.3358529243524802E-9</c:v>
                </c:pt>
                <c:pt idx="280">
                  <c:v>5.3191562506763398E-9</c:v>
                </c:pt>
                <c:pt idx="281">
                  <c:v>5.3027145483798299E-9</c:v>
                </c:pt>
                <c:pt idx="282">
                  <c:v>5.2865307586069001E-9</c:v>
                </c:pt>
                <c:pt idx="283">
                  <c:v>5.2706076154425202E-9</c:v>
                </c:pt>
                <c:pt idx="284">
                  <c:v>5.2549476479534605E-9</c:v>
                </c:pt>
                <c:pt idx="285">
                  <c:v>5.2395531823538196E-9</c:v>
                </c:pt>
                <c:pt idx="286">
                  <c:v>5.2244263442883803E-9</c:v>
                </c:pt>
                <c:pt idx="287">
                  <c:v>5.2095690612265697E-9</c:v>
                </c:pt>
                <c:pt idx="288">
                  <c:v>5.1949830649608004E-9</c:v>
                </c:pt>
                <c:pt idx="289">
                  <c:v>5.18066989420244E-9</c:v>
                </c:pt>
                <c:pt idx="290">
                  <c:v>5.16663089726958E-9</c:v>
                </c:pt>
                <c:pt idx="291">
                  <c:v>5.1528672348604902E-9</c:v>
                </c:pt>
                <c:pt idx="292">
                  <c:v>5.1393798829074203E-9</c:v>
                </c:pt>
                <c:pt idx="293">
                  <c:v>5.1261696355048908E-9</c:v>
                </c:pt>
                <c:pt idx="294">
                  <c:v>5.1132371079075997E-9</c:v>
                </c:pt>
                <c:pt idx="295">
                  <c:v>5.1005827395927095E-9</c:v>
                </c:pt>
                <c:pt idx="296">
                  <c:v>5.0882067973811606E-9</c:v>
                </c:pt>
                <c:pt idx="297">
                  <c:v>5.0761093786077308E-9</c:v>
                </c:pt>
                <c:pt idx="298">
                  <c:v>5.0642904143478297E-9</c:v>
                </c:pt>
                <c:pt idx="299">
                  <c:v>5.0527496726932702E-9</c:v>
                </c:pt>
                <c:pt idx="300">
                  <c:v>5.0414867620669099E-9</c:v>
                </c:pt>
                <c:pt idx="301">
                  <c:v>5.0305011345754005E-9</c:v>
                </c:pt>
                <c:pt idx="302">
                  <c:v>5.0197920893960205E-9</c:v>
                </c:pt>
                <c:pt idx="303">
                  <c:v>5.0093587761939204E-9</c:v>
                </c:pt>
                <c:pt idx="304">
                  <c:v>4.9992001985657895E-9</c:v>
                </c:pt>
                <c:pt idx="305">
                  <c:v>4.98931521748965E-9</c:v>
                </c:pt>
                <c:pt idx="306">
                  <c:v>4.9797025548039003E-9</c:v>
                </c:pt>
                <c:pt idx="307">
                  <c:v>4.9703607967271201E-9</c:v>
                </c:pt>
                <c:pt idx="308">
                  <c:v>4.9612883973769903E-9</c:v>
                </c:pt>
                <c:pt idx="309">
                  <c:v>4.9524836822991197E-9</c:v>
                </c:pt>
                <c:pt idx="310">
                  <c:v>4.9439448520037905E-9</c:v>
                </c:pt>
                <c:pt idx="311">
                  <c:v>4.93566998548192E-9</c:v>
                </c:pt>
                <c:pt idx="312">
                  <c:v>4.9276570437238004E-9</c:v>
                </c:pt>
                <c:pt idx="313">
                  <c:v>4.9199038732985002E-9</c:v>
                </c:pt>
                <c:pt idx="314">
                  <c:v>4.9124082099007008E-9</c:v>
                </c:pt>
                <c:pt idx="315">
                  <c:v>4.9051676818886501E-9</c:v>
                </c:pt>
                <c:pt idx="316">
                  <c:v>4.8981798137870003E-9</c:v>
                </c:pt>
                <c:pt idx="317">
                  <c:v>4.8914420297539001E-9</c:v>
                </c:pt>
                <c:pt idx="318">
                  <c:v>4.8849516571462903E-9</c:v>
                </c:pt>
                <c:pt idx="319">
                  <c:v>4.8787059300296795E-9</c:v>
                </c:pt>
                <c:pt idx="320">
                  <c:v>4.8727019926555801E-9</c:v>
                </c:pt>
                <c:pt idx="321">
                  <c:v>4.8669369028455298E-9</c:v>
                </c:pt>
                <c:pt idx="322">
                  <c:v>4.8614076354429899E-9</c:v>
                </c:pt>
                <c:pt idx="323">
                  <c:v>4.8561110858013898E-9</c:v>
                </c:pt>
                <c:pt idx="324">
                  <c:v>4.8510440731871695E-9</c:v>
                </c:pt>
                <c:pt idx="325">
                  <c:v>4.84620334407062E-9</c:v>
                </c:pt>
                <c:pt idx="326">
                  <c:v>4.8415855754590499E-9</c:v>
                </c:pt>
                <c:pt idx="327">
                  <c:v>4.8371873783169499E-9</c:v>
                </c:pt>
                <c:pt idx="328">
                  <c:v>4.8330053008608603E-9</c:v>
                </c:pt>
                <c:pt idx="329">
                  <c:v>4.8290358317011002E-9</c:v>
                </c:pt>
                <c:pt idx="330">
                  <c:v>4.8252754031148903E-9</c:v>
                </c:pt>
                <c:pt idx="331">
                  <c:v>4.8217203943432901E-9</c:v>
                </c:pt>
                <c:pt idx="332">
                  <c:v>4.8183671347078302E-9</c:v>
                </c:pt>
                <c:pt idx="333">
                  <c:v>4.8152119066183103E-9</c:v>
                </c:pt>
                <c:pt idx="334">
                  <c:v>4.8122509488211403E-9</c:v>
                </c:pt>
                <c:pt idx="335">
                  <c:v>4.8094804594834499E-9</c:v>
                </c:pt>
                <c:pt idx="336">
                  <c:v>4.8068965990509498E-9</c:v>
                </c:pt>
                <c:pt idx="337">
                  <c:v>4.8044954933192703E-9</c:v>
                </c:pt>
                <c:pt idx="338">
                  <c:v>4.8022732364816404E-9</c:v>
                </c:pt>
                <c:pt idx="339">
                  <c:v>4.8002258938768609E-9</c:v>
                </c:pt>
                <c:pt idx="340">
                  <c:v>4.7983495048712004E-9</c:v>
                </c:pt>
                <c:pt idx="341">
                  <c:v>4.7966400858344395E-9</c:v>
                </c:pt>
                <c:pt idx="342">
                  <c:v>4.7950936327646201E-9</c:v>
                </c:pt>
                <c:pt idx="343">
                  <c:v>4.7937061240231601E-9</c:v>
                </c:pt>
                <c:pt idx="344">
                  <c:v>4.7924735231988506E-9</c:v>
                </c:pt>
                <c:pt idx="345">
                  <c:v>4.7913917815808497E-9</c:v>
                </c:pt>
                <c:pt idx="346">
                  <c:v>4.7904568407995507E-9</c:v>
                </c:pt>
                <c:pt idx="347">
                  <c:v>4.7896646355344905E-9</c:v>
                </c:pt>
                <c:pt idx="348">
                  <c:v>4.7890110958194103E-9</c:v>
                </c:pt>
                <c:pt idx="349">
                  <c:v>4.7884921496364907E-9</c:v>
                </c:pt>
                <c:pt idx="350">
                  <c:v>4.7881037254009303E-9</c:v>
                </c:pt>
                <c:pt idx="351">
                  <c:v>4.7878417541392197E-9</c:v>
                </c:pt>
                <c:pt idx="352">
                  <c:v>4.7877021720349299E-9</c:v>
                </c:pt>
                <c:pt idx="353">
                  <c:v>4.7876809226145005E-9</c:v>
                </c:pt>
                <c:pt idx="354">
                  <c:v>4.7877739589274902E-9</c:v>
                </c:pt>
                <c:pt idx="355">
                  <c:v>4.7879772459137598E-9</c:v>
                </c:pt>
                <c:pt idx="356">
                  <c:v>4.7882867623358901E-9</c:v>
                </c:pt>
                <c:pt idx="357">
                  <c:v>4.7886985030276801E-9</c:v>
                </c:pt>
                <c:pt idx="358">
                  <c:v>4.7892084809025001E-9</c:v>
                </c:pt>
                <c:pt idx="359">
                  <c:v>4.7898127288702603E-9</c:v>
                </c:pt>
                <c:pt idx="360">
                  <c:v>4.7905073019500607E-9</c:v>
                </c:pt>
                <c:pt idx="361">
                  <c:v>4.7912882789834696E-9</c:v>
                </c:pt>
                <c:pt idx="362">
                  <c:v>4.7921517646472101E-9</c:v>
                </c:pt>
                <c:pt idx="363">
                  <c:v>4.7930938911645096E-9</c:v>
                </c:pt>
                <c:pt idx="364">
                  <c:v>4.79411082007663E-9</c:v>
                </c:pt>
                <c:pt idx="365">
                  <c:v>4.7951987440041099E-9</c:v>
                </c:pt>
                <c:pt idx="366">
                  <c:v>4.79635388820263E-9</c:v>
                </c:pt>
                <c:pt idx="367">
                  <c:v>4.7975725123014599E-9</c:v>
                </c:pt>
                <c:pt idx="368">
                  <c:v>4.7988509117370197E-9</c:v>
                </c:pt>
                <c:pt idx="369">
                  <c:v>4.8001854193795095E-9</c:v>
                </c:pt>
                <c:pt idx="370">
                  <c:v>4.80157240691308E-9</c:v>
                </c:pt>
                <c:pt idx="371">
                  <c:v>4.8030082863112794E-9</c:v>
                </c:pt>
                <c:pt idx="372">
                  <c:v>4.8044895111760001E-9</c:v>
                </c:pt>
                <c:pt idx="373">
                  <c:v>4.8060125780717406E-9</c:v>
                </c:pt>
                <c:pt idx="374">
                  <c:v>4.80757402780302E-9</c:v>
                </c:pt>
                <c:pt idx="375">
                  <c:v>4.8091704466342103E-9</c:v>
                </c:pt>
                <c:pt idx="376">
                  <c:v>4.8107984674802904E-9</c:v>
                </c:pt>
                <c:pt idx="377">
                  <c:v>4.8124547710363301E-9</c:v>
                </c:pt>
                <c:pt idx="378">
                  <c:v>4.8141360868637206E-9</c:v>
                </c:pt>
                <c:pt idx="379">
                  <c:v>4.81583919444465E-9</c:v>
                </c:pt>
                <c:pt idx="380">
                  <c:v>4.81756092415503E-9</c:v>
                </c:pt>
                <c:pt idx="381">
                  <c:v>4.8192981582515004E-9</c:v>
                </c:pt>
                <c:pt idx="382">
                  <c:v>4.82104783172887E-9</c:v>
                </c:pt>
                <c:pt idx="383">
                  <c:v>4.8228069332422002E-9</c:v>
                </c:pt>
                <c:pt idx="384">
                  <c:v>4.8245725058508706E-9</c:v>
                </c:pt>
                <c:pt idx="385">
                  <c:v>4.8263416478743495E-9</c:v>
                </c:pt>
                <c:pt idx="386">
                  <c:v>4.8281115135299404E-9</c:v>
                </c:pt>
                <c:pt idx="387">
                  <c:v>4.8298793137148296E-9</c:v>
                </c:pt>
                <c:pt idx="388">
                  <c:v>4.8316423165522703E-9</c:v>
                </c:pt>
                <c:pt idx="389">
                  <c:v>4.8333978480834602E-9</c:v>
                </c:pt>
                <c:pt idx="390">
                  <c:v>4.8351432927475403E-9</c:v>
                </c:pt>
                <c:pt idx="391">
                  <c:v>4.8368760939554802E-9</c:v>
                </c:pt>
                <c:pt idx="392">
                  <c:v>4.8385937545406308E-9</c:v>
                </c:pt>
                <c:pt idx="393">
                  <c:v>4.8402938371780404E-9</c:v>
                </c:pt>
                <c:pt idx="394">
                  <c:v>4.8419739648458294E-9</c:v>
                </c:pt>
                <c:pt idx="395">
                  <c:v>4.8436318210586605E-9</c:v>
                </c:pt>
                <c:pt idx="396">
                  <c:v>4.8452651503622702E-9</c:v>
                </c:pt>
                <c:pt idx="397">
                  <c:v>4.84687175838623E-9</c:v>
                </c:pt>
                <c:pt idx="398">
                  <c:v>4.8484495123360108E-9</c:v>
                </c:pt>
                <c:pt idx="399">
                  <c:v>4.8499963409473801E-9</c:v>
                </c:pt>
                <c:pt idx="400">
                  <c:v>4.8515102348564005E-9</c:v>
                </c:pt>
                <c:pt idx="401">
                  <c:v>4.8529892466033602E-9</c:v>
                </c:pt>
                <c:pt idx="402">
                  <c:v>4.8544314907393394E-9</c:v>
                </c:pt>
                <c:pt idx="403">
                  <c:v>4.8558351439944605E-9</c:v>
                </c:pt>
                <c:pt idx="404">
                  <c:v>4.8571984450742607E-9</c:v>
                </c:pt>
                <c:pt idx="405">
                  <c:v>4.85851969494878E-9</c:v>
                </c:pt>
                <c:pt idx="406">
                  <c:v>4.8597972565041096E-9</c:v>
                </c:pt>
                <c:pt idx="407">
                  <c:v>4.8610295546844297E-9</c:v>
                </c:pt>
                <c:pt idx="408">
                  <c:v>4.86221507630939E-9</c:v>
                </c:pt>
                <c:pt idx="409">
                  <c:v>4.8633523698203601E-9</c:v>
                </c:pt>
                <c:pt idx="410">
                  <c:v>4.8644400453742598E-9</c:v>
                </c:pt>
                <c:pt idx="411">
                  <c:v>4.86547677430374E-9</c:v>
                </c:pt>
                <c:pt idx="412">
                  <c:v>4.8664612891583499E-9</c:v>
                </c:pt>
                <c:pt idx="413">
                  <c:v>4.86739238333173E-9</c:v>
                </c:pt>
                <c:pt idx="414">
                  <c:v>4.8682689106510305E-9</c:v>
                </c:pt>
                <c:pt idx="415">
                  <c:v>4.8690897853551901E-9</c:v>
                </c:pt>
                <c:pt idx="416">
                  <c:v>4.8698539814046603E-9</c:v>
                </c:pt>
                <c:pt idx="417">
                  <c:v>4.8705605323126897E-9</c:v>
                </c:pt>
                <c:pt idx="418">
                  <c:v>4.8712085307719101E-9</c:v>
                </c:pt>
                <c:pt idx="419">
                  <c:v>4.8717971279714404E-9</c:v>
                </c:pt>
                <c:pt idx="420">
                  <c:v>4.8723255334831902E-9</c:v>
                </c:pt>
                <c:pt idx="421">
                  <c:v>4.8727930145617795E-9</c:v>
                </c:pt>
                <c:pt idx="422">
                  <c:v>4.8731988955927905E-9</c:v>
                </c:pt>
                <c:pt idx="423">
                  <c:v>4.8735425578585699E-9</c:v>
                </c:pt>
                <c:pt idx="424">
                  <c:v>4.8738234386632799E-9</c:v>
                </c:pt>
                <c:pt idx="425">
                  <c:v>4.87404103088312E-9</c:v>
                </c:pt>
                <c:pt idx="426">
                  <c:v>4.87419488254205E-9</c:v>
                </c:pt>
                <c:pt idx="427">
                  <c:v>4.8742845958831801E-9</c:v>
                </c:pt>
                <c:pt idx="428">
                  <c:v>4.8743098269427795E-9</c:v>
                </c:pt>
                <c:pt idx="429">
                  <c:v>4.8742702849652798E-9</c:v>
                </c:pt>
                <c:pt idx="430">
                  <c:v>4.8741657314565606E-9</c:v>
                </c:pt>
                <c:pt idx="431">
                  <c:v>4.8739959797278305E-9</c:v>
                </c:pt>
                <c:pt idx="432">
                  <c:v>4.87376089420919E-9</c:v>
                </c:pt>
                <c:pt idx="433">
                  <c:v>4.8734603894783002E-9</c:v>
                </c:pt>
                <c:pt idx="434">
                  <c:v>4.8730944297418401E-9</c:v>
                </c:pt>
                <c:pt idx="435">
                  <c:v>4.8726630281086702E-9</c:v>
                </c:pt>
                <c:pt idx="436">
                  <c:v>4.8721662455774406E-9</c:v>
                </c:pt>
                <c:pt idx="437">
                  <c:v>4.8716041904302897E-9</c:v>
                </c:pt>
                <c:pt idx="438">
                  <c:v>4.8709770175201498E-9</c:v>
                </c:pt>
                <c:pt idx="439">
                  <c:v>4.8702849272093301E-9</c:v>
                </c:pt>
                <c:pt idx="440">
                  <c:v>4.8695281646500801E-9</c:v>
                </c:pt>
                <c:pt idx="441">
                  <c:v>4.8687070191203408E-9</c:v>
                </c:pt>
                <c:pt idx="442">
                  <c:v>4.8678218229298308E-9</c:v>
                </c:pt>
                <c:pt idx="443">
                  <c:v>4.8668729505736E-9</c:v>
                </c:pt>
                <c:pt idx="444">
                  <c:v>4.8658608180905498E-9</c:v>
                </c:pt>
                <c:pt idx="445">
                  <c:v>4.8647858820073696E-9</c:v>
                </c:pt>
                <c:pt idx="446">
                  <c:v>4.8636486383691998E-9</c:v>
                </c:pt>
                <c:pt idx="447">
                  <c:v>4.8624496220210908E-9</c:v>
                </c:pt>
                <c:pt idx="448">
                  <c:v>4.8611894057053902E-9</c:v>
                </c:pt>
                <c:pt idx="449">
                  <c:v>4.8598685989787302E-9</c:v>
                </c:pt>
                <c:pt idx="450">
                  <c:v>4.8584878473485201E-9</c:v>
                </c:pt>
                <c:pt idx="451">
                  <c:v>4.8570478315210403E-9</c:v>
                </c:pt>
                <c:pt idx="452">
                  <c:v>4.8555492663018596E-9</c:v>
                </c:pt>
                <c:pt idx="453">
                  <c:v>4.8539928996115504E-9</c:v>
                </c:pt>
                <c:pt idx="454">
                  <c:v>4.8523795116668502E-9</c:v>
                </c:pt>
                <c:pt idx="455">
                  <c:v>4.8507099140856699E-9</c:v>
                </c:pt>
                <c:pt idx="456">
                  <c:v>4.8489849487858803E-9</c:v>
                </c:pt>
                <c:pt idx="457">
                  <c:v>4.8472054870395303E-9</c:v>
                </c:pt>
                <c:pt idx="458">
                  <c:v>4.8453724286558907E-9</c:v>
                </c:pt>
                <c:pt idx="459">
                  <c:v>4.8434867009911803E-9</c:v>
                </c:pt>
                <c:pt idx="460">
                  <c:v>4.8415492578898702E-9</c:v>
                </c:pt>
                <c:pt idx="461">
                  <c:v>4.8395610787450504E-9</c:v>
                </c:pt>
                <c:pt idx="462">
                  <c:v>4.8375231676630906E-9</c:v>
                </c:pt>
                <c:pt idx="463">
                  <c:v>4.8354365524516303E-9</c:v>
                </c:pt>
                <c:pt idx="464">
                  <c:v>4.8333022835880498E-9</c:v>
                </c:pt>
                <c:pt idx="465">
                  <c:v>4.8311214332773406E-9</c:v>
                </c:pt>
                <c:pt idx="466">
                  <c:v>4.8288950945966894E-9</c:v>
                </c:pt>
                <c:pt idx="467">
                  <c:v>4.8266243805141098E-9</c:v>
                </c:pt>
                <c:pt idx="468">
                  <c:v>4.8243104228670097E-9</c:v>
                </c:pt>
                <c:pt idx="469">
                  <c:v>4.8219543714217002E-9</c:v>
                </c:pt>
                <c:pt idx="470">
                  <c:v>4.8195573929920901E-9</c:v>
                </c:pt>
                <c:pt idx="471">
                  <c:v>4.8171206705262601E-9</c:v>
                </c:pt>
                <c:pt idx="472">
                  <c:v>4.8146454020914806E-9</c:v>
                </c:pt>
                <c:pt idx="473">
                  <c:v>4.8121327999426405E-9</c:v>
                </c:pt>
                <c:pt idx="474">
                  <c:v>4.80958408961613E-9</c:v>
                </c:pt>
                <c:pt idx="475">
                  <c:v>4.8070005090760496E-9</c:v>
                </c:pt>
                <c:pt idx="476">
                  <c:v>4.8043833077463605E-9</c:v>
                </c:pt>
                <c:pt idx="477">
                  <c:v>4.8017337455784302E-9</c:v>
                </c:pt>
                <c:pt idx="478">
                  <c:v>4.7990530921552797E-9</c:v>
                </c:pt>
                <c:pt idx="479">
                  <c:v>4.7963426258258001E-9</c:v>
                </c:pt>
                <c:pt idx="480">
                  <c:v>4.7936036328512605E-9</c:v>
                </c:pt>
                <c:pt idx="481">
                  <c:v>4.79083740647481E-9</c:v>
                </c:pt>
                <c:pt idx="482">
                  <c:v>4.7880452460458401E-9</c:v>
                </c:pt>
                <c:pt idx="483">
                  <c:v>4.7852284561622594E-9</c:v>
                </c:pt>
                <c:pt idx="484">
                  <c:v>4.7823883458379894E-9</c:v>
                </c:pt>
                <c:pt idx="485">
                  <c:v>4.7795262276808597E-9</c:v>
                </c:pt>
                <c:pt idx="486">
                  <c:v>4.7766434170201601E-9</c:v>
                </c:pt>
                <c:pt idx="487">
                  <c:v>4.7737412310786601E-9</c:v>
                </c:pt>
                <c:pt idx="488">
                  <c:v>4.7708209881607601E-9</c:v>
                </c:pt>
                <c:pt idx="489">
                  <c:v>4.7678840068555103E-9</c:v>
                </c:pt>
                <c:pt idx="490">
                  <c:v>4.7649316052653798E-9</c:v>
                </c:pt>
                <c:pt idx="491">
                  <c:v>4.7619651002020599E-9</c:v>
                </c:pt>
                <c:pt idx="492">
                  <c:v>4.7589858064055694E-9</c:v>
                </c:pt>
                <c:pt idx="493">
                  <c:v>4.7559950357859399E-9</c:v>
                </c:pt>
                <c:pt idx="494">
                  <c:v>4.7529940966761602E-9</c:v>
                </c:pt>
                <c:pt idx="495">
                  <c:v>4.74998429310309E-9</c:v>
                </c:pt>
                <c:pt idx="496">
                  <c:v>4.74696692406934E-9</c:v>
                </c:pt>
                <c:pt idx="497">
                  <c:v>4.74394328282503E-9</c:v>
                </c:pt>
                <c:pt idx="498">
                  <c:v>4.7409146561665605E-9</c:v>
                </c:pt>
                <c:pt idx="499">
                  <c:v>4.7378823237499904E-9</c:v>
                </c:pt>
              </c:numCache>
            </c:numRef>
          </c:yVal>
          <c:smooth val="1"/>
        </c:ser>
        <c:ser>
          <c:idx val="7"/>
          <c:order val="6"/>
          <c:spPr>
            <a:ln w="28575">
              <a:noFill/>
            </a:ln>
          </c:spPr>
          <c:marker>
            <c:symbol val="circle"/>
            <c:size val="6"/>
            <c:spPr>
              <a:noFill/>
              <a:ln>
                <a:solidFill>
                  <a:srgbClr val="FF0000"/>
                </a:solidFill>
                <a:prstDash val="solid"/>
              </a:ln>
            </c:spPr>
          </c:marker>
          <c:xVal>
            <c:numRef>
              <c:f>Data!$AC$13:$AC$99</c:f>
              <c:numCache>
                <c:formatCode>General</c:formatCode>
                <c:ptCount val="87"/>
                <c:pt idx="0">
                  <c:v>1.1367E-2</c:v>
                </c:pt>
                <c:pt idx="1">
                  <c:v>1.1934999999999999E-2</c:v>
                </c:pt>
                <c:pt idx="2">
                  <c:v>1.2532E-2</c:v>
                </c:pt>
                <c:pt idx="3">
                  <c:v>1.3158E-2</c:v>
                </c:pt>
                <c:pt idx="4">
                  <c:v>1.3816E-2</c:v>
                </c:pt>
                <c:pt idx="5">
                  <c:v>1.4507000000000001E-2</c:v>
                </c:pt>
                <c:pt idx="6">
                  <c:v>1.5232000000000001E-2</c:v>
                </c:pt>
                <c:pt idx="7">
                  <c:v>1.5994000000000001E-2</c:v>
                </c:pt>
                <c:pt idx="8">
                  <c:v>1.6794E-2</c:v>
                </c:pt>
                <c:pt idx="9">
                  <c:v>1.7632999999999999E-2</c:v>
                </c:pt>
                <c:pt idx="10">
                  <c:v>1.8515E-2</c:v>
                </c:pt>
                <c:pt idx="11">
                  <c:v>1.9441E-2</c:v>
                </c:pt>
                <c:pt idx="12">
                  <c:v>2.0413000000000001E-2</c:v>
                </c:pt>
                <c:pt idx="13">
                  <c:v>2.1434000000000002E-2</c:v>
                </c:pt>
                <c:pt idx="14">
                  <c:v>2.2505000000000001E-2</c:v>
                </c:pt>
                <c:pt idx="15">
                  <c:v>2.3630000000000002E-2</c:v>
                </c:pt>
                <c:pt idx="16">
                  <c:v>2.4812000000000001E-2</c:v>
                </c:pt>
                <c:pt idx="17">
                  <c:v>2.6053E-2</c:v>
                </c:pt>
                <c:pt idx="18">
                  <c:v>2.7355000000000001E-2</c:v>
                </c:pt>
                <c:pt idx="19">
                  <c:v>2.8722999999999999E-2</c:v>
                </c:pt>
                <c:pt idx="20">
                  <c:v>3.0158999999999998E-2</c:v>
                </c:pt>
                <c:pt idx="21">
                  <c:v>3.1667000000000001E-2</c:v>
                </c:pt>
                <c:pt idx="22">
                  <c:v>3.3250000000000002E-2</c:v>
                </c:pt>
                <c:pt idx="23">
                  <c:v>3.4913E-2</c:v>
                </c:pt>
                <c:pt idx="24">
                  <c:v>3.6658999999999997E-2</c:v>
                </c:pt>
                <c:pt idx="25">
                  <c:v>3.8491999999999998E-2</c:v>
                </c:pt>
                <c:pt idx="26">
                  <c:v>4.0416000000000001E-2</c:v>
                </c:pt>
                <c:pt idx="27">
                  <c:v>4.2437000000000002E-2</c:v>
                </c:pt>
                <c:pt idx="28">
                  <c:v>4.4559000000000001E-2</c:v>
                </c:pt>
                <c:pt idx="29">
                  <c:v>4.6787000000000002E-2</c:v>
                </c:pt>
                <c:pt idx="30">
                  <c:v>4.9126000000000003E-2</c:v>
                </c:pt>
                <c:pt idx="31">
                  <c:v>5.1582000000000003E-2</c:v>
                </c:pt>
                <c:pt idx="32">
                  <c:v>5.4161000000000001E-2</c:v>
                </c:pt>
                <c:pt idx="33">
                  <c:v>5.6869999999999997E-2</c:v>
                </c:pt>
                <c:pt idx="34">
                  <c:v>5.9713000000000002E-2</c:v>
                </c:pt>
                <c:pt idx="35">
                  <c:v>6.2699000000000005E-2</c:v>
                </c:pt>
                <c:pt idx="36">
                  <c:v>6.5834000000000004E-2</c:v>
                </c:pt>
                <c:pt idx="37">
                  <c:v>6.9125000000000006E-2</c:v>
                </c:pt>
                <c:pt idx="38">
                  <c:v>7.2581999999999994E-2</c:v>
                </c:pt>
                <c:pt idx="39">
                  <c:v>7.6211000000000001E-2</c:v>
                </c:pt>
                <c:pt idx="40">
                  <c:v>8.0020999999999995E-2</c:v>
                </c:pt>
                <c:pt idx="41">
                  <c:v>8.4021999999999999E-2</c:v>
                </c:pt>
                <c:pt idx="42">
                  <c:v>8.8222999999999996E-2</c:v>
                </c:pt>
                <c:pt idx="43">
                  <c:v>9.2633999999999994E-2</c:v>
                </c:pt>
                <c:pt idx="44">
                  <c:v>9.7266000000000005E-2</c:v>
                </c:pt>
                <c:pt idx="45">
                  <c:v>0.10213</c:v>
                </c:pt>
                <c:pt idx="46">
                  <c:v>0.10724</c:v>
                </c:pt>
                <c:pt idx="47">
                  <c:v>0.11260000000000001</c:v>
                </c:pt>
                <c:pt idx="48">
                  <c:v>0.11823</c:v>
                </c:pt>
                <c:pt idx="49">
                  <c:v>0.12414</c:v>
                </c:pt>
                <c:pt idx="50">
                  <c:v>0.13034999999999999</c:v>
                </c:pt>
                <c:pt idx="51">
                  <c:v>0.13686000000000001</c:v>
                </c:pt>
                <c:pt idx="52">
                  <c:v>0.14371</c:v>
                </c:pt>
                <c:pt idx="53">
                  <c:v>0.15089</c:v>
                </c:pt>
                <c:pt idx="54">
                  <c:v>0.15844</c:v>
                </c:pt>
                <c:pt idx="55">
                  <c:v>0.16636000000000001</c:v>
                </c:pt>
                <c:pt idx="56">
                  <c:v>0.17468</c:v>
                </c:pt>
                <c:pt idx="57">
                  <c:v>0.18340999999999999</c:v>
                </c:pt>
                <c:pt idx="58">
                  <c:v>0.19258</c:v>
                </c:pt>
                <c:pt idx="59">
                  <c:v>0.20221</c:v>
                </c:pt>
                <c:pt idx="60">
                  <c:v>0.21232000000000001</c:v>
                </c:pt>
                <c:pt idx="61">
                  <c:v>0.22294</c:v>
                </c:pt>
                <c:pt idx="62">
                  <c:v>0.23408000000000001</c:v>
                </c:pt>
                <c:pt idx="63">
                  <c:v>0.24579000000000001</c:v>
                </c:pt>
                <c:pt idx="64">
                  <c:v>0.25807999999999998</c:v>
                </c:pt>
                <c:pt idx="65">
                  <c:v>0.27098</c:v>
                </c:pt>
                <c:pt idx="66">
                  <c:v>0.28453000000000001</c:v>
                </c:pt>
                <c:pt idx="67">
                  <c:v>0.29876000000000003</c:v>
                </c:pt>
                <c:pt idx="68">
                  <c:v>0.31369000000000002</c:v>
                </c:pt>
                <c:pt idx="69">
                  <c:v>0.32938000000000001</c:v>
                </c:pt>
                <c:pt idx="70">
                  <c:v>0.34584999999999999</c:v>
                </c:pt>
                <c:pt idx="71">
                  <c:v>0.36314000000000002</c:v>
                </c:pt>
                <c:pt idx="72">
                  <c:v>0.38129999999999997</c:v>
                </c:pt>
                <c:pt idx="73">
                  <c:v>0.40035999999999999</c:v>
                </c:pt>
                <c:pt idx="74">
                  <c:v>0.42037999999999998</c:v>
                </c:pt>
                <c:pt idx="75">
                  <c:v>0.44140000000000001</c:v>
                </c:pt>
                <c:pt idx="76">
                  <c:v>0.46346999999999999</c:v>
                </c:pt>
                <c:pt idx="77">
                  <c:v>0.48664000000000002</c:v>
                </c:pt>
                <c:pt idx="78">
                  <c:v>0.51097000000000004</c:v>
                </c:pt>
                <c:pt idx="79">
                  <c:v>0.53652</c:v>
                </c:pt>
                <c:pt idx="80">
                  <c:v>0.56335000000000002</c:v>
                </c:pt>
                <c:pt idx="81">
                  <c:v>0.58758999999999995</c:v>
                </c:pt>
              </c:numCache>
            </c:numRef>
          </c:xVal>
          <c:yVal>
            <c:numRef>
              <c:f>Data!$AD$13:$AD$99</c:f>
              <c:numCache>
                <c:formatCode>General</c:formatCode>
                <c:ptCount val="87"/>
                <c:pt idx="0">
                  <c:v>7.5498000000000004E-4</c:v>
                </c:pt>
                <c:pt idx="1">
                  <c:v>7.5849999999999995E-4</c:v>
                </c:pt>
                <c:pt idx="2">
                  <c:v>7.5800999999999993E-4</c:v>
                </c:pt>
                <c:pt idx="3">
                  <c:v>7.4885999999999996E-4</c:v>
                </c:pt>
                <c:pt idx="4">
                  <c:v>7.6035000000000002E-4</c:v>
                </c:pt>
                <c:pt idx="5">
                  <c:v>6.1947E-4</c:v>
                </c:pt>
                <c:pt idx="6">
                  <c:v>2.4414E-4</c:v>
                </c:pt>
                <c:pt idx="7">
                  <c:v>1.2522E-4</c:v>
                </c:pt>
                <c:pt idx="8">
                  <c:v>8.2156000000000004E-5</c:v>
                </c:pt>
                <c:pt idx="9">
                  <c:v>5.6702E-5</c:v>
                </c:pt>
                <c:pt idx="10">
                  <c:v>3.7897E-5</c:v>
                </c:pt>
                <c:pt idx="11">
                  <c:v>2.7855000000000004E-5</c:v>
                </c:pt>
                <c:pt idx="12">
                  <c:v>2.0794000000000001E-5</c:v>
                </c:pt>
                <c:pt idx="13">
                  <c:v>1.5333E-5</c:v>
                </c:pt>
                <c:pt idx="14">
                  <c:v>1.1735E-5</c:v>
                </c:pt>
                <c:pt idx="15">
                  <c:v>8.6826000000000005E-6</c:v>
                </c:pt>
                <c:pt idx="16">
                  <c:v>6.7623999999999998E-6</c:v>
                </c:pt>
                <c:pt idx="17">
                  <c:v>5.1378000000000002E-6</c:v>
                </c:pt>
                <c:pt idx="18">
                  <c:v>4.1212000000000005E-6</c:v>
                </c:pt>
                <c:pt idx="19">
                  <c:v>3.0823999999999999E-6</c:v>
                </c:pt>
                <c:pt idx="20">
                  <c:v>2.3505000000000002E-6</c:v>
                </c:pt>
                <c:pt idx="21">
                  <c:v>1.8167999999999999E-6</c:v>
                </c:pt>
                <c:pt idx="22">
                  <c:v>1.4372E-6</c:v>
                </c:pt>
                <c:pt idx="23">
                  <c:v>1.0729999999999999E-6</c:v>
                </c:pt>
                <c:pt idx="24">
                  <c:v>8.7540999999999998E-7</c:v>
                </c:pt>
                <c:pt idx="25">
                  <c:v>6.5726999999999996E-7</c:v>
                </c:pt>
                <c:pt idx="26">
                  <c:v>5.1480999999999999E-7</c:v>
                </c:pt>
                <c:pt idx="27">
                  <c:v>3.9994000000000002E-7</c:v>
                </c:pt>
                <c:pt idx="28">
                  <c:v>2.8958000000000003E-7</c:v>
                </c:pt>
                <c:pt idx="29">
                  <c:v>2.2291999999999999E-7</c:v>
                </c:pt>
                <c:pt idx="30">
                  <c:v>1.6651E-7</c:v>
                </c:pt>
                <c:pt idx="31">
                  <c:v>1.2956999999999999E-7</c:v>
                </c:pt>
                <c:pt idx="32">
                  <c:v>9.8399000000000006E-8</c:v>
                </c:pt>
                <c:pt idx="33">
                  <c:v>7.8139000000000009E-8</c:v>
                </c:pt>
                <c:pt idx="34">
                  <c:v>6.1525000000000003E-8</c:v>
                </c:pt>
                <c:pt idx="35">
                  <c:v>4.5895000000000002E-8</c:v>
                </c:pt>
                <c:pt idx="36">
                  <c:v>3.4078999999999997E-8</c:v>
                </c:pt>
                <c:pt idx="37">
                  <c:v>2.6747999999999999E-8</c:v>
                </c:pt>
                <c:pt idx="38">
                  <c:v>2.3237000000000002E-8</c:v>
                </c:pt>
                <c:pt idx="39">
                  <c:v>1.2999999999999999E-8</c:v>
                </c:pt>
                <c:pt idx="40">
                  <c:v>1.1722000000000001E-8</c:v>
                </c:pt>
                <c:pt idx="41">
                  <c:v>1.1061000000000001E-8</c:v>
                </c:pt>
                <c:pt idx="42">
                  <c:v>9.7624000000000001E-9</c:v>
                </c:pt>
                <c:pt idx="43">
                  <c:v>1.0064E-8</c:v>
                </c:pt>
                <c:pt idx="44">
                  <c:v>9.2092999999999996E-9</c:v>
                </c:pt>
                <c:pt idx="45">
                  <c:v>9.3089000000000004E-9</c:v>
                </c:pt>
                <c:pt idx="46">
                  <c:v>7.510800000000001E-9</c:v>
                </c:pt>
                <c:pt idx="47">
                  <c:v>7.1228000000000003E-9</c:v>
                </c:pt>
                <c:pt idx="48">
                  <c:v>5.7450000000000003E-9</c:v>
                </c:pt>
                <c:pt idx="49">
                  <c:v>7.1033000000000005E-9</c:v>
                </c:pt>
                <c:pt idx="50">
                  <c:v>5.7292000000000004E-9</c:v>
                </c:pt>
                <c:pt idx="51">
                  <c:v>6.1056000000000001E-9</c:v>
                </c:pt>
                <c:pt idx="52">
                  <c:v>5.9405000000000003E-9</c:v>
                </c:pt>
                <c:pt idx="53">
                  <c:v>5.9162999999999995E-9</c:v>
                </c:pt>
                <c:pt idx="54">
                  <c:v>5.5141999999999998E-9</c:v>
                </c:pt>
                <c:pt idx="55">
                  <c:v>6.1077999999999999E-9</c:v>
                </c:pt>
                <c:pt idx="56">
                  <c:v>6.2203999999999997E-9</c:v>
                </c:pt>
                <c:pt idx="57">
                  <c:v>5.0046999999999995E-9</c:v>
                </c:pt>
                <c:pt idx="58">
                  <c:v>5.9194000000000001E-9</c:v>
                </c:pt>
                <c:pt idx="59">
                  <c:v>4.9212999999999995E-9</c:v>
                </c:pt>
                <c:pt idx="60">
                  <c:v>6.0477999999999997E-9</c:v>
                </c:pt>
                <c:pt idx="61">
                  <c:v>6.5261000000000004E-9</c:v>
                </c:pt>
                <c:pt idx="62">
                  <c:v>6.4845000000000001E-9</c:v>
                </c:pt>
                <c:pt idx="63">
                  <c:v>5.6057000000000002E-9</c:v>
                </c:pt>
                <c:pt idx="64">
                  <c:v>5.8733000000000004E-9</c:v>
                </c:pt>
                <c:pt idx="65">
                  <c:v>8.7537000000000005E-9</c:v>
                </c:pt>
                <c:pt idx="66">
                  <c:v>6.3579999999999998E-9</c:v>
                </c:pt>
                <c:pt idx="67">
                  <c:v>5.6606000000000001E-9</c:v>
                </c:pt>
                <c:pt idx="68">
                  <c:v>1.0574000000000001E-8</c:v>
                </c:pt>
                <c:pt idx="69">
                  <c:v>6.8122000000000001E-9</c:v>
                </c:pt>
                <c:pt idx="70">
                  <c:v>5.3256999999999995E-9</c:v>
                </c:pt>
                <c:pt idx="71">
                  <c:v>5.4133000000000007E-9</c:v>
                </c:pt>
                <c:pt idx="72">
                  <c:v>7.3892999999999997E-9</c:v>
                </c:pt>
                <c:pt idx="73">
                  <c:v>9.7172000000000011E-9</c:v>
                </c:pt>
                <c:pt idx="74">
                  <c:v>8.0410000000000007E-9</c:v>
                </c:pt>
                <c:pt idx="75">
                  <c:v>9.886E-9</c:v>
                </c:pt>
                <c:pt idx="76">
                  <c:v>8.7104E-9</c:v>
                </c:pt>
                <c:pt idx="77">
                  <c:v>7.9117999999999991E-9</c:v>
                </c:pt>
                <c:pt idx="78">
                  <c:v>1.1240000000000002E-8</c:v>
                </c:pt>
                <c:pt idx="79">
                  <c:v>7.9702000000000005E-9</c:v>
                </c:pt>
                <c:pt idx="80">
                  <c:v>6.3565000000000005E-9</c:v>
                </c:pt>
                <c:pt idx="81">
                  <c:v>5.6461000000000002E-9</c:v>
                </c:pt>
              </c:numCache>
            </c:numRef>
          </c:yVal>
          <c:smooth val="1"/>
        </c:ser>
        <c:ser>
          <c:idx val="8"/>
          <c:order val="7"/>
          <c:spPr>
            <a:ln w="25400">
              <a:solidFill>
                <a:srgbClr val="FF6600"/>
              </a:solidFill>
              <a:prstDash val="solid"/>
            </a:ln>
          </c:spPr>
          <c:marker>
            <c:symbol val="none"/>
          </c:marker>
          <c:xVal>
            <c:numRef>
              <c:f>Data!$AG$13:$AG$99</c:f>
              <c:numCache>
                <c:formatCode>General</c:formatCode>
                <c:ptCount val="87"/>
              </c:numCache>
            </c:numRef>
          </c:xVal>
          <c:yVal>
            <c:numRef>
              <c:f>Data!$AH$13:$AH$99</c:f>
              <c:numCache>
                <c:formatCode>General</c:formatCode>
                <c:ptCount val="87"/>
              </c:numCache>
            </c:numRef>
          </c:yVal>
          <c:smooth val="1"/>
        </c:ser>
        <c:ser>
          <c:idx val="9"/>
          <c:order val="8"/>
          <c:spPr>
            <a:ln w="28575">
              <a:noFill/>
            </a:ln>
          </c:spPr>
          <c:marker>
            <c:symbol val="star"/>
            <c:size val="6"/>
            <c:spPr>
              <a:noFill/>
              <a:ln>
                <a:solidFill>
                  <a:srgbClr val="FF6600"/>
                </a:solidFill>
                <a:prstDash val="solid"/>
              </a:ln>
            </c:spPr>
          </c:marker>
          <c:xVal>
            <c:numRef>
              <c:f>Data!$AK$13:$AK$99</c:f>
              <c:numCache>
                <c:formatCode>General</c:formatCode>
                <c:ptCount val="87"/>
              </c:numCache>
            </c:numRef>
          </c:xVal>
          <c:yVal>
            <c:numRef>
              <c:f>Data!$AL$13:$AL$99</c:f>
              <c:numCache>
                <c:formatCode>General</c:formatCode>
                <c:ptCount val="87"/>
              </c:numCache>
            </c:numRef>
          </c:yVal>
          <c:smooth val="1"/>
        </c:ser>
        <c:ser>
          <c:idx val="3"/>
          <c:order val="9"/>
          <c:spPr>
            <a:ln w="28575">
              <a:noFill/>
            </a:ln>
          </c:spPr>
          <c:marker>
            <c:symbol val="diamond"/>
            <c:size val="6"/>
            <c:spPr>
              <a:noFill/>
              <a:ln>
                <a:solidFill>
                  <a:srgbClr val="0000FF"/>
                </a:solidFill>
                <a:prstDash val="solid"/>
              </a:ln>
            </c:spPr>
          </c:marker>
          <c:xVal>
            <c:numRef>
              <c:f>Data!$M$13:$M$512</c:f>
              <c:numCache>
                <c:formatCode>0.00E+00</c:formatCode>
                <c:ptCount val="500"/>
                <c:pt idx="0">
                  <c:v>1.1367E-2</c:v>
                </c:pt>
                <c:pt idx="1">
                  <c:v>1.1934999999999999E-2</c:v>
                </c:pt>
                <c:pt idx="2">
                  <c:v>1.2532E-2</c:v>
                </c:pt>
                <c:pt idx="3">
                  <c:v>1.3158E-2</c:v>
                </c:pt>
                <c:pt idx="4">
                  <c:v>1.3816E-2</c:v>
                </c:pt>
                <c:pt idx="5">
                  <c:v>1.4507000000000001E-2</c:v>
                </c:pt>
                <c:pt idx="6">
                  <c:v>1.5232000000000001E-2</c:v>
                </c:pt>
                <c:pt idx="7">
                  <c:v>1.5994000000000001E-2</c:v>
                </c:pt>
                <c:pt idx="8">
                  <c:v>1.6794E-2</c:v>
                </c:pt>
                <c:pt idx="9">
                  <c:v>1.7632999999999999E-2</c:v>
                </c:pt>
                <c:pt idx="10">
                  <c:v>1.8515E-2</c:v>
                </c:pt>
                <c:pt idx="11">
                  <c:v>1.9441E-2</c:v>
                </c:pt>
                <c:pt idx="12">
                  <c:v>2.0413000000000001E-2</c:v>
                </c:pt>
                <c:pt idx="13">
                  <c:v>2.1434000000000002E-2</c:v>
                </c:pt>
                <c:pt idx="14">
                  <c:v>2.2505000000000001E-2</c:v>
                </c:pt>
                <c:pt idx="15">
                  <c:v>2.3630000000000002E-2</c:v>
                </c:pt>
                <c:pt idx="16">
                  <c:v>2.4812000000000001E-2</c:v>
                </c:pt>
                <c:pt idx="17">
                  <c:v>2.6053E-2</c:v>
                </c:pt>
                <c:pt idx="18">
                  <c:v>2.7355000000000001E-2</c:v>
                </c:pt>
                <c:pt idx="19">
                  <c:v>2.8722999999999999E-2</c:v>
                </c:pt>
                <c:pt idx="20">
                  <c:v>3.0158999999999998E-2</c:v>
                </c:pt>
                <c:pt idx="21">
                  <c:v>3.1667000000000001E-2</c:v>
                </c:pt>
                <c:pt idx="22">
                  <c:v>3.3250000000000002E-2</c:v>
                </c:pt>
                <c:pt idx="23">
                  <c:v>3.4913E-2</c:v>
                </c:pt>
                <c:pt idx="24">
                  <c:v>3.6658999999999997E-2</c:v>
                </c:pt>
                <c:pt idx="25">
                  <c:v>3.8491999999999998E-2</c:v>
                </c:pt>
                <c:pt idx="26">
                  <c:v>4.0416000000000001E-2</c:v>
                </c:pt>
                <c:pt idx="27">
                  <c:v>4.2437000000000002E-2</c:v>
                </c:pt>
                <c:pt idx="28">
                  <c:v>4.4559000000000001E-2</c:v>
                </c:pt>
                <c:pt idx="29">
                  <c:v>4.6787000000000002E-2</c:v>
                </c:pt>
                <c:pt idx="30">
                  <c:v>4.9126000000000003E-2</c:v>
                </c:pt>
                <c:pt idx="31">
                  <c:v>5.1582000000000003E-2</c:v>
                </c:pt>
                <c:pt idx="32">
                  <c:v>5.4161000000000001E-2</c:v>
                </c:pt>
                <c:pt idx="33">
                  <c:v>5.6869999999999997E-2</c:v>
                </c:pt>
                <c:pt idx="34">
                  <c:v>5.9713000000000002E-2</c:v>
                </c:pt>
                <c:pt idx="35">
                  <c:v>6.2699000000000005E-2</c:v>
                </c:pt>
                <c:pt idx="36">
                  <c:v>6.5834000000000004E-2</c:v>
                </c:pt>
                <c:pt idx="37">
                  <c:v>6.9125000000000006E-2</c:v>
                </c:pt>
                <c:pt idx="38">
                  <c:v>7.2581999999999994E-2</c:v>
                </c:pt>
                <c:pt idx="39">
                  <c:v>7.6211000000000001E-2</c:v>
                </c:pt>
                <c:pt idx="40">
                  <c:v>8.0020999999999995E-2</c:v>
                </c:pt>
                <c:pt idx="41">
                  <c:v>8.4021999999999999E-2</c:v>
                </c:pt>
                <c:pt idx="42">
                  <c:v>8.8222999999999996E-2</c:v>
                </c:pt>
                <c:pt idx="43">
                  <c:v>9.2633999999999994E-2</c:v>
                </c:pt>
                <c:pt idx="44">
                  <c:v>9.7266000000000005E-2</c:v>
                </c:pt>
                <c:pt idx="45">
                  <c:v>0.10213</c:v>
                </c:pt>
                <c:pt idx="46">
                  <c:v>0.10724</c:v>
                </c:pt>
                <c:pt idx="47">
                  <c:v>0.11260000000000001</c:v>
                </c:pt>
                <c:pt idx="48">
                  <c:v>0.11823</c:v>
                </c:pt>
                <c:pt idx="49">
                  <c:v>0.12414</c:v>
                </c:pt>
                <c:pt idx="50">
                  <c:v>0.13034999999999999</c:v>
                </c:pt>
                <c:pt idx="51">
                  <c:v>0.13686000000000001</c:v>
                </c:pt>
                <c:pt idx="52">
                  <c:v>0.14371</c:v>
                </c:pt>
                <c:pt idx="53">
                  <c:v>0.15089</c:v>
                </c:pt>
                <c:pt idx="54">
                  <c:v>0.15844</c:v>
                </c:pt>
                <c:pt idx="55">
                  <c:v>0.16636000000000001</c:v>
                </c:pt>
                <c:pt idx="56">
                  <c:v>0.17468</c:v>
                </c:pt>
                <c:pt idx="57">
                  <c:v>0.18340999999999999</c:v>
                </c:pt>
                <c:pt idx="58">
                  <c:v>0.19258</c:v>
                </c:pt>
                <c:pt idx="59">
                  <c:v>0.20221</c:v>
                </c:pt>
                <c:pt idx="60">
                  <c:v>0.21232000000000001</c:v>
                </c:pt>
                <c:pt idx="61">
                  <c:v>0.22294</c:v>
                </c:pt>
                <c:pt idx="62">
                  <c:v>0.23408000000000001</c:v>
                </c:pt>
                <c:pt idx="63">
                  <c:v>0.24579000000000001</c:v>
                </c:pt>
                <c:pt idx="64">
                  <c:v>0.25807999999999998</c:v>
                </c:pt>
                <c:pt idx="65">
                  <c:v>0.27098</c:v>
                </c:pt>
                <c:pt idx="66">
                  <c:v>0.28453000000000001</c:v>
                </c:pt>
                <c:pt idx="67">
                  <c:v>0.29876000000000003</c:v>
                </c:pt>
                <c:pt idx="68">
                  <c:v>0.31369000000000002</c:v>
                </c:pt>
                <c:pt idx="69">
                  <c:v>0.32938000000000001</c:v>
                </c:pt>
                <c:pt idx="70">
                  <c:v>0.34584999999999999</c:v>
                </c:pt>
                <c:pt idx="71">
                  <c:v>0.36314000000000002</c:v>
                </c:pt>
                <c:pt idx="72">
                  <c:v>0.38129999999999997</c:v>
                </c:pt>
                <c:pt idx="73">
                  <c:v>0.40035999999999999</c:v>
                </c:pt>
                <c:pt idx="74">
                  <c:v>0.42037999999999998</c:v>
                </c:pt>
                <c:pt idx="75">
                  <c:v>0.44140000000000001</c:v>
                </c:pt>
                <c:pt idx="76">
                  <c:v>0.46346999999999999</c:v>
                </c:pt>
                <c:pt idx="77">
                  <c:v>0.48664000000000002</c:v>
                </c:pt>
                <c:pt idx="78">
                  <c:v>0.51097000000000004</c:v>
                </c:pt>
                <c:pt idx="79">
                  <c:v>0.53652</c:v>
                </c:pt>
                <c:pt idx="80">
                  <c:v>0.56335000000000002</c:v>
                </c:pt>
                <c:pt idx="81">
                  <c:v>0.58758999999999995</c:v>
                </c:pt>
              </c:numCache>
            </c:numRef>
          </c:xVal>
          <c:yVal>
            <c:numRef>
              <c:f>Data!$N$13:$N$512</c:f>
              <c:numCache>
                <c:formatCode>General</c:formatCode>
                <c:ptCount val="500"/>
                <c:pt idx="0">
                  <c:v>5.5792000000000001E-2</c:v>
                </c:pt>
                <c:pt idx="1">
                  <c:v>5.6333999999999995E-2</c:v>
                </c:pt>
                <c:pt idx="2">
                  <c:v>5.6772999999999997E-2</c:v>
                </c:pt>
                <c:pt idx="3">
                  <c:v>5.5303999999999999E-2</c:v>
                </c:pt>
                <c:pt idx="4">
                  <c:v>5.6781999999999999E-2</c:v>
                </c:pt>
                <c:pt idx="5">
                  <c:v>5.4613999999999996E-2</c:v>
                </c:pt>
                <c:pt idx="6">
                  <c:v>2.4764000000000001E-2</c:v>
                </c:pt>
                <c:pt idx="7">
                  <c:v>1.0500000000000001E-2</c:v>
                </c:pt>
                <c:pt idx="8">
                  <c:v>6.2009000000000005E-3</c:v>
                </c:pt>
                <c:pt idx="9">
                  <c:v>3.9747999999999997E-3</c:v>
                </c:pt>
                <c:pt idx="10">
                  <c:v>2.6608000000000001E-3</c:v>
                </c:pt>
                <c:pt idx="11">
                  <c:v>1.8245000000000002E-3</c:v>
                </c:pt>
                <c:pt idx="12">
                  <c:v>1.3158E-3</c:v>
                </c:pt>
                <c:pt idx="13">
                  <c:v>9.3946000000000003E-4</c:v>
                </c:pt>
                <c:pt idx="14">
                  <c:v>6.7142000000000005E-4</c:v>
                </c:pt>
                <c:pt idx="15">
                  <c:v>5.1553999999999999E-4</c:v>
                </c:pt>
                <c:pt idx="16">
                  <c:v>3.6252000000000002E-4</c:v>
                </c:pt>
                <c:pt idx="17">
                  <c:v>2.9301000000000002E-4</c:v>
                </c:pt>
                <c:pt idx="18">
                  <c:v>2.2371000000000001E-4</c:v>
                </c:pt>
                <c:pt idx="19">
                  <c:v>1.7772000000000003E-4</c:v>
                </c:pt>
                <c:pt idx="20">
                  <c:v>1.2017000000000001E-4</c:v>
                </c:pt>
                <c:pt idx="21">
                  <c:v>9.4479000000000015E-5</c:v>
                </c:pt>
                <c:pt idx="22">
                  <c:v>8.4674999999999998E-5</c:v>
                </c:pt>
                <c:pt idx="23">
                  <c:v>5.4991999999999998E-5</c:v>
                </c:pt>
                <c:pt idx="24">
                  <c:v>4.1323000000000004E-5</c:v>
                </c:pt>
                <c:pt idx="25">
                  <c:v>3.2820000000000001E-5</c:v>
                </c:pt>
                <c:pt idx="26">
                  <c:v>2.4487000000000001E-5</c:v>
                </c:pt>
                <c:pt idx="27">
                  <c:v>1.8689E-5</c:v>
                </c:pt>
                <c:pt idx="28">
                  <c:v>1.4072999999999999E-5</c:v>
                </c:pt>
                <c:pt idx="29">
                  <c:v>1.1914000000000001E-5</c:v>
                </c:pt>
                <c:pt idx="30">
                  <c:v>8.8672000000000004E-6</c:v>
                </c:pt>
                <c:pt idx="31">
                  <c:v>7.0746000000000008E-6</c:v>
                </c:pt>
                <c:pt idx="32">
                  <c:v>5.9888000000000002E-6</c:v>
                </c:pt>
                <c:pt idx="33">
                  <c:v>3.8076000000000002E-6</c:v>
                </c:pt>
                <c:pt idx="34">
                  <c:v>3.2901999999999999E-6</c:v>
                </c:pt>
                <c:pt idx="35">
                  <c:v>2.3946000000000003E-6</c:v>
                </c:pt>
                <c:pt idx="36">
                  <c:v>1.8394999999999999E-6</c:v>
                </c:pt>
                <c:pt idx="37">
                  <c:v>9.8583999999999999E-7</c:v>
                </c:pt>
                <c:pt idx="38">
                  <c:v>1.0529000000000001E-6</c:v>
                </c:pt>
                <c:pt idx="39">
                  <c:v>1.0958000000000002E-6</c:v>
                </c:pt>
                <c:pt idx="40">
                  <c:v>8.8001999999999996E-7</c:v>
                </c:pt>
                <c:pt idx="41">
                  <c:v>6.268200000000001E-7</c:v>
                </c:pt>
                <c:pt idx="42">
                  <c:v>5.2796000000000002E-7</c:v>
                </c:pt>
                <c:pt idx="43">
                  <c:v>6.1847000000000011E-7</c:v>
                </c:pt>
                <c:pt idx="44">
                  <c:v>5.8268000000000003E-7</c:v>
                </c:pt>
                <c:pt idx="45">
                  <c:v>5.3990000000000001E-7</c:v>
                </c:pt>
                <c:pt idx="46">
                  <c:v>6.8459000000000002E-7</c:v>
                </c:pt>
                <c:pt idx="47">
                  <c:v>5.4109000000000004E-7</c:v>
                </c:pt>
                <c:pt idx="48">
                  <c:v>4.4286999999999999E-7</c:v>
                </c:pt>
                <c:pt idx="49">
                  <c:v>3.9929999999999998E-7</c:v>
                </c:pt>
                <c:pt idx="50">
                  <c:v>3.3537000000000002E-7</c:v>
                </c:pt>
                <c:pt idx="51">
                  <c:v>4.1487000000000001E-7</c:v>
                </c:pt>
                <c:pt idx="52">
                  <c:v>5.1961000000000003E-7</c:v>
                </c:pt>
                <c:pt idx="53">
                  <c:v>6.145E-7</c:v>
                </c:pt>
                <c:pt idx="54">
                  <c:v>5.7456999999999999E-7</c:v>
                </c:pt>
                <c:pt idx="55">
                  <c:v>4.7024000000000001E-7</c:v>
                </c:pt>
                <c:pt idx="56">
                  <c:v>3.7293000000000004E-7</c:v>
                </c:pt>
                <c:pt idx="57">
                  <c:v>3.7821000000000005E-7</c:v>
                </c:pt>
                <c:pt idx="58">
                  <c:v>4.8971000000000001E-7</c:v>
                </c:pt>
                <c:pt idx="59">
                  <c:v>3.9564000000000001E-7</c:v>
                </c:pt>
                <c:pt idx="60">
                  <c:v>6.6530000000000001E-7</c:v>
                </c:pt>
                <c:pt idx="61">
                  <c:v>7.4526000000000004E-7</c:v>
                </c:pt>
                <c:pt idx="62">
                  <c:v>1.7932000000000002E-7</c:v>
                </c:pt>
                <c:pt idx="63">
                  <c:v>4.3730000000000003E-7</c:v>
                </c:pt>
                <c:pt idx="64">
                  <c:v>4.0470000000000007E-7</c:v>
                </c:pt>
                <c:pt idx="65">
                  <c:v>3.2085000000000002E-7</c:v>
                </c:pt>
                <c:pt idx="66">
                  <c:v>9.1829E-7</c:v>
                </c:pt>
                <c:pt idx="67">
                  <c:v>6.7773000000000007E-7</c:v>
                </c:pt>
                <c:pt idx="68">
                  <c:v>8.6441999999999995E-7</c:v>
                </c:pt>
                <c:pt idx="69">
                  <c:v>1.0994E-6</c:v>
                </c:pt>
                <c:pt idx="70">
                  <c:v>6.3168000000000011E-7</c:v>
                </c:pt>
                <c:pt idx="71">
                  <c:v>7.9919000000000005E-7</c:v>
                </c:pt>
                <c:pt idx="72">
                  <c:v>1.3355000000000002E-6</c:v>
                </c:pt>
                <c:pt idx="73">
                  <c:v>1.0240000000000001E-6</c:v>
                </c:pt>
                <c:pt idx="74">
                  <c:v>1.1868000000000002E-6</c:v>
                </c:pt>
                <c:pt idx="75">
                  <c:v>6.1928999999999998E-7</c:v>
                </c:pt>
                <c:pt idx="76">
                  <c:v>6.6326000000000002E-7</c:v>
                </c:pt>
                <c:pt idx="77">
                  <c:v>4.3937E-7</c:v>
                </c:pt>
                <c:pt idx="78">
                  <c:v>4.7161999999999998E-7</c:v>
                </c:pt>
                <c:pt idx="79">
                  <c:v>9.7349000000000002E-7</c:v>
                </c:pt>
                <c:pt idx="80">
                  <c:v>1.0627E-6</c:v>
                </c:pt>
                <c:pt idx="81">
                  <c:v>1.7723000000000001E-7</c:v>
                </c:pt>
              </c:numCache>
            </c:numRef>
          </c:yVal>
          <c:smooth val="1"/>
        </c:ser>
        <c:dLbls>
          <c:showLegendKey val="0"/>
          <c:showVal val="0"/>
          <c:showCatName val="0"/>
          <c:showSerName val="0"/>
          <c:showPercent val="0"/>
          <c:showBubbleSize val="0"/>
        </c:dLbls>
        <c:axId val="476703976"/>
        <c:axId val="476701624"/>
      </c:scatterChart>
      <c:valAx>
        <c:axId val="476703976"/>
        <c:scaling>
          <c:orientation val="minMax"/>
          <c:max val="0.2"/>
        </c:scaling>
        <c:delete val="0"/>
        <c:axPos val="b"/>
        <c:title>
          <c:tx>
            <c:rich>
              <a:bodyPr/>
              <a:lstStyle/>
              <a:p>
                <a:pPr>
                  <a:defRPr sz="1000" b="1" i="0" u="none" strike="noStrike" baseline="0">
                    <a:solidFill>
                      <a:srgbClr val="000000"/>
                    </a:solidFill>
                    <a:latin typeface="Arial"/>
                    <a:ea typeface="Arial"/>
                    <a:cs typeface="Arial"/>
                  </a:defRPr>
                </a:pPr>
                <a:r>
                  <a:rPr lang="en-GB" sz="1000" b="1" i="0" u="none" strike="noStrike" baseline="0">
                    <a:solidFill>
                      <a:srgbClr val="000000"/>
                    </a:solidFill>
                    <a:latin typeface="Arial"/>
                    <a:cs typeface="Arial"/>
                  </a:rPr>
                  <a:t>Q/ Å</a:t>
                </a:r>
                <a:r>
                  <a:rPr lang="en-GB" sz="1000" b="1" i="0" u="none" strike="noStrike" baseline="30000">
                    <a:solidFill>
                      <a:srgbClr val="000000"/>
                    </a:solidFill>
                    <a:latin typeface="Arial"/>
                    <a:cs typeface="Arial"/>
                  </a:rPr>
                  <a:t>-1</a:t>
                </a:r>
              </a:p>
            </c:rich>
          </c:tx>
          <c:layout>
            <c:manualLayout>
              <c:xMode val="edge"/>
              <c:yMode val="edge"/>
              <c:x val="0.53051764808366364"/>
              <c:y val="0.88505995493207534"/>
            </c:manualLayout>
          </c:layout>
          <c:overlay val="0"/>
          <c:spPr>
            <a:noFill/>
            <a:ln w="25400">
              <a:noFill/>
            </a:ln>
          </c:spPr>
        </c:title>
        <c:numFmt formatCode="General"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76701624"/>
        <c:crossesAt val="1.0000000000000005E-9"/>
        <c:crossBetween val="midCat"/>
      </c:valAx>
      <c:valAx>
        <c:axId val="476701624"/>
        <c:scaling>
          <c:logBase val="10"/>
          <c:orientation val="minMax"/>
          <c:max val="1"/>
          <c:min val="1.0000000000000005E-9"/>
        </c:scaling>
        <c:delete val="0"/>
        <c:axPos val="l"/>
        <c:title>
          <c:tx>
            <c:rich>
              <a:bodyPr/>
              <a:lstStyle/>
              <a:p>
                <a:pPr>
                  <a:defRPr sz="1000" b="1" i="0" u="none" strike="noStrike" baseline="0">
                    <a:solidFill>
                      <a:srgbClr val="000000"/>
                    </a:solidFill>
                    <a:latin typeface="Arial"/>
                    <a:ea typeface="Arial"/>
                    <a:cs typeface="Arial"/>
                  </a:defRPr>
                </a:pPr>
                <a:r>
                  <a:rPr lang="en-GB"/>
                  <a:t>Reflectivity</a:t>
                </a:r>
              </a:p>
            </c:rich>
          </c:tx>
          <c:layout>
            <c:manualLayout>
              <c:xMode val="edge"/>
              <c:yMode val="edge"/>
              <c:x val="3.7558771545746099E-2"/>
              <c:y val="0.32758712617615776"/>
            </c:manualLayout>
          </c:layout>
          <c:overlay val="0"/>
          <c:spPr>
            <a:noFill/>
            <a:ln w="25400">
              <a:noFill/>
            </a:ln>
          </c:spPr>
        </c:title>
        <c:numFmt formatCode="0.E+0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76703976"/>
        <c:crossesAt val="1.0000000000000005E-9"/>
        <c:crossBetween val="midCat"/>
      </c:valAx>
      <c:spPr>
        <a:noFill/>
        <a:ln w="12700">
          <a:solidFill>
            <a:srgbClr val="000000"/>
          </a:solidFill>
          <a:prstDash val="solid"/>
        </a:ln>
      </c:spPr>
    </c:plotArea>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69249080795698"/>
          <c:y val="3.9381488340640577E-2"/>
          <c:w val="0.76157870162602748"/>
          <c:h val="0.7709620102046354"/>
        </c:manualLayout>
      </c:layout>
      <c:scatterChart>
        <c:scatterStyle val="smoothMarker"/>
        <c:varyColors val="0"/>
        <c:ser>
          <c:idx val="0"/>
          <c:order val="0"/>
          <c:spPr>
            <a:ln w="38100">
              <a:solidFill>
                <a:srgbClr val="FF0000"/>
              </a:solidFill>
              <a:prstDash val="solid"/>
            </a:ln>
          </c:spPr>
          <c:marker>
            <c:symbol val="none"/>
          </c:marker>
          <c:xVal>
            <c:numRef>
              <c:f>Data!$A$13:$A$512</c:f>
              <c:numCache>
                <c:formatCode>General</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c:v>5.1279999999999999E-2</c:v>
                </c:pt>
                <c:pt idx="87">
                  <c:v>5.176E-2</c:v>
                </c:pt>
                <c:pt idx="88">
                  <c:v>5.2240000000000002E-2</c:v>
                </c:pt>
                <c:pt idx="89">
                  <c:v>5.2720000000000003E-2</c:v>
                </c:pt>
                <c:pt idx="90">
                  <c:v>5.3199999999999997E-2</c:v>
                </c:pt>
                <c:pt idx="91">
                  <c:v>5.3679999999999999E-2</c:v>
                </c:pt>
                <c:pt idx="92">
                  <c:v>5.416E-2</c:v>
                </c:pt>
                <c:pt idx="93">
                  <c:v>5.4640000000000001E-2</c:v>
                </c:pt>
                <c:pt idx="94">
                  <c:v>5.5120000000000002E-2</c:v>
                </c:pt>
                <c:pt idx="95">
                  <c:v>5.5599999999999997E-2</c:v>
                </c:pt>
                <c:pt idx="96">
                  <c:v>5.6079999999999998E-2</c:v>
                </c:pt>
                <c:pt idx="97">
                  <c:v>5.6559999999999999E-2</c:v>
                </c:pt>
                <c:pt idx="98">
                  <c:v>5.704E-2</c:v>
                </c:pt>
                <c:pt idx="99">
                  <c:v>5.7520000000000002E-2</c:v>
                </c:pt>
                <c:pt idx="100">
                  <c:v>5.8000000000000003E-2</c:v>
                </c:pt>
                <c:pt idx="101">
                  <c:v>5.8479999999999997E-2</c:v>
                </c:pt>
                <c:pt idx="102">
                  <c:v>5.8959999999999999E-2</c:v>
                </c:pt>
                <c:pt idx="103">
                  <c:v>5.944E-2</c:v>
                </c:pt>
                <c:pt idx="104">
                  <c:v>5.9920000000000001E-2</c:v>
                </c:pt>
                <c:pt idx="105">
                  <c:v>6.0400000000000002E-2</c:v>
                </c:pt>
                <c:pt idx="106">
                  <c:v>6.0879999999999997E-2</c:v>
                </c:pt>
                <c:pt idx="107">
                  <c:v>6.1359999999999998E-2</c:v>
                </c:pt>
                <c:pt idx="108">
                  <c:v>6.1839999999999999E-2</c:v>
                </c:pt>
                <c:pt idx="109">
                  <c:v>6.232E-2</c:v>
                </c:pt>
                <c:pt idx="110">
                  <c:v>6.2799999999999995E-2</c:v>
                </c:pt>
                <c:pt idx="111">
                  <c:v>6.3280000000000003E-2</c:v>
                </c:pt>
                <c:pt idx="112">
                  <c:v>6.3759999999999997E-2</c:v>
                </c:pt>
                <c:pt idx="113">
                  <c:v>6.4240000000000005E-2</c:v>
                </c:pt>
                <c:pt idx="114">
                  <c:v>6.472E-2</c:v>
                </c:pt>
                <c:pt idx="115">
                  <c:v>6.5199999999999994E-2</c:v>
                </c:pt>
                <c:pt idx="116">
                  <c:v>6.5680000000000002E-2</c:v>
                </c:pt>
                <c:pt idx="117">
                  <c:v>6.6159999999999997E-2</c:v>
                </c:pt>
                <c:pt idx="118">
                  <c:v>6.6640000000000005E-2</c:v>
                </c:pt>
                <c:pt idx="119">
                  <c:v>6.7119999999999999E-2</c:v>
                </c:pt>
                <c:pt idx="120">
                  <c:v>6.7599999999999993E-2</c:v>
                </c:pt>
                <c:pt idx="121">
                  <c:v>6.8080000000000002E-2</c:v>
                </c:pt>
                <c:pt idx="122">
                  <c:v>6.8559999999999996E-2</c:v>
                </c:pt>
                <c:pt idx="123">
                  <c:v>6.9040000000000004E-2</c:v>
                </c:pt>
                <c:pt idx="124">
                  <c:v>6.9519999999999998E-2</c:v>
                </c:pt>
                <c:pt idx="125">
                  <c:v>7.0000000000000007E-2</c:v>
                </c:pt>
                <c:pt idx="126">
                  <c:v>7.0480000000000001E-2</c:v>
                </c:pt>
                <c:pt idx="127">
                  <c:v>7.0959999999999995E-2</c:v>
                </c:pt>
                <c:pt idx="128">
                  <c:v>7.1440000000000003E-2</c:v>
                </c:pt>
                <c:pt idx="129">
                  <c:v>7.1919999999999998E-2</c:v>
                </c:pt>
                <c:pt idx="130">
                  <c:v>7.2400000000000006E-2</c:v>
                </c:pt>
                <c:pt idx="131">
                  <c:v>7.288E-2</c:v>
                </c:pt>
                <c:pt idx="132">
                  <c:v>7.3359999999999995E-2</c:v>
                </c:pt>
                <c:pt idx="133">
                  <c:v>7.3840000000000003E-2</c:v>
                </c:pt>
                <c:pt idx="134">
                  <c:v>7.4319999999999997E-2</c:v>
                </c:pt>
                <c:pt idx="135">
                  <c:v>7.4800000000000005E-2</c:v>
                </c:pt>
                <c:pt idx="136">
                  <c:v>7.528E-2</c:v>
                </c:pt>
                <c:pt idx="137">
                  <c:v>7.5759999999999994E-2</c:v>
                </c:pt>
                <c:pt idx="138">
                  <c:v>7.6240000000000002E-2</c:v>
                </c:pt>
                <c:pt idx="139">
                  <c:v>7.6719999999999997E-2</c:v>
                </c:pt>
                <c:pt idx="140">
                  <c:v>7.7200000000000005E-2</c:v>
                </c:pt>
                <c:pt idx="141">
                  <c:v>7.7679999999999999E-2</c:v>
                </c:pt>
                <c:pt idx="142">
                  <c:v>7.8159999999999993E-2</c:v>
                </c:pt>
                <c:pt idx="143">
                  <c:v>7.8640000000000002E-2</c:v>
                </c:pt>
                <c:pt idx="144">
                  <c:v>7.9119999999999996E-2</c:v>
                </c:pt>
                <c:pt idx="145">
                  <c:v>7.9600000000000004E-2</c:v>
                </c:pt>
                <c:pt idx="146">
                  <c:v>8.0079999999999998E-2</c:v>
                </c:pt>
                <c:pt idx="147">
                  <c:v>8.0560000000000007E-2</c:v>
                </c:pt>
                <c:pt idx="148">
                  <c:v>8.1040000000000001E-2</c:v>
                </c:pt>
                <c:pt idx="149">
                  <c:v>8.1519999999999995E-2</c:v>
                </c:pt>
                <c:pt idx="150">
                  <c:v>8.2000000000000003E-2</c:v>
                </c:pt>
                <c:pt idx="151">
                  <c:v>8.2479999999999998E-2</c:v>
                </c:pt>
                <c:pt idx="152">
                  <c:v>8.2960000000000006E-2</c:v>
                </c:pt>
                <c:pt idx="153">
                  <c:v>8.344E-2</c:v>
                </c:pt>
                <c:pt idx="154">
                  <c:v>8.3919999999999995E-2</c:v>
                </c:pt>
                <c:pt idx="155">
                  <c:v>8.4400000000000003E-2</c:v>
                </c:pt>
                <c:pt idx="156">
                  <c:v>8.4879999999999997E-2</c:v>
                </c:pt>
                <c:pt idx="157">
                  <c:v>8.5360000000000005E-2</c:v>
                </c:pt>
                <c:pt idx="158">
                  <c:v>8.584E-2</c:v>
                </c:pt>
                <c:pt idx="159">
                  <c:v>8.6319999999999994E-2</c:v>
                </c:pt>
                <c:pt idx="160">
                  <c:v>8.6800000000000002E-2</c:v>
                </c:pt>
                <c:pt idx="161">
                  <c:v>8.7279999999999996E-2</c:v>
                </c:pt>
                <c:pt idx="162">
                  <c:v>8.7760000000000005E-2</c:v>
                </c:pt>
                <c:pt idx="163">
                  <c:v>8.8239999999999999E-2</c:v>
                </c:pt>
                <c:pt idx="164">
                  <c:v>8.8719999999999993E-2</c:v>
                </c:pt>
                <c:pt idx="165">
                  <c:v>8.9200000000000002E-2</c:v>
                </c:pt>
                <c:pt idx="166">
                  <c:v>8.9679999999999996E-2</c:v>
                </c:pt>
                <c:pt idx="167">
                  <c:v>9.0160000000000004E-2</c:v>
                </c:pt>
                <c:pt idx="168">
                  <c:v>9.0639999999999998E-2</c:v>
                </c:pt>
                <c:pt idx="169">
                  <c:v>9.1120000000000007E-2</c:v>
                </c:pt>
                <c:pt idx="170">
                  <c:v>9.1600000000000001E-2</c:v>
                </c:pt>
                <c:pt idx="171">
                  <c:v>9.2079999999999995E-2</c:v>
                </c:pt>
                <c:pt idx="172">
                  <c:v>9.2560000000000003E-2</c:v>
                </c:pt>
                <c:pt idx="173">
                  <c:v>9.3039999999999998E-2</c:v>
                </c:pt>
                <c:pt idx="174">
                  <c:v>9.3520000000000006E-2</c:v>
                </c:pt>
                <c:pt idx="175">
                  <c:v>9.4E-2</c:v>
                </c:pt>
                <c:pt idx="176">
                  <c:v>9.4479999999999995E-2</c:v>
                </c:pt>
                <c:pt idx="177">
                  <c:v>9.4960000000000003E-2</c:v>
                </c:pt>
                <c:pt idx="178">
                  <c:v>9.5439999999999997E-2</c:v>
                </c:pt>
                <c:pt idx="179">
                  <c:v>9.5920000000000005E-2</c:v>
                </c:pt>
                <c:pt idx="180">
                  <c:v>9.64E-2</c:v>
                </c:pt>
                <c:pt idx="181">
                  <c:v>9.6879999999999994E-2</c:v>
                </c:pt>
                <c:pt idx="182">
                  <c:v>9.7360000000000002E-2</c:v>
                </c:pt>
                <c:pt idx="183">
                  <c:v>9.7839999999999996E-2</c:v>
                </c:pt>
                <c:pt idx="184">
                  <c:v>9.8320000000000005E-2</c:v>
                </c:pt>
                <c:pt idx="185">
                  <c:v>9.8799999999999999E-2</c:v>
                </c:pt>
                <c:pt idx="186">
                  <c:v>9.9279999999999993E-2</c:v>
                </c:pt>
                <c:pt idx="187">
                  <c:v>9.9760000000000001E-2</c:v>
                </c:pt>
                <c:pt idx="188">
                  <c:v>0.10024</c:v>
                </c:pt>
                <c:pt idx="189">
                  <c:v>0.10072</c:v>
                </c:pt>
                <c:pt idx="190">
                  <c:v>0.1012</c:v>
                </c:pt>
                <c:pt idx="191">
                  <c:v>0.10168000000000001</c:v>
                </c:pt>
                <c:pt idx="192">
                  <c:v>0.10216</c:v>
                </c:pt>
                <c:pt idx="193">
                  <c:v>0.10264</c:v>
                </c:pt>
                <c:pt idx="194">
                  <c:v>0.10312</c:v>
                </c:pt>
                <c:pt idx="195">
                  <c:v>0.1036</c:v>
                </c:pt>
                <c:pt idx="196">
                  <c:v>0.10408000000000001</c:v>
                </c:pt>
                <c:pt idx="197">
                  <c:v>0.10456</c:v>
                </c:pt>
                <c:pt idx="198">
                  <c:v>0.10503999999999999</c:v>
                </c:pt>
                <c:pt idx="199">
                  <c:v>0.10552</c:v>
                </c:pt>
                <c:pt idx="200">
                  <c:v>0.106</c:v>
                </c:pt>
                <c:pt idx="201">
                  <c:v>0.10648000000000001</c:v>
                </c:pt>
                <c:pt idx="202">
                  <c:v>0.10696</c:v>
                </c:pt>
                <c:pt idx="203">
                  <c:v>0.10743999999999999</c:v>
                </c:pt>
                <c:pt idx="204">
                  <c:v>0.10792</c:v>
                </c:pt>
                <c:pt idx="205">
                  <c:v>0.1084</c:v>
                </c:pt>
                <c:pt idx="206">
                  <c:v>0.10888</c:v>
                </c:pt>
                <c:pt idx="207">
                  <c:v>0.10936</c:v>
                </c:pt>
                <c:pt idx="208">
                  <c:v>0.10983999999999999</c:v>
                </c:pt>
                <c:pt idx="209">
                  <c:v>0.11032</c:v>
                </c:pt>
                <c:pt idx="210">
                  <c:v>0.1108</c:v>
                </c:pt>
                <c:pt idx="211">
                  <c:v>0.11128</c:v>
                </c:pt>
                <c:pt idx="212">
                  <c:v>0.11176</c:v>
                </c:pt>
                <c:pt idx="213">
                  <c:v>0.11224000000000001</c:v>
                </c:pt>
                <c:pt idx="214">
                  <c:v>0.11272</c:v>
                </c:pt>
                <c:pt idx="215">
                  <c:v>0.1132</c:v>
                </c:pt>
                <c:pt idx="216">
                  <c:v>0.11368</c:v>
                </c:pt>
                <c:pt idx="217">
                  <c:v>0.11416</c:v>
                </c:pt>
                <c:pt idx="218">
                  <c:v>0.11464000000000001</c:v>
                </c:pt>
                <c:pt idx="219">
                  <c:v>0.11512</c:v>
                </c:pt>
                <c:pt idx="220">
                  <c:v>0.11559999999999999</c:v>
                </c:pt>
                <c:pt idx="221">
                  <c:v>0.11608</c:v>
                </c:pt>
                <c:pt idx="222">
                  <c:v>0.11656</c:v>
                </c:pt>
                <c:pt idx="223">
                  <c:v>0.11704000000000001</c:v>
                </c:pt>
                <c:pt idx="224">
                  <c:v>0.11752</c:v>
                </c:pt>
                <c:pt idx="225">
                  <c:v>0.11799999999999999</c:v>
                </c:pt>
                <c:pt idx="226">
                  <c:v>0.11848</c:v>
                </c:pt>
                <c:pt idx="227">
                  <c:v>0.11896</c:v>
                </c:pt>
                <c:pt idx="228">
                  <c:v>0.11944</c:v>
                </c:pt>
                <c:pt idx="229">
                  <c:v>0.11992</c:v>
                </c:pt>
                <c:pt idx="230">
                  <c:v>0.12039999999999999</c:v>
                </c:pt>
                <c:pt idx="231">
                  <c:v>0.12088</c:v>
                </c:pt>
                <c:pt idx="232">
                  <c:v>0.12136</c:v>
                </c:pt>
                <c:pt idx="233">
                  <c:v>0.12184</c:v>
                </c:pt>
                <c:pt idx="234">
                  <c:v>0.12232</c:v>
                </c:pt>
                <c:pt idx="235">
                  <c:v>0.12280000000000001</c:v>
                </c:pt>
                <c:pt idx="236">
                  <c:v>0.12328</c:v>
                </c:pt>
                <c:pt idx="237">
                  <c:v>0.12376</c:v>
                </c:pt>
                <c:pt idx="238">
                  <c:v>0.12424</c:v>
                </c:pt>
                <c:pt idx="239">
                  <c:v>0.12472</c:v>
                </c:pt>
                <c:pt idx="240">
                  <c:v>0.12520000000000001</c:v>
                </c:pt>
                <c:pt idx="241">
                  <c:v>0.12567999999999999</c:v>
                </c:pt>
                <c:pt idx="242">
                  <c:v>0.12615999999999999</c:v>
                </c:pt>
                <c:pt idx="243">
                  <c:v>0.12664</c:v>
                </c:pt>
                <c:pt idx="244">
                  <c:v>0.12712000000000001</c:v>
                </c:pt>
                <c:pt idx="245">
                  <c:v>0.12759999999999999</c:v>
                </c:pt>
                <c:pt idx="246">
                  <c:v>0.12808</c:v>
                </c:pt>
                <c:pt idx="247">
                  <c:v>0.12856000000000001</c:v>
                </c:pt>
                <c:pt idx="248">
                  <c:v>0.12903999999999999</c:v>
                </c:pt>
                <c:pt idx="249">
                  <c:v>0.12952</c:v>
                </c:pt>
                <c:pt idx="250">
                  <c:v>0.13</c:v>
                </c:pt>
                <c:pt idx="251">
                  <c:v>0.13048000000000001</c:v>
                </c:pt>
                <c:pt idx="252">
                  <c:v>0.13095999999999999</c:v>
                </c:pt>
                <c:pt idx="253">
                  <c:v>0.13144</c:v>
                </c:pt>
                <c:pt idx="254">
                  <c:v>0.13192000000000001</c:v>
                </c:pt>
                <c:pt idx="255">
                  <c:v>0.13239999999999999</c:v>
                </c:pt>
                <c:pt idx="256">
                  <c:v>0.13288</c:v>
                </c:pt>
                <c:pt idx="257">
                  <c:v>0.13336000000000001</c:v>
                </c:pt>
                <c:pt idx="258">
                  <c:v>0.13383999999999999</c:v>
                </c:pt>
                <c:pt idx="259">
                  <c:v>0.13431999999999999</c:v>
                </c:pt>
                <c:pt idx="260">
                  <c:v>0.1348</c:v>
                </c:pt>
                <c:pt idx="261">
                  <c:v>0.13528000000000001</c:v>
                </c:pt>
                <c:pt idx="262">
                  <c:v>0.13575999999999999</c:v>
                </c:pt>
                <c:pt idx="263">
                  <c:v>0.13624</c:v>
                </c:pt>
                <c:pt idx="264">
                  <c:v>0.13672000000000001</c:v>
                </c:pt>
                <c:pt idx="265">
                  <c:v>0.13719999999999999</c:v>
                </c:pt>
                <c:pt idx="266">
                  <c:v>0.13768</c:v>
                </c:pt>
                <c:pt idx="267">
                  <c:v>0.13816000000000001</c:v>
                </c:pt>
                <c:pt idx="268">
                  <c:v>0.13864000000000001</c:v>
                </c:pt>
                <c:pt idx="269">
                  <c:v>0.13911999999999999</c:v>
                </c:pt>
                <c:pt idx="270">
                  <c:v>0.1396</c:v>
                </c:pt>
                <c:pt idx="271">
                  <c:v>0.14008000000000001</c:v>
                </c:pt>
                <c:pt idx="272">
                  <c:v>0.14055999999999999</c:v>
                </c:pt>
                <c:pt idx="273">
                  <c:v>0.14104</c:v>
                </c:pt>
                <c:pt idx="274">
                  <c:v>0.14152000000000001</c:v>
                </c:pt>
                <c:pt idx="275">
                  <c:v>0.14199999999999999</c:v>
                </c:pt>
                <c:pt idx="276">
                  <c:v>0.14248</c:v>
                </c:pt>
                <c:pt idx="277">
                  <c:v>0.14296</c:v>
                </c:pt>
                <c:pt idx="278">
                  <c:v>0.14344000000000001</c:v>
                </c:pt>
                <c:pt idx="279">
                  <c:v>0.14391999999999999</c:v>
                </c:pt>
                <c:pt idx="280">
                  <c:v>0.1444</c:v>
                </c:pt>
                <c:pt idx="281">
                  <c:v>0.14488000000000001</c:v>
                </c:pt>
                <c:pt idx="282">
                  <c:v>0.14535999999999999</c:v>
                </c:pt>
                <c:pt idx="283">
                  <c:v>0.14584</c:v>
                </c:pt>
                <c:pt idx="284">
                  <c:v>0.14632000000000001</c:v>
                </c:pt>
                <c:pt idx="285">
                  <c:v>0.14680000000000001</c:v>
                </c:pt>
                <c:pt idx="286">
                  <c:v>0.14727999999999999</c:v>
                </c:pt>
                <c:pt idx="287">
                  <c:v>0.14776</c:v>
                </c:pt>
                <c:pt idx="288">
                  <c:v>0.14824000000000001</c:v>
                </c:pt>
                <c:pt idx="289">
                  <c:v>0.14871999999999999</c:v>
                </c:pt>
                <c:pt idx="290">
                  <c:v>0.1492</c:v>
                </c:pt>
                <c:pt idx="291">
                  <c:v>0.14968000000000001</c:v>
                </c:pt>
                <c:pt idx="292">
                  <c:v>0.15015999999999999</c:v>
                </c:pt>
                <c:pt idx="293">
                  <c:v>0.15064</c:v>
                </c:pt>
                <c:pt idx="294">
                  <c:v>0.15112</c:v>
                </c:pt>
                <c:pt idx="295">
                  <c:v>0.15160000000000001</c:v>
                </c:pt>
                <c:pt idx="296">
                  <c:v>0.15207999999999999</c:v>
                </c:pt>
                <c:pt idx="297">
                  <c:v>0.15256</c:v>
                </c:pt>
                <c:pt idx="298">
                  <c:v>0.15304000000000001</c:v>
                </c:pt>
                <c:pt idx="299">
                  <c:v>0.15351999999999999</c:v>
                </c:pt>
                <c:pt idx="300">
                  <c:v>0.154</c:v>
                </c:pt>
                <c:pt idx="301">
                  <c:v>0.15448000000000001</c:v>
                </c:pt>
                <c:pt idx="302">
                  <c:v>0.15495999999999999</c:v>
                </c:pt>
                <c:pt idx="303">
                  <c:v>0.15543999999999999</c:v>
                </c:pt>
                <c:pt idx="304">
                  <c:v>0.15592</c:v>
                </c:pt>
                <c:pt idx="305">
                  <c:v>0.15640000000000001</c:v>
                </c:pt>
                <c:pt idx="306">
                  <c:v>0.15687999999999999</c:v>
                </c:pt>
                <c:pt idx="307">
                  <c:v>0.15736</c:v>
                </c:pt>
                <c:pt idx="308">
                  <c:v>0.15784000000000001</c:v>
                </c:pt>
                <c:pt idx="309">
                  <c:v>0.15831999999999999</c:v>
                </c:pt>
                <c:pt idx="310">
                  <c:v>0.1588</c:v>
                </c:pt>
                <c:pt idx="311">
                  <c:v>0.15928</c:v>
                </c:pt>
                <c:pt idx="312">
                  <c:v>0.15976000000000001</c:v>
                </c:pt>
                <c:pt idx="313">
                  <c:v>0.16023999999999999</c:v>
                </c:pt>
                <c:pt idx="314">
                  <c:v>0.16072</c:v>
                </c:pt>
                <c:pt idx="315">
                  <c:v>0.16120000000000001</c:v>
                </c:pt>
                <c:pt idx="316">
                  <c:v>0.16167999999999999</c:v>
                </c:pt>
                <c:pt idx="317">
                  <c:v>0.16216</c:v>
                </c:pt>
                <c:pt idx="318">
                  <c:v>0.16264000000000001</c:v>
                </c:pt>
                <c:pt idx="319">
                  <c:v>0.16311999999999999</c:v>
                </c:pt>
                <c:pt idx="320">
                  <c:v>0.1636</c:v>
                </c:pt>
                <c:pt idx="321">
                  <c:v>0.16408</c:v>
                </c:pt>
                <c:pt idx="322">
                  <c:v>0.16456000000000001</c:v>
                </c:pt>
                <c:pt idx="323">
                  <c:v>0.16503999999999999</c:v>
                </c:pt>
                <c:pt idx="324">
                  <c:v>0.16552</c:v>
                </c:pt>
                <c:pt idx="325">
                  <c:v>0.16600000000000001</c:v>
                </c:pt>
                <c:pt idx="326">
                  <c:v>0.16647999999999999</c:v>
                </c:pt>
                <c:pt idx="327">
                  <c:v>0.16696</c:v>
                </c:pt>
                <c:pt idx="328">
                  <c:v>0.16744000000000001</c:v>
                </c:pt>
                <c:pt idx="329">
                  <c:v>0.16792000000000001</c:v>
                </c:pt>
                <c:pt idx="330">
                  <c:v>0.16839999999999999</c:v>
                </c:pt>
                <c:pt idx="331">
                  <c:v>0.16888</c:v>
                </c:pt>
                <c:pt idx="332">
                  <c:v>0.16936000000000001</c:v>
                </c:pt>
                <c:pt idx="333">
                  <c:v>0.16983999999999999</c:v>
                </c:pt>
                <c:pt idx="334">
                  <c:v>0.17032</c:v>
                </c:pt>
                <c:pt idx="335">
                  <c:v>0.17080000000000001</c:v>
                </c:pt>
                <c:pt idx="336">
                  <c:v>0.17127999999999999</c:v>
                </c:pt>
                <c:pt idx="337">
                  <c:v>0.17176</c:v>
                </c:pt>
                <c:pt idx="338">
                  <c:v>0.17224</c:v>
                </c:pt>
                <c:pt idx="339">
                  <c:v>0.17272000000000001</c:v>
                </c:pt>
                <c:pt idx="340">
                  <c:v>0.17319999999999999</c:v>
                </c:pt>
                <c:pt idx="341">
                  <c:v>0.17368</c:v>
                </c:pt>
                <c:pt idx="342">
                  <c:v>0.17416000000000001</c:v>
                </c:pt>
                <c:pt idx="343">
                  <c:v>0.17463999999999999</c:v>
                </c:pt>
                <c:pt idx="344">
                  <c:v>0.17512</c:v>
                </c:pt>
                <c:pt idx="345">
                  <c:v>0.17560000000000001</c:v>
                </c:pt>
                <c:pt idx="346">
                  <c:v>0.17607999999999999</c:v>
                </c:pt>
                <c:pt idx="347">
                  <c:v>0.17655999999999999</c:v>
                </c:pt>
                <c:pt idx="348">
                  <c:v>0.17704</c:v>
                </c:pt>
                <c:pt idx="349">
                  <c:v>0.17752000000000001</c:v>
                </c:pt>
                <c:pt idx="350">
                  <c:v>0.17799999999999999</c:v>
                </c:pt>
                <c:pt idx="351">
                  <c:v>0.17848</c:v>
                </c:pt>
                <c:pt idx="352">
                  <c:v>0.17896000000000001</c:v>
                </c:pt>
                <c:pt idx="353">
                  <c:v>0.17943999999999999</c:v>
                </c:pt>
                <c:pt idx="354">
                  <c:v>0.17992</c:v>
                </c:pt>
                <c:pt idx="355">
                  <c:v>0.1804</c:v>
                </c:pt>
                <c:pt idx="356">
                  <c:v>0.18088000000000001</c:v>
                </c:pt>
                <c:pt idx="357">
                  <c:v>0.18135999999999999</c:v>
                </c:pt>
                <c:pt idx="358">
                  <c:v>0.18184</c:v>
                </c:pt>
                <c:pt idx="359">
                  <c:v>0.18232000000000001</c:v>
                </c:pt>
                <c:pt idx="360">
                  <c:v>0.18279999999999999</c:v>
                </c:pt>
                <c:pt idx="361">
                  <c:v>0.18328</c:v>
                </c:pt>
                <c:pt idx="362">
                  <c:v>0.18376000000000001</c:v>
                </c:pt>
                <c:pt idx="363">
                  <c:v>0.18423999999999999</c:v>
                </c:pt>
                <c:pt idx="364">
                  <c:v>0.18472</c:v>
                </c:pt>
                <c:pt idx="365">
                  <c:v>0.1852</c:v>
                </c:pt>
                <c:pt idx="366">
                  <c:v>0.18568000000000001</c:v>
                </c:pt>
                <c:pt idx="367">
                  <c:v>0.18615999999999999</c:v>
                </c:pt>
                <c:pt idx="368">
                  <c:v>0.18664</c:v>
                </c:pt>
                <c:pt idx="369">
                  <c:v>0.18712000000000001</c:v>
                </c:pt>
                <c:pt idx="370">
                  <c:v>0.18759999999999999</c:v>
                </c:pt>
                <c:pt idx="371">
                  <c:v>0.18808</c:v>
                </c:pt>
                <c:pt idx="372">
                  <c:v>0.18856000000000001</c:v>
                </c:pt>
                <c:pt idx="373">
                  <c:v>0.18904000000000001</c:v>
                </c:pt>
                <c:pt idx="374">
                  <c:v>0.18951999999999999</c:v>
                </c:pt>
                <c:pt idx="375">
                  <c:v>0.19</c:v>
                </c:pt>
                <c:pt idx="376">
                  <c:v>0.19048000000000001</c:v>
                </c:pt>
                <c:pt idx="377">
                  <c:v>0.19095999999999999</c:v>
                </c:pt>
                <c:pt idx="378">
                  <c:v>0.19144</c:v>
                </c:pt>
                <c:pt idx="379">
                  <c:v>0.19192000000000001</c:v>
                </c:pt>
                <c:pt idx="380">
                  <c:v>0.19239999999999999</c:v>
                </c:pt>
                <c:pt idx="381">
                  <c:v>0.19288</c:v>
                </c:pt>
                <c:pt idx="382">
                  <c:v>0.19336</c:v>
                </c:pt>
                <c:pt idx="383">
                  <c:v>0.19384000000000001</c:v>
                </c:pt>
                <c:pt idx="384">
                  <c:v>0.19431999999999999</c:v>
                </c:pt>
                <c:pt idx="385">
                  <c:v>0.1948</c:v>
                </c:pt>
                <c:pt idx="386">
                  <c:v>0.19528000000000001</c:v>
                </c:pt>
                <c:pt idx="387">
                  <c:v>0.19575999999999999</c:v>
                </c:pt>
                <c:pt idx="388">
                  <c:v>0.19624</c:v>
                </c:pt>
                <c:pt idx="389">
                  <c:v>0.19672000000000001</c:v>
                </c:pt>
                <c:pt idx="390">
                  <c:v>0.19719999999999999</c:v>
                </c:pt>
                <c:pt idx="391">
                  <c:v>0.19767999999999999</c:v>
                </c:pt>
                <c:pt idx="392">
                  <c:v>0.19816</c:v>
                </c:pt>
                <c:pt idx="393">
                  <c:v>0.19864000000000001</c:v>
                </c:pt>
                <c:pt idx="394">
                  <c:v>0.19911999999999999</c:v>
                </c:pt>
                <c:pt idx="395">
                  <c:v>0.1996</c:v>
                </c:pt>
                <c:pt idx="396">
                  <c:v>0.20008000000000001</c:v>
                </c:pt>
                <c:pt idx="397">
                  <c:v>0.20055999999999999</c:v>
                </c:pt>
                <c:pt idx="398">
                  <c:v>0.20104</c:v>
                </c:pt>
                <c:pt idx="399">
                  <c:v>0.20152</c:v>
                </c:pt>
                <c:pt idx="400">
                  <c:v>0.20200000000000001</c:v>
                </c:pt>
                <c:pt idx="401">
                  <c:v>0.20247999999999999</c:v>
                </c:pt>
                <c:pt idx="402">
                  <c:v>0.20296</c:v>
                </c:pt>
                <c:pt idx="403">
                  <c:v>0.20344000000000001</c:v>
                </c:pt>
                <c:pt idx="404">
                  <c:v>0.20391999999999999</c:v>
                </c:pt>
                <c:pt idx="405">
                  <c:v>0.2044</c:v>
                </c:pt>
                <c:pt idx="406">
                  <c:v>0.20488000000000001</c:v>
                </c:pt>
                <c:pt idx="407">
                  <c:v>0.20535999999999999</c:v>
                </c:pt>
                <c:pt idx="408">
                  <c:v>0.20584</c:v>
                </c:pt>
                <c:pt idx="409">
                  <c:v>0.20632</c:v>
                </c:pt>
                <c:pt idx="410">
                  <c:v>0.20680000000000001</c:v>
                </c:pt>
                <c:pt idx="411">
                  <c:v>0.20727999999999999</c:v>
                </c:pt>
                <c:pt idx="412">
                  <c:v>0.20776</c:v>
                </c:pt>
                <c:pt idx="413">
                  <c:v>0.20824000000000001</c:v>
                </c:pt>
                <c:pt idx="414">
                  <c:v>0.20871999999999999</c:v>
                </c:pt>
                <c:pt idx="415">
                  <c:v>0.2092</c:v>
                </c:pt>
                <c:pt idx="416">
                  <c:v>0.20968000000000001</c:v>
                </c:pt>
                <c:pt idx="417">
                  <c:v>0.21016000000000001</c:v>
                </c:pt>
                <c:pt idx="418">
                  <c:v>0.21063999999999999</c:v>
                </c:pt>
                <c:pt idx="419">
                  <c:v>0.21112</c:v>
                </c:pt>
                <c:pt idx="420">
                  <c:v>0.21160000000000001</c:v>
                </c:pt>
                <c:pt idx="421">
                  <c:v>0.21207999999999999</c:v>
                </c:pt>
                <c:pt idx="422">
                  <c:v>0.21256</c:v>
                </c:pt>
                <c:pt idx="423">
                  <c:v>0.21304000000000001</c:v>
                </c:pt>
                <c:pt idx="424">
                  <c:v>0.21351999999999999</c:v>
                </c:pt>
                <c:pt idx="425">
                  <c:v>0.214</c:v>
                </c:pt>
                <c:pt idx="426">
                  <c:v>0.21448</c:v>
                </c:pt>
                <c:pt idx="427">
                  <c:v>0.21496000000000001</c:v>
                </c:pt>
                <c:pt idx="428">
                  <c:v>0.21543999999999999</c:v>
                </c:pt>
                <c:pt idx="429">
                  <c:v>0.21592</c:v>
                </c:pt>
                <c:pt idx="430">
                  <c:v>0.21640000000000001</c:v>
                </c:pt>
                <c:pt idx="431">
                  <c:v>0.21687999999999999</c:v>
                </c:pt>
                <c:pt idx="432">
                  <c:v>0.21736</c:v>
                </c:pt>
                <c:pt idx="433">
                  <c:v>0.21784000000000001</c:v>
                </c:pt>
                <c:pt idx="434">
                  <c:v>0.21831999999999999</c:v>
                </c:pt>
                <c:pt idx="435">
                  <c:v>0.21879999999999999</c:v>
                </c:pt>
                <c:pt idx="436">
                  <c:v>0.21928</c:v>
                </c:pt>
                <c:pt idx="437">
                  <c:v>0.21976000000000001</c:v>
                </c:pt>
                <c:pt idx="438">
                  <c:v>0.22023999999999999</c:v>
                </c:pt>
                <c:pt idx="439">
                  <c:v>0.22072</c:v>
                </c:pt>
                <c:pt idx="440">
                  <c:v>0.22120000000000001</c:v>
                </c:pt>
                <c:pt idx="441">
                  <c:v>0.22167999999999999</c:v>
                </c:pt>
                <c:pt idx="442">
                  <c:v>0.22216</c:v>
                </c:pt>
                <c:pt idx="443">
                  <c:v>0.22264</c:v>
                </c:pt>
                <c:pt idx="444">
                  <c:v>0.22312000000000001</c:v>
                </c:pt>
                <c:pt idx="445">
                  <c:v>0.22359999999999999</c:v>
                </c:pt>
                <c:pt idx="446">
                  <c:v>0.22408</c:v>
                </c:pt>
                <c:pt idx="447">
                  <c:v>0.22456000000000001</c:v>
                </c:pt>
                <c:pt idx="448">
                  <c:v>0.22503999999999999</c:v>
                </c:pt>
                <c:pt idx="449">
                  <c:v>0.22552</c:v>
                </c:pt>
                <c:pt idx="450">
                  <c:v>0.22600000000000001</c:v>
                </c:pt>
                <c:pt idx="451">
                  <c:v>0.22647999999999999</c:v>
                </c:pt>
                <c:pt idx="452">
                  <c:v>0.22696</c:v>
                </c:pt>
                <c:pt idx="453">
                  <c:v>0.22744</c:v>
                </c:pt>
                <c:pt idx="454">
                  <c:v>0.22792000000000001</c:v>
                </c:pt>
                <c:pt idx="455">
                  <c:v>0.22839999999999999</c:v>
                </c:pt>
                <c:pt idx="456">
                  <c:v>0.22888</c:v>
                </c:pt>
                <c:pt idx="457">
                  <c:v>0.22936000000000001</c:v>
                </c:pt>
                <c:pt idx="458">
                  <c:v>0.22983999999999999</c:v>
                </c:pt>
                <c:pt idx="459">
                  <c:v>0.23032</c:v>
                </c:pt>
                <c:pt idx="460">
                  <c:v>0.23080000000000001</c:v>
                </c:pt>
                <c:pt idx="461">
                  <c:v>0.23128000000000001</c:v>
                </c:pt>
                <c:pt idx="462">
                  <c:v>0.23175999999999999</c:v>
                </c:pt>
                <c:pt idx="463">
                  <c:v>0.23224</c:v>
                </c:pt>
                <c:pt idx="464">
                  <c:v>0.23272000000000001</c:v>
                </c:pt>
                <c:pt idx="465">
                  <c:v>0.23319999999999999</c:v>
                </c:pt>
                <c:pt idx="466">
                  <c:v>0.23368</c:v>
                </c:pt>
                <c:pt idx="467">
                  <c:v>0.23416000000000001</c:v>
                </c:pt>
                <c:pt idx="468">
                  <c:v>0.23463999999999999</c:v>
                </c:pt>
                <c:pt idx="469">
                  <c:v>0.23512</c:v>
                </c:pt>
                <c:pt idx="470">
                  <c:v>0.2356</c:v>
                </c:pt>
                <c:pt idx="471">
                  <c:v>0.23608000000000001</c:v>
                </c:pt>
                <c:pt idx="472">
                  <c:v>0.23655999999999999</c:v>
                </c:pt>
                <c:pt idx="473">
                  <c:v>0.23704</c:v>
                </c:pt>
                <c:pt idx="474">
                  <c:v>0.23752000000000001</c:v>
                </c:pt>
                <c:pt idx="475">
                  <c:v>0.23799999999999999</c:v>
                </c:pt>
                <c:pt idx="476">
                  <c:v>0.23848</c:v>
                </c:pt>
                <c:pt idx="477">
                  <c:v>0.23896000000000001</c:v>
                </c:pt>
                <c:pt idx="478">
                  <c:v>0.23943999999999999</c:v>
                </c:pt>
                <c:pt idx="479">
                  <c:v>0.23991999999999999</c:v>
                </c:pt>
                <c:pt idx="480">
                  <c:v>0.2404</c:v>
                </c:pt>
                <c:pt idx="481">
                  <c:v>0.24088000000000001</c:v>
                </c:pt>
                <c:pt idx="482">
                  <c:v>0.24135999999999999</c:v>
                </c:pt>
                <c:pt idx="483">
                  <c:v>0.24184</c:v>
                </c:pt>
                <c:pt idx="484">
                  <c:v>0.24232000000000001</c:v>
                </c:pt>
                <c:pt idx="485">
                  <c:v>0.24279999999999999</c:v>
                </c:pt>
                <c:pt idx="486">
                  <c:v>0.24328</c:v>
                </c:pt>
                <c:pt idx="487">
                  <c:v>0.24376</c:v>
                </c:pt>
                <c:pt idx="488">
                  <c:v>0.24424000000000001</c:v>
                </c:pt>
                <c:pt idx="489">
                  <c:v>0.24471999999999999</c:v>
                </c:pt>
                <c:pt idx="490">
                  <c:v>0.2452</c:v>
                </c:pt>
                <c:pt idx="491">
                  <c:v>0.24568000000000001</c:v>
                </c:pt>
                <c:pt idx="492">
                  <c:v>0.24615999999999999</c:v>
                </c:pt>
                <c:pt idx="493">
                  <c:v>0.24664</c:v>
                </c:pt>
                <c:pt idx="494">
                  <c:v>0.24712000000000001</c:v>
                </c:pt>
                <c:pt idx="495">
                  <c:v>0.24759999999999999</c:v>
                </c:pt>
                <c:pt idx="496">
                  <c:v>0.24807999999999999</c:v>
                </c:pt>
                <c:pt idx="497">
                  <c:v>0.24856</c:v>
                </c:pt>
                <c:pt idx="498">
                  <c:v>0.24904000000000001</c:v>
                </c:pt>
                <c:pt idx="499">
                  <c:v>0.24951999999999999</c:v>
                </c:pt>
              </c:numCache>
            </c:numRef>
          </c:xVal>
          <c:yVal>
            <c:numRef>
              <c:f>Data!$B$13:$B$512</c:f>
              <c:numCache>
                <c:formatCode>General</c:formatCode>
                <c:ptCount val="500"/>
                <c:pt idx="0">
                  <c:v>0.93000499999999997</c:v>
                </c:pt>
                <c:pt idx="1">
                  <c:v>0.93000499999999997</c:v>
                </c:pt>
                <c:pt idx="2">
                  <c:v>0.93000499999999997</c:v>
                </c:pt>
                <c:pt idx="3">
                  <c:v>0.93000499999999997</c:v>
                </c:pt>
                <c:pt idx="4">
                  <c:v>0.93000499999999997</c:v>
                </c:pt>
                <c:pt idx="5">
                  <c:v>0.93000499999999997</c:v>
                </c:pt>
                <c:pt idx="6">
                  <c:v>0.93000499999999997</c:v>
                </c:pt>
                <c:pt idx="7">
                  <c:v>0.93000499999999997</c:v>
                </c:pt>
                <c:pt idx="8">
                  <c:v>0.930004999999263</c:v>
                </c:pt>
                <c:pt idx="9">
                  <c:v>0.92743859534342699</c:v>
                </c:pt>
                <c:pt idx="10">
                  <c:v>0.59767342849827199</c:v>
                </c:pt>
                <c:pt idx="11">
                  <c:v>0.29378426862305701</c:v>
                </c:pt>
                <c:pt idx="12">
                  <c:v>0.196391333090769</c:v>
                </c:pt>
                <c:pt idx="13">
                  <c:v>0.14362235713486901</c:v>
                </c:pt>
                <c:pt idx="14">
                  <c:v>0.11018227410946101</c:v>
                </c:pt>
                <c:pt idx="15">
                  <c:v>8.7215954670063198E-2</c:v>
                </c:pt>
                <c:pt idx="16">
                  <c:v>7.0614786608359195E-2</c:v>
                </c:pt>
                <c:pt idx="17">
                  <c:v>5.8173337846378202E-2</c:v>
                </c:pt>
                <c:pt idx="18">
                  <c:v>4.8592468350083802E-2</c:v>
                </c:pt>
                <c:pt idx="19">
                  <c:v>4.1055164567528599E-2</c:v>
                </c:pt>
                <c:pt idx="20">
                  <c:v>3.5021840333482601E-2</c:v>
                </c:pt>
                <c:pt idx="21">
                  <c:v>3.0122253016961701E-2</c:v>
                </c:pt>
                <c:pt idx="22">
                  <c:v>2.6094417257443402E-2</c:v>
                </c:pt>
                <c:pt idx="23">
                  <c:v>2.2748183379297501E-2</c:v>
                </c:pt>
                <c:pt idx="24">
                  <c:v>1.9942560499199999E-2</c:v>
                </c:pt>
                <c:pt idx="25">
                  <c:v>1.7571081722544402E-2</c:v>
                </c:pt>
                <c:pt idx="26">
                  <c:v>1.5552069391926399E-2</c:v>
                </c:pt>
                <c:pt idx="27">
                  <c:v>1.3821989943386501E-2</c:v>
                </c:pt>
                <c:pt idx="28">
                  <c:v>1.2330814896750201E-2</c:v>
                </c:pt>
                <c:pt idx="29">
                  <c:v>1.1038718100528399E-2</c:v>
                </c:pt>
                <c:pt idx="30">
                  <c:v>9.9136831532765403E-3</c:v>
                </c:pt>
                <c:pt idx="31">
                  <c:v>8.9297431631145292E-3</c:v>
                </c:pt>
                <c:pt idx="32">
                  <c:v>8.0656676350968296E-3</c:v>
                </c:pt>
                <c:pt idx="33">
                  <c:v>7.3039705645606698E-3</c:v>
                </c:pt>
                <c:pt idx="34">
                  <c:v>6.6301526053282496E-3</c:v>
                </c:pt>
                <c:pt idx="35" formatCode="0.00E+00">
                  <c:v>6.0321160353845197E-3</c:v>
                </c:pt>
                <c:pt idx="36" formatCode="0.00E+00">
                  <c:v>5.49970881283694E-3</c:v>
                </c:pt>
                <c:pt idx="37" formatCode="0.00E+00">
                  <c:v>5.0243661158534698E-3</c:v>
                </c:pt>
                <c:pt idx="38" formatCode="0.00E+00">
                  <c:v>4.5988262422678502E-3</c:v>
                </c:pt>
                <c:pt idx="39" formatCode="0.00E+00">
                  <c:v>4.2169037496558896E-3</c:v>
                </c:pt>
                <c:pt idx="40" formatCode="0.00E+00">
                  <c:v>3.8733070428882401E-3</c:v>
                </c:pt>
                <c:pt idx="41" formatCode="0.00E+00">
                  <c:v>3.5634907441594501E-3</c:v>
                </c:pt>
                <c:pt idx="42" formatCode="0.00E+00">
                  <c:v>3.2835354883741898E-3</c:v>
                </c:pt>
                <c:pt idx="43" formatCode="0.00E+00">
                  <c:v>3.03004949136526E-3</c:v>
                </c:pt>
                <c:pt idx="44" formatCode="0.00E+00">
                  <c:v>2.8000875157770601E-3</c:v>
                </c:pt>
                <c:pt idx="45" formatCode="0.00E+00">
                  <c:v>2.5910838251293499E-3</c:v>
                </c:pt>
                <c:pt idx="46" formatCode="0.00E+00">
                  <c:v>2.40079644644896E-3</c:v>
                </c:pt>
                <c:pt idx="47" formatCode="0.00E+00">
                  <c:v>2.2272606275788101E-3</c:v>
                </c:pt>
                <c:pt idx="48" formatCode="0.00E+00">
                  <c:v>2.06874980691998E-3</c:v>
                </c:pt>
                <c:pt idx="49" formatCode="0.00E+00">
                  <c:v>1.92374275132109E-3</c:v>
                </c:pt>
                <c:pt idx="50" formatCode="0.00E+00">
                  <c:v>1.79089578162739E-3</c:v>
                </c:pt>
                <c:pt idx="51" formatCode="0.00E+00">
                  <c:v>1.6690192132735001E-3</c:v>
                </c:pt>
                <c:pt idx="52" formatCode="0.00E+00">
                  <c:v>1.55705730225064E-3</c:v>
                </c:pt>
                <c:pt idx="53" formatCode="0.00E+00">
                  <c:v>1.4540711197168199E-3</c:v>
                </c:pt>
                <c:pt idx="54" formatCode="0.00E+00">
                  <c:v>1.3592238804014901E-3</c:v>
                </c:pt>
                <c:pt idx="55" formatCode="0.00E+00">
                  <c:v>1.2717683360573299E-3</c:v>
                </c:pt>
                <c:pt idx="56" formatCode="0.00E+00">
                  <c:v>1.1910359118253301E-3</c:v>
                </c:pt>
                <c:pt idx="57" formatCode="0.00E+00">
                  <c:v>1.11642731872042E-3</c:v>
                </c:pt>
                <c:pt idx="58" formatCode="0.00E+00">
                  <c:v>1.04740442018805E-3</c:v>
                </c:pt>
                <c:pt idx="59" formatCode="0.00E+00">
                  <c:v>9.8348316731307404E-4</c:v>
                </c:pt>
                <c:pt idx="60" formatCode="0.00E+00">
                  <c:v>9.2422744738199095E-4</c:v>
                </c:pt>
                <c:pt idx="61" formatCode="0.00E+00">
                  <c:v>8.69243714798859E-4</c:v>
                </c:pt>
                <c:pt idx="62" formatCode="0.00E+00">
                  <c:v>8.1817629481739499E-4</c:v>
                </c:pt>
                <c:pt idx="63" formatCode="0.00E+00">
                  <c:v>7.7070326623762198E-4</c:v>
                </c:pt>
                <c:pt idx="64" formatCode="0.00E+00">
                  <c:v>7.2653284456775504E-4</c:v>
                </c:pt>
                <c:pt idx="65" formatCode="0.00E+00">
                  <c:v>6.85400198181761E-4</c:v>
                </c:pt>
                <c:pt idx="66" formatCode="0.00E+00">
                  <c:v>6.4706464016852402E-4</c:v>
                </c:pt>
                <c:pt idx="67" formatCode="0.00E+00">
                  <c:v>6.1130714690933599E-4</c:v>
                </c:pt>
                <c:pt idx="68" formatCode="0.00E+00">
                  <c:v>5.7792816134922902E-4</c:v>
                </c:pt>
                <c:pt idx="69" formatCode="0.00E+00">
                  <c:v>5.4674564487761405E-4</c:v>
                </c:pt>
                <c:pt idx="70" formatCode="0.00E+00">
                  <c:v>5.1759334671276896E-4</c:v>
                </c:pt>
                <c:pt idx="71" formatCode="0.00E+00">
                  <c:v>4.9031926394280502E-4</c:v>
                </c:pt>
                <c:pt idx="72" formatCode="0.00E+00">
                  <c:v>4.64784269104986E-4</c:v>
                </c:pt>
                <c:pt idx="73" formatCode="0.00E+00">
                  <c:v>4.4086088508716502E-4</c:v>
                </c:pt>
                <c:pt idx="74" formatCode="0.00E+00">
                  <c:v>4.1843218991334497E-4</c:v>
                </c:pt>
                <c:pt idx="75" formatCode="0.00E+00">
                  <c:v>3.9739083623815198E-4</c:v>
                </c:pt>
                <c:pt idx="76" formatCode="0.00E+00">
                  <c:v>3.7763817228116001E-4</c:v>
                </c:pt>
                <c:pt idx="77" formatCode="0.00E+00">
                  <c:v>3.5908345256446703E-4</c:v>
                </c:pt>
                <c:pt idx="78" formatCode="0.00E+00">
                  <c:v>3.4164312841278402E-4</c:v>
                </c:pt>
                <c:pt idx="79" formatCode="0.00E+00">
                  <c:v>3.2524020927298601E-4</c:v>
                </c:pt>
                <c:pt idx="80" formatCode="0.00E+00">
                  <c:v>3.0980368706125098E-4</c:v>
                </c:pt>
                <c:pt idx="81" formatCode="0.00E+00">
                  <c:v>2.9526801668362302E-4</c:v>
                </c:pt>
                <c:pt idx="82" formatCode="0.00E+00">
                  <c:v>2.8157264668620199E-4</c:v>
                </c:pt>
                <c:pt idx="83" formatCode="0.00E+00">
                  <c:v>2.6866159470128101E-4</c:v>
                </c:pt>
                <c:pt idx="84" formatCode="0.00E+00">
                  <c:v>2.5648306297500998E-4</c:v>
                </c:pt>
                <c:pt idx="85" formatCode="0.00E+00">
                  <c:v>2.4498908980297499E-4</c:v>
                </c:pt>
                <c:pt idx="86">
                  <c:v>2.3413523317638199E-4</c:v>
                </c:pt>
                <c:pt idx="87">
                  <c:v>2.23880283381239E-4</c:v>
                </c:pt>
                <c:pt idx="88">
                  <c:v>2.1418600160688701E-4</c:v>
                </c:pt>
                <c:pt idx="89">
                  <c:v>2.05016881956333E-4</c:v>
                </c:pt>
                <c:pt idx="90">
                  <c:v>1.9633993462757701E-4</c:v>
                </c:pt>
                <c:pt idx="91">
                  <c:v>1.8812448807226499E-4</c:v>
                </c:pt>
                <c:pt idx="92">
                  <c:v>1.8034200843657799E-4</c:v>
                </c:pt>
                <c:pt idx="93">
                  <c:v>1.7296593450544099E-4</c:v>
                </c:pt>
                <c:pt idx="94">
                  <c:v>1.6597152676121299E-4</c:v>
                </c:pt>
                <c:pt idx="95">
                  <c:v>1.59335729210317E-4</c:v>
                </c:pt>
                <c:pt idx="96">
                  <c:v>1.5303704276623599E-4</c:v>
                </c:pt>
                <c:pt idx="97">
                  <c:v>1.4705540915466801E-4</c:v>
                </c:pt>
                <c:pt idx="98">
                  <c:v>1.4137210436935001E-4</c:v>
                </c:pt>
                <c:pt idx="99">
                  <c:v>1.35969640813632E-4</c:v>
                </c:pt>
                <c:pt idx="100">
                  <c:v>1.3083167735055101E-4</c:v>
                </c:pt>
                <c:pt idx="101">
                  <c:v>1.25942936559736E-4</c:v>
                </c:pt>
                <c:pt idx="102">
                  <c:v>1.21289128567114E-4</c:v>
                </c:pt>
                <c:pt idx="103">
                  <c:v>1.16856880874076E-4</c:v>
                </c:pt>
                <c:pt idx="104">
                  <c:v>1.12633673667185E-4</c:v>
                </c:pt>
                <c:pt idx="105">
                  <c:v>1.0860778013840001E-4</c:v>
                </c:pt>
                <c:pt idx="106">
                  <c:v>1.0476821138969801E-4</c:v>
                </c:pt>
                <c:pt idx="107">
                  <c:v>1.01104665536016E-4</c:v>
                </c:pt>
                <c:pt idx="108">
                  <c:v>9.7607480661094994E-5</c:v>
                </c:pt>
                <c:pt idx="109">
                  <c:v>9.4267591296715595E-5</c:v>
                </c:pt>
                <c:pt idx="110">
                  <c:v>9.1076488136424599E-5</c:v>
                </c:pt>
                <c:pt idx="111">
                  <c:v>8.8026180738184402E-5</c:v>
                </c:pt>
                <c:pt idx="112">
                  <c:v>8.5109162949213599E-5</c:v>
                </c:pt>
                <c:pt idx="113">
                  <c:v>8.2318380845691403E-5</c:v>
                </c:pt>
                <c:pt idx="114">
                  <c:v>7.9647202999978106E-5</c:v>
                </c:pt>
                <c:pt idx="115">
                  <c:v>7.7089392859135895E-5</c:v>
                </c:pt>
                <c:pt idx="116">
                  <c:v>7.4639083110483002E-5</c:v>
                </c:pt>
                <c:pt idx="117">
                  <c:v>7.2290751840552205E-5</c:v>
                </c:pt>
                <c:pt idx="118">
                  <c:v>7.0039200376323794E-5</c:v>
                </c:pt>
                <c:pt idx="119">
                  <c:v>6.7879532671694099E-5</c:v>
                </c:pt>
                <c:pt idx="120">
                  <c:v>6.5807136110388804E-5</c:v>
                </c:pt>
                <c:pt idx="121">
                  <c:v>6.3817663638683004E-5</c:v>
                </c:pt>
                <c:pt idx="122">
                  <c:v>6.1907017115009797E-5</c:v>
                </c:pt>
                <c:pt idx="123">
                  <c:v>6.0071331784959601E-5</c:v>
                </c:pt>
                <c:pt idx="124">
                  <c:v>5.8306961806029698E-5</c:v>
                </c:pt>
                <c:pt idx="125">
                  <c:v>5.6610466741409602E-5</c:v>
                </c:pt>
                <c:pt idx="126">
                  <c:v>5.4978598952205E-5</c:v>
                </c:pt>
                <c:pt idx="127">
                  <c:v>5.3408291822616101E-5</c:v>
                </c:pt>
                <c:pt idx="128">
                  <c:v>5.1896648759130502E-5</c:v>
                </c:pt>
                <c:pt idx="129">
                  <c:v>5.0440932908688598E-5</c:v>
                </c:pt>
                <c:pt idx="130">
                  <c:v>4.9038557544496899E-5</c:v>
                </c:pt>
                <c:pt idx="131">
                  <c:v>4.7687077072541999E-5</c:v>
                </c:pt>
                <c:pt idx="132">
                  <c:v>4.63841786154293E-5</c:v>
                </c:pt>
                <c:pt idx="133">
                  <c:v>4.5127674133464698E-5</c:v>
                </c:pt>
                <c:pt idx="134">
                  <c:v>4.3915493045903003E-5</c:v>
                </c:pt>
                <c:pt idx="135">
                  <c:v>4.2745675318070499E-5</c:v>
                </c:pt>
                <c:pt idx="136">
                  <c:v>4.1616364982751402E-5</c:v>
                </c:pt>
                <c:pt idx="137">
                  <c:v>4.05258040666062E-5</c:v>
                </c:pt>
                <c:pt idx="138">
                  <c:v>3.9472326893666999E-5</c:v>
                </c:pt>
                <c:pt idx="139">
                  <c:v>3.8454354741119199E-5</c:v>
                </c:pt>
                <c:pt idx="140">
                  <c:v>3.74703908239382E-5</c:v>
                </c:pt>
                <c:pt idx="141">
                  <c:v>3.65190155871896E-5</c:v>
                </c:pt>
                <c:pt idx="142">
                  <c:v>3.55988822864095E-5</c:v>
                </c:pt>
                <c:pt idx="143">
                  <c:v>3.4708712833567903E-5</c:v>
                </c:pt>
                <c:pt idx="144">
                  <c:v>3.3847293894714402E-5</c:v>
                </c:pt>
                <c:pt idx="145">
                  <c:v>3.3013473225350897E-5</c:v>
                </c:pt>
                <c:pt idx="146">
                  <c:v>3.2206156221868202E-5</c:v>
                </c:pt>
                <c:pt idx="147">
                  <c:v>3.1424302678444702E-5</c:v>
                </c:pt>
                <c:pt idx="148">
                  <c:v>3.0666923741547698E-5</c:v>
                </c:pt>
                <c:pt idx="149">
                  <c:v>2.99330790376294E-5</c:v>
                </c:pt>
                <c:pt idx="150">
                  <c:v>2.92218739763555E-5</c:v>
                </c:pt>
                <c:pt idx="151">
                  <c:v>2.8532457208637999E-5</c:v>
                </c:pt>
                <c:pt idx="152">
                  <c:v>2.7864018234629901E-5</c:v>
                </c:pt>
                <c:pt idx="153">
                  <c:v>2.72157851518233E-5</c:v>
                </c:pt>
                <c:pt idx="154">
                  <c:v>2.6587022532965898E-5</c:v>
                </c:pt>
                <c:pt idx="155">
                  <c:v>2.59770294277471E-5</c:v>
                </c:pt>
                <c:pt idx="156">
                  <c:v>2.5385137480526199E-5</c:v>
                </c:pt>
                <c:pt idx="157">
                  <c:v>2.48107091541437E-5</c:v>
                </c:pt>
                <c:pt idx="158">
                  <c:v>2.4253136060073401E-5</c:v>
                </c:pt>
                <c:pt idx="159">
                  <c:v>2.3711837379170599E-5</c:v>
                </c:pt>
                <c:pt idx="160">
                  <c:v>2.3186258376886799E-5</c:v>
                </c:pt>
                <c:pt idx="161">
                  <c:v>2.2675869001632201E-5</c:v>
                </c:pt>
                <c:pt idx="162">
                  <c:v>2.21801625616792E-5</c:v>
                </c:pt>
                <c:pt idx="163">
                  <c:v>2.1698654479461001E-5</c:v>
                </c:pt>
                <c:pt idx="164">
                  <c:v>2.1230881115516298E-5</c:v>
                </c:pt>
                <c:pt idx="165">
                  <c:v>2.0776398658128199E-5</c:v>
                </c:pt>
                <c:pt idx="166">
                  <c:v>2.0334782076641701E-5</c:v>
                </c:pt>
                <c:pt idx="167">
                  <c:v>1.99056241340293E-5</c:v>
                </c:pt>
                <c:pt idx="168">
                  <c:v>1.94885344543839E-5</c:v>
                </c:pt>
                <c:pt idx="169">
                  <c:v>1.9083138642854999E-5</c:v>
                </c:pt>
                <c:pt idx="170">
                  <c:v>1.86890774552891E-5</c:v>
                </c:pt>
                <c:pt idx="171">
                  <c:v>1.8306006014417199E-5</c:v>
                </c:pt>
                <c:pt idx="172">
                  <c:v>1.79335930699693E-5</c:v>
                </c:pt>
                <c:pt idx="173">
                  <c:v>1.7571520300154901E-5</c:v>
                </c:pt>
                <c:pt idx="174">
                  <c:v>1.7219481652141401E-5</c:v>
                </c:pt>
                <c:pt idx="175">
                  <c:v>1.6877182719491499E-5</c:v>
                </c:pt>
                <c:pt idx="176">
                  <c:v>1.65443401543882E-5</c:v>
                </c:pt>
                <c:pt idx="177">
                  <c:v>1.6220681112679201E-5</c:v>
                </c:pt>
                <c:pt idx="178">
                  <c:v>1.5905942729901499E-5</c:v>
                </c:pt>
                <c:pt idx="179">
                  <c:v>1.5599871626550098E-5</c:v>
                </c:pt>
                <c:pt idx="180">
                  <c:v>1.53022234409543E-5</c:v>
                </c:pt>
                <c:pt idx="181">
                  <c:v>1.50127623882201E-5</c:v>
                </c:pt>
                <c:pt idx="182">
                  <c:v>1.47312608437832E-5</c:v>
                </c:pt>
                <c:pt idx="183">
                  <c:v>1.4457498950201501E-5</c:v>
                </c:pt>
                <c:pt idx="184">
                  <c:v>1.41912642458926E-5</c:v>
                </c:pt>
                <c:pt idx="185">
                  <c:v>1.3932351314594799E-5</c:v>
                </c:pt>
                <c:pt idx="186">
                  <c:v>1.3680561454398399E-5</c:v>
                </c:pt>
                <c:pt idx="187">
                  <c:v>1.343570236526E-5</c:v>
                </c:pt>
                <c:pt idx="188">
                  <c:v>1.31975878539721E-5</c:v>
                </c:pt>
                <c:pt idx="189">
                  <c:v>1.29660375556161E-5</c:v>
                </c:pt>
                <c:pt idx="190">
                  <c:v>1.27408766705936E-5</c:v>
                </c:pt>
                <c:pt idx="191">
                  <c:v>1.25219357163815E-5</c:v>
                </c:pt>
                <c:pt idx="192">
                  <c:v>1.2309050293122701E-5</c:v>
                </c:pt>
                <c:pt idx="193">
                  <c:v>1.2102060862333901E-5</c:v>
                </c:pt>
                <c:pt idx="194">
                  <c:v>1.1900812537998E-5</c:v>
                </c:pt>
                <c:pt idx="195">
                  <c:v>1.1705154889342701E-5</c:v>
                </c:pt>
                <c:pt idx="196">
                  <c:v>1.15149417546886E-5</c:v>
                </c:pt>
                <c:pt idx="197">
                  <c:v>1.13300310657311E-5</c:v>
                </c:pt>
                <c:pt idx="198">
                  <c:v>1.1150284681519499E-5</c:v>
                </c:pt>
                <c:pt idx="199">
                  <c:v>1.09755682317659E-5</c:v>
                </c:pt>
                <c:pt idx="200">
                  <c:v>1.0805750968947599E-5</c:v>
                </c:pt>
                <c:pt idx="201">
                  <c:v>1.06407056287438E-5</c:v>
                </c:pt>
                <c:pt idx="202">
                  <c:v>1.04803082980433E-5</c:v>
                </c:pt>
                <c:pt idx="203">
                  <c:v>1.0324438290352401E-5</c:v>
                </c:pt>
                <c:pt idx="204">
                  <c:v>1.0172978028276E-5</c:v>
                </c:pt>
                <c:pt idx="205">
                  <c:v>1.00258129324143E-5</c:v>
                </c:pt>
                <c:pt idx="206">
                  <c:v>9.8828313162540906E-6</c:v>
                </c:pt>
                <c:pt idx="207">
                  <c:v>9.7439242870952096E-6</c:v>
                </c:pt>
                <c:pt idx="208">
                  <c:v>9.6089856523507401E-6</c:v>
                </c:pt>
                <c:pt idx="209">
                  <c:v>9.4779118307677594E-6</c:v>
                </c:pt>
                <c:pt idx="210">
                  <c:v>9.3506017688013901E-6</c:v>
                </c:pt>
                <c:pt idx="211">
                  <c:v>9.2269568613047405E-6</c:v>
                </c:pt>
                <c:pt idx="212">
                  <c:v>9.1068808764465503E-6</c:v>
                </c:pt>
                <c:pt idx="213">
                  <c:v>8.9902798849195504E-6</c:v>
                </c:pt>
                <c:pt idx="214">
                  <c:v>8.8770621925042304E-6</c:v>
                </c:pt>
                <c:pt idx="215">
                  <c:v>8.7671382765482902E-6</c:v>
                </c:pt>
                <c:pt idx="216">
                  <c:v>8.6604207255060207E-6</c:v>
                </c:pt>
                <c:pt idx="217">
                  <c:v>8.5568241816777893E-6</c:v>
                </c:pt>
                <c:pt idx="218">
                  <c:v>8.4562652869289803E-6</c:v>
                </c:pt>
                <c:pt idx="219">
                  <c:v>8.3586626309469408E-6</c:v>
                </c:pt>
                <c:pt idx="220">
                  <c:v>8.26393670233495E-6</c:v>
                </c:pt>
                <c:pt idx="221">
                  <c:v>8.1720098417569792E-6</c:v>
                </c:pt>
                <c:pt idx="222">
                  <c:v>8.0828061976885398E-6</c:v>
                </c:pt>
                <c:pt idx="223">
                  <c:v>7.9962516838743906E-6</c:v>
                </c:pt>
                <c:pt idx="224">
                  <c:v>7.9122739391048492E-6</c:v>
                </c:pt>
                <c:pt idx="225">
                  <c:v>7.8308022884748495E-6</c:v>
                </c:pt>
                <c:pt idx="226">
                  <c:v>7.7517677066086207E-6</c:v>
                </c:pt>
                <c:pt idx="227">
                  <c:v>7.6751027822894105E-6</c:v>
                </c:pt>
                <c:pt idx="228">
                  <c:v>7.60074168459279E-6</c:v>
                </c:pt>
                <c:pt idx="229">
                  <c:v>7.5286201305146396E-6</c:v>
                </c:pt>
                <c:pt idx="230">
                  <c:v>7.4586753535660697E-6</c:v>
                </c:pt>
                <c:pt idx="231">
                  <c:v>7.3908460739696098E-6</c:v>
                </c:pt>
                <c:pt idx="232">
                  <c:v>7.3250724694987096E-6</c:v>
                </c:pt>
                <c:pt idx="233">
                  <c:v>7.2612961476399401E-6</c:v>
                </c:pt>
                <c:pt idx="234">
                  <c:v>7.1994601186297697E-6</c:v>
                </c:pt>
                <c:pt idx="235">
                  <c:v>7.13950876913098E-6</c:v>
                </c:pt>
                <c:pt idx="236">
                  <c:v>7.0813878370829198E-6</c:v>
                </c:pt>
                <c:pt idx="237">
                  <c:v>7.0250443869775704E-6</c:v>
                </c:pt>
                <c:pt idx="238">
                  <c:v>6.9704267858314597E-6</c:v>
                </c:pt>
                <c:pt idx="239">
                  <c:v>6.9174846800457302E-6</c:v>
                </c:pt>
                <c:pt idx="240">
                  <c:v>6.8661689725198302E-6</c:v>
                </c:pt>
                <c:pt idx="241">
                  <c:v>6.8164318003514304E-6</c:v>
                </c:pt>
                <c:pt idx="242">
                  <c:v>6.7682265132318098E-6</c:v>
                </c:pt>
                <c:pt idx="243">
                  <c:v>6.7215076520531396E-6</c:v>
                </c:pt>
                <c:pt idx="244">
                  <c:v>6.6762309278900696E-6</c:v>
                </c:pt>
                <c:pt idx="245">
                  <c:v>6.6323532015125602E-6</c:v>
                </c:pt>
                <c:pt idx="246">
                  <c:v>6.5898324632247497E-6</c:v>
                </c:pt>
                <c:pt idx="247">
                  <c:v>6.5486278128102598E-6</c:v>
                </c:pt>
                <c:pt idx="248">
                  <c:v>6.5086994398676601E-6</c:v>
                </c:pt>
                <c:pt idx="249">
                  <c:v>6.4700086044743403E-6</c:v>
                </c:pt>
                <c:pt idx="250">
                  <c:v>6.4325176180348402E-6</c:v>
                </c:pt>
                <c:pt idx="251">
                  <c:v>6.3961898242174098E-6</c:v>
                </c:pt>
                <c:pt idx="252">
                  <c:v>6.3609895801662697E-6</c:v>
                </c:pt>
                <c:pt idx="253">
                  <c:v>6.3268822379043798E-6</c:v>
                </c:pt>
                <c:pt idx="254">
                  <c:v>6.29383412593662E-6</c:v>
                </c:pt>
                <c:pt idx="255">
                  <c:v>6.2618125308816599E-6</c:v>
                </c:pt>
                <c:pt idx="256">
                  <c:v>6.2307856792603203E-6</c:v>
                </c:pt>
                <c:pt idx="257">
                  <c:v>6.2007227194346801E-6</c:v>
                </c:pt>
                <c:pt idx="258">
                  <c:v>6.1715937036590501E-6</c:v>
                </c:pt>
                <c:pt idx="259">
                  <c:v>6.1433695702563798E-6</c:v>
                </c:pt>
                <c:pt idx="260">
                  <c:v>6.1160221258718799E-6</c:v>
                </c:pt>
                <c:pt idx="261">
                  <c:v>6.0895240277811303E-6</c:v>
                </c:pt>
                <c:pt idx="262">
                  <c:v>6.0638487663202898E-6</c:v>
                </c:pt>
                <c:pt idx="263">
                  <c:v>6.0389706474044303E-6</c:v>
                </c:pt>
                <c:pt idx="264">
                  <c:v>6.0148647751291899E-6</c:v>
                </c:pt>
                <c:pt idx="265">
                  <c:v>5.9915070344544798E-6</c:v>
                </c:pt>
                <c:pt idx="266">
                  <c:v>5.9688740739712901E-6</c:v>
                </c:pt>
                <c:pt idx="267">
                  <c:v>5.9469432887571798E-6</c:v>
                </c:pt>
                <c:pt idx="268">
                  <c:v>5.9256928032980304E-6</c:v>
                </c:pt>
                <c:pt idx="269">
                  <c:v>5.9051014544994098E-6</c:v>
                </c:pt>
                <c:pt idx="270">
                  <c:v>5.8851487747915801E-6</c:v>
                </c:pt>
                <c:pt idx="271">
                  <c:v>5.8658149753251696E-6</c:v>
                </c:pt>
                <c:pt idx="272">
                  <c:v>5.8470809292608896E-6</c:v>
                </c:pt>
                <c:pt idx="273">
                  <c:v>5.8289281551571297E-6</c:v>
                </c:pt>
                <c:pt idx="274">
                  <c:v>5.8113388004599896E-6</c:v>
                </c:pt>
                <c:pt idx="275">
                  <c:v>5.7942956251002297E-6</c:v>
                </c:pt>
                <c:pt idx="276">
                  <c:v>5.7777819852022598E-6</c:v>
                </c:pt>
                <c:pt idx="277">
                  <c:v>5.7617818169104001E-6</c:v>
                </c:pt>
                <c:pt idx="278">
                  <c:v>5.7462796203380997E-6</c:v>
                </c:pt>
                <c:pt idx="279">
                  <c:v>5.73126044364584E-6</c:v>
                </c:pt>
                <c:pt idx="280">
                  <c:v>5.7167098672534197E-6</c:v>
                </c:pt>
                <c:pt idx="281">
                  <c:v>5.7026139881931402E-6</c:v>
                </c:pt>
                <c:pt idx="282">
                  <c:v>5.6889594046097703E-6</c:v>
                </c:pt>
                <c:pt idx="283">
                  <c:v>5.6757332004136603E-6</c:v>
                </c:pt>
                <c:pt idx="284">
                  <c:v>5.6629229300934298E-6</c:v>
                </c:pt>
                <c:pt idx="285">
                  <c:v>5.65051660369441E-6</c:v>
                </c:pt>
                <c:pt idx="286">
                  <c:v>5.6385026719694702E-6</c:v>
                </c:pt>
                <c:pt idx="287">
                  <c:v>5.6268700117083898E-6</c:v>
                </c:pt>
                <c:pt idx="288">
                  <c:v>5.6156079112521199E-6</c:v>
                </c:pt>
                <c:pt idx="289">
                  <c:v>5.6047060561983301E-6</c:v>
                </c:pt>
                <c:pt idx="290">
                  <c:v>5.5941545153041103E-6</c:v>
                </c:pt>
                <c:pt idx="291">
                  <c:v>5.5839437265923602E-6</c:v>
                </c:pt>
                <c:pt idx="292">
                  <c:v>5.5740644836673999E-6</c:v>
                </c:pt>
                <c:pt idx="293">
                  <c:v>5.5645079222457399E-6</c:v>
                </c:pt>
                <c:pt idx="294">
                  <c:v>5.5552655069078499E-6</c:v>
                </c:pt>
                <c:pt idx="295">
                  <c:v>5.5463290180762903E-6</c:v>
                </c:pt>
                <c:pt idx="296">
                  <c:v>5.5376905392261604E-6</c:v>
                </c:pt>
                <c:pt idx="297">
                  <c:v>5.5293424443385802E-6</c:v>
                </c:pt>
                <c:pt idx="298">
                  <c:v>5.5212773855877498E-6</c:v>
                </c:pt>
                <c:pt idx="299">
                  <c:v>5.5134882812721296E-6</c:v>
                </c:pt>
                <c:pt idx="300">
                  <c:v>5.5059683039998904E-6</c:v>
                </c:pt>
                <c:pt idx="301">
                  <c:v>5.4987108691294799E-6</c:v>
                </c:pt>
                <c:pt idx="302">
                  <c:v>5.49170962346953E-6</c:v>
                </c:pt>
                <c:pt idx="303">
                  <c:v>5.4849584342414499E-6</c:v>
                </c:pt>
                <c:pt idx="304">
                  <c:v>5.4784513783091303E-6</c:v>
                </c:pt>
                <c:pt idx="305">
                  <c:v>5.4721827316892799E-6</c:v>
                </c:pt>
                <c:pt idx="306">
                  <c:v>5.4661469593241602E-6</c:v>
                </c:pt>
                <c:pt idx="307">
                  <c:v>5.46033870511417E-6</c:v>
                </c:pt>
                <c:pt idx="308">
                  <c:v>5.4547527822399999E-6</c:v>
                </c:pt>
                <c:pt idx="309">
                  <c:v>5.4493841637655299E-6</c:v>
                </c:pt>
                <c:pt idx="310">
                  <c:v>5.4442279735223602E-6</c:v>
                </c:pt>
                <c:pt idx="311">
                  <c:v>5.4392794772884102E-6</c:v>
                </c:pt>
                <c:pt idx="312">
                  <c:v>5.4345340742437396E-6</c:v>
                </c:pt>
                <c:pt idx="313">
                  <c:v>5.4299872886863501E-6</c:v>
                </c:pt>
                <c:pt idx="314">
                  <c:v>5.4256347620511996E-6</c:v>
                </c:pt>
                <c:pt idx="315">
                  <c:v>5.4214722452181598E-6</c:v>
                </c:pt>
                <c:pt idx="316">
                  <c:v>5.4174955911122996E-6</c:v>
                </c:pt>
                <c:pt idx="317">
                  <c:v>5.4137007475881303E-6</c:v>
                </c:pt>
                <c:pt idx="318">
                  <c:v>5.4100837505719004E-6</c:v>
                </c:pt>
                <c:pt idx="319">
                  <c:v>5.4066407175068504E-6</c:v>
                </c:pt>
                <c:pt idx="320">
                  <c:v>5.4033678410861199E-6</c:v>
                </c:pt>
                <c:pt idx="321">
                  <c:v>5.4002613832690702E-6</c:v>
                </c:pt>
                <c:pt idx="322">
                  <c:v>5.3973176695601696E-6</c:v>
                </c:pt>
                <c:pt idx="323">
                  <c:v>5.3945330835716503E-6</c:v>
                </c:pt>
                <c:pt idx="324">
                  <c:v>5.3919040618723603E-6</c:v>
                </c:pt>
                <c:pt idx="325">
                  <c:v>5.38942708910017E-6</c:v>
                </c:pt>
                <c:pt idx="326">
                  <c:v>5.3870986933355901E-6</c:v>
                </c:pt>
                <c:pt idx="327">
                  <c:v>5.3849154417613898E-6</c:v>
                </c:pt>
                <c:pt idx="328">
                  <c:v>5.3828739365870498E-6</c:v>
                </c:pt>
                <c:pt idx="329">
                  <c:v>5.3809708112024298E-6</c:v>
                </c:pt>
                <c:pt idx="330">
                  <c:v>5.3792027266073396E-6</c:v>
                </c:pt>
                <c:pt idx="331">
                  <c:v>5.3775663681218897E-6</c:v>
                </c:pt>
                <c:pt idx="332">
                  <c:v>5.3760584423144397E-6</c:v>
                </c:pt>
                <c:pt idx="333">
                  <c:v>5.3746756741337398E-6</c:v>
                </c:pt>
                <c:pt idx="334">
                  <c:v>5.3734148043689498E-6</c:v>
                </c:pt>
                <c:pt idx="335">
                  <c:v>5.3722725873200497E-6</c:v>
                </c:pt>
                <c:pt idx="336">
                  <c:v>5.3712457886127597E-6</c:v>
                </c:pt>
                <c:pt idx="337">
                  <c:v>5.3703311833307496E-6</c:v>
                </c:pt>
                <c:pt idx="338">
                  <c:v>5.3695255543942898E-6</c:v>
                </c:pt>
                <c:pt idx="339">
                  <c:v>5.3688256910269503E-6</c:v>
                </c:pt>
                <c:pt idx="340">
                  <c:v>5.3682283875015598E-6</c:v>
                </c:pt>
                <c:pt idx="341">
                  <c:v>5.3677304421770599E-6</c:v>
                </c:pt>
                <c:pt idx="342">
                  <c:v>5.3673286565621597E-6</c:v>
                </c:pt>
                <c:pt idx="343">
                  <c:v>5.3670198346416996E-6</c:v>
                </c:pt>
                <c:pt idx="344">
                  <c:v>5.3668007825078603E-6</c:v>
                </c:pt>
                <c:pt idx="345">
                  <c:v>5.36666830795082E-6</c:v>
                </c:pt>
                <c:pt idx="346">
                  <c:v>5.3666192203465799E-6</c:v>
                </c:pt>
                <c:pt idx="347">
                  <c:v>5.3666503308032903E-6</c:v>
                </c:pt>
                <c:pt idx="348">
                  <c:v>5.3667584522100503E-6</c:v>
                </c:pt>
                <c:pt idx="349">
                  <c:v>5.3669403996737697E-6</c:v>
                </c:pt>
                <c:pt idx="350">
                  <c:v>5.3671929910703297E-6</c:v>
                </c:pt>
                <c:pt idx="351">
                  <c:v>5.3675130475244204E-6</c:v>
                </c:pt>
                <c:pt idx="352">
                  <c:v>5.3678973943506204E-6</c:v>
                </c:pt>
                <c:pt idx="353">
                  <c:v>5.3683428618765396E-6</c:v>
                </c:pt>
                <c:pt idx="354">
                  <c:v>5.3688462864093402E-6</c:v>
                </c:pt>
                <c:pt idx="355">
                  <c:v>5.3694045115211698E-6</c:v>
                </c:pt>
                <c:pt idx="356">
                  <c:v>5.3700143891067302E-6</c:v>
                </c:pt>
                <c:pt idx="357">
                  <c:v>5.3706727808553602E-6</c:v>
                </c:pt>
                <c:pt idx="358">
                  <c:v>5.3713765596519097E-6</c:v>
                </c:pt>
                <c:pt idx="359">
                  <c:v>5.3721226110203599E-6</c:v>
                </c:pt>
                <c:pt idx="360">
                  <c:v>5.3729078348709202E-6</c:v>
                </c:pt>
                <c:pt idx="361">
                  <c:v>5.3737291469998897E-6</c:v>
                </c:pt>
                <c:pt idx="362">
                  <c:v>5.3745834809742899E-6</c:v>
                </c:pt>
                <c:pt idx="363">
                  <c:v>5.3754677898451004E-6</c:v>
                </c:pt>
                <c:pt idx="364">
                  <c:v>5.3763790480147698E-6</c:v>
                </c:pt>
                <c:pt idx="365">
                  <c:v>5.3773142531841696E-6</c:v>
                </c:pt>
                <c:pt idx="366">
                  <c:v>5.3782704282035197E-6</c:v>
                </c:pt>
                <c:pt idx="367">
                  <c:v>5.3792446231581799E-6</c:v>
                </c:pt>
                <c:pt idx="368">
                  <c:v>5.3802339172652897E-6</c:v>
                </c:pt>
                <c:pt idx="369">
                  <c:v>5.3812354209929297E-6</c:v>
                </c:pt>
                <c:pt idx="370">
                  <c:v>5.3822462780370402E-6</c:v>
                </c:pt>
                <c:pt idx="371">
                  <c:v>5.38326366742073E-6</c:v>
                </c:pt>
                <c:pt idx="372">
                  <c:v>5.3842848055301402E-6</c:v>
                </c:pt>
                <c:pt idx="373">
                  <c:v>5.3853069481891799E-6</c:v>
                </c:pt>
                <c:pt idx="374">
                  <c:v>5.3863273927038698E-6</c:v>
                </c:pt>
                <c:pt idx="375">
                  <c:v>5.3873434799222198E-6</c:v>
                </c:pt>
                <c:pt idx="376">
                  <c:v>5.3883525962360396E-6</c:v>
                </c:pt>
                <c:pt idx="377">
                  <c:v>5.3893521756303698E-6</c:v>
                </c:pt>
                <c:pt idx="378">
                  <c:v>5.3903397016035201E-6</c:v>
                </c:pt>
                <c:pt idx="379">
                  <c:v>5.3913127092001003E-6</c:v>
                </c:pt>
                <c:pt idx="380">
                  <c:v>5.3922687868217E-6</c:v>
                </c:pt>
                <c:pt idx="381">
                  <c:v>5.3932055782298297E-6</c:v>
                </c:pt>
                <c:pt idx="382">
                  <c:v>5.3941207842283903E-6</c:v>
                </c:pt>
                <c:pt idx="383">
                  <c:v>5.3950121646178204E-6</c:v>
                </c:pt>
                <c:pt idx="384">
                  <c:v>5.3958775397376804E-6</c:v>
                </c:pt>
                <c:pt idx="385">
                  <c:v>5.3967147923481202E-6</c:v>
                </c:pt>
                <c:pt idx="386">
                  <c:v>5.3975218690304297E-6</c:v>
                </c:pt>
                <c:pt idx="387">
                  <c:v>5.3982967819625696E-6</c:v>
                </c:pt>
                <c:pt idx="388">
                  <c:v>5.3990376101910196E-6</c:v>
                </c:pt>
                <c:pt idx="389">
                  <c:v>5.3997425012506896E-6</c:v>
                </c:pt>
                <c:pt idx="390">
                  <c:v>5.4004096723437102E-6</c:v>
                </c:pt>
                <c:pt idx="391">
                  <c:v>5.4010374117333E-6</c:v>
                </c:pt>
                <c:pt idx="392">
                  <c:v>5.4016240798872703E-6</c:v>
                </c:pt>
                <c:pt idx="393">
                  <c:v>5.4021681105614696E-6</c:v>
                </c:pt>
                <c:pt idx="394">
                  <c:v>5.40266801197195E-6</c:v>
                </c:pt>
                <c:pt idx="395">
                  <c:v>5.4031223674978202E-6</c:v>
                </c:pt>
                <c:pt idx="396">
                  <c:v>5.4035298369088598E-6</c:v>
                </c:pt>
                <c:pt idx="397">
                  <c:v>5.4038891566937701E-6</c:v>
                </c:pt>
                <c:pt idx="398">
                  <c:v>5.4041991412552204E-6</c:v>
                </c:pt>
                <c:pt idx="399">
                  <c:v>5.4044586830221904E-6</c:v>
                </c:pt>
                <c:pt idx="400">
                  <c:v>5.4046667533647299E-6</c:v>
                </c:pt>
                <c:pt idx="401">
                  <c:v>5.4048224027713303E-6</c:v>
                </c:pt>
                <c:pt idx="402">
                  <c:v>5.4049247612047601E-6</c:v>
                </c:pt>
                <c:pt idx="403">
                  <c:v>5.4049730385514199E-6</c:v>
                </c:pt>
                <c:pt idx="404">
                  <c:v>5.4049665243322902E-6</c:v>
                </c:pt>
                <c:pt idx="405">
                  <c:v>5.4049045883245498E-6</c:v>
                </c:pt>
                <c:pt idx="406">
                  <c:v>5.4047866799457597E-6</c:v>
                </c:pt>
                <c:pt idx="407">
                  <c:v>5.40461232853195E-6</c:v>
                </c:pt>
                <c:pt idx="408">
                  <c:v>5.4043811429740403E-6</c:v>
                </c:pt>
                <c:pt idx="409">
                  <c:v>5.40409281119312E-6</c:v>
                </c:pt>
                <c:pt idx="410">
                  <c:v>5.4037471002176203E-6</c:v>
                </c:pt>
                <c:pt idx="411">
                  <c:v>5.4033438550704104E-6</c:v>
                </c:pt>
                <c:pt idx="412">
                  <c:v>5.4028829986736096E-6</c:v>
                </c:pt>
                <c:pt idx="413">
                  <c:v>5.4023645309701704E-6</c:v>
                </c:pt>
                <c:pt idx="414">
                  <c:v>5.4017885279472701E-6</c:v>
                </c:pt>
                <c:pt idx="415">
                  <c:v>5.4011551413045997E-6</c:v>
                </c:pt>
                <c:pt idx="416">
                  <c:v>5.4004645969178797E-6</c:v>
                </c:pt>
                <c:pt idx="417">
                  <c:v>5.3997171941729299E-6</c:v>
                </c:pt>
                <c:pt idx="418">
                  <c:v>5.3989133049050997E-6</c:v>
                </c:pt>
                <c:pt idx="419">
                  <c:v>5.3980533717849001E-6</c:v>
                </c:pt>
                <c:pt idx="420">
                  <c:v>5.3971379076192996E-6</c:v>
                </c:pt>
                <c:pt idx="421">
                  <c:v>5.3961674936412097E-6</c:v>
                </c:pt>
                <c:pt idx="422">
                  <c:v>5.3951427780185002E-6</c:v>
                </c:pt>
                <c:pt idx="423">
                  <c:v>5.3940644748314698E-6</c:v>
                </c:pt>
                <c:pt idx="424">
                  <c:v>5.39293336199726E-6</c:v>
                </c:pt>
                <c:pt idx="425">
                  <c:v>5.3917502798400504E-6</c:v>
                </c:pt>
                <c:pt idx="426">
                  <c:v>5.3905161296559803E-6</c:v>
                </c:pt>
                <c:pt idx="427">
                  <c:v>5.3892318714857998E-6</c:v>
                </c:pt>
                <c:pt idx="428">
                  <c:v>5.3878985226188203E-6</c:v>
                </c:pt>
                <c:pt idx="429">
                  <c:v>5.3865171558205798E-6</c:v>
                </c:pt>
                <c:pt idx="430">
                  <c:v>5.3850888970208203E-6</c:v>
                </c:pt>
                <c:pt idx="431">
                  <c:v>5.3836149236778699E-6</c:v>
                </c:pt>
                <c:pt idx="432">
                  <c:v>5.38209646278385E-6</c:v>
                </c:pt>
                <c:pt idx="433">
                  <c:v>5.3805347884718498E-6</c:v>
                </c:pt>
                <c:pt idx="434">
                  <c:v>5.3789312202117299E-6</c:v>
                </c:pt>
                <c:pt idx="435">
                  <c:v>5.3772871206993096E-6</c:v>
                </c:pt>
                <c:pt idx="436">
                  <c:v>5.3756038933774001E-6</c:v>
                </c:pt>
                <c:pt idx="437">
                  <c:v>5.3738829804546297E-6</c:v>
                </c:pt>
                <c:pt idx="438">
                  <c:v>5.3721258607631301E-6</c:v>
                </c:pt>
                <c:pt idx="439">
                  <c:v>5.37033404720504E-6</c:v>
                </c:pt>
                <c:pt idx="440">
                  <c:v>5.3685090845953098E-6</c:v>
                </c:pt>
                <c:pt idx="441">
                  <c:v>5.3666525475374802E-6</c:v>
                </c:pt>
                <c:pt idx="442">
                  <c:v>5.36476603783689E-6</c:v>
                </c:pt>
                <c:pt idx="443">
                  <c:v>5.3628511821909899E-6</c:v>
                </c:pt>
                <c:pt idx="444">
                  <c:v>5.36090963006336E-6</c:v>
                </c:pt>
                <c:pt idx="445">
                  <c:v>5.3589430511555204E-6</c:v>
                </c:pt>
                <c:pt idx="446">
                  <c:v>5.3569531329876103E-6</c:v>
                </c:pt>
                <c:pt idx="447">
                  <c:v>5.3549415786986904E-6</c:v>
                </c:pt>
                <c:pt idx="448">
                  <c:v>5.35291010468366E-6</c:v>
                </c:pt>
                <c:pt idx="449">
                  <c:v>5.3508604381125602E-6</c:v>
                </c:pt>
                <c:pt idx="450">
                  <c:v>5.3487943146437203E-6</c:v>
                </c:pt>
                <c:pt idx="451">
                  <c:v>5.3467134762076698E-6</c:v>
                </c:pt>
                <c:pt idx="452">
                  <c:v>5.3446196685760699E-6</c:v>
                </c:pt>
                <c:pt idx="453">
                  <c:v>5.3425146390481203E-6</c:v>
                </c:pt>
                <c:pt idx="454">
                  <c:v>5.3404001342465099E-6</c:v>
                </c:pt>
                <c:pt idx="455">
                  <c:v>5.3382778978788204E-6</c:v>
                </c:pt>
                <c:pt idx="456">
                  <c:v>5.3361496684400004E-6</c:v>
                </c:pt>
                <c:pt idx="457">
                  <c:v>5.3340171770309896E-6</c:v>
                </c:pt>
                <c:pt idx="458">
                  <c:v>5.3318821452384902E-6</c:v>
                </c:pt>
                <c:pt idx="459">
                  <c:v>5.3297462829814003E-6</c:v>
                </c:pt>
                <c:pt idx="460">
                  <c:v>5.3276112863940297E-6</c:v>
                </c:pt>
                <c:pt idx="461">
                  <c:v>5.3254788357862504E-6</c:v>
                </c:pt>
                <c:pt idx="462">
                  <c:v>5.3233505936393502E-6</c:v>
                </c:pt>
                <c:pt idx="463">
                  <c:v>5.32122820262048E-6</c:v>
                </c:pt>
                <c:pt idx="464">
                  <c:v>5.3191132836613401E-6</c:v>
                </c:pt>
                <c:pt idx="465">
                  <c:v>5.3170074340927304E-6</c:v>
                </c:pt>
                <c:pt idx="466">
                  <c:v>5.3149122258012401E-6</c:v>
                </c:pt>
                <c:pt idx="467">
                  <c:v>5.3128292034484298E-6</c:v>
                </c:pt>
                <c:pt idx="468">
                  <c:v>5.3107598827704603E-6</c:v>
                </c:pt>
                <c:pt idx="469">
                  <c:v>5.3087057489225296E-6</c:v>
                </c:pt>
                <c:pt idx="470">
                  <c:v>5.3066682548462704E-6</c:v>
                </c:pt>
                <c:pt idx="471">
                  <c:v>5.3046488196959597E-6</c:v>
                </c:pt>
                <c:pt idx="472">
                  <c:v>5.3026488273911404E-6</c:v>
                </c:pt>
                <c:pt idx="473">
                  <c:v>5.3006696252005903E-6</c:v>
                </c:pt>
                <c:pt idx="474">
                  <c:v>5.2987125223716104E-6</c:v>
                </c:pt>
                <c:pt idx="475">
                  <c:v>5.2967787887675003E-6</c:v>
                </c:pt>
                <c:pt idx="476">
                  <c:v>5.2948696536722797E-6</c:v>
                </c:pt>
                <c:pt idx="477">
                  <c:v>5.2929863046522902E-6</c:v>
                </c:pt>
                <c:pt idx="478">
                  <c:v>5.2911298864590396E-6</c:v>
                </c:pt>
                <c:pt idx="479">
                  <c:v>5.2893014999651796E-6</c:v>
                </c:pt>
                <c:pt idx="480">
                  <c:v>5.2875022011454301E-6</c:v>
                </c:pt>
                <c:pt idx="481">
                  <c:v>5.2857330002489298E-6</c:v>
                </c:pt>
                <c:pt idx="482">
                  <c:v>5.2839948609886799E-6</c:v>
                </c:pt>
                <c:pt idx="483">
                  <c:v>5.2822886997877203E-6</c:v>
                </c:pt>
                <c:pt idx="484">
                  <c:v>5.2806153850582701E-6</c:v>
                </c:pt>
                <c:pt idx="485">
                  <c:v>5.2789757365334603E-6</c:v>
                </c:pt>
                <c:pt idx="486">
                  <c:v>5.2773705247958E-6</c:v>
                </c:pt>
                <c:pt idx="487">
                  <c:v>5.2758004708174602E-6</c:v>
                </c:pt>
                <c:pt idx="488">
                  <c:v>5.2742662455578101E-6</c:v>
                </c:pt>
                <c:pt idx="489">
                  <c:v>5.2727684696163897E-6</c:v>
                </c:pt>
                <c:pt idx="490">
                  <c:v>5.2713077128974202E-6</c:v>
                </c:pt>
                <c:pt idx="491">
                  <c:v>5.2698844944702998E-6</c:v>
                </c:pt>
                <c:pt idx="492">
                  <c:v>5.2684992824776497E-6</c:v>
                </c:pt>
                <c:pt idx="493">
                  <c:v>5.2671524940799599E-6</c:v>
                </c:pt>
                <c:pt idx="494">
                  <c:v>5.2658444954675798E-6</c:v>
                </c:pt>
                <c:pt idx="495">
                  <c:v>5.2645756019082796E-6</c:v>
                </c:pt>
                <c:pt idx="496">
                  <c:v>5.2633460778491999E-6</c:v>
                </c:pt>
                <c:pt idx="497">
                  <c:v>5.2621561371945302E-6</c:v>
                </c:pt>
                <c:pt idx="498">
                  <c:v>5.2610059435928004E-6</c:v>
                </c:pt>
                <c:pt idx="499">
                  <c:v>5.25989561077522E-6</c:v>
                </c:pt>
              </c:numCache>
            </c:numRef>
          </c:yVal>
          <c:smooth val="1"/>
        </c:ser>
        <c:ser>
          <c:idx val="1"/>
          <c:order val="1"/>
          <c:spPr>
            <a:ln w="28575">
              <a:noFill/>
            </a:ln>
          </c:spPr>
          <c:marker>
            <c:symbol val="square"/>
            <c:size val="5"/>
            <c:spPr>
              <a:noFill/>
              <a:ln>
                <a:solidFill>
                  <a:srgbClr val="333333"/>
                </a:solidFill>
                <a:prstDash val="solid"/>
              </a:ln>
            </c:spPr>
          </c:marker>
          <c:errBars>
            <c:errDir val="y"/>
            <c:errBarType val="both"/>
            <c:errValType val="cust"/>
            <c:noEndCap val="1"/>
            <c:plus>
              <c:numRef>
                <c:f>Data!$G$14:$G$150</c:f>
                <c:numCache>
                  <c:formatCode>General</c:formatCode>
                  <c:ptCount val="137"/>
                  <c:pt idx="0">
                    <c:v>9.8928000000000002E-3</c:v>
                  </c:pt>
                  <c:pt idx="1">
                    <c:v>8.9952999999999995E-3</c:v>
                  </c:pt>
                  <c:pt idx="2">
                    <c:v>8.0196999999999994E-3</c:v>
                  </c:pt>
                  <c:pt idx="3">
                    <c:v>7.4498000000000003E-3</c:v>
                  </c:pt>
                  <c:pt idx="4">
                    <c:v>5.5463999999999999E-3</c:v>
                  </c:pt>
                  <c:pt idx="5">
                    <c:v>2.7816999999999998E-3</c:v>
                  </c:pt>
                  <c:pt idx="6">
                    <c:v>1.7440999999999999E-3</c:v>
                  </c:pt>
                  <c:pt idx="7">
                    <c:v>1.2876000000000001E-3</c:v>
                  </c:pt>
                  <c:pt idx="8">
                    <c:v>1.0276E-3</c:v>
                  </c:pt>
                  <c:pt idx="9">
                    <c:v>8.2169999999999997E-4</c:v>
                  </c:pt>
                  <c:pt idx="10">
                    <c:v>6.8641000000000004E-4</c:v>
                  </c:pt>
                  <c:pt idx="11">
                    <c:v>6.0809000000000004E-4</c:v>
                  </c:pt>
                  <c:pt idx="12">
                    <c:v>3.0579000000000001E-4</c:v>
                  </c:pt>
                  <c:pt idx="13">
                    <c:v>2.3738000000000001E-4</c:v>
                  </c:pt>
                  <c:pt idx="14">
                    <c:v>1.9212E-4</c:v>
                  </c:pt>
                  <c:pt idx="15">
                    <c:v>1.5636E-4</c:v>
                  </c:pt>
                  <c:pt idx="16">
                    <c:v>1.3530000000000001E-4</c:v>
                  </c:pt>
                  <c:pt idx="17">
                    <c:v>1.2019E-4</c:v>
                  </c:pt>
                  <c:pt idx="18">
                    <c:v>9.9525999999999995E-5</c:v>
                  </c:pt>
                  <c:pt idx="19">
                    <c:v>8.5581000000000006E-5</c:v>
                  </c:pt>
                  <c:pt idx="20">
                    <c:v>7.6532999999999994E-5</c:v>
                  </c:pt>
                  <c:pt idx="21">
                    <c:v>6.9604999999999995E-5</c:v>
                  </c:pt>
                  <c:pt idx="22">
                    <c:v>6.4170000000000004E-5</c:v>
                  </c:pt>
                  <c:pt idx="23">
                    <c:v>5.8739999999999997E-5</c:v>
                  </c:pt>
                  <c:pt idx="24">
                    <c:v>5.6431999999999998E-5</c:v>
                  </c:pt>
                  <c:pt idx="25">
                    <c:v>6.8303E-5</c:v>
                  </c:pt>
                  <c:pt idx="26">
                    <c:v>2.4899E-5</c:v>
                  </c:pt>
                  <c:pt idx="27">
                    <c:v>2.1197000000000001E-5</c:v>
                  </c:pt>
                  <c:pt idx="28">
                    <c:v>2.0092999999999999E-5</c:v>
                  </c:pt>
                  <c:pt idx="29">
                    <c:v>1.0856000000000001E-5</c:v>
                  </c:pt>
                  <c:pt idx="30">
                    <c:v>8.7677999999999993E-6</c:v>
                  </c:pt>
                  <c:pt idx="31">
                    <c:v>7.3394000000000004E-6</c:v>
                  </c:pt>
                  <c:pt idx="32">
                    <c:v>6.6460000000000004E-6</c:v>
                  </c:pt>
                  <c:pt idx="33">
                    <c:v>5.9132999999999998E-6</c:v>
                  </c:pt>
                  <c:pt idx="34">
                    <c:v>5.3906999999999999E-6</c:v>
                  </c:pt>
                  <c:pt idx="35">
                    <c:v>5.0231000000000002E-6</c:v>
                  </c:pt>
                  <c:pt idx="36">
                    <c:v>4.6175999999999996E-6</c:v>
                  </c:pt>
                  <c:pt idx="37">
                    <c:v>4.4054000000000002E-6</c:v>
                  </c:pt>
                  <c:pt idx="38">
                    <c:v>4.4513000000000001E-6</c:v>
                  </c:pt>
                  <c:pt idx="39">
                    <c:v>5.3755999999999998E-6</c:v>
                  </c:pt>
                  <c:pt idx="40">
                    <c:v>2.0795000000000002E-6</c:v>
                  </c:pt>
                  <c:pt idx="41">
                    <c:v>1.7658999999999999E-6</c:v>
                  </c:pt>
                  <c:pt idx="42">
                    <c:v>1.4984999999999999E-6</c:v>
                  </c:pt>
                  <c:pt idx="43">
                    <c:v>1.2946000000000001E-6</c:v>
                  </c:pt>
                  <c:pt idx="44">
                    <c:v>1.1587E-6</c:v>
                  </c:pt>
                  <c:pt idx="45">
                    <c:v>1.0202E-6</c:v>
                  </c:pt>
                  <c:pt idx="46">
                    <c:v>9.6259000000000005E-7</c:v>
                  </c:pt>
                  <c:pt idx="47">
                    <c:v>8.7754000000000001E-7</c:v>
                  </c:pt>
                  <c:pt idx="48">
                    <c:v>8.0566999999999999E-7</c:v>
                  </c:pt>
                  <c:pt idx="49">
                    <c:v>7.4282999999999999E-7</c:v>
                  </c:pt>
                  <c:pt idx="50">
                    <c:v>6.9869999999999998E-7</c:v>
                  </c:pt>
                  <c:pt idx="51">
                    <c:v>7.5033000000000002E-7</c:v>
                  </c:pt>
                  <c:pt idx="52">
                    <c:v>7.8026999999999998E-7</c:v>
                  </c:pt>
                  <c:pt idx="53">
                    <c:v>9.4478000000000002E-7</c:v>
                  </c:pt>
                  <c:pt idx="54">
                    <c:v>1.0033E-6</c:v>
                  </c:pt>
                  <c:pt idx="55">
                    <c:v>1.0357000000000001E-6</c:v>
                  </c:pt>
                  <c:pt idx="56">
                    <c:v>1.0135999999999999E-6</c:v>
                  </c:pt>
                  <c:pt idx="57">
                    <c:v>1.0796E-6</c:v>
                  </c:pt>
                  <c:pt idx="58">
                    <c:v>1.2280999999999999E-6</c:v>
                  </c:pt>
                  <c:pt idx="59">
                    <c:v>1.3531E-6</c:v>
                  </c:pt>
                  <c:pt idx="60">
                    <c:v>1.2066E-6</c:v>
                  </c:pt>
                  <c:pt idx="61">
                    <c:v>1.6264E-6</c:v>
                  </c:pt>
                  <c:pt idx="62">
                    <c:v>1.5578999999999999E-6</c:v>
                  </c:pt>
                  <c:pt idx="63">
                    <c:v>1.268E-6</c:v>
                  </c:pt>
                  <c:pt idx="64">
                    <c:v>1.4257E-6</c:v>
                  </c:pt>
                  <c:pt idx="65">
                    <c:v>1.9174999999999999E-6</c:v>
                  </c:pt>
                  <c:pt idx="66">
                    <c:v>2.0507000000000001E-6</c:v>
                  </c:pt>
                  <c:pt idx="67">
                    <c:v>1.9690999999999999E-6</c:v>
                  </c:pt>
                  <c:pt idx="68">
                    <c:v>1.7180999999999999E-6</c:v>
                  </c:pt>
                  <c:pt idx="69">
                    <c:v>2.0739000000000002E-6</c:v>
                  </c:pt>
                  <c:pt idx="70">
                    <c:v>2.4489E-6</c:v>
                  </c:pt>
                  <c:pt idx="71">
                    <c:v>2.2560999999999999E-6</c:v>
                  </c:pt>
                  <c:pt idx="72">
                    <c:v>2.3740999999999999E-6</c:v>
                  </c:pt>
                  <c:pt idx="73">
                    <c:v>2.7721999999999999E-6</c:v>
                  </c:pt>
                  <c:pt idx="74">
                    <c:v>2.4101999999999998E-6</c:v>
                  </c:pt>
                  <c:pt idx="75">
                    <c:v>2.5552000000000001E-6</c:v>
                  </c:pt>
                  <c:pt idx="76">
                    <c:v>3.0524000000000002E-6</c:v>
                  </c:pt>
                  <c:pt idx="77">
                    <c:v>2.8511000000000001E-6</c:v>
                  </c:pt>
                  <c:pt idx="78">
                    <c:v>3.0421000000000001E-6</c:v>
                  </c:pt>
                  <c:pt idx="79">
                    <c:v>2.5556000000000001E-6</c:v>
                  </c:pt>
                  <c:pt idx="80">
                    <c:v>3.6797999999999999E-6</c:v>
                  </c:pt>
                </c:numCache>
              </c:numRef>
            </c:plus>
            <c:minus>
              <c:numRef>
                <c:f>Data!$G$14:$G$150</c:f>
                <c:numCache>
                  <c:formatCode>General</c:formatCode>
                  <c:ptCount val="137"/>
                  <c:pt idx="0">
                    <c:v>9.8928000000000002E-3</c:v>
                  </c:pt>
                  <c:pt idx="1">
                    <c:v>8.9952999999999995E-3</c:v>
                  </c:pt>
                  <c:pt idx="2">
                    <c:v>8.0196999999999994E-3</c:v>
                  </c:pt>
                  <c:pt idx="3">
                    <c:v>7.4498000000000003E-3</c:v>
                  </c:pt>
                  <c:pt idx="4">
                    <c:v>5.5463999999999999E-3</c:v>
                  </c:pt>
                  <c:pt idx="5">
                    <c:v>2.7816999999999998E-3</c:v>
                  </c:pt>
                  <c:pt idx="6">
                    <c:v>1.7440999999999999E-3</c:v>
                  </c:pt>
                  <c:pt idx="7">
                    <c:v>1.2876000000000001E-3</c:v>
                  </c:pt>
                  <c:pt idx="8">
                    <c:v>1.0276E-3</c:v>
                  </c:pt>
                  <c:pt idx="9">
                    <c:v>8.2169999999999997E-4</c:v>
                  </c:pt>
                  <c:pt idx="10">
                    <c:v>6.8641000000000004E-4</c:v>
                  </c:pt>
                  <c:pt idx="11">
                    <c:v>6.0809000000000004E-4</c:v>
                  </c:pt>
                  <c:pt idx="12">
                    <c:v>3.0579000000000001E-4</c:v>
                  </c:pt>
                  <c:pt idx="13">
                    <c:v>2.3738000000000001E-4</c:v>
                  </c:pt>
                  <c:pt idx="14">
                    <c:v>1.9212E-4</c:v>
                  </c:pt>
                  <c:pt idx="15">
                    <c:v>1.5636E-4</c:v>
                  </c:pt>
                  <c:pt idx="16">
                    <c:v>1.3530000000000001E-4</c:v>
                  </c:pt>
                  <c:pt idx="17">
                    <c:v>1.2019E-4</c:v>
                  </c:pt>
                  <c:pt idx="18">
                    <c:v>9.9525999999999995E-5</c:v>
                  </c:pt>
                  <c:pt idx="19">
                    <c:v>8.5581000000000006E-5</c:v>
                  </c:pt>
                  <c:pt idx="20">
                    <c:v>7.6532999999999994E-5</c:v>
                  </c:pt>
                  <c:pt idx="21">
                    <c:v>6.9604999999999995E-5</c:v>
                  </c:pt>
                  <c:pt idx="22">
                    <c:v>6.4170000000000004E-5</c:v>
                  </c:pt>
                  <c:pt idx="23">
                    <c:v>5.8739999999999997E-5</c:v>
                  </c:pt>
                  <c:pt idx="24">
                    <c:v>5.6431999999999998E-5</c:v>
                  </c:pt>
                  <c:pt idx="25">
                    <c:v>6.8303E-5</c:v>
                  </c:pt>
                  <c:pt idx="26">
                    <c:v>2.4899E-5</c:v>
                  </c:pt>
                  <c:pt idx="27">
                    <c:v>2.1197000000000001E-5</c:v>
                  </c:pt>
                  <c:pt idx="28">
                    <c:v>2.0092999999999999E-5</c:v>
                  </c:pt>
                  <c:pt idx="29">
                    <c:v>1.0856000000000001E-5</c:v>
                  </c:pt>
                  <c:pt idx="30">
                    <c:v>8.7677999999999993E-6</c:v>
                  </c:pt>
                  <c:pt idx="31">
                    <c:v>7.3394000000000004E-6</c:v>
                  </c:pt>
                  <c:pt idx="32">
                    <c:v>6.6460000000000004E-6</c:v>
                  </c:pt>
                  <c:pt idx="33">
                    <c:v>5.9132999999999998E-6</c:v>
                  </c:pt>
                  <c:pt idx="34">
                    <c:v>5.3906999999999999E-6</c:v>
                  </c:pt>
                  <c:pt idx="35">
                    <c:v>5.0231000000000002E-6</c:v>
                  </c:pt>
                  <c:pt idx="36">
                    <c:v>4.6175999999999996E-6</c:v>
                  </c:pt>
                  <c:pt idx="37">
                    <c:v>4.4054000000000002E-6</c:v>
                  </c:pt>
                  <c:pt idx="38">
                    <c:v>4.4513000000000001E-6</c:v>
                  </c:pt>
                  <c:pt idx="39">
                    <c:v>5.3755999999999998E-6</c:v>
                  </c:pt>
                  <c:pt idx="40">
                    <c:v>2.0795000000000002E-6</c:v>
                  </c:pt>
                  <c:pt idx="41">
                    <c:v>1.7658999999999999E-6</c:v>
                  </c:pt>
                  <c:pt idx="42">
                    <c:v>1.4984999999999999E-6</c:v>
                  </c:pt>
                  <c:pt idx="43">
                    <c:v>1.2946000000000001E-6</c:v>
                  </c:pt>
                  <c:pt idx="44">
                    <c:v>1.1587E-6</c:v>
                  </c:pt>
                  <c:pt idx="45">
                    <c:v>1.0202E-6</c:v>
                  </c:pt>
                  <c:pt idx="46">
                    <c:v>9.6259000000000005E-7</c:v>
                  </c:pt>
                  <c:pt idx="47">
                    <c:v>8.7754000000000001E-7</c:v>
                  </c:pt>
                  <c:pt idx="48">
                    <c:v>8.0566999999999999E-7</c:v>
                  </c:pt>
                  <c:pt idx="49">
                    <c:v>7.4282999999999999E-7</c:v>
                  </c:pt>
                  <c:pt idx="50">
                    <c:v>6.9869999999999998E-7</c:v>
                  </c:pt>
                  <c:pt idx="51">
                    <c:v>7.5033000000000002E-7</c:v>
                  </c:pt>
                  <c:pt idx="52">
                    <c:v>7.8026999999999998E-7</c:v>
                  </c:pt>
                  <c:pt idx="53">
                    <c:v>9.4478000000000002E-7</c:v>
                  </c:pt>
                  <c:pt idx="54">
                    <c:v>1.0033E-6</c:v>
                  </c:pt>
                  <c:pt idx="55">
                    <c:v>1.0357000000000001E-6</c:v>
                  </c:pt>
                  <c:pt idx="56">
                    <c:v>1.0135999999999999E-6</c:v>
                  </c:pt>
                  <c:pt idx="57">
                    <c:v>1.0796E-6</c:v>
                  </c:pt>
                  <c:pt idx="58">
                    <c:v>1.2280999999999999E-6</c:v>
                  </c:pt>
                  <c:pt idx="59">
                    <c:v>1.3531E-6</c:v>
                  </c:pt>
                  <c:pt idx="60">
                    <c:v>1.2066E-6</c:v>
                  </c:pt>
                  <c:pt idx="61">
                    <c:v>1.6264E-6</c:v>
                  </c:pt>
                  <c:pt idx="62">
                    <c:v>1.5578999999999999E-6</c:v>
                  </c:pt>
                  <c:pt idx="63">
                    <c:v>1.268E-6</c:v>
                  </c:pt>
                  <c:pt idx="64">
                    <c:v>1.4257E-6</c:v>
                  </c:pt>
                  <c:pt idx="65">
                    <c:v>1.9174999999999999E-6</c:v>
                  </c:pt>
                  <c:pt idx="66">
                    <c:v>2.0507000000000001E-6</c:v>
                  </c:pt>
                  <c:pt idx="67">
                    <c:v>1.9690999999999999E-6</c:v>
                  </c:pt>
                  <c:pt idx="68">
                    <c:v>1.7180999999999999E-6</c:v>
                  </c:pt>
                  <c:pt idx="69">
                    <c:v>2.0739000000000002E-6</c:v>
                  </c:pt>
                  <c:pt idx="70">
                    <c:v>2.4489E-6</c:v>
                  </c:pt>
                  <c:pt idx="71">
                    <c:v>2.2560999999999999E-6</c:v>
                  </c:pt>
                  <c:pt idx="72">
                    <c:v>2.3740999999999999E-6</c:v>
                  </c:pt>
                  <c:pt idx="73">
                    <c:v>2.7721999999999999E-6</c:v>
                  </c:pt>
                  <c:pt idx="74">
                    <c:v>2.4101999999999998E-6</c:v>
                  </c:pt>
                  <c:pt idx="75">
                    <c:v>2.5552000000000001E-6</c:v>
                  </c:pt>
                  <c:pt idx="76">
                    <c:v>3.0524000000000002E-6</c:v>
                  </c:pt>
                  <c:pt idx="77">
                    <c:v>2.8511000000000001E-6</c:v>
                  </c:pt>
                  <c:pt idx="78">
                    <c:v>3.0421000000000001E-6</c:v>
                  </c:pt>
                  <c:pt idx="79">
                    <c:v>2.5556000000000001E-6</c:v>
                  </c:pt>
                  <c:pt idx="80">
                    <c:v>3.6797999999999999E-6</c:v>
                  </c:pt>
                </c:numCache>
              </c:numRef>
            </c:minus>
            <c:spPr>
              <a:ln w="12700">
                <a:solidFill>
                  <a:srgbClr val="000000"/>
                </a:solidFill>
                <a:prstDash val="solid"/>
              </a:ln>
            </c:spPr>
          </c:errBars>
          <c:xVal>
            <c:numRef>
              <c:f>Data!$E$13:$E$150</c:f>
              <c:numCache>
                <c:formatCode>0.00E+00</c:formatCode>
                <c:ptCount val="138"/>
                <c:pt idx="0">
                  <c:v>1.1367E-2</c:v>
                </c:pt>
                <c:pt idx="1">
                  <c:v>1.1934999999999999E-2</c:v>
                </c:pt>
                <c:pt idx="2">
                  <c:v>1.2532E-2</c:v>
                </c:pt>
                <c:pt idx="3">
                  <c:v>1.3158E-2</c:v>
                </c:pt>
                <c:pt idx="4">
                  <c:v>1.3816E-2</c:v>
                </c:pt>
                <c:pt idx="5">
                  <c:v>1.4507000000000001E-2</c:v>
                </c:pt>
                <c:pt idx="6">
                  <c:v>1.5232000000000001E-2</c:v>
                </c:pt>
                <c:pt idx="7">
                  <c:v>1.5994000000000001E-2</c:v>
                </c:pt>
                <c:pt idx="8">
                  <c:v>1.6794E-2</c:v>
                </c:pt>
                <c:pt idx="9">
                  <c:v>1.7632999999999999E-2</c:v>
                </c:pt>
                <c:pt idx="10">
                  <c:v>1.8515E-2</c:v>
                </c:pt>
                <c:pt idx="11">
                  <c:v>1.9441E-2</c:v>
                </c:pt>
                <c:pt idx="12">
                  <c:v>2.0413000000000001E-2</c:v>
                </c:pt>
                <c:pt idx="13">
                  <c:v>2.1434000000000002E-2</c:v>
                </c:pt>
                <c:pt idx="14">
                  <c:v>2.2505000000000001E-2</c:v>
                </c:pt>
                <c:pt idx="15">
                  <c:v>2.3630000000000002E-2</c:v>
                </c:pt>
                <c:pt idx="16">
                  <c:v>2.4812000000000001E-2</c:v>
                </c:pt>
                <c:pt idx="17">
                  <c:v>2.6053E-2</c:v>
                </c:pt>
                <c:pt idx="18">
                  <c:v>2.7355000000000001E-2</c:v>
                </c:pt>
                <c:pt idx="19">
                  <c:v>2.8722999999999999E-2</c:v>
                </c:pt>
                <c:pt idx="20">
                  <c:v>3.0158999999999998E-2</c:v>
                </c:pt>
                <c:pt idx="21">
                  <c:v>3.1667000000000001E-2</c:v>
                </c:pt>
                <c:pt idx="22">
                  <c:v>3.3250000000000002E-2</c:v>
                </c:pt>
                <c:pt idx="23">
                  <c:v>3.4913E-2</c:v>
                </c:pt>
                <c:pt idx="24">
                  <c:v>3.6658999999999997E-2</c:v>
                </c:pt>
                <c:pt idx="25">
                  <c:v>3.8491999999999998E-2</c:v>
                </c:pt>
                <c:pt idx="26">
                  <c:v>4.0416000000000001E-2</c:v>
                </c:pt>
                <c:pt idx="27">
                  <c:v>4.2437000000000002E-2</c:v>
                </c:pt>
                <c:pt idx="28">
                  <c:v>4.4559000000000001E-2</c:v>
                </c:pt>
                <c:pt idx="29">
                  <c:v>4.6787000000000002E-2</c:v>
                </c:pt>
                <c:pt idx="30">
                  <c:v>4.9126000000000003E-2</c:v>
                </c:pt>
                <c:pt idx="31">
                  <c:v>5.1582000000000003E-2</c:v>
                </c:pt>
                <c:pt idx="32">
                  <c:v>5.4161000000000001E-2</c:v>
                </c:pt>
                <c:pt idx="33">
                  <c:v>5.6869999999999997E-2</c:v>
                </c:pt>
                <c:pt idx="34">
                  <c:v>5.9713000000000002E-2</c:v>
                </c:pt>
                <c:pt idx="35">
                  <c:v>6.2699000000000005E-2</c:v>
                </c:pt>
                <c:pt idx="36">
                  <c:v>6.5834000000000004E-2</c:v>
                </c:pt>
                <c:pt idx="37">
                  <c:v>6.9125000000000006E-2</c:v>
                </c:pt>
                <c:pt idx="38">
                  <c:v>7.2581999999999994E-2</c:v>
                </c:pt>
                <c:pt idx="39">
                  <c:v>7.6211000000000001E-2</c:v>
                </c:pt>
                <c:pt idx="40">
                  <c:v>8.0020999999999995E-2</c:v>
                </c:pt>
                <c:pt idx="41">
                  <c:v>8.4021999999999999E-2</c:v>
                </c:pt>
                <c:pt idx="42">
                  <c:v>8.8222999999999996E-2</c:v>
                </c:pt>
                <c:pt idx="43">
                  <c:v>9.2633999999999994E-2</c:v>
                </c:pt>
                <c:pt idx="44">
                  <c:v>9.7266000000000005E-2</c:v>
                </c:pt>
                <c:pt idx="45">
                  <c:v>0.10213</c:v>
                </c:pt>
                <c:pt idx="46">
                  <c:v>0.10724</c:v>
                </c:pt>
                <c:pt idx="47">
                  <c:v>0.11260000000000001</c:v>
                </c:pt>
                <c:pt idx="48">
                  <c:v>0.11823</c:v>
                </c:pt>
                <c:pt idx="49">
                  <c:v>0.12414</c:v>
                </c:pt>
                <c:pt idx="50">
                  <c:v>0.13034999999999999</c:v>
                </c:pt>
                <c:pt idx="51">
                  <c:v>0.13686000000000001</c:v>
                </c:pt>
                <c:pt idx="52">
                  <c:v>0.14371</c:v>
                </c:pt>
                <c:pt idx="53">
                  <c:v>0.15089</c:v>
                </c:pt>
                <c:pt idx="54">
                  <c:v>0.15844</c:v>
                </c:pt>
                <c:pt idx="55">
                  <c:v>0.16636000000000001</c:v>
                </c:pt>
                <c:pt idx="56">
                  <c:v>0.17468</c:v>
                </c:pt>
                <c:pt idx="57">
                  <c:v>0.18340999999999999</c:v>
                </c:pt>
                <c:pt idx="58">
                  <c:v>0.19258</c:v>
                </c:pt>
                <c:pt idx="59">
                  <c:v>0.20221</c:v>
                </c:pt>
                <c:pt idx="60">
                  <c:v>0.21232000000000001</c:v>
                </c:pt>
                <c:pt idx="61">
                  <c:v>0.22294</c:v>
                </c:pt>
                <c:pt idx="62">
                  <c:v>0.23408000000000001</c:v>
                </c:pt>
                <c:pt idx="63">
                  <c:v>0.24579000000000001</c:v>
                </c:pt>
                <c:pt idx="64">
                  <c:v>0.25807999999999998</c:v>
                </c:pt>
                <c:pt idx="65">
                  <c:v>0.27098</c:v>
                </c:pt>
                <c:pt idx="66">
                  <c:v>0.28453000000000001</c:v>
                </c:pt>
                <c:pt idx="67">
                  <c:v>0.29876000000000003</c:v>
                </c:pt>
                <c:pt idx="68">
                  <c:v>0.31369000000000002</c:v>
                </c:pt>
                <c:pt idx="69">
                  <c:v>0.32938000000000001</c:v>
                </c:pt>
                <c:pt idx="70">
                  <c:v>0.34584999999999999</c:v>
                </c:pt>
                <c:pt idx="71">
                  <c:v>0.36314000000000002</c:v>
                </c:pt>
                <c:pt idx="72">
                  <c:v>0.38129999999999997</c:v>
                </c:pt>
                <c:pt idx="73">
                  <c:v>0.40035999999999999</c:v>
                </c:pt>
                <c:pt idx="74">
                  <c:v>0.42037999999999998</c:v>
                </c:pt>
                <c:pt idx="75">
                  <c:v>0.44140000000000001</c:v>
                </c:pt>
                <c:pt idx="76">
                  <c:v>0.46346999999999999</c:v>
                </c:pt>
                <c:pt idx="77">
                  <c:v>0.48664000000000002</c:v>
                </c:pt>
                <c:pt idx="78">
                  <c:v>0.51097000000000004</c:v>
                </c:pt>
                <c:pt idx="79">
                  <c:v>0.53652</c:v>
                </c:pt>
                <c:pt idx="80">
                  <c:v>0.56335000000000002</c:v>
                </c:pt>
                <c:pt idx="81">
                  <c:v>0.58758999999999995</c:v>
                </c:pt>
              </c:numCache>
            </c:numRef>
          </c:xVal>
          <c:yVal>
            <c:numRef>
              <c:f>Data!$F$13:$F$150</c:f>
              <c:numCache>
                <c:formatCode>0.00E+00</c:formatCode>
                <c:ptCount val="138"/>
                <c:pt idx="0">
                  <c:v>0.92508999999999997</c:v>
                </c:pt>
                <c:pt idx="1">
                  <c:v>0.93818000000000001</c:v>
                </c:pt>
                <c:pt idx="2">
                  <c:v>0.94020999999999999</c:v>
                </c:pt>
                <c:pt idx="3">
                  <c:v>0.92800000000000005</c:v>
                </c:pt>
                <c:pt idx="4">
                  <c:v>0.93235999999999997</c:v>
                </c:pt>
                <c:pt idx="5">
                  <c:v>0.67905000000000004</c:v>
                </c:pt>
                <c:pt idx="6">
                  <c:v>0.29400999999999999</c:v>
                </c:pt>
                <c:pt idx="7">
                  <c:v>0.16236999999999999</c:v>
                </c:pt>
                <c:pt idx="8">
                  <c:v>0.10233</c:v>
                </c:pt>
                <c:pt idx="9">
                  <c:v>7.3673000000000002E-2</c:v>
                </c:pt>
                <c:pt idx="10">
                  <c:v>5.2248999999999997E-2</c:v>
                </c:pt>
                <c:pt idx="11">
                  <c:v>3.9926999999999997E-2</c:v>
                </c:pt>
                <c:pt idx="12">
                  <c:v>2.9718999999999999E-2</c:v>
                </c:pt>
                <c:pt idx="13">
                  <c:v>2.2061000000000001E-2</c:v>
                </c:pt>
                <c:pt idx="14">
                  <c:v>1.5733E-2</c:v>
                </c:pt>
                <c:pt idx="15">
                  <c:v>1.1948E-2</c:v>
                </c:pt>
                <c:pt idx="16">
                  <c:v>9.0775999999999999E-3</c:v>
                </c:pt>
                <c:pt idx="17">
                  <c:v>7.3502999999999997E-3</c:v>
                </c:pt>
                <c:pt idx="18">
                  <c:v>5.9826000000000002E-3</c:v>
                </c:pt>
                <c:pt idx="19">
                  <c:v>4.5691000000000004E-3</c:v>
                </c:pt>
                <c:pt idx="20">
                  <c:v>3.5553E-3</c:v>
                </c:pt>
                <c:pt idx="21">
                  <c:v>2.7669999999999999E-3</c:v>
                </c:pt>
                <c:pt idx="22">
                  <c:v>2.1787999999999998E-3</c:v>
                </c:pt>
                <c:pt idx="23">
                  <c:v>1.7021E-3</c:v>
                </c:pt>
                <c:pt idx="24">
                  <c:v>1.2750000000000001E-3</c:v>
                </c:pt>
                <c:pt idx="25">
                  <c:v>1.0143999999999999E-3</c:v>
                </c:pt>
                <c:pt idx="26">
                  <c:v>8.1234999999999999E-4</c:v>
                </c:pt>
                <c:pt idx="27">
                  <c:v>6.2615999999999995E-4</c:v>
                </c:pt>
                <c:pt idx="28">
                  <c:v>4.9226000000000001E-4</c:v>
                </c:pt>
                <c:pt idx="29">
                  <c:v>4.2346000000000001E-4</c:v>
                </c:pt>
                <c:pt idx="30">
                  <c:v>3.1606000000000001E-4</c:v>
                </c:pt>
                <c:pt idx="31">
                  <c:v>2.2981E-4</c:v>
                </c:pt>
                <c:pt idx="32">
                  <c:v>1.7867999999999999E-4</c:v>
                </c:pt>
                <c:pt idx="33">
                  <c:v>1.5464999999999999E-4</c:v>
                </c:pt>
                <c:pt idx="34">
                  <c:v>1.2364E-4</c:v>
                </c:pt>
                <c:pt idx="35">
                  <c:v>9.7848000000000002E-5</c:v>
                </c:pt>
                <c:pt idx="36">
                  <c:v>8.0928999999999997E-5</c:v>
                </c:pt>
                <c:pt idx="37">
                  <c:v>6.0828000000000001E-5</c:v>
                </c:pt>
                <c:pt idx="38">
                  <c:v>4.8393000000000002E-5</c:v>
                </c:pt>
                <c:pt idx="39">
                  <c:v>4.1485E-5</c:v>
                </c:pt>
                <c:pt idx="40">
                  <c:v>3.4171000000000002E-5</c:v>
                </c:pt>
                <c:pt idx="41">
                  <c:v>2.9246000000000001E-5</c:v>
                </c:pt>
                <c:pt idx="42">
                  <c:v>2.3251000000000002E-5</c:v>
                </c:pt>
                <c:pt idx="43">
                  <c:v>1.8077999999999999E-5</c:v>
                </c:pt>
                <c:pt idx="44">
                  <c:v>1.4666E-5</c:v>
                </c:pt>
                <c:pt idx="45">
                  <c:v>1.2717999999999999E-5</c:v>
                </c:pt>
                <c:pt idx="46">
                  <c:v>1.0535E-5</c:v>
                </c:pt>
                <c:pt idx="47">
                  <c:v>9.8262999999999994E-6</c:v>
                </c:pt>
                <c:pt idx="48">
                  <c:v>8.2385999999999994E-6</c:v>
                </c:pt>
                <c:pt idx="49">
                  <c:v>7.3927000000000004E-6</c:v>
                </c:pt>
                <c:pt idx="50">
                  <c:v>6.2855999999999996E-6</c:v>
                </c:pt>
                <c:pt idx="51">
                  <c:v>5.2303999999999999E-6</c:v>
                </c:pt>
                <c:pt idx="52">
                  <c:v>5.5720000000000002E-6</c:v>
                </c:pt>
                <c:pt idx="53">
                  <c:v>5.1916000000000004E-6</c:v>
                </c:pt>
                <c:pt idx="54">
                  <c:v>6.3401999999999999E-6</c:v>
                </c:pt>
                <c:pt idx="55">
                  <c:v>5.9522000000000004E-6</c:v>
                </c:pt>
                <c:pt idx="56">
                  <c:v>5.4477000000000004E-6</c:v>
                </c:pt>
                <c:pt idx="57">
                  <c:v>4.4916999999999997E-6</c:v>
                </c:pt>
                <c:pt idx="58">
                  <c:v>4.2307E-6</c:v>
                </c:pt>
                <c:pt idx="59">
                  <c:v>4.9591999999999999E-6</c:v>
                </c:pt>
                <c:pt idx="60">
                  <c:v>5.4056999999999998E-6</c:v>
                </c:pt>
                <c:pt idx="61">
                  <c:v>3.8135E-6</c:v>
                </c:pt>
                <c:pt idx="62">
                  <c:v>6.3860999999999997E-6</c:v>
                </c:pt>
                <c:pt idx="63">
                  <c:v>5.5473000000000002E-6</c:v>
                </c:pt>
                <c:pt idx="64">
                  <c:v>3.6316999999999999E-6</c:v>
                </c:pt>
                <c:pt idx="65">
                  <c:v>3.9697999999999997E-6</c:v>
                </c:pt>
                <c:pt idx="66">
                  <c:v>7.0793000000000001E-6</c:v>
                </c:pt>
                <c:pt idx="67">
                  <c:v>7.9018999999999997E-6</c:v>
                </c:pt>
                <c:pt idx="68">
                  <c:v>6.9619000000000002E-6</c:v>
                </c:pt>
                <c:pt idx="69">
                  <c:v>5.3106999999999998E-6</c:v>
                </c:pt>
                <c:pt idx="70">
                  <c:v>7.2934999999999997E-6</c:v>
                </c:pt>
                <c:pt idx="71">
                  <c:v>9.9096999999999993E-6</c:v>
                </c:pt>
                <c:pt idx="72">
                  <c:v>8.5256000000000002E-6</c:v>
                </c:pt>
                <c:pt idx="73">
                  <c:v>9.2945000000000005E-6</c:v>
                </c:pt>
                <c:pt idx="74">
                  <c:v>1.1855000000000001E-5</c:v>
                </c:pt>
                <c:pt idx="75">
                  <c:v>8.8923999999999998E-6</c:v>
                </c:pt>
                <c:pt idx="76">
                  <c:v>9.3008000000000008E-6</c:v>
                </c:pt>
                <c:pt idx="77">
                  <c:v>1.2354999999999999E-5</c:v>
                </c:pt>
                <c:pt idx="78">
                  <c:v>1.0614999999999999E-5</c:v>
                </c:pt>
                <c:pt idx="79">
                  <c:v>1.1325000000000001E-5</c:v>
                </c:pt>
                <c:pt idx="80">
                  <c:v>7.8312000000000005E-6</c:v>
                </c:pt>
                <c:pt idx="81">
                  <c:v>1.1819E-5</c:v>
                </c:pt>
              </c:numCache>
            </c:numRef>
          </c:yVal>
          <c:smooth val="1"/>
        </c:ser>
        <c:ser>
          <c:idx val="2"/>
          <c:order val="2"/>
          <c:spPr>
            <a:ln w="38100">
              <a:solidFill>
                <a:srgbClr val="0000FF"/>
              </a:solidFill>
              <a:prstDash val="solid"/>
            </a:ln>
          </c:spPr>
          <c:marker>
            <c:symbol val="none"/>
          </c:marker>
          <c:xVal>
            <c:numRef>
              <c:f>Data!$I$13:$I$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J$13:$J$512</c:f>
              <c:numCache>
                <c:formatCode>General</c:formatCode>
                <c:ptCount val="500"/>
                <c:pt idx="0">
                  <c:v>9.8000299999999999E-2</c:v>
                </c:pt>
                <c:pt idx="1">
                  <c:v>9.8000299999999999E-2</c:v>
                </c:pt>
                <c:pt idx="2">
                  <c:v>9.8000299999999999E-2</c:v>
                </c:pt>
                <c:pt idx="3">
                  <c:v>9.8000299999999999E-2</c:v>
                </c:pt>
                <c:pt idx="4">
                  <c:v>9.8000299999999999E-2</c:v>
                </c:pt>
                <c:pt idx="5">
                  <c:v>9.8000299999999999E-2</c:v>
                </c:pt>
                <c:pt idx="6">
                  <c:v>9.8000300000000096E-2</c:v>
                </c:pt>
                <c:pt idx="7">
                  <c:v>9.8000299999999999E-2</c:v>
                </c:pt>
                <c:pt idx="8">
                  <c:v>9.8000299999921311E-2</c:v>
                </c:pt>
                <c:pt idx="9">
                  <c:v>9.7726888896858405E-2</c:v>
                </c:pt>
                <c:pt idx="10">
                  <c:v>6.2650955323882498E-2</c:v>
                </c:pt>
                <c:pt idx="11">
                  <c:v>3.0472349655512099E-2</c:v>
                </c:pt>
                <c:pt idx="12">
                  <c:v>2.0237380498894703E-2</c:v>
                </c:pt>
                <c:pt idx="13">
                  <c:v>1.4716654160920901E-2</c:v>
                </c:pt>
                <c:pt idx="14">
                  <c:v>1.1231018822295801E-2</c:v>
                </c:pt>
                <c:pt idx="15">
                  <c:v>8.8451232782030004E-3</c:v>
                </c:pt>
                <c:pt idx="16">
                  <c:v>7.12593928157957E-3</c:v>
                </c:pt>
                <c:pt idx="17">
                  <c:v>5.8414785842996302E-3</c:v>
                </c:pt>
                <c:pt idx="18">
                  <c:v>4.8553303772986001E-3</c:v>
                </c:pt>
                <c:pt idx="19">
                  <c:v>4.0818520260535408E-3</c:v>
                </c:pt>
                <c:pt idx="20">
                  <c:v>3.4645728323275701E-3</c:v>
                </c:pt>
                <c:pt idx="21">
                  <c:v>2.9648049478301201E-3</c:v>
                </c:pt>
                <c:pt idx="22">
                  <c:v>2.5552140492518202E-3</c:v>
                </c:pt>
                <c:pt idx="23">
                  <c:v>2.2159902399789201E-3</c:v>
                </c:pt>
                <c:pt idx="24">
                  <c:v>1.9324665265715803E-3</c:v>
                </c:pt>
                <c:pt idx="25">
                  <c:v>1.69358347239264E-3</c:v>
                </c:pt>
                <c:pt idx="26">
                  <c:v>1.4908689531208902E-3</c:v>
                </c:pt>
                <c:pt idx="27">
                  <c:v>1.31774240668206E-3</c:v>
                </c:pt>
                <c:pt idx="28">
                  <c:v>1.1690295990844201E-3</c:v>
                </c:pt>
                <c:pt idx="29">
                  <c:v>1.0406174919301001E-3</c:v>
                </c:pt>
                <c:pt idx="30">
                  <c:v>9.2920445883368913E-4</c:v>
                </c:pt>
                <c:pt idx="31">
                  <c:v>8.3211669013714409E-4</c:v>
                </c:pt>
                <c:pt idx="32">
                  <c:v>7.4717136143887008E-4</c:v>
                </c:pt>
                <c:pt idx="33">
                  <c:v>6.7257336908809005E-4</c:v>
                </c:pt>
                <c:pt idx="34">
                  <c:v>6.0683650766628003E-4</c:v>
                </c:pt>
                <c:pt idx="35">
                  <c:v>5.4872267660342007E-4</c:v>
                </c:pt>
                <c:pt idx="36">
                  <c:v>4.9719454504135294E-4</c:v>
                </c:pt>
                <c:pt idx="37">
                  <c:v>4.5137837186066303E-4</c:v>
                </c:pt>
                <c:pt idx="38">
                  <c:v>4.1053456587761603E-4</c:v>
                </c:pt>
                <c:pt idx="39">
                  <c:v>3.7403419959130803E-4</c:v>
                </c:pt>
                <c:pt idx="40">
                  <c:v>3.4134014226513802E-4</c:v>
                </c:pt>
                <c:pt idx="41">
                  <c:v>3.1199180504240206E-4</c:v>
                </c:pt>
                <c:pt idx="42">
                  <c:v>2.8559273184467198E-4</c:v>
                </c:pt>
                <c:pt idx="43">
                  <c:v>2.6180044773663604E-4</c:v>
                </c:pt>
                <c:pt idx="44">
                  <c:v>2.4031810969778902E-4</c:v>
                </c:pt>
                <c:pt idx="45">
                  <c:v>2.2088760542113999E-4</c:v>
                </c:pt>
                <c:pt idx="46">
                  <c:v>2.0328382181267503E-4</c:v>
                </c:pt>
                <c:pt idx="47">
                  <c:v>1.8730986377391601E-4</c:v>
                </c:pt>
                <c:pt idx="48">
                  <c:v>1.7279304877416301E-4</c:v>
                </c:pt>
                <c:pt idx="49">
                  <c:v>1.5958153786987603E-4</c:v>
                </c:pt>
                <c:pt idx="50">
                  <c:v>1.4754149125004003E-4</c:v>
                </c:pt>
                <c:pt idx="51">
                  <c:v>1.3655465798090901E-4</c:v>
                </c:pt>
                <c:pt idx="52">
                  <c:v>1.2651632654252199E-4</c:v>
                </c:pt>
                <c:pt idx="53">
                  <c:v>1.17333576541166E-4</c:v>
                </c:pt>
                <c:pt idx="54">
                  <c:v>1.0892378254915201E-4</c:v>
                </c:pt>
                <c:pt idx="55">
                  <c:v>1.0121332994481201E-4</c:v>
                </c:pt>
                <c:pt idx="56">
                  <c:v>9.4136509525707103E-5</c:v>
                </c:pt>
                <c:pt idx="57">
                  <c:v>8.7634563396111402E-5</c:v>
                </c:pt>
                <c:pt idx="58">
                  <c:v>8.1654859258283708E-5</c:v>
                </c:pt>
                <c:pt idx="59">
                  <c:v>7.6150174023939906E-5</c:v>
                </c:pt>
                <c:pt idx="60">
                  <c:v>7.10780707740984E-5</c:v>
                </c:pt>
                <c:pt idx="61">
                  <c:v>6.64003556048283E-5</c:v>
                </c:pt>
                <c:pt idx="62">
                  <c:v>6.2082603110174994E-5</c:v>
                </c:pt>
                <c:pt idx="63">
                  <c:v>5.8093740872104206E-5</c:v>
                </c:pt>
                <c:pt idx="64">
                  <c:v>5.4405684908501806E-5</c:v>
                </c:pt>
                <c:pt idx="65">
                  <c:v>5.0993019166740302E-5</c:v>
                </c:pt>
                <c:pt idx="66">
                  <c:v>4.7832713196377205E-5</c:v>
                </c:pt>
                <c:pt idx="67">
                  <c:v>4.4903872992398098E-5</c:v>
                </c:pt>
                <c:pt idx="68">
                  <c:v>4.2187520712625905E-5</c:v>
                </c:pt>
                <c:pt idx="69">
                  <c:v>3.9666399584044803E-5</c:v>
                </c:pt>
                <c:pt idx="70">
                  <c:v>3.7324800823899304E-5</c:v>
                </c:pt>
                <c:pt idx="71">
                  <c:v>3.5148409838203098E-5</c:v>
                </c:pt>
                <c:pt idx="72">
                  <c:v>3.3124169342490805E-5</c:v>
                </c:pt>
                <c:pt idx="73">
                  <c:v>3.1240157347007703E-5</c:v>
                </c:pt>
                <c:pt idx="74">
                  <c:v>2.9485478232861101E-5</c:v>
                </c:pt>
                <c:pt idx="75">
                  <c:v>2.7850165377109701E-5</c:v>
                </c:pt>
                <c:pt idx="76">
                  <c:v>2.63250939796298E-5</c:v>
                </c:pt>
                <c:pt idx="77">
                  <c:v>2.4901902911368201E-5</c:v>
                </c:pt>
                <c:pt idx="78">
                  <c:v>2.3572924566421603E-5</c:v>
                </c:pt>
                <c:pt idx="79">
                  <c:v>2.2331121812389701E-5</c:v>
                </c:pt>
                <c:pt idx="80">
                  <c:v>2.11700312507585E-5</c:v>
                </c:pt>
                <c:pt idx="81">
                  <c:v>2.0083712094574601E-5</c:v>
                </c:pt>
                <c:pt idx="82">
                  <c:v>1.9066700053134202E-5</c:v>
                </c:pt>
                <c:pt idx="83">
                  <c:v>1.8113965685624301E-5</c:v>
                </c:pt>
                <c:pt idx="84">
                  <c:v>1.7220876748577101E-5</c:v>
                </c:pt>
                <c:pt idx="85">
                  <c:v>1.6383164116907502E-5</c:v>
                </c:pt>
                <c:pt idx="86">
                  <c:v>1.5596890906623899E-5</c:v>
                </c:pt>
                <c:pt idx="87">
                  <c:v>1.4858424471877602E-5</c:v>
                </c:pt>
                <c:pt idx="88">
                  <c:v>1.4164410980808401E-5</c:v>
                </c:pt>
                <c:pt idx="89">
                  <c:v>1.35117523086684E-5</c:v>
                </c:pt>
                <c:pt idx="90">
                  <c:v>1.2897585024814602E-5</c:v>
                </c:pt>
                <c:pt idx="91">
                  <c:v>1.23192612538659E-5</c:v>
                </c:pt>
                <c:pt idx="92">
                  <c:v>1.1774331241733701E-5</c:v>
                </c:pt>
                <c:pt idx="93">
                  <c:v>1.1260527448685301E-5</c:v>
                </c:pt>
                <c:pt idx="94">
                  <c:v>1.0775750030998E-5</c:v>
                </c:pt>
                <c:pt idx="95">
                  <c:v>1.03180535769705E-5</c:v>
                </c:pt>
                <c:pt idx="96">
                  <c:v>9.8856349766379908E-6</c:v>
                </c:pt>
                <c:pt idx="97">
                  <c:v>9.4768223223979894E-6</c:v>
                </c:pt>
                <c:pt idx="98">
                  <c:v>9.0900647440227594E-6</c:v>
                </c:pt>
                <c:pt idx="99">
                  <c:v>8.7239230922363713E-6</c:v>
                </c:pt>
                <c:pt idx="100">
                  <c:v>8.3770613938254106E-6</c:v>
                </c:pt>
                <c:pt idx="101">
                  <c:v>8.0482390088190397E-6</c:v>
                </c:pt>
                <c:pt idx="102">
                  <c:v>7.7363034270451E-6</c:v>
                </c:pt>
                <c:pt idx="103">
                  <c:v>7.44018364743141E-6</c:v>
                </c:pt>
                <c:pt idx="104">
                  <c:v>7.1588840888611209E-6</c:v>
                </c:pt>
                <c:pt idx="105">
                  <c:v>6.8914789862640708E-6</c:v>
                </c:pt>
                <c:pt idx="106">
                  <c:v>6.6371072300085903E-6</c:v>
                </c:pt>
                <c:pt idx="107">
                  <c:v>6.3949676106411605E-6</c:v>
                </c:pt>
                <c:pt idx="108">
                  <c:v>6.1643144350669109E-6</c:v>
                </c:pt>
                <c:pt idx="109">
                  <c:v>5.9444534818407104E-6</c:v>
                </c:pt>
                <c:pt idx="110">
                  <c:v>5.7347382672841104E-6</c:v>
                </c:pt>
                <c:pt idx="111">
                  <c:v>5.5345665984235204E-6</c:v>
                </c:pt>
                <c:pt idx="112">
                  <c:v>5.3433773866555403E-6</c:v>
                </c:pt>
                <c:pt idx="113">
                  <c:v>5.16064770193509E-6</c:v>
                </c:pt>
                <c:pt idx="114">
                  <c:v>4.9858900492267107E-6</c:v>
                </c:pt>
                <c:pt idx="115">
                  <c:v>4.8186498461597399E-6</c:v>
                </c:pt>
                <c:pt idx="116">
                  <c:v>4.6585030898278604E-6</c:v>
                </c:pt>
                <c:pt idx="117">
                  <c:v>4.5050541939201205E-6</c:v>
                </c:pt>
                <c:pt idx="118">
                  <c:v>4.3579339854200201E-6</c:v>
                </c:pt>
                <c:pt idx="119">
                  <c:v>4.2167978475909295E-6</c:v>
                </c:pt>
                <c:pt idx="120">
                  <c:v>4.0813239968115605E-6</c:v>
                </c:pt>
                <c:pt idx="121">
                  <c:v>3.9512118848758802E-6</c:v>
                </c:pt>
                <c:pt idx="122">
                  <c:v>3.8261807158708696E-6</c:v>
                </c:pt>
                <c:pt idx="123">
                  <c:v>3.7059680688316106E-6</c:v>
                </c:pt>
                <c:pt idx="124">
                  <c:v>3.5903286188828603E-6</c:v>
                </c:pt>
                <c:pt idx="125">
                  <c:v>3.47903294911528E-6</c:v>
                </c:pt>
                <c:pt idx="126">
                  <c:v>3.3718664464234799E-6</c:v>
                </c:pt>
                <c:pt idx="127">
                  <c:v>3.2686282750348907E-6</c:v>
                </c:pt>
                <c:pt idx="128">
                  <c:v>3.1691304220868902E-6</c:v>
                </c:pt>
                <c:pt idx="129">
                  <c:v>3.0731968099895304E-6</c:v>
                </c:pt>
                <c:pt idx="130">
                  <c:v>2.9806624706770802E-6</c:v>
                </c:pt>
                <c:pt idx="131">
                  <c:v>2.8913727772726902E-6</c:v>
                </c:pt>
                <c:pt idx="132">
                  <c:v>2.8051827290374302E-6</c:v>
                </c:pt>
                <c:pt idx="133">
                  <c:v>2.7219562857923003E-6</c:v>
                </c:pt>
                <c:pt idx="134">
                  <c:v>2.6415657482933505E-6</c:v>
                </c:pt>
                <c:pt idx="135">
                  <c:v>2.5638911813075702E-6</c:v>
                </c:pt>
                <c:pt idx="136">
                  <c:v>2.4888198763947503E-6</c:v>
                </c:pt>
                <c:pt idx="137">
                  <c:v>2.4162458516262401E-6</c:v>
                </c:pt>
                <c:pt idx="138">
                  <c:v>2.3460693856098401E-6</c:v>
                </c:pt>
                <c:pt idx="139">
                  <c:v>2.2781965834777004E-6</c:v>
                </c:pt>
                <c:pt idx="140">
                  <c:v>2.2125389726302903E-6</c:v>
                </c:pt>
                <c:pt idx="141">
                  <c:v>2.1490131262315103E-6</c:v>
                </c:pt>
                <c:pt idx="142">
                  <c:v>2.0875403125958301E-6</c:v>
                </c:pt>
                <c:pt idx="143">
                  <c:v>2.0280461684324701E-6</c:v>
                </c:pt>
                <c:pt idx="144">
                  <c:v>1.9704603945852601E-6</c:v>
                </c:pt>
                <c:pt idx="145">
                  <c:v>1.9147164728927902E-6</c:v>
                </c:pt>
                <c:pt idx="146">
                  <c:v>1.8607514022926903E-6</c:v>
                </c:pt>
                <c:pt idx="147">
                  <c:v>1.8085054531228703E-6</c:v>
                </c:pt>
                <c:pt idx="148">
                  <c:v>1.7579219387204302E-6</c:v>
                </c:pt>
                <c:pt idx="149">
                  <c:v>1.7089470023937703E-6</c:v>
                </c:pt>
                <c:pt idx="150">
                  <c:v>1.6615294195952302E-6</c:v>
                </c:pt>
                <c:pt idx="151">
                  <c:v>1.61562041365921E-6</c:v>
                </c:pt>
                <c:pt idx="152">
                  <c:v>1.5711734845153802E-6</c:v>
                </c:pt>
                <c:pt idx="153">
                  <c:v>1.5281442494663E-6</c:v>
                </c:pt>
                <c:pt idx="154">
                  <c:v>1.4864902951504601E-6</c:v>
                </c:pt>
                <c:pt idx="155">
                  <c:v>1.4461710400507599E-6</c:v>
                </c:pt>
                <c:pt idx="156">
                  <c:v>1.4071476068399E-6</c:v>
                </c:pt>
                <c:pt idx="157">
                  <c:v>1.3693827037802702E-6</c:v>
                </c:pt>
                <c:pt idx="158">
                  <c:v>1.3328405148817001E-6</c:v>
                </c:pt>
                <c:pt idx="159">
                  <c:v>1.2974865978313201E-6</c:v>
                </c:pt>
                <c:pt idx="160">
                  <c:v>1.2632877895785401E-6</c:v>
                </c:pt>
                <c:pt idx="161">
                  <c:v>1.2302121188263402E-6</c:v>
                </c:pt>
                <c:pt idx="162">
                  <c:v>1.1982287250068802E-6</c:v>
                </c:pt>
                <c:pt idx="163">
                  <c:v>1.16730778342192E-6</c:v>
                </c:pt>
                <c:pt idx="164">
                  <c:v>1.1374204360282502E-6</c:v>
                </c:pt>
                <c:pt idx="165">
                  <c:v>1.1085387275126199E-6</c:v>
                </c:pt>
                <c:pt idx="166">
                  <c:v>1.0806355463480501E-6</c:v>
                </c:pt>
                <c:pt idx="167">
                  <c:v>1.05368457046993E-6</c:v>
                </c:pt>
                <c:pt idx="168">
                  <c:v>1.0276602172482001E-6</c:v>
                </c:pt>
                <c:pt idx="169">
                  <c:v>1.0025375974831301E-6</c:v>
                </c:pt>
                <c:pt idx="170">
                  <c:v>9.7829247315159405E-7</c:v>
                </c:pt>
                <c:pt idx="171">
                  <c:v>9.5490121864182601E-7</c:v>
                </c:pt>
                <c:pt idx="172">
                  <c:v>9.3234078523682203E-7</c:v>
                </c:pt>
                <c:pt idx="173">
                  <c:v>9.1058866862144699E-7</c:v>
                </c:pt>
                <c:pt idx="174">
                  <c:v>8.8962287920348612E-7</c:v>
                </c:pt>
                <c:pt idx="175">
                  <c:v>8.6942191504922603E-7</c:v>
                </c:pt>
                <c:pt idx="176">
                  <c:v>8.4996473724687813E-7</c:v>
                </c:pt>
                <c:pt idx="177">
                  <c:v>8.3123074752307008E-7</c:v>
                </c:pt>
                <c:pt idx="178">
                  <c:v>8.1319976794825995E-7</c:v>
                </c:pt>
                <c:pt idx="179">
                  <c:v>7.9585202257698105E-7</c:v>
                </c:pt>
                <c:pt idx="180">
                  <c:v>7.7916812087814708E-7</c:v>
                </c:pt>
                <c:pt idx="181">
                  <c:v>7.6312904281948812E-7</c:v>
                </c:pt>
                <c:pt idx="182">
                  <c:v>7.4771612547852703E-7</c:v>
                </c:pt>
                <c:pt idx="183">
                  <c:v>7.3291105106026604E-7</c:v>
                </c:pt>
                <c:pt idx="184">
                  <c:v>7.1869583620913204E-7</c:v>
                </c:pt>
                <c:pt idx="185">
                  <c:v>7.0505282250965104E-7</c:v>
                </c:pt>
                <c:pt idx="186">
                  <c:v>6.9196466807672599E-7</c:v>
                </c:pt>
                <c:pt idx="187">
                  <c:v>6.7941434014265998E-7</c:v>
                </c:pt>
                <c:pt idx="188">
                  <c:v>6.6738510855371299E-7</c:v>
                </c:pt>
                <c:pt idx="189">
                  <c:v>6.5586054009440208E-7</c:v>
                </c:pt>
                <c:pt idx="190">
                  <c:v>6.4482449356229305E-7</c:v>
                </c:pt>
                <c:pt idx="191">
                  <c:v>6.3426111552023904E-7</c:v>
                </c:pt>
                <c:pt idx="192">
                  <c:v>6.241548366638201E-7</c:v>
                </c:pt>
                <c:pt idx="193">
                  <c:v>6.1449036873746903E-7</c:v>
                </c:pt>
                <c:pt idx="194">
                  <c:v>6.0525270194022711E-7</c:v>
                </c:pt>
                <c:pt idx="195">
                  <c:v>5.9642710276635906E-7</c:v>
                </c:pt>
                <c:pt idx="196">
                  <c:v>5.8799911222632199E-7</c:v>
                </c:pt>
                <c:pt idx="197">
                  <c:v>5.7995454440167511E-7</c:v>
                </c:pt>
                <c:pt idx="198">
                  <c:v>5.722794853004641E-7</c:v>
                </c:pt>
                <c:pt idx="199">
                  <c:v>5.6496029195674801E-7</c:v>
                </c:pt>
                <c:pt idx="200">
                  <c:v>5.5798359173626198E-7</c:v>
                </c:pt>
                <c:pt idx="201">
                  <c:v>5.5133628181166299E-7</c:v>
                </c:pt>
                <c:pt idx="202">
                  <c:v>5.4500552879235201E-7</c:v>
                </c:pt>
                <c:pt idx="203">
                  <c:v>5.3897876845661005E-7</c:v>
                </c:pt>
                <c:pt idx="204">
                  <c:v>5.3324370555679009E-7</c:v>
                </c:pt>
                <c:pt idx="205">
                  <c:v>5.2778831368709101E-7</c:v>
                </c:pt>
                <c:pt idx="206">
                  <c:v>5.2260083518124699E-7</c:v>
                </c:pt>
                <c:pt idx="207">
                  <c:v>5.1766978100959202E-7</c:v>
                </c:pt>
                <c:pt idx="208">
                  <c:v>5.1298393067089694E-7</c:v>
                </c:pt>
                <c:pt idx="209">
                  <c:v>5.0853233204315702E-7</c:v>
                </c:pt>
                <c:pt idx="210">
                  <c:v>5.0430430119225003E-7</c:v>
                </c:pt>
                <c:pt idx="211">
                  <c:v>5.0028942211391996E-7</c:v>
                </c:pt>
                <c:pt idx="212">
                  <c:v>4.9647754638188904E-7</c:v>
                </c:pt>
                <c:pt idx="213">
                  <c:v>4.9285879273830705E-7</c:v>
                </c:pt>
                <c:pt idx="214">
                  <c:v>4.8942354653175299E-7</c:v>
                </c:pt>
                <c:pt idx="215">
                  <c:v>4.8616245909084903E-7</c:v>
                </c:pt>
                <c:pt idx="216">
                  <c:v>4.8306644694130001E-7</c:v>
                </c:pt>
                <c:pt idx="217">
                  <c:v>4.8012669090054998E-7</c:v>
                </c:pt>
                <c:pt idx="218">
                  <c:v>4.7733463505997409E-7</c:v>
                </c:pt>
                <c:pt idx="219">
                  <c:v>4.7468198556808807E-7</c:v>
                </c:pt>
                <c:pt idx="220">
                  <c:v>4.7216070935234802E-7</c:v>
                </c:pt>
                <c:pt idx="221">
                  <c:v>4.6976303258062301E-7</c:v>
                </c:pt>
                <c:pt idx="222">
                  <c:v>4.6748143909658196E-7</c:v>
                </c:pt>
                <c:pt idx="223">
                  <c:v>4.6530866856032507E-7</c:v>
                </c:pt>
                <c:pt idx="224">
                  <c:v>4.6323771457435904E-7</c:v>
                </c:pt>
                <c:pt idx="225">
                  <c:v>4.6126182251661702E-7</c:v>
                </c:pt>
                <c:pt idx="226">
                  <c:v>4.59374487329602E-7</c:v>
                </c:pt>
                <c:pt idx="227">
                  <c:v>4.57569451078192E-7</c:v>
                </c:pt>
                <c:pt idx="228">
                  <c:v>4.5584070036659801E-7</c:v>
                </c:pt>
                <c:pt idx="229">
                  <c:v>4.54182463662376E-7</c:v>
                </c:pt>
                <c:pt idx="230">
                  <c:v>4.5258920832794801E-7</c:v>
                </c:pt>
                <c:pt idx="231">
                  <c:v>4.5105563770505299E-7</c:v>
                </c:pt>
                <c:pt idx="232">
                  <c:v>4.4957668784114007E-7</c:v>
                </c:pt>
                <c:pt idx="233">
                  <c:v>4.4814752422425098E-7</c:v>
                </c:pt>
                <c:pt idx="234">
                  <c:v>4.4676353835220803E-7</c:v>
                </c:pt>
                <c:pt idx="235">
                  <c:v>4.45420344062378E-7</c:v>
                </c:pt>
                <c:pt idx="236">
                  <c:v>4.4411377391372303E-7</c:v>
                </c:pt>
                <c:pt idx="237">
                  <c:v>4.4283987529852907E-7</c:v>
                </c:pt>
                <c:pt idx="238">
                  <c:v>4.4159490644780502E-7</c:v>
                </c:pt>
                <c:pt idx="239">
                  <c:v>4.4037533244757802E-7</c:v>
                </c:pt>
                <c:pt idx="240">
                  <c:v>4.3917782100136005E-7</c:v>
                </c:pt>
                <c:pt idx="241">
                  <c:v>4.3799923812343607E-7</c:v>
                </c:pt>
                <c:pt idx="242">
                  <c:v>4.3683664383280204E-7</c:v>
                </c:pt>
                <c:pt idx="243">
                  <c:v>4.3568728765646002E-7</c:v>
                </c:pt>
                <c:pt idx="244">
                  <c:v>4.3454860404187599E-7</c:v>
                </c:pt>
                <c:pt idx="245">
                  <c:v>4.3341820776435902E-7</c:v>
                </c:pt>
                <c:pt idx="246">
                  <c:v>4.3229388925859205E-7</c:v>
                </c:pt>
                <c:pt idx="247">
                  <c:v>4.3117360980671405E-7</c:v>
                </c:pt>
                <c:pt idx="248">
                  <c:v>4.30055496718594E-7</c:v>
                </c:pt>
                <c:pt idx="249">
                  <c:v>4.2893783849090501E-7</c:v>
                </c:pt>
                <c:pt idx="250">
                  <c:v>4.2781907990330497E-7</c:v>
                </c:pt>
                <c:pt idx="251">
                  <c:v>4.2669781703347903E-7</c:v>
                </c:pt>
                <c:pt idx="252">
                  <c:v>4.2557279227586003E-7</c:v>
                </c:pt>
                <c:pt idx="253">
                  <c:v>4.2444288934253304E-7</c:v>
                </c:pt>
                <c:pt idx="254">
                  <c:v>4.2330712825998301E-7</c:v>
                </c:pt>
                <c:pt idx="255">
                  <c:v>4.2216466031468003E-7</c:v>
                </c:pt>
                <c:pt idx="256">
                  <c:v>4.2101476300388804E-7</c:v>
                </c:pt>
                <c:pt idx="257">
                  <c:v>4.1985683499808704E-7</c:v>
                </c:pt>
                <c:pt idx="258">
                  <c:v>4.1869039111054996E-7</c:v>
                </c:pt>
                <c:pt idx="259">
                  <c:v>4.1751505728633304E-7</c:v>
                </c:pt>
                <c:pt idx="260">
                  <c:v>4.1633056560374101E-7</c:v>
                </c:pt>
                <c:pt idx="261">
                  <c:v>4.1513674929045804E-7</c:v>
                </c:pt>
                <c:pt idx="262">
                  <c:v>4.1393353778116297E-7</c:v>
                </c:pt>
                <c:pt idx="263">
                  <c:v>4.1272095181250107E-7</c:v>
                </c:pt>
                <c:pt idx="264">
                  <c:v>4.1149909856000303E-7</c:v>
                </c:pt>
                <c:pt idx="265">
                  <c:v>4.1026816682233505E-7</c:v>
                </c:pt>
                <c:pt idx="266">
                  <c:v>4.0902842225833705E-7</c:v>
                </c:pt>
                <c:pt idx="267">
                  <c:v>4.0778020268289607E-7</c:v>
                </c:pt>
                <c:pt idx="268">
                  <c:v>4.0652391342113803E-7</c:v>
                </c:pt>
                <c:pt idx="269">
                  <c:v>4.0526002273092198E-7</c:v>
                </c:pt>
                <c:pt idx="270">
                  <c:v>4.0398905729821698E-7</c:v>
                </c:pt>
                <c:pt idx="271">
                  <c:v>4.0271159780818802E-7</c:v>
                </c:pt>
                <c:pt idx="272">
                  <c:v>4.0142827459601606E-7</c:v>
                </c:pt>
                <c:pt idx="273">
                  <c:v>4.0013976338140106E-7</c:v>
                </c:pt>
                <c:pt idx="274">
                  <c:v>3.9884678109038003E-7</c:v>
                </c:pt>
                <c:pt idx="275">
                  <c:v>3.9755008176800603E-7</c:v>
                </c:pt>
                <c:pt idx="276">
                  <c:v>3.9625045258513901E-7</c:v>
                </c:pt>
                <c:pt idx="277">
                  <c:v>3.9494870994243999E-7</c:v>
                </c:pt>
                <c:pt idx="278">
                  <c:v>3.9364569567446902E-7</c:v>
                </c:pt>
                <c:pt idx="279">
                  <c:v>3.9234227335652905E-7</c:v>
                </c:pt>
                <c:pt idx="280">
                  <c:v>3.9103932471674099E-7</c:v>
                </c:pt>
                <c:pt idx="281">
                  <c:v>3.8973774615561602E-7</c:v>
                </c:pt>
                <c:pt idx="282">
                  <c:v>3.8843844537516802E-7</c:v>
                </c:pt>
                <c:pt idx="283">
                  <c:v>3.8714233811942706E-7</c:v>
                </c:pt>
                <c:pt idx="284">
                  <c:v>3.8585034502800303E-7</c:v>
                </c:pt>
                <c:pt idx="285">
                  <c:v>3.8456338860415605E-7</c:v>
                </c:pt>
                <c:pt idx="286">
                  <c:v>3.8328239029860608E-7</c:v>
                </c:pt>
                <c:pt idx="287">
                  <c:v>3.8200826771016802E-7</c:v>
                </c:pt>
                <c:pt idx="288">
                  <c:v>3.8074193190402802E-7</c:v>
                </c:pt>
                <c:pt idx="289">
                  <c:v>3.7948428484837802E-7</c:v>
                </c:pt>
                <c:pt idx="290">
                  <c:v>3.7823621696984401E-7</c:v>
                </c:pt>
                <c:pt idx="291">
                  <c:v>3.7699860482804005E-7</c:v>
                </c:pt>
                <c:pt idx="292">
                  <c:v>3.7577230890933502E-7</c:v>
                </c:pt>
                <c:pt idx="293">
                  <c:v>3.7455817153977103E-7</c:v>
                </c:pt>
                <c:pt idx="294">
                  <c:v>3.7335701491690901E-7</c:v>
                </c:pt>
                <c:pt idx="295">
                  <c:v>3.7216963926016304E-7</c:v>
                </c:pt>
                <c:pt idx="296">
                  <c:v>3.7099682107901005E-7</c:v>
                </c:pt>
                <c:pt idx="297">
                  <c:v>3.6983931155773903E-7</c:v>
                </c:pt>
                <c:pt idx="298">
                  <c:v>3.6869783505663606E-7</c:v>
                </c:pt>
                <c:pt idx="299">
                  <c:v>3.6757308772871105E-7</c:v>
                </c:pt>
                <c:pt idx="300">
                  <c:v>3.6646573625028004E-7</c:v>
                </c:pt>
                <c:pt idx="301">
                  <c:v>3.6537641666416799E-7</c:v>
                </c:pt>
                <c:pt idx="302">
                  <c:v>3.64305733334062E-7</c:v>
                </c:pt>
                <c:pt idx="303">
                  <c:v>3.6325425800837601E-7</c:v>
                </c:pt>
                <c:pt idx="304">
                  <c:v>3.6222252899178403E-7</c:v>
                </c:pt>
                <c:pt idx="305">
                  <c:v>3.6121105041948003E-7</c:v>
                </c:pt>
                <c:pt idx="306">
                  <c:v>3.6022029163600303E-7</c:v>
                </c:pt>
                <c:pt idx="307">
                  <c:v>3.5925068668022605E-7</c:v>
                </c:pt>
                <c:pt idx="308">
                  <c:v>3.5830263386769605E-7</c:v>
                </c:pt>
                <c:pt idx="309">
                  <c:v>3.5737649547004201E-7</c:v>
                </c:pt>
                <c:pt idx="310">
                  <c:v>3.5647259748906503E-7</c:v>
                </c:pt>
                <c:pt idx="311">
                  <c:v>3.55591229517119E-7</c:v>
                </c:pt>
                <c:pt idx="312">
                  <c:v>3.5473264468600204E-7</c:v>
                </c:pt>
                <c:pt idx="313">
                  <c:v>3.5389705971646603E-7</c:v>
                </c:pt>
                <c:pt idx="314">
                  <c:v>3.53084655045908E-7</c:v>
                </c:pt>
                <c:pt idx="315">
                  <c:v>3.5229557503653702E-7</c:v>
                </c:pt>
                <c:pt idx="316">
                  <c:v>3.5152992825473502E-7</c:v>
                </c:pt>
                <c:pt idx="317">
                  <c:v>3.5078778781805701E-7</c:v>
                </c:pt>
                <c:pt idx="318">
                  <c:v>3.5006919184230903E-7</c:v>
                </c:pt>
                <c:pt idx="319">
                  <c:v>3.4937414394835101E-7</c:v>
                </c:pt>
                <c:pt idx="320">
                  <c:v>3.4870261383088299E-7</c:v>
                </c:pt>
                <c:pt idx="321">
                  <c:v>3.4805453786942902E-7</c:v>
                </c:pt>
                <c:pt idx="322">
                  <c:v>3.4742981982175104E-7</c:v>
                </c:pt>
                <c:pt idx="323">
                  <c:v>3.4682833159037002E-7</c:v>
                </c:pt>
                <c:pt idx="324">
                  <c:v>3.4624991402619103E-7</c:v>
                </c:pt>
                <c:pt idx="325">
                  <c:v>3.4569437775767898E-7</c:v>
                </c:pt>
                <c:pt idx="326">
                  <c:v>3.4516150408554202E-7</c:v>
                </c:pt>
                <c:pt idx="327">
                  <c:v>3.4465104595371901E-7</c:v>
                </c:pt>
                <c:pt idx="328">
                  <c:v>3.4416272893437001E-7</c:v>
                </c:pt>
                <c:pt idx="329">
                  <c:v>3.4369625221556305E-7</c:v>
                </c:pt>
                <c:pt idx="330">
                  <c:v>3.4325128966916103E-7</c:v>
                </c:pt>
                <c:pt idx="331">
                  <c:v>3.4282749096577204E-7</c:v>
                </c:pt>
                <c:pt idx="332">
                  <c:v>3.4242448267646102E-7</c:v>
                </c:pt>
                <c:pt idx="333">
                  <c:v>3.4204186937950301E-7</c:v>
                </c:pt>
                <c:pt idx="334">
                  <c:v>3.4167923486604704E-7</c:v>
                </c:pt>
                <c:pt idx="335">
                  <c:v>3.4133614332831801E-7</c:v>
                </c:pt>
                <c:pt idx="336">
                  <c:v>3.4101214051318903E-7</c:v>
                </c:pt>
                <c:pt idx="337">
                  <c:v>3.4070675495838698E-7</c:v>
                </c:pt>
                <c:pt idx="338">
                  <c:v>3.4041949924091301E-7</c:v>
                </c:pt>
                <c:pt idx="339">
                  <c:v>3.4014987116479904E-7</c:v>
                </c:pt>
                <c:pt idx="340">
                  <c:v>3.3989735500155002E-7</c:v>
                </c:pt>
                <c:pt idx="341">
                  <c:v>3.3966142276439602E-7</c:v>
                </c:pt>
                <c:pt idx="342">
                  <c:v>3.3944153540432703E-7</c:v>
                </c:pt>
                <c:pt idx="343">
                  <c:v>3.3923714404423701E-7</c:v>
                </c:pt>
                <c:pt idx="344">
                  <c:v>3.3904769124455106E-7</c:v>
                </c:pt>
                <c:pt idx="345">
                  <c:v>3.3887261218046398E-7</c:v>
                </c:pt>
                <c:pt idx="346">
                  <c:v>3.3871133586080906E-7</c:v>
                </c:pt>
                <c:pt idx="347">
                  <c:v>3.3856328635269403E-7</c:v>
                </c:pt>
                <c:pt idx="348">
                  <c:v>3.3842788391938104E-7</c:v>
                </c:pt>
                <c:pt idx="349">
                  <c:v>3.3830454621097005E-7</c:v>
                </c:pt>
                <c:pt idx="350">
                  <c:v>3.3819268941654301E-7</c:v>
                </c:pt>
                <c:pt idx="351">
                  <c:v>3.3809172935603606E-7</c:v>
                </c:pt>
                <c:pt idx="352">
                  <c:v>3.3800108261646501E-7</c:v>
                </c:pt>
                <c:pt idx="353">
                  <c:v>3.3792016761036503E-7</c:v>
                </c:pt>
                <c:pt idx="354">
                  <c:v>3.3784840562297702E-7</c:v>
                </c:pt>
                <c:pt idx="355">
                  <c:v>3.3778522185194302E-7</c:v>
                </c:pt>
                <c:pt idx="356">
                  <c:v>3.3773004637988104E-7</c:v>
                </c:pt>
                <c:pt idx="357">
                  <c:v>3.3768231515173401E-7</c:v>
                </c:pt>
                <c:pt idx="358">
                  <c:v>3.3764147089732403E-7</c:v>
                </c:pt>
                <c:pt idx="359">
                  <c:v>3.3760696403021802E-7</c:v>
                </c:pt>
                <c:pt idx="360">
                  <c:v>3.3757825350801198E-7</c:v>
                </c:pt>
                <c:pt idx="361">
                  <c:v>3.3755480766251902E-7</c:v>
                </c:pt>
                <c:pt idx="362">
                  <c:v>3.3753610498486405E-7</c:v>
                </c:pt>
                <c:pt idx="363">
                  <c:v>3.3752163488025201E-7</c:v>
                </c:pt>
                <c:pt idx="364">
                  <c:v>3.3751089838703104E-7</c:v>
                </c:pt>
                <c:pt idx="365">
                  <c:v>3.3750340883687202E-7</c:v>
                </c:pt>
                <c:pt idx="366">
                  <c:v>3.3749869251810201E-7</c:v>
                </c:pt>
                <c:pt idx="367">
                  <c:v>3.3749628923434202E-7</c:v>
                </c:pt>
                <c:pt idx="368">
                  <c:v>3.3749575290407505E-7</c:v>
                </c:pt>
                <c:pt idx="369">
                  <c:v>3.3749665203165603E-7</c:v>
                </c:pt>
                <c:pt idx="370">
                  <c:v>3.3749857022032703E-7</c:v>
                </c:pt>
                <c:pt idx="371">
                  <c:v>3.3750110657711403E-7</c:v>
                </c:pt>
                <c:pt idx="372">
                  <c:v>3.3750387611972401E-7</c:v>
                </c:pt>
                <c:pt idx="373">
                  <c:v>3.3750651012869903E-7</c:v>
                </c:pt>
                <c:pt idx="374">
                  <c:v>3.3750865644020303E-7</c:v>
                </c:pt>
                <c:pt idx="375">
                  <c:v>3.3750997974884101E-7</c:v>
                </c:pt>
                <c:pt idx="376">
                  <c:v>3.3751016178814103E-7</c:v>
                </c:pt>
                <c:pt idx="377">
                  <c:v>3.3750890158093405E-7</c:v>
                </c:pt>
                <c:pt idx="378">
                  <c:v>3.3750591551493501E-7</c:v>
                </c:pt>
                <c:pt idx="379">
                  <c:v>3.37500937535182E-7</c:v>
                </c:pt>
                <c:pt idx="380">
                  <c:v>3.3749371912399501E-7</c:v>
                </c:pt>
                <c:pt idx="381">
                  <c:v>3.3748402943046503E-7</c:v>
                </c:pt>
                <c:pt idx="382">
                  <c:v>3.3747165516397005E-7</c:v>
                </c:pt>
                <c:pt idx="383">
                  <c:v>3.3745640065701203E-7</c:v>
                </c:pt>
                <c:pt idx="384">
                  <c:v>3.3743808768150299E-7</c:v>
                </c:pt>
                <c:pt idx="385">
                  <c:v>3.3741655544148899E-7</c:v>
                </c:pt>
                <c:pt idx="386">
                  <c:v>3.3739166032306903E-7</c:v>
                </c:pt>
                <c:pt idx="387">
                  <c:v>3.3736327581173202E-7</c:v>
                </c:pt>
                <c:pt idx="388">
                  <c:v>3.3733129219040003E-7</c:v>
                </c:pt>
                <c:pt idx="389">
                  <c:v>3.3729561637264904E-7</c:v>
                </c:pt>
                <c:pt idx="390">
                  <c:v>3.3725617156767801E-7</c:v>
                </c:pt>
                <c:pt idx="391">
                  <c:v>3.3721289701771301E-7</c:v>
                </c:pt>
                <c:pt idx="392">
                  <c:v>3.3716574765089005E-7</c:v>
                </c:pt>
                <c:pt idx="393">
                  <c:v>3.3711469371204804E-7</c:v>
                </c:pt>
                <c:pt idx="394">
                  <c:v>3.3705972042063102E-7</c:v>
                </c:pt>
                <c:pt idx="395">
                  <c:v>3.3700082749321304E-7</c:v>
                </c:pt>
                <c:pt idx="396">
                  <c:v>3.3693802880904102E-7</c:v>
                </c:pt>
                <c:pt idx="397">
                  <c:v>3.3687135184448603E-7</c:v>
                </c:pt>
                <c:pt idx="398">
                  <c:v>3.3680083732098204E-7</c:v>
                </c:pt>
                <c:pt idx="399">
                  <c:v>3.3672653860273204E-7</c:v>
                </c:pt>
                <c:pt idx="400">
                  <c:v>3.3664852127491203E-7</c:v>
                </c:pt>
                <c:pt idx="401">
                  <c:v>3.36566862568747E-7</c:v>
                </c:pt>
                <c:pt idx="402">
                  <c:v>3.3648165082761303E-7</c:v>
                </c:pt>
                <c:pt idx="403">
                  <c:v>3.3639298499238103E-7</c:v>
                </c:pt>
                <c:pt idx="404">
                  <c:v>3.3630097396171803E-7</c:v>
                </c:pt>
                <c:pt idx="405">
                  <c:v>3.3620573610972799E-7</c:v>
                </c:pt>
                <c:pt idx="406">
                  <c:v>3.3610739861153602E-7</c:v>
                </c:pt>
                <c:pt idx="407">
                  <c:v>3.3600609691155502E-7</c:v>
                </c:pt>
                <c:pt idx="408">
                  <c:v>3.3590197410397403E-7</c:v>
                </c:pt>
                <c:pt idx="409">
                  <c:v>3.3579518030301901E-7</c:v>
                </c:pt>
                <c:pt idx="410">
                  <c:v>3.3568587209225101E-7</c:v>
                </c:pt>
                <c:pt idx="411">
                  <c:v>3.3557421184468202E-7</c:v>
                </c:pt>
                <c:pt idx="412">
                  <c:v>3.3546036716327505E-7</c:v>
                </c:pt>
                <c:pt idx="413">
                  <c:v>3.3534451024785506E-7</c:v>
                </c:pt>
                <c:pt idx="414">
                  <c:v>3.3522681726769705E-7</c:v>
                </c:pt>
                <c:pt idx="415">
                  <c:v>3.3510746779442702E-7</c:v>
                </c:pt>
                <c:pt idx="416">
                  <c:v>3.34986644153173E-7</c:v>
                </c:pt>
                <c:pt idx="417">
                  <c:v>3.3486453084842805E-7</c:v>
                </c:pt>
                <c:pt idx="418">
                  <c:v>3.3474131397113999E-7</c:v>
                </c:pt>
                <c:pt idx="419">
                  <c:v>3.3461718059248203E-7</c:v>
                </c:pt>
                <c:pt idx="420">
                  <c:v>3.3449231821076903E-7</c:v>
                </c:pt>
                <c:pt idx="421">
                  <c:v>3.3436691416808503E-7</c:v>
                </c:pt>
                <c:pt idx="422">
                  <c:v>3.3424115509342002E-7</c:v>
                </c:pt>
                <c:pt idx="423">
                  <c:v>3.3411522636486905E-7</c:v>
                </c:pt>
                <c:pt idx="424">
                  <c:v>3.3398931156810704E-7</c:v>
                </c:pt>
                <c:pt idx="425">
                  <c:v>3.3386359198039199E-7</c:v>
                </c:pt>
                <c:pt idx="426">
                  <c:v>3.3373824606215603E-7</c:v>
                </c:pt>
                <c:pt idx="427">
                  <c:v>3.3361344897104105E-7</c:v>
                </c:pt>
                <c:pt idx="428">
                  <c:v>3.3348937208440302E-7</c:v>
                </c:pt>
                <c:pt idx="429">
                  <c:v>3.3336618253661003E-7</c:v>
                </c:pt>
                <c:pt idx="430">
                  <c:v>3.3324404279262202E-7</c:v>
                </c:pt>
                <c:pt idx="431">
                  <c:v>3.3312311021409304E-7</c:v>
                </c:pt>
                <c:pt idx="432">
                  <c:v>3.3300353665211801E-7</c:v>
                </c:pt>
                <c:pt idx="433">
                  <c:v>3.3288546808358403E-7</c:v>
                </c:pt>
                <c:pt idx="434">
                  <c:v>3.3276904422908806E-7</c:v>
                </c:pt>
                <c:pt idx="435">
                  <c:v>3.3265439820393501E-7</c:v>
                </c:pt>
                <c:pt idx="436">
                  <c:v>3.32541656221632E-7</c:v>
                </c:pt>
                <c:pt idx="437">
                  <c:v>3.3243093727313306E-7</c:v>
                </c:pt>
                <c:pt idx="438">
                  <c:v>3.32322352833614E-7</c:v>
                </c:pt>
                <c:pt idx="439">
                  <c:v>3.3221600663710198E-7</c:v>
                </c:pt>
                <c:pt idx="440">
                  <c:v>3.3211199442740103E-7</c:v>
                </c:pt>
                <c:pt idx="441">
                  <c:v>3.3201040371639802E-7</c:v>
                </c:pt>
                <c:pt idx="442">
                  <c:v>3.3191131362999104E-7</c:v>
                </c:pt>
                <c:pt idx="443">
                  <c:v>3.3181479473916905E-7</c:v>
                </c:pt>
                <c:pt idx="444">
                  <c:v>3.3172090887339703E-7</c:v>
                </c:pt>
                <c:pt idx="445">
                  <c:v>3.31629709026686E-7</c:v>
                </c:pt>
                <c:pt idx="446">
                  <c:v>3.3154123927287803E-7</c:v>
                </c:pt>
                <c:pt idx="447">
                  <c:v>3.3145553465302003E-7</c:v>
                </c:pt>
                <c:pt idx="448">
                  <c:v>3.3137262111703302E-7</c:v>
                </c:pt>
                <c:pt idx="449">
                  <c:v>3.3129251552437604E-7</c:v>
                </c:pt>
                <c:pt idx="450">
                  <c:v>3.3121522562178604E-7</c:v>
                </c:pt>
                <c:pt idx="451">
                  <c:v>3.3114075001509106E-7</c:v>
                </c:pt>
                <c:pt idx="452">
                  <c:v>3.3106907823644401E-7</c:v>
                </c:pt>
                <c:pt idx="453">
                  <c:v>3.3100019080851501E-7</c:v>
                </c:pt>
                <c:pt idx="454">
                  <c:v>3.3093405929053401E-7</c:v>
                </c:pt>
                <c:pt idx="455">
                  <c:v>3.3087064635982802E-7</c:v>
                </c:pt>
                <c:pt idx="456">
                  <c:v>3.3080990596131501E-7</c:v>
                </c:pt>
                <c:pt idx="457">
                  <c:v>3.3075178344040502E-7</c:v>
                </c:pt>
                <c:pt idx="458">
                  <c:v>3.3069621566269301E-7</c:v>
                </c:pt>
                <c:pt idx="459">
                  <c:v>3.30643131193031E-7</c:v>
                </c:pt>
                <c:pt idx="460">
                  <c:v>3.3059245050948401E-7</c:v>
                </c:pt>
                <c:pt idx="461">
                  <c:v>3.3054408620568998E-7</c:v>
                </c:pt>
                <c:pt idx="462">
                  <c:v>3.3049794318385306E-7</c:v>
                </c:pt>
                <c:pt idx="463">
                  <c:v>3.30453918907445E-7</c:v>
                </c:pt>
                <c:pt idx="464">
                  <c:v>3.3041190367455404E-7</c:v>
                </c:pt>
                <c:pt idx="465">
                  <c:v>3.3037178088405904E-7</c:v>
                </c:pt>
                <c:pt idx="466">
                  <c:v>3.3033342729510603E-7</c:v>
                </c:pt>
                <c:pt idx="467">
                  <c:v>3.3029671333162703E-7</c:v>
                </c:pt>
                <c:pt idx="468">
                  <c:v>3.3026150340962703E-7</c:v>
                </c:pt>
                <c:pt idx="469">
                  <c:v>3.3022765625691206E-7</c:v>
                </c:pt>
                <c:pt idx="470">
                  <c:v>3.3019502523096401E-7</c:v>
                </c:pt>
                <c:pt idx="471">
                  <c:v>3.3016345865645401E-7</c:v>
                </c:pt>
                <c:pt idx="472">
                  <c:v>3.3013280019647803E-7</c:v>
                </c:pt>
                <c:pt idx="473">
                  <c:v>3.3010288921351204E-7</c:v>
                </c:pt>
                <c:pt idx="474">
                  <c:v>3.3007356113376105E-7</c:v>
                </c:pt>
                <c:pt idx="475">
                  <c:v>3.3004464780967904E-7</c:v>
                </c:pt>
                <c:pt idx="476">
                  <c:v>3.3001597791441903E-7</c:v>
                </c:pt>
                <c:pt idx="477">
                  <c:v>3.2998737733435701E-7</c:v>
                </c:pt>
                <c:pt idx="478">
                  <c:v>3.2995866955958502E-7</c:v>
                </c:pt>
                <c:pt idx="479">
                  <c:v>3.2992967607456699E-7</c:v>
                </c:pt>
                <c:pt idx="480">
                  <c:v>3.2990021675237299E-7</c:v>
                </c:pt>
                <c:pt idx="481">
                  <c:v>3.2987011026491803E-7</c:v>
                </c:pt>
                <c:pt idx="482">
                  <c:v>3.29839174485304E-7</c:v>
                </c:pt>
                <c:pt idx="483">
                  <c:v>3.2980722688896003E-7</c:v>
                </c:pt>
                <c:pt idx="484">
                  <c:v>3.2977408495310303E-7</c:v>
                </c:pt>
                <c:pt idx="485">
                  <c:v>3.2973956655672702E-7</c:v>
                </c:pt>
                <c:pt idx="486">
                  <c:v>3.2970349038390302E-7</c:v>
                </c:pt>
                <c:pt idx="487">
                  <c:v>3.2966567631952306E-7</c:v>
                </c:pt>
                <c:pt idx="488">
                  <c:v>3.2962594584087203E-7</c:v>
                </c:pt>
                <c:pt idx="489">
                  <c:v>3.2958412240520202E-7</c:v>
                </c:pt>
                <c:pt idx="490">
                  <c:v>3.2954003183427502E-7</c:v>
                </c:pt>
                <c:pt idx="491">
                  <c:v>3.29493502692806E-7</c:v>
                </c:pt>
                <c:pt idx="492">
                  <c:v>3.2944436665869403E-7</c:v>
                </c:pt>
                <c:pt idx="493">
                  <c:v>3.2939245888614304E-7</c:v>
                </c:pt>
                <c:pt idx="494">
                  <c:v>3.2933761836106203E-7</c:v>
                </c:pt>
                <c:pt idx="495">
                  <c:v>3.2927968825009805E-7</c:v>
                </c:pt>
                <c:pt idx="496">
                  <c:v>3.2921851624271104E-7</c:v>
                </c:pt>
                <c:pt idx="497">
                  <c:v>3.2915395487685603E-7</c:v>
                </c:pt>
                <c:pt idx="498">
                  <c:v>3.2908586185638103E-7</c:v>
                </c:pt>
                <c:pt idx="499">
                  <c:v>3.2901410035818001E-7</c:v>
                </c:pt>
              </c:numCache>
            </c:numRef>
          </c:yVal>
          <c:smooth val="1"/>
        </c:ser>
        <c:ser>
          <c:idx val="4"/>
          <c:order val="3"/>
          <c:spPr>
            <a:ln w="25400">
              <a:solidFill>
                <a:srgbClr val="FF00FF"/>
              </a:solidFill>
              <a:prstDash val="solid"/>
            </a:ln>
          </c:spPr>
          <c:marker>
            <c:symbol val="none"/>
          </c:marker>
          <c:xVal>
            <c:numRef>
              <c:f>Data!$Q$13:$Q$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R$13:$R$512</c:f>
              <c:numCache>
                <c:formatCode>General</c:formatCode>
                <c:ptCount val="500"/>
                <c:pt idx="0">
                  <c:v>9.8000299999999995E-3</c:v>
                </c:pt>
                <c:pt idx="1">
                  <c:v>9.8000299999999995E-3</c:v>
                </c:pt>
                <c:pt idx="2">
                  <c:v>9.8000299999999995E-3</c:v>
                </c:pt>
                <c:pt idx="3">
                  <c:v>9.8000299999999995E-3</c:v>
                </c:pt>
                <c:pt idx="4">
                  <c:v>9.8000299999999995E-3</c:v>
                </c:pt>
                <c:pt idx="5">
                  <c:v>9.8000299999999995E-3</c:v>
                </c:pt>
                <c:pt idx="6">
                  <c:v>9.8000299999999995E-3</c:v>
                </c:pt>
                <c:pt idx="7">
                  <c:v>9.8000299999999995E-3</c:v>
                </c:pt>
                <c:pt idx="8">
                  <c:v>9.8000299999920805E-3</c:v>
                </c:pt>
                <c:pt idx="9">
                  <c:v>9.7725122768662197E-3</c:v>
                </c:pt>
                <c:pt idx="10">
                  <c:v>6.2455800240281403E-3</c:v>
                </c:pt>
                <c:pt idx="11">
                  <c:v>3.01863024642729E-3</c:v>
                </c:pt>
                <c:pt idx="12">
                  <c:v>1.9968861436999701E-3</c:v>
                </c:pt>
                <c:pt idx="13">
                  <c:v>1.44723464313501E-3</c:v>
                </c:pt>
                <c:pt idx="14">
                  <c:v>1.10096957209931E-3</c:v>
                </c:pt>
                <c:pt idx="15">
                  <c:v>8.6443203512055603E-4</c:v>
                </c:pt>
                <c:pt idx="16">
                  <c:v>6.9431907067100604E-4</c:v>
                </c:pt>
                <c:pt idx="17">
                  <c:v>5.6745888314657601E-4</c:v>
                </c:pt>
                <c:pt idx="18">
                  <c:v>4.70240920671565E-4</c:v>
                </c:pt>
                <c:pt idx="19">
                  <c:v>3.9412871919036003E-4</c:v>
                </c:pt>
                <c:pt idx="20">
                  <c:v>3.3349897235501199E-4</c:v>
                </c:pt>
                <c:pt idx="21">
                  <c:v>2.8450277141042301E-4</c:v>
                </c:pt>
                <c:pt idx="22">
                  <c:v>2.44423204484571E-4</c:v>
                </c:pt>
                <c:pt idx="23">
                  <c:v>2.11293018575009E-4</c:v>
                </c:pt>
                <c:pt idx="24">
                  <c:v>1.8365697566196702E-4</c:v>
                </c:pt>
                <c:pt idx="25">
                  <c:v>1.6041874135069498E-4</c:v>
                </c:pt>
                <c:pt idx="26">
                  <c:v>1.4073920349664E-4</c:v>
                </c:pt>
                <c:pt idx="27">
                  <c:v>1.2396717239650899E-4</c:v>
                </c:pt>
                <c:pt idx="28">
                  <c:v>1.0959107755790801E-4</c:v>
                </c:pt>
                <c:pt idx="29">
                  <c:v>9.7204630874988006E-5</c:v>
                </c:pt>
                <c:pt idx="30">
                  <c:v>8.6481990134207602E-5</c:v>
                </c:pt>
                <c:pt idx="31">
                  <c:v>7.7159514093240808E-5</c:v>
                </c:pt>
                <c:pt idx="32">
                  <c:v>6.9022172406278697E-5</c:v>
                </c:pt>
                <c:pt idx="33">
                  <c:v>6.1893295170485396E-5</c:v>
                </c:pt>
                <c:pt idx="34">
                  <c:v>5.5626753069543003E-5</c:v>
                </c:pt>
                <c:pt idx="35">
                  <c:v>5.01009295418563E-5</c:v>
                </c:pt>
                <c:pt idx="36">
                  <c:v>4.5214030009261201E-5</c:v>
                </c:pt>
                <c:pt idx="37">
                  <c:v>4.0880399530543301E-5</c:v>
                </c:pt>
                <c:pt idx="38">
                  <c:v>3.70276087027806E-5</c:v>
                </c:pt>
                <c:pt idx="39">
                  <c:v>3.35941302003024E-5</c:v>
                </c:pt>
                <c:pt idx="40">
                  <c:v>3.0527473369399405E-5</c:v>
                </c:pt>
                <c:pt idx="41">
                  <c:v>2.7782676823989299E-5</c:v>
                </c:pt>
                <c:pt idx="42">
                  <c:v>2.5321082961802501E-5</c:v>
                </c:pt>
                <c:pt idx="43">
                  <c:v>2.3109336011642903E-5</c:v>
                </c:pt>
                <c:pt idx="44">
                  <c:v>2.1118558466319501E-5</c:v>
                </c:pt>
                <c:pt idx="45">
                  <c:v>1.9323670758430601E-5</c:v>
                </c:pt>
                <c:pt idx="46">
                  <c:v>1.7702826589665002E-5</c:v>
                </c:pt>
                <c:pt idx="47">
                  <c:v>1.62369421725542E-5</c:v>
                </c:pt>
                <c:pt idx="48">
                  <c:v>1.49093021021673E-5</c:v>
                </c:pt>
                <c:pt idx="49">
                  <c:v>1.37052280624695E-5</c:v>
                </c:pt>
                <c:pt idx="50">
                  <c:v>1.26117992915054E-5</c:v>
                </c:pt>
                <c:pt idx="51">
                  <c:v>1.16176158703473E-5</c:v>
                </c:pt>
                <c:pt idx="52">
                  <c:v>1.07125975774955E-5</c:v>
                </c:pt>
                <c:pt idx="53">
                  <c:v>9.8878124165682995E-6</c:v>
                </c:pt>
                <c:pt idx="54">
                  <c:v>9.1353299716903708E-6</c:v>
                </c:pt>
                <c:pt idx="55">
                  <c:v>8.4480956280363304E-6</c:v>
                </c:pt>
                <c:pt idx="56">
                  <c:v>7.8198223778350714E-6</c:v>
                </c:pt>
                <c:pt idx="57">
                  <c:v>7.24489749872686E-6</c:v>
                </c:pt>
                <c:pt idx="58">
                  <c:v>6.7183018490280901E-6</c:v>
                </c:pt>
                <c:pt idx="59">
                  <c:v>6.2355398987649406E-6</c:v>
                </c:pt>
                <c:pt idx="60">
                  <c:v>5.7925789227888695E-6</c:v>
                </c:pt>
                <c:pt idx="61">
                  <c:v>5.3857960301510899E-6</c:v>
                </c:pt>
                <c:pt idx="62">
                  <c:v>5.0119319224305204E-6</c:v>
                </c:pt>
                <c:pt idx="63">
                  <c:v>4.6680504334971299E-6</c:v>
                </c:pt>
                <c:pt idx="64">
                  <c:v>4.3515030591366001E-6</c:v>
                </c:pt>
                <c:pt idx="65">
                  <c:v>4.05989779705666E-6</c:v>
                </c:pt>
                <c:pt idx="66">
                  <c:v>3.7910717209010697E-6</c:v>
                </c:pt>
                <c:pt idx="67">
                  <c:v>3.5430667964216503E-6</c:v>
                </c:pt>
                <c:pt idx="68">
                  <c:v>3.3141085181074198E-6</c:v>
                </c:pt>
                <c:pt idx="69">
                  <c:v>3.1025870047364905E-6</c:v>
                </c:pt>
                <c:pt idx="70">
                  <c:v>2.9070402426152203E-6</c:v>
                </c:pt>
                <c:pt idx="71">
                  <c:v>2.7261392082357203E-6</c:v>
                </c:pt>
                <c:pt idx="72">
                  <c:v>2.5586746396596699E-6</c:v>
                </c:pt>
                <c:pt idx="73">
                  <c:v>2.4035452551672203E-6</c:v>
                </c:pt>
                <c:pt idx="74">
                  <c:v>2.2597472456410899E-6</c:v>
                </c:pt>
                <c:pt idx="75">
                  <c:v>2.1263648898839002E-6</c:v>
                </c:pt>
                <c:pt idx="76">
                  <c:v>2.0025621611946401E-6</c:v>
                </c:pt>
                <c:pt idx="77">
                  <c:v>1.8875752098930602E-6</c:v>
                </c:pt>
                <c:pt idx="78">
                  <c:v>1.7807056224478901E-6</c:v>
                </c:pt>
                <c:pt idx="79">
                  <c:v>1.6813143688447302E-6</c:v>
                </c:pt>
                <c:pt idx="80">
                  <c:v>1.5888163613232399E-6</c:v>
                </c:pt>
                <c:pt idx="81">
                  <c:v>1.50267555696588E-6</c:v>
                </c:pt>
                <c:pt idx="82">
                  <c:v>1.42240054469291E-6</c:v>
                </c:pt>
                <c:pt idx="83">
                  <c:v>1.3475405642827701E-6</c:v>
                </c:pt>
                <c:pt idx="84">
                  <c:v>1.27768191119099E-6</c:v>
                </c:pt>
                <c:pt idx="85">
                  <c:v>1.21244468630758E-6</c:v>
                </c:pt>
                <c:pt idx="86">
                  <c:v>1.1514798545135299E-6</c:v>
                </c:pt>
                <c:pt idx="87">
                  <c:v>1.09446658024943E-6</c:v>
                </c:pt>
                <c:pt idx="88">
                  <c:v>1.0411098114118302E-6</c:v>
                </c:pt>
                <c:pt idx="89">
                  <c:v>9.9113808621254112E-7</c:v>
                </c:pt>
                <c:pt idx="90">
                  <c:v>9.4430154135124697E-7</c:v>
                </c:pt>
                <c:pt idx="91">
                  <c:v>9.0037010021182298E-7</c:v>
                </c:pt>
                <c:pt idx="92">
                  <c:v>8.5913182470456496E-7</c:v>
                </c:pt>
                <c:pt idx="93">
                  <c:v>8.2039141354206709E-7</c:v>
                </c:pt>
                <c:pt idx="94">
                  <c:v>7.8396883357166492E-7</c:v>
                </c:pt>
                <c:pt idx="95">
                  <c:v>7.4969807119408806E-7</c:v>
                </c:pt>
                <c:pt idx="96">
                  <c:v>7.1742599222006504E-7</c:v>
                </c:pt>
                <c:pt idx="97">
                  <c:v>6.8701130024968801E-7</c:v>
                </c:pt>
                <c:pt idx="98">
                  <c:v>6.5832358426834905E-7</c:v>
                </c:pt>
                <c:pt idx="99">
                  <c:v>6.3124244719109308E-7</c:v>
                </c:pt>
                <c:pt idx="100">
                  <c:v>6.0565670793990096E-7</c:v>
                </c:pt>
                <c:pt idx="101">
                  <c:v>5.8146367037126406E-7</c:v>
                </c:pt>
                <c:pt idx="102">
                  <c:v>5.5856845302719299E-7</c:v>
                </c:pt>
                <c:pt idx="103">
                  <c:v>5.3688337426951099E-7</c:v>
                </c:pt>
                <c:pt idx="104">
                  <c:v>5.1632738788329799E-7</c:v>
                </c:pt>
                <c:pt idx="105">
                  <c:v>4.9682556470666501E-7</c:v>
                </c:pt>
                <c:pt idx="106">
                  <c:v>4.7830861626713001E-7</c:v>
                </c:pt>
                <c:pt idx="107">
                  <c:v>4.6071245678963102E-7</c:v>
                </c:pt>
                <c:pt idx="108">
                  <c:v>4.4397780032964701E-7</c:v>
                </c:pt>
                <c:pt idx="109">
                  <c:v>4.2804978994067297E-7</c:v>
                </c:pt>
                <c:pt idx="110">
                  <c:v>4.1287765617395701E-7</c:v>
                </c:pt>
                <c:pt idx="111">
                  <c:v>3.9841440261351005E-7</c:v>
                </c:pt>
                <c:pt idx="112">
                  <c:v>3.8461651596127606E-7</c:v>
                </c:pt>
                <c:pt idx="113">
                  <c:v>3.71443698744917E-7</c:v>
                </c:pt>
                <c:pt idx="114">
                  <c:v>3.5885862290243902E-7</c:v>
                </c:pt>
                <c:pt idx="115">
                  <c:v>3.4682670225055302E-7</c:v>
                </c:pt>
                <c:pt idx="116">
                  <c:v>3.3531588267353403E-7</c:v>
                </c:pt>
                <c:pt idx="117">
                  <c:v>3.2429644825981798E-7</c:v>
                </c:pt>
                <c:pt idx="118">
                  <c:v>3.1374084235223101E-7</c:v>
                </c:pt>
                <c:pt idx="119">
                  <c:v>3.0362350225342099E-7</c:v>
                </c:pt>
                <c:pt idx="120">
                  <c:v>2.9392070641438799E-7</c:v>
                </c:pt>
                <c:pt idx="121">
                  <c:v>2.84610433298606E-7</c:v>
                </c:pt>
                <c:pt idx="122">
                  <c:v>2.7567223089794701E-7</c:v>
                </c:pt>
                <c:pt idx="123">
                  <c:v>2.6708709606930804E-7</c:v>
                </c:pt>
                <c:pt idx="124">
                  <c:v>2.5883736299635699E-7</c:v>
                </c:pt>
                <c:pt idx="125">
                  <c:v>2.5090660004606003E-7</c:v>
                </c:pt>
                <c:pt idx="126">
                  <c:v>2.4327951438023698E-7</c:v>
                </c:pt>
                <c:pt idx="127">
                  <c:v>2.3594186373085101E-7</c:v>
                </c:pt>
                <c:pt idx="128">
                  <c:v>2.2888037480586199E-7</c:v>
                </c:pt>
                <c:pt idx="129">
                  <c:v>2.2208266782915701E-7</c:v>
                </c:pt>
                <c:pt idx="130">
                  <c:v>2.1553718675357101E-7</c:v>
                </c:pt>
                <c:pt idx="131">
                  <c:v>2.0923313472557201E-7</c:v>
                </c:pt>
                <c:pt idx="132">
                  <c:v>2.0316041441304899E-7</c:v>
                </c:pt>
                <c:pt idx="133">
                  <c:v>1.9730957283777702E-7</c:v>
                </c:pt>
                <c:pt idx="134">
                  <c:v>1.9167175038175398E-7</c:v>
                </c:pt>
                <c:pt idx="135">
                  <c:v>1.8623863366198001E-7</c:v>
                </c:pt>
                <c:pt idx="136">
                  <c:v>1.8100241199228102E-7</c:v>
                </c:pt>
                <c:pt idx="137">
                  <c:v>1.7595573717202801E-7</c:v>
                </c:pt>
                <c:pt idx="138">
                  <c:v>1.71091686356559E-7</c:v>
                </c:pt>
                <c:pt idx="139">
                  <c:v>1.6640372778904899E-7</c:v>
                </c:pt>
                <c:pt idx="140">
                  <c:v>1.6188568918726499E-7</c:v>
                </c:pt>
                <c:pt idx="141">
                  <c:v>1.5753172859625098E-7</c:v>
                </c:pt>
                <c:pt idx="142">
                  <c:v>1.5333630753108602E-7</c:v>
                </c:pt>
                <c:pt idx="143">
                  <c:v>1.4929416622932301E-7</c:v>
                </c:pt>
                <c:pt idx="144">
                  <c:v>1.4540030087790499E-7</c:v>
                </c:pt>
                <c:pt idx="145">
                  <c:v>1.4164994267866199E-7</c:v>
                </c:pt>
                <c:pt idx="146">
                  <c:v>1.3803853859584901E-7</c:v>
                </c:pt>
                <c:pt idx="147">
                  <c:v>1.3456173367995E-7</c:v>
                </c:pt>
                <c:pt idx="148">
                  <c:v>1.3121535486662902E-7</c:v>
                </c:pt>
                <c:pt idx="149">
                  <c:v>1.2799539611029201E-7</c:v>
                </c:pt>
                <c:pt idx="150">
                  <c:v>1.24898004793299E-7</c:v>
                </c:pt>
                <c:pt idx="151">
                  <c:v>1.2191946929103798E-7</c:v>
                </c:pt>
                <c:pt idx="152">
                  <c:v>1.19056207622461E-7</c:v>
                </c:pt>
                <c:pt idx="153">
                  <c:v>1.1630475710301001E-7</c:v>
                </c:pt>
                <c:pt idx="154">
                  <c:v>1.13661764925202E-7</c:v>
                </c:pt>
                <c:pt idx="155">
                  <c:v>1.11123979600317E-7</c:v>
                </c:pt>
                <c:pt idx="156">
                  <c:v>1.0868824319651401E-7</c:v>
                </c:pt>
                <c:pt idx="157">
                  <c:v>1.06351484312988E-7</c:v>
                </c:pt>
                <c:pt idx="158">
                  <c:v>1.04110711735722E-7</c:v>
                </c:pt>
                <c:pt idx="159">
                  <c:v>1.01963008722972E-7</c:v>
                </c:pt>
                <c:pt idx="160">
                  <c:v>9.9905527870863808E-8</c:v>
                </c:pt>
                <c:pt idx="161">
                  <c:v>9.7935486514638398E-8</c:v>
                </c:pt>
                <c:pt idx="162">
                  <c:v>9.6050162625833504E-8</c:v>
                </c:pt>
                <c:pt idx="163">
                  <c:v>9.4246891160944199E-8</c:v>
                </c:pt>
                <c:pt idx="164">
                  <c:v>9.2523060828500892E-8</c:v>
                </c:pt>
                <c:pt idx="165">
                  <c:v>9.08761112418061E-8</c:v>
                </c:pt>
                <c:pt idx="166">
                  <c:v>8.9303530421348207E-8</c:v>
                </c:pt>
                <c:pt idx="167">
                  <c:v>8.7802852617724004E-8</c:v>
                </c:pt>
                <c:pt idx="168">
                  <c:v>8.63716564301064E-8</c:v>
                </c:pt>
                <c:pt idx="169">
                  <c:v>8.5007563192708696E-8</c:v>
                </c:pt>
                <c:pt idx="170">
                  <c:v>8.3708235603822408E-8</c:v>
                </c:pt>
                <c:pt idx="171">
                  <c:v>8.2471376575681507E-8</c:v>
                </c:pt>
                <c:pt idx="172">
                  <c:v>8.1294728283911104E-8</c:v>
                </c:pt>
                <c:pt idx="173">
                  <c:v>8.0176071397172395E-8</c:v>
                </c:pt>
                <c:pt idx="174">
                  <c:v>7.9113224468784687E-8</c:v>
                </c:pt>
                <c:pt idx="175">
                  <c:v>7.8104043472439396E-8</c:v>
                </c:pt>
                <c:pt idx="176">
                  <c:v>7.7146421466411109E-8</c:v>
                </c:pt>
                <c:pt idx="177">
                  <c:v>7.6238288371458394E-8</c:v>
                </c:pt>
                <c:pt idx="178">
                  <c:v>7.537761084858981E-8</c:v>
                </c:pt>
                <c:pt idx="179">
                  <c:v>7.4562392263853498E-8</c:v>
                </c:pt>
                <c:pt idx="180">
                  <c:v>7.3790672728211103E-8</c:v>
                </c:pt>
                <c:pt idx="181">
                  <c:v>7.3060529201430305E-8</c:v>
                </c:pt>
                <c:pt idx="182">
                  <c:v>7.2370075649729499E-8</c:v>
                </c:pt>
                <c:pt idx="183">
                  <c:v>7.17174632476785E-8</c:v>
                </c:pt>
                <c:pt idx="184">
                  <c:v>7.1100880615571901E-8</c:v>
                </c:pt>
                <c:pt idx="185">
                  <c:v>7.051855408416631E-8</c:v>
                </c:pt>
                <c:pt idx="186">
                  <c:v>6.9968747979305802E-8</c:v>
                </c:pt>
                <c:pt idx="187">
                  <c:v>6.9449764919562904E-8</c:v>
                </c:pt>
                <c:pt idx="188">
                  <c:v>6.8959946120572605E-8</c:v>
                </c:pt>
                <c:pt idx="189">
                  <c:v>6.8497671700275893E-8</c:v>
                </c:pt>
                <c:pt idx="190">
                  <c:v>6.8061360979780108E-8</c:v>
                </c:pt>
                <c:pt idx="191">
                  <c:v>6.7649472775108604E-8</c:v>
                </c:pt>
                <c:pt idx="192">
                  <c:v>6.7260505675509901E-8</c:v>
                </c:pt>
                <c:pt idx="193">
                  <c:v>6.6892998304210396E-8</c:v>
                </c:pt>
                <c:pt idx="194">
                  <c:v>6.6545529558076595E-8</c:v>
                </c:pt>
                <c:pt idx="195">
                  <c:v>6.6216718822983908E-8</c:v>
                </c:pt>
                <c:pt idx="196">
                  <c:v>6.5905226162405101E-8</c:v>
                </c:pt>
                <c:pt idx="197">
                  <c:v>6.5609752477132008E-8</c:v>
                </c:pt>
                <c:pt idx="198">
                  <c:v>6.5329039632250099E-8</c:v>
                </c:pt>
                <c:pt idx="199">
                  <c:v>6.5061870550402508E-8</c:v>
                </c:pt>
                <c:pt idx="200">
                  <c:v>6.4807069270297694E-8</c:v>
                </c:pt>
                <c:pt idx="201">
                  <c:v>6.4563500971039306E-8</c:v>
                </c:pt>
                <c:pt idx="202">
                  <c:v>6.4330071955266804E-8</c:v>
                </c:pt>
                <c:pt idx="203">
                  <c:v>6.4105729593481206E-8</c:v>
                </c:pt>
                <c:pt idx="204">
                  <c:v>6.3889462233573404E-8</c:v>
                </c:pt>
                <c:pt idx="205">
                  <c:v>6.3680299069567303E-8</c:v>
                </c:pt>
                <c:pt idx="206">
                  <c:v>6.3477309964151097E-8</c:v>
                </c:pt>
                <c:pt idx="207">
                  <c:v>6.32796052397303E-8</c:v>
                </c:pt>
                <c:pt idx="208">
                  <c:v>6.3086335429251599E-8</c:v>
                </c:pt>
                <c:pt idx="209">
                  <c:v>6.2896690976034792E-8</c:v>
                </c:pt>
                <c:pt idx="210">
                  <c:v>6.27099019109145E-8</c:v>
                </c:pt>
                <c:pt idx="211">
                  <c:v>6.2525237480640295E-8</c:v>
                </c:pt>
                <c:pt idx="212">
                  <c:v>6.2342005733215299E-8</c:v>
                </c:pt>
                <c:pt idx="213">
                  <c:v>6.2159553086609002E-8</c:v>
                </c:pt>
                <c:pt idx="214">
                  <c:v>6.1977263831579798E-8</c:v>
                </c:pt>
                <c:pt idx="215">
                  <c:v>6.1794559627247293E-8</c:v>
                </c:pt>
                <c:pt idx="216">
                  <c:v>6.1610898943064496E-8</c:v>
                </c:pt>
                <c:pt idx="217">
                  <c:v>6.14257764736648E-8</c:v>
                </c:pt>
                <c:pt idx="218">
                  <c:v>6.1238722528880696E-8</c:v>
                </c:pt>
                <c:pt idx="219">
                  <c:v>6.1049302373862903E-8</c:v>
                </c:pt>
                <c:pt idx="220">
                  <c:v>6.0857115567870694E-8</c:v>
                </c:pt>
                <c:pt idx="221">
                  <c:v>6.0661795240399096E-8</c:v>
                </c:pt>
                <c:pt idx="222">
                  <c:v>6.0463007378976797E-8</c:v>
                </c:pt>
                <c:pt idx="223">
                  <c:v>6.0260450051886303E-8</c:v>
                </c:pt>
                <c:pt idx="224">
                  <c:v>6.0053852646193808E-8</c:v>
                </c:pt>
                <c:pt idx="225">
                  <c:v>5.9842975048116306E-8</c:v>
                </c:pt>
                <c:pt idx="226">
                  <c:v>5.9627606831502198E-8</c:v>
                </c:pt>
                <c:pt idx="227">
                  <c:v>5.9407566409084302E-8</c:v>
                </c:pt>
                <c:pt idx="228">
                  <c:v>5.9182700170200999E-8</c:v>
                </c:pt>
                <c:pt idx="229">
                  <c:v>5.8952881615751299E-8</c:v>
                </c:pt>
                <c:pt idx="230">
                  <c:v>5.8718010449198208E-8</c:v>
                </c:pt>
                <c:pt idx="231">
                  <c:v>5.8478011696523904E-8</c:v>
                </c:pt>
                <c:pt idx="232">
                  <c:v>5.8232834772474099E-8</c:v>
                </c:pt>
                <c:pt idx="233">
                  <c:v>5.7982452567296202E-8</c:v>
                </c:pt>
                <c:pt idx="234">
                  <c:v>5.7726860519490997E-8</c:v>
                </c:pt>
                <c:pt idx="235">
                  <c:v>5.7466075664052801E-8</c:v>
                </c:pt>
                <c:pt idx="236">
                  <c:v>5.7200135707638697E-8</c:v>
                </c:pt>
                <c:pt idx="237">
                  <c:v>5.6929098075191702E-8</c:v>
                </c:pt>
                <c:pt idx="238">
                  <c:v>5.6653038958142504E-8</c:v>
                </c:pt>
                <c:pt idx="239">
                  <c:v>5.6372052381625202E-8</c:v>
                </c:pt>
                <c:pt idx="240">
                  <c:v>5.6086249250213202E-8</c:v>
                </c:pt>
                <c:pt idx="241">
                  <c:v>5.5795756402389606E-8</c:v>
                </c:pt>
                <c:pt idx="242">
                  <c:v>5.5500715682604702E-8</c:v>
                </c:pt>
                <c:pt idx="243">
                  <c:v>5.5201283004357204E-8</c:v>
                </c:pt>
                <c:pt idx="244">
                  <c:v>5.4897627419992403E-8</c:v>
                </c:pt>
                <c:pt idx="245">
                  <c:v>5.4589930208157598E-8</c:v>
                </c:pt>
                <c:pt idx="246">
                  <c:v>5.4278383969322506E-8</c:v>
                </c:pt>
                <c:pt idx="247">
                  <c:v>5.3963191722549302E-8</c:v>
                </c:pt>
                <c:pt idx="248">
                  <c:v>5.3644566020553197E-8</c:v>
                </c:pt>
                <c:pt idx="249">
                  <c:v>5.3322728080745004E-8</c:v>
                </c:pt>
                <c:pt idx="250">
                  <c:v>5.2997906927841504E-8</c:v>
                </c:pt>
                <c:pt idx="251">
                  <c:v>5.2670338547260698E-8</c:v>
                </c:pt>
                <c:pt idx="252">
                  <c:v>5.2340265058433401E-8</c:v>
                </c:pt>
                <c:pt idx="253">
                  <c:v>5.20079339056271E-8</c:v>
                </c:pt>
                <c:pt idx="254">
                  <c:v>5.1673597067524207E-8</c:v>
                </c:pt>
                <c:pt idx="255">
                  <c:v>5.13375102820002E-8</c:v>
                </c:pt>
                <c:pt idx="256">
                  <c:v>5.0999932291536199E-8</c:v>
                </c:pt>
                <c:pt idx="257">
                  <c:v>5.0661124109719697E-8</c:v>
                </c:pt>
                <c:pt idx="258">
                  <c:v>5.0321348308544201E-8</c:v>
                </c:pt>
                <c:pt idx="259">
                  <c:v>4.99808683274779E-8</c:v>
                </c:pt>
                <c:pt idx="260">
                  <c:v>4.9639947804032704E-8</c:v>
                </c:pt>
                <c:pt idx="261">
                  <c:v>4.9298849926416503E-8</c:v>
                </c:pt>
                <c:pt idx="262">
                  <c:v>4.8957836809951706E-8</c:v>
                </c:pt>
                <c:pt idx="263">
                  <c:v>4.8617168897002E-8</c:v>
                </c:pt>
                <c:pt idx="264">
                  <c:v>4.8277104380733299E-8</c:v>
                </c:pt>
                <c:pt idx="265">
                  <c:v>4.7937898653036299E-8</c:v>
                </c:pt>
                <c:pt idx="266">
                  <c:v>4.7599803776895902E-8</c:v>
                </c:pt>
                <c:pt idx="267">
                  <c:v>4.7263067983430698E-8</c:v>
                </c:pt>
                <c:pt idx="268">
                  <c:v>4.6927935193712303E-8</c:v>
                </c:pt>
                <c:pt idx="269">
                  <c:v>4.6594644565656299E-8</c:v>
                </c:pt>
                <c:pt idx="270">
                  <c:v>4.6263430066006101E-8</c:v>
                </c:pt>
                <c:pt idx="271">
                  <c:v>4.5934520067415696E-8</c:v>
                </c:pt>
                <c:pt idx="272">
                  <c:v>4.5608136970624098E-8</c:v>
                </c:pt>
                <c:pt idx="273">
                  <c:v>4.5284496851669198E-8</c:v>
                </c:pt>
                <c:pt idx="274">
                  <c:v>4.4963809134050303E-8</c:v>
                </c:pt>
                <c:pt idx="275">
                  <c:v>4.4646276285701702E-8</c:v>
                </c:pt>
                <c:pt idx="276">
                  <c:v>4.4332093540602006E-8</c:v>
                </c:pt>
                <c:pt idx="277">
                  <c:v>4.4021448644803498E-8</c:v>
                </c:pt>
                <c:pt idx="278">
                  <c:v>4.37145216266272E-8</c:v>
                </c:pt>
                <c:pt idx="279">
                  <c:v>4.3411484590734502E-8</c:v>
                </c:pt>
                <c:pt idx="280">
                  <c:v>4.3112501535748802E-8</c:v>
                </c:pt>
                <c:pt idx="281">
                  <c:v>4.2817728195067604E-8</c:v>
                </c:pt>
                <c:pt idx="282">
                  <c:v>4.2527311900473497E-8</c:v>
                </c:pt>
                <c:pt idx="283">
                  <c:v>4.2241391468122396E-8</c:v>
                </c:pt>
                <c:pt idx="284">
                  <c:v>4.1960097106454301E-8</c:v>
                </c:pt>
                <c:pt idx="285">
                  <c:v>4.1683550345549599E-8</c:v>
                </c:pt>
                <c:pt idx="286">
                  <c:v>4.1411863987423106E-8</c:v>
                </c:pt>
                <c:pt idx="287">
                  <c:v>4.1145142076725304E-8</c:v>
                </c:pt>
                <c:pt idx="288">
                  <c:v>4.08834798912956E-8</c:v>
                </c:pt>
                <c:pt idx="289">
                  <c:v>4.0626963951994102E-8</c:v>
                </c:pt>
                <c:pt idx="290">
                  <c:v>4.0375672051211002E-8</c:v>
                </c:pt>
                <c:pt idx="291">
                  <c:v>4.0129673299444902E-8</c:v>
                </c:pt>
                <c:pt idx="292">
                  <c:v>3.9889028189311397E-8</c:v>
                </c:pt>
                <c:pt idx="293">
                  <c:v>3.9653788676339501E-8</c:v>
                </c:pt>
                <c:pt idx="294">
                  <c:v>3.9423998275888996E-8</c:v>
                </c:pt>
                <c:pt idx="295">
                  <c:v>3.9199692175518099E-8</c:v>
                </c:pt>
                <c:pt idx="296">
                  <c:v>3.8980897362080605E-8</c:v>
                </c:pt>
                <c:pt idx="297">
                  <c:v>3.8767632762586603E-8</c:v>
                </c:pt>
                <c:pt idx="298">
                  <c:v>3.8559909398741796E-8</c:v>
                </c:pt>
                <c:pt idx="299">
                  <c:v>3.8357730554276601E-8</c:v>
                </c:pt>
                <c:pt idx="300">
                  <c:v>3.8161091954067901E-8</c:v>
                </c:pt>
                <c:pt idx="301">
                  <c:v>3.7969981954476899E-8</c:v>
                </c:pt>
                <c:pt idx="302">
                  <c:v>3.7784381744180802E-8</c:v>
                </c:pt>
                <c:pt idx="303">
                  <c:v>3.7604265554773697E-8</c:v>
                </c:pt>
                <c:pt idx="304">
                  <c:v>3.7429600880384502E-8</c:v>
                </c:pt>
                <c:pt idx="305">
                  <c:v>3.7260348704823602E-8</c:v>
                </c:pt>
                <c:pt idx="306">
                  <c:v>3.7096463736817505E-8</c:v>
                </c:pt>
                <c:pt idx="307">
                  <c:v>3.6937894653236298E-8</c:v>
                </c:pt>
                <c:pt idx="308">
                  <c:v>3.6784584347793099E-8</c:v>
                </c:pt>
                <c:pt idx="309">
                  <c:v>3.6636470185167201E-8</c:v>
                </c:pt>
                <c:pt idx="310">
                  <c:v>3.6493484259887797E-8</c:v>
                </c:pt>
                <c:pt idx="311">
                  <c:v>3.6355553658224199E-8</c:v>
                </c:pt>
                <c:pt idx="312">
                  <c:v>3.6222600723650599E-8</c:v>
                </c:pt>
                <c:pt idx="313">
                  <c:v>3.60945433275957E-8</c:v>
                </c:pt>
                <c:pt idx="314">
                  <c:v>3.5971295140912E-8</c:v>
                </c:pt>
                <c:pt idx="315">
                  <c:v>3.5852765906599101E-8</c:v>
                </c:pt>
                <c:pt idx="316">
                  <c:v>3.5738861712314103E-8</c:v>
                </c:pt>
                <c:pt idx="317">
                  <c:v>3.5629485262382001E-8</c:v>
                </c:pt>
                <c:pt idx="318">
                  <c:v>3.5524536153479902E-8</c:v>
                </c:pt>
                <c:pt idx="319">
                  <c:v>3.5423911147553498E-8</c:v>
                </c:pt>
                <c:pt idx="320">
                  <c:v>3.5327504442546397E-8</c:v>
                </c:pt>
                <c:pt idx="321">
                  <c:v>3.52352079388495E-8</c:v>
                </c:pt>
                <c:pt idx="322">
                  <c:v>3.5146911506262598E-8</c:v>
                </c:pt>
                <c:pt idx="323">
                  <c:v>3.5062503249243804E-8</c:v>
                </c:pt>
                <c:pt idx="324">
                  <c:v>3.4981869766398299E-8</c:v>
                </c:pt>
                <c:pt idx="325">
                  <c:v>3.4904896403834704E-8</c:v>
                </c:pt>
                <c:pt idx="326">
                  <c:v>3.48314675063507E-8</c:v>
                </c:pt>
                <c:pt idx="327">
                  <c:v>3.4761466666060003E-8</c:v>
                </c:pt>
                <c:pt idx="328">
                  <c:v>3.4694776962917499E-8</c:v>
                </c:pt>
                <c:pt idx="329">
                  <c:v>3.46312811975466E-8</c:v>
                </c:pt>
                <c:pt idx="330">
                  <c:v>3.4570862121721197E-8</c:v>
                </c:pt>
                <c:pt idx="331">
                  <c:v>3.4513402662618299E-8</c:v>
                </c:pt>
                <c:pt idx="332">
                  <c:v>3.4458786137677399E-8</c:v>
                </c:pt>
                <c:pt idx="333">
                  <c:v>3.4406896462506603E-8</c:v>
                </c:pt>
                <c:pt idx="334">
                  <c:v>3.4357618354794705E-8</c:v>
                </c:pt>
                <c:pt idx="335">
                  <c:v>3.4310837528180503E-8</c:v>
                </c:pt>
                <c:pt idx="336">
                  <c:v>3.4266440877687703E-8</c:v>
                </c:pt>
                <c:pt idx="337">
                  <c:v>3.4224316659484696E-8</c:v>
                </c:pt>
                <c:pt idx="338">
                  <c:v>3.4184354661186101E-8</c:v>
                </c:pt>
                <c:pt idx="339">
                  <c:v>3.4146446363615703E-8</c:v>
                </c:pt>
                <c:pt idx="340">
                  <c:v>3.41104850953393E-8</c:v>
                </c:pt>
                <c:pt idx="341">
                  <c:v>3.4076366177019805E-8</c:v>
                </c:pt>
                <c:pt idx="342">
                  <c:v>3.4043987058433199E-8</c:v>
                </c:pt>
                <c:pt idx="343">
                  <c:v>3.4013247447193299E-8</c:v>
                </c:pt>
                <c:pt idx="344">
                  <c:v>3.3984049425721798E-8</c:v>
                </c:pt>
                <c:pt idx="345">
                  <c:v>3.3956297563398898E-8</c:v>
                </c:pt>
                <c:pt idx="346">
                  <c:v>3.3929899018392901E-8</c:v>
                </c:pt>
                <c:pt idx="347">
                  <c:v>3.39047636270992E-8</c:v>
                </c:pt>
                <c:pt idx="348">
                  <c:v>3.3880803992212301E-8</c:v>
                </c:pt>
                <c:pt idx="349">
                  <c:v>3.3857935555790403E-8</c:v>
                </c:pt>
                <c:pt idx="350">
                  <c:v>3.3836076663205202E-8</c:v>
                </c:pt>
                <c:pt idx="351">
                  <c:v>3.3815148627167602E-8</c:v>
                </c:pt>
                <c:pt idx="352">
                  <c:v>3.3795075770568802E-8</c:v>
                </c:pt>
                <c:pt idx="353">
                  <c:v>3.3775785469949799E-8</c:v>
                </c:pt>
                <c:pt idx="354">
                  <c:v>3.3757208191234697E-8</c:v>
                </c:pt>
                <c:pt idx="355">
                  <c:v>3.3739277506318399E-8</c:v>
                </c:pt>
                <c:pt idx="356">
                  <c:v>3.37219301189645E-8</c:v>
                </c:pt>
                <c:pt idx="357">
                  <c:v>3.3705105866659098E-8</c:v>
                </c:pt>
                <c:pt idx="358">
                  <c:v>3.3688747722700502E-8</c:v>
                </c:pt>
                <c:pt idx="359">
                  <c:v>3.36728017953976E-8</c:v>
                </c:pt>
                <c:pt idx="360">
                  <c:v>3.3657217303948801E-8</c:v>
                </c:pt>
                <c:pt idx="361">
                  <c:v>3.3641946570389598E-8</c:v>
                </c:pt>
                <c:pt idx="362">
                  <c:v>3.3626944981376597E-8</c:v>
                </c:pt>
                <c:pt idx="363">
                  <c:v>3.3612170960616702E-8</c:v>
                </c:pt>
                <c:pt idx="364">
                  <c:v>3.3597585928533601E-8</c:v>
                </c:pt>
                <c:pt idx="365">
                  <c:v>3.3583154250237699E-8</c:v>
                </c:pt>
                <c:pt idx="366">
                  <c:v>3.3568843194600996E-8</c:v>
                </c:pt>
                <c:pt idx="367">
                  <c:v>3.3554622862756801E-8</c:v>
                </c:pt>
                <c:pt idx="368">
                  <c:v>3.3540466140710997E-8</c:v>
                </c:pt>
                <c:pt idx="369">
                  <c:v>3.3526348617714199E-8</c:v>
                </c:pt>
                <c:pt idx="370">
                  <c:v>3.3512248525739502E-8</c:v>
                </c:pt>
                <c:pt idx="371">
                  <c:v>3.3498146654948401E-8</c:v>
                </c:pt>
                <c:pt idx="372">
                  <c:v>3.3484026277559805E-8</c:v>
                </c:pt>
                <c:pt idx="373">
                  <c:v>3.3469873062996498E-8</c:v>
                </c:pt>
                <c:pt idx="374">
                  <c:v>3.3455674987580701E-8</c:v>
                </c:pt>
                <c:pt idx="375">
                  <c:v>3.3441422249222303E-8</c:v>
                </c:pt>
                <c:pt idx="376">
                  <c:v>3.3427107166108399E-8</c:v>
                </c:pt>
                <c:pt idx="377">
                  <c:v>3.3412724089917002E-8</c:v>
                </c:pt>
                <c:pt idx="378">
                  <c:v>3.3398269296929499E-8</c:v>
                </c:pt>
                <c:pt idx="379">
                  <c:v>3.33837408989175E-8</c:v>
                </c:pt>
                <c:pt idx="380">
                  <c:v>3.3369138729670203E-8</c:v>
                </c:pt>
                <c:pt idx="381">
                  <c:v>3.3354464253237299E-8</c:v>
                </c:pt>
                <c:pt idx="382">
                  <c:v>3.3339720448278598E-8</c:v>
                </c:pt>
                <c:pt idx="383">
                  <c:v>3.3324911713828298E-8</c:v>
                </c:pt>
                <c:pt idx="384">
                  <c:v>3.3310043753443201E-8</c:v>
                </c:pt>
                <c:pt idx="385">
                  <c:v>3.3295123478900898E-8</c:v>
                </c:pt>
                <c:pt idx="386">
                  <c:v>3.3280158895918397E-8</c:v>
                </c:pt>
                <c:pt idx="387">
                  <c:v>3.3265159006241403E-8</c:v>
                </c:pt>
                <c:pt idx="388">
                  <c:v>3.3250133696606701E-8</c:v>
                </c:pt>
                <c:pt idx="389">
                  <c:v>3.3235093639702297E-8</c:v>
                </c:pt>
                <c:pt idx="390">
                  <c:v>3.3220050187851902E-8</c:v>
                </c:pt>
                <c:pt idx="391">
                  <c:v>3.3205015273526401E-8</c:v>
                </c:pt>
                <c:pt idx="392">
                  <c:v>3.3190001308762301E-8</c:v>
                </c:pt>
                <c:pt idx="393">
                  <c:v>3.3175021086411099E-8</c:v>
                </c:pt>
                <c:pt idx="394">
                  <c:v>3.3160087685528598E-8</c:v>
                </c:pt>
                <c:pt idx="395">
                  <c:v>3.3145214375267497E-8</c:v>
                </c:pt>
                <c:pt idx="396">
                  <c:v>3.3130414525637604E-8</c:v>
                </c:pt>
                <c:pt idx="397">
                  <c:v>3.3115701516473698E-8</c:v>
                </c:pt>
                <c:pt idx="398">
                  <c:v>3.3101088652650402E-8</c:v>
                </c:pt>
                <c:pt idx="399">
                  <c:v>3.3086589080122304E-8</c:v>
                </c:pt>
                <c:pt idx="400">
                  <c:v>3.3072215705691503E-8</c:v>
                </c:pt>
                <c:pt idx="401">
                  <c:v>3.3057981120308498E-8</c:v>
                </c:pt>
                <c:pt idx="402">
                  <c:v>3.3043897525421901E-8</c:v>
                </c:pt>
                <c:pt idx="403">
                  <c:v>3.30299766619436E-8</c:v>
                </c:pt>
                <c:pt idx="404">
                  <c:v>3.30162297458201E-8</c:v>
                </c:pt>
                <c:pt idx="405">
                  <c:v>3.30026674018147E-8</c:v>
                </c:pt>
                <c:pt idx="406">
                  <c:v>3.2989299608208201E-8</c:v>
                </c:pt>
                <c:pt idx="407">
                  <c:v>3.2976135638528902E-8</c:v>
                </c:pt>
                <c:pt idx="408">
                  <c:v>3.2963184011263402E-8</c:v>
                </c:pt>
                <c:pt idx="409">
                  <c:v>3.29504524445152E-8</c:v>
                </c:pt>
                <c:pt idx="410">
                  <c:v>3.2937947807878201E-8</c:v>
                </c:pt>
                <c:pt idx="411">
                  <c:v>3.2925676089569402E-8</c:v>
                </c:pt>
                <c:pt idx="412">
                  <c:v>3.2913642355931898E-8</c:v>
                </c:pt>
                <c:pt idx="413">
                  <c:v>3.2901850722605102E-8</c:v>
                </c:pt>
                <c:pt idx="414">
                  <c:v>3.2890304330284003E-8</c:v>
                </c:pt>
                <c:pt idx="415">
                  <c:v>3.2879005315346003E-8</c:v>
                </c:pt>
                <c:pt idx="416">
                  <c:v>3.2867954798902999E-8</c:v>
                </c:pt>
                <c:pt idx="417">
                  <c:v>3.2857152867550504E-8</c:v>
                </c:pt>
                <c:pt idx="418">
                  <c:v>3.2846598562136903E-8</c:v>
                </c:pt>
                <c:pt idx="419">
                  <c:v>3.2836289877345603E-8</c:v>
                </c:pt>
                <c:pt idx="420">
                  <c:v>3.2826223751032199E-8</c:v>
                </c:pt>
                <c:pt idx="421">
                  <c:v>3.2816396070921302E-8</c:v>
                </c:pt>
                <c:pt idx="422">
                  <c:v>3.2806801681006598E-8</c:v>
                </c:pt>
                <c:pt idx="423">
                  <c:v>3.2797434383449604E-8</c:v>
                </c:pt>
                <c:pt idx="424">
                  <c:v>3.2788286959078506E-8</c:v>
                </c:pt>
                <c:pt idx="425">
                  <c:v>3.2779351180632901E-8</c:v>
                </c:pt>
                <c:pt idx="426">
                  <c:v>3.2770617828459E-8</c:v>
                </c:pt>
                <c:pt idx="427">
                  <c:v>3.2762076720970202E-8</c:v>
                </c:pt>
                <c:pt idx="428">
                  <c:v>3.2753716736025096E-8</c:v>
                </c:pt>
                <c:pt idx="429">
                  <c:v>3.2745525838862598E-8</c:v>
                </c:pt>
                <c:pt idx="430">
                  <c:v>3.2737491120649002E-8</c:v>
                </c:pt>
                <c:pt idx="431">
                  <c:v>3.2729598828521697E-8</c:v>
                </c:pt>
                <c:pt idx="432">
                  <c:v>3.2721834403277402E-8</c:v>
                </c:pt>
                <c:pt idx="433">
                  <c:v>3.27141825250516E-8</c:v>
                </c:pt>
                <c:pt idx="434">
                  <c:v>3.2706627151756997E-8</c:v>
                </c:pt>
                <c:pt idx="435">
                  <c:v>3.26991515640265E-8</c:v>
                </c:pt>
                <c:pt idx="436">
                  <c:v>3.2691738417142705E-8</c:v>
                </c:pt>
                <c:pt idx="437">
                  <c:v>3.2684369787109501E-8</c:v>
                </c:pt>
                <c:pt idx="438">
                  <c:v>3.2677027220680704E-8</c:v>
                </c:pt>
                <c:pt idx="439">
                  <c:v>3.2669691792330896E-8</c:v>
                </c:pt>
                <c:pt idx="440">
                  <c:v>3.2662344156827497E-8</c:v>
                </c:pt>
                <c:pt idx="441">
                  <c:v>3.2654964602799903E-8</c:v>
                </c:pt>
                <c:pt idx="442">
                  <c:v>3.2647533113053999E-8</c:v>
                </c:pt>
                <c:pt idx="443">
                  <c:v>3.26400294220143E-8</c:v>
                </c:pt>
                <c:pt idx="444">
                  <c:v>3.2632433072209704E-8</c:v>
                </c:pt>
                <c:pt idx="445">
                  <c:v>3.2624723475735198E-8</c:v>
                </c:pt>
                <c:pt idx="446">
                  <c:v>3.2616879974603797E-8</c:v>
                </c:pt>
                <c:pt idx="447">
                  <c:v>3.2608881899720199E-8</c:v>
                </c:pt>
                <c:pt idx="448">
                  <c:v>3.2600708631716101E-8</c:v>
                </c:pt>
                <c:pt idx="449">
                  <c:v>3.25923396621837E-8</c:v>
                </c:pt>
                <c:pt idx="450">
                  <c:v>3.25837546534835E-8</c:v>
                </c:pt>
                <c:pt idx="451">
                  <c:v>3.25749334987832E-8</c:v>
                </c:pt>
                <c:pt idx="452">
                  <c:v>3.2565856381941505E-8</c:v>
                </c:pt>
                <c:pt idx="453">
                  <c:v>3.2556503836037998E-8</c:v>
                </c:pt>
                <c:pt idx="454">
                  <c:v>3.2546856801803102E-8</c:v>
                </c:pt>
                <c:pt idx="455">
                  <c:v>3.2536896685495197E-8</c:v>
                </c:pt>
                <c:pt idx="456">
                  <c:v>3.2526605414236004E-8</c:v>
                </c:pt>
                <c:pt idx="457">
                  <c:v>3.2515965490614999E-8</c:v>
                </c:pt>
                <c:pt idx="458">
                  <c:v>3.2504960047748802E-8</c:v>
                </c:pt>
                <c:pt idx="459">
                  <c:v>3.2493572901457496E-8</c:v>
                </c:pt>
                <c:pt idx="460">
                  <c:v>3.2481788599449999E-8</c:v>
                </c:pt>
                <c:pt idx="461">
                  <c:v>3.2469592470064502E-8</c:v>
                </c:pt>
                <c:pt idx="462">
                  <c:v>3.2456970671539302E-8</c:v>
                </c:pt>
                <c:pt idx="463">
                  <c:v>3.24439102364592E-8</c:v>
                </c:pt>
                <c:pt idx="464">
                  <c:v>3.2430399113157697E-8</c:v>
                </c:pt>
                <c:pt idx="465">
                  <c:v>3.2416426206560102E-8</c:v>
                </c:pt>
                <c:pt idx="466">
                  <c:v>3.2401981419412803E-8</c:v>
                </c:pt>
                <c:pt idx="467">
                  <c:v>3.2387055688199802E-8</c:v>
                </c:pt>
                <c:pt idx="468">
                  <c:v>3.2371641014955599E-8</c:v>
                </c:pt>
                <c:pt idx="469">
                  <c:v>3.2355730498554502E-8</c:v>
                </c:pt>
                <c:pt idx="470">
                  <c:v>3.2339318365638704E-8</c:v>
                </c:pt>
                <c:pt idx="471">
                  <c:v>3.23223999981579E-8</c:v>
                </c:pt>
                <c:pt idx="472">
                  <c:v>3.2304971954084701E-8</c:v>
                </c:pt>
                <c:pt idx="473">
                  <c:v>3.2287031987977598E-8</c:v>
                </c:pt>
                <c:pt idx="474">
                  <c:v>3.2268579069724203E-8</c:v>
                </c:pt>
                <c:pt idx="475">
                  <c:v>3.2249613403056902E-8</c:v>
                </c:pt>
                <c:pt idx="476">
                  <c:v>3.22301364357931E-8</c:v>
                </c:pt>
                <c:pt idx="477">
                  <c:v>3.2210150868146504E-8</c:v>
                </c:pt>
                <c:pt idx="478">
                  <c:v>3.2189660659562497E-8</c:v>
                </c:pt>
                <c:pt idx="479">
                  <c:v>3.2168671034126103E-8</c:v>
                </c:pt>
                <c:pt idx="480">
                  <c:v>3.2147188483792301E-8</c:v>
                </c:pt>
                <c:pt idx="481">
                  <c:v>3.2125220763634602E-8</c:v>
                </c:pt>
                <c:pt idx="482">
                  <c:v>3.2102776886710499E-8</c:v>
                </c:pt>
                <c:pt idx="483">
                  <c:v>3.2079867116659903E-8</c:v>
                </c:pt>
                <c:pt idx="484">
                  <c:v>3.2056502958800202E-8</c:v>
                </c:pt>
                <c:pt idx="485">
                  <c:v>3.2032697148856001E-8</c:v>
                </c:pt>
                <c:pt idx="486">
                  <c:v>3.2008463634445799E-8</c:v>
                </c:pt>
                <c:pt idx="487">
                  <c:v>3.1983817556170199E-8</c:v>
                </c:pt>
                <c:pt idx="488">
                  <c:v>3.19587752265212E-8</c:v>
                </c:pt>
                <c:pt idx="489">
                  <c:v>3.1933354106636497E-8</c:v>
                </c:pt>
                <c:pt idx="490">
                  <c:v>3.1907572782150699E-8</c:v>
                </c:pt>
                <c:pt idx="491">
                  <c:v>3.1881450932607505E-8</c:v>
                </c:pt>
                <c:pt idx="492">
                  <c:v>3.1855009299303098E-8</c:v>
                </c:pt>
                <c:pt idx="493">
                  <c:v>3.18282696518055E-8</c:v>
                </c:pt>
                <c:pt idx="494">
                  <c:v>3.1801254752221303E-8</c:v>
                </c:pt>
                <c:pt idx="495">
                  <c:v>3.1773988318066E-8</c:v>
                </c:pt>
                <c:pt idx="496">
                  <c:v>3.1746494983179601E-8</c:v>
                </c:pt>
                <c:pt idx="497">
                  <c:v>3.1718800253855599E-8</c:v>
                </c:pt>
                <c:pt idx="498">
                  <c:v>3.1690930464604202E-8</c:v>
                </c:pt>
                <c:pt idx="499">
                  <c:v>3.1662912732407501E-8</c:v>
                </c:pt>
              </c:numCache>
            </c:numRef>
          </c:yVal>
          <c:smooth val="1"/>
        </c:ser>
        <c:ser>
          <c:idx val="5"/>
          <c:order val="4"/>
          <c:spPr>
            <a:ln w="28575">
              <a:noFill/>
            </a:ln>
          </c:spPr>
          <c:marker>
            <c:symbol val="triangle"/>
            <c:size val="6"/>
            <c:spPr>
              <a:noFill/>
              <a:ln>
                <a:solidFill>
                  <a:srgbClr val="FF00FF"/>
                </a:solidFill>
                <a:prstDash val="solid"/>
              </a:ln>
            </c:spPr>
          </c:marker>
          <c:xVal>
            <c:numRef>
              <c:f>Data!$U$13:$U$512</c:f>
              <c:numCache>
                <c:formatCode>0.00E+00</c:formatCode>
                <c:ptCount val="500"/>
                <c:pt idx="0">
                  <c:v>1.0302E-2</c:v>
                </c:pt>
                <c:pt idx="1">
                  <c:v>1.050804E-2</c:v>
                </c:pt>
                <c:pt idx="2">
                  <c:v>1.0718200000000001E-2</c:v>
                </c:pt>
                <c:pt idx="3">
                  <c:v>1.0932559999999999E-2</c:v>
                </c:pt>
                <c:pt idx="4">
                  <c:v>1.115122E-2</c:v>
                </c:pt>
                <c:pt idx="5">
                  <c:v>1.1374240000000001E-2</c:v>
                </c:pt>
                <c:pt idx="6">
                  <c:v>1.1601729999999999E-2</c:v>
                </c:pt>
                <c:pt idx="7">
                  <c:v>1.183376E-2</c:v>
                </c:pt>
                <c:pt idx="8">
                  <c:v>1.207043E-2</c:v>
                </c:pt>
                <c:pt idx="9">
                  <c:v>1.2311839999999999E-2</c:v>
                </c:pt>
                <c:pt idx="10">
                  <c:v>1.2558079999999999E-2</c:v>
                </c:pt>
                <c:pt idx="11">
                  <c:v>1.280924E-2</c:v>
                </c:pt>
                <c:pt idx="12">
                  <c:v>1.3065429999999999E-2</c:v>
                </c:pt>
                <c:pt idx="13">
                  <c:v>1.332674E-2</c:v>
                </c:pt>
                <c:pt idx="14">
                  <c:v>1.3593269999999999E-2</c:v>
                </c:pt>
                <c:pt idx="15">
                  <c:v>1.386514E-2</c:v>
                </c:pt>
                <c:pt idx="16">
                  <c:v>1.4142439999999999E-2</c:v>
                </c:pt>
                <c:pt idx="17">
                  <c:v>1.442529E-2</c:v>
                </c:pt>
                <c:pt idx="18">
                  <c:v>1.4713789999999999E-2</c:v>
                </c:pt>
                <c:pt idx="19">
                  <c:v>1.500807E-2</c:v>
                </c:pt>
                <c:pt idx="20">
                  <c:v>1.5308230000000001E-2</c:v>
                </c:pt>
                <c:pt idx="21">
                  <c:v>1.5614390000000001E-2</c:v>
                </c:pt>
                <c:pt idx="22">
                  <c:v>1.5926679999999999E-2</c:v>
                </c:pt>
                <c:pt idx="23">
                  <c:v>1.6245220000000001E-2</c:v>
                </c:pt>
                <c:pt idx="24">
                  <c:v>1.6570120000000001E-2</c:v>
                </c:pt>
                <c:pt idx="25">
                  <c:v>1.690152E-2</c:v>
                </c:pt>
                <c:pt idx="26">
                  <c:v>1.7239549999999999E-2</c:v>
                </c:pt>
                <c:pt idx="27">
                  <c:v>1.758434E-2</c:v>
                </c:pt>
                <c:pt idx="28">
                  <c:v>1.7936029999999999E-2</c:v>
                </c:pt>
                <c:pt idx="29">
                  <c:v>1.8294749999999999E-2</c:v>
                </c:pt>
                <c:pt idx="30">
                  <c:v>1.8660650000000001E-2</c:v>
                </c:pt>
                <c:pt idx="31">
                  <c:v>1.903386E-2</c:v>
                </c:pt>
                <c:pt idx="32">
                  <c:v>1.9414540000000001E-2</c:v>
                </c:pt>
                <c:pt idx="33">
                  <c:v>1.980283E-2</c:v>
                </c:pt>
                <c:pt idx="34">
                  <c:v>2.0198879999999999E-2</c:v>
                </c:pt>
                <c:pt idx="35">
                  <c:v>2.0602860000000001E-2</c:v>
                </c:pt>
                <c:pt idx="36">
                  <c:v>2.1014919999999999E-2</c:v>
                </c:pt>
                <c:pt idx="37">
                  <c:v>2.1435220000000001E-2</c:v>
                </c:pt>
                <c:pt idx="38">
                  <c:v>2.1863919999999998E-2</c:v>
                </c:pt>
                <c:pt idx="39">
                  <c:v>2.23012E-2</c:v>
                </c:pt>
                <c:pt idx="40">
                  <c:v>2.2747219999999999E-2</c:v>
                </c:pt>
                <c:pt idx="41">
                  <c:v>2.3202170000000001E-2</c:v>
                </c:pt>
                <c:pt idx="42">
                  <c:v>2.366621E-2</c:v>
                </c:pt>
                <c:pt idx="43">
                  <c:v>2.4139540000000001E-2</c:v>
                </c:pt>
                <c:pt idx="44">
                  <c:v>2.4622330000000001E-2</c:v>
                </c:pt>
                <c:pt idx="45">
                  <c:v>2.5114770000000002E-2</c:v>
                </c:pt>
                <c:pt idx="46">
                  <c:v>2.5617069999999999E-2</c:v>
                </c:pt>
                <c:pt idx="47">
                  <c:v>2.6129409999999999E-2</c:v>
                </c:pt>
                <c:pt idx="48">
                  <c:v>2.6651999999999999E-2</c:v>
                </c:pt>
                <c:pt idx="49">
                  <c:v>2.7185040000000001E-2</c:v>
                </c:pt>
                <c:pt idx="50">
                  <c:v>2.7728740000000002E-2</c:v>
                </c:pt>
                <c:pt idx="51">
                  <c:v>2.8283309999999999E-2</c:v>
                </c:pt>
                <c:pt idx="52">
                  <c:v>2.884898E-2</c:v>
                </c:pt>
                <c:pt idx="53">
                  <c:v>2.9425960000000001E-2</c:v>
                </c:pt>
                <c:pt idx="54">
                  <c:v>3.001448E-2</c:v>
                </c:pt>
                <c:pt idx="55">
                  <c:v>3.0614769999999999E-2</c:v>
                </c:pt>
                <c:pt idx="56">
                  <c:v>3.1227060000000001E-2</c:v>
                </c:pt>
                <c:pt idx="57">
                  <c:v>3.1851610000000002E-2</c:v>
                </c:pt>
                <c:pt idx="58">
                  <c:v>3.2488639999999999E-2</c:v>
                </c:pt>
                <c:pt idx="59">
                  <c:v>3.313841E-2</c:v>
                </c:pt>
                <c:pt idx="60">
                  <c:v>3.380118E-2</c:v>
                </c:pt>
                <c:pt idx="61">
                  <c:v>3.44772E-2</c:v>
                </c:pt>
                <c:pt idx="62">
                  <c:v>3.5166749999999997E-2</c:v>
                </c:pt>
                <c:pt idx="63">
                  <c:v>3.5870079999999999E-2</c:v>
                </c:pt>
                <c:pt idx="64">
                  <c:v>3.6587479999999999E-2</c:v>
                </c:pt>
                <c:pt idx="65">
                  <c:v>3.7319230000000002E-2</c:v>
                </c:pt>
                <c:pt idx="66">
                  <c:v>3.8065620000000001E-2</c:v>
                </c:pt>
                <c:pt idx="67">
                  <c:v>3.8826930000000003E-2</c:v>
                </c:pt>
                <c:pt idx="68">
                  <c:v>3.9603470000000002E-2</c:v>
                </c:pt>
                <c:pt idx="69">
                  <c:v>4.0395540000000001E-2</c:v>
                </c:pt>
                <c:pt idx="70">
                  <c:v>4.1203450000000003E-2</c:v>
                </c:pt>
                <c:pt idx="71">
                  <c:v>4.2027519999999999E-2</c:v>
                </c:pt>
                <c:pt idx="72">
                  <c:v>4.2868070000000001E-2</c:v>
                </c:pt>
                <c:pt idx="73">
                  <c:v>4.3725430000000003E-2</c:v>
                </c:pt>
                <c:pt idx="74">
                  <c:v>4.4599939999999998E-2</c:v>
                </c:pt>
                <c:pt idx="75">
                  <c:v>4.5491940000000002E-2</c:v>
                </c:pt>
                <c:pt idx="76">
                  <c:v>4.6401779999999997E-2</c:v>
                </c:pt>
                <c:pt idx="77">
                  <c:v>4.732981E-2</c:v>
                </c:pt>
                <c:pt idx="78">
                  <c:v>4.8276409999999999E-2</c:v>
                </c:pt>
                <c:pt idx="79">
                  <c:v>4.9241939999999998E-2</c:v>
                </c:pt>
                <c:pt idx="80">
                  <c:v>5.0226769999999997E-2</c:v>
                </c:pt>
                <c:pt idx="81">
                  <c:v>5.1231310000000002E-2</c:v>
                </c:pt>
                <c:pt idx="82">
                  <c:v>5.2255940000000001E-2</c:v>
                </c:pt>
                <c:pt idx="83">
                  <c:v>5.3301050000000003E-2</c:v>
                </c:pt>
                <c:pt idx="84">
                  <c:v>5.4367079999999998E-2</c:v>
                </c:pt>
                <c:pt idx="85">
                  <c:v>5.5454419999999997E-2</c:v>
                </c:pt>
                <c:pt idx="86" formatCode="General">
                  <c:v>5.6563509999999997E-2</c:v>
                </c:pt>
                <c:pt idx="87" formatCode="General">
                  <c:v>5.7694780000000001E-2</c:v>
                </c:pt>
                <c:pt idx="88" formatCode="General">
                  <c:v>5.8848669999999999E-2</c:v>
                </c:pt>
                <c:pt idx="89" formatCode="General">
                  <c:v>6.0025639999999998E-2</c:v>
                </c:pt>
                <c:pt idx="90" formatCode="General">
                  <c:v>6.1226160000000002E-2</c:v>
                </c:pt>
                <c:pt idx="91" formatCode="General">
                  <c:v>6.2450680000000001E-2</c:v>
                </c:pt>
                <c:pt idx="92" formatCode="General">
                  <c:v>6.3699690000000003E-2</c:v>
                </c:pt>
                <c:pt idx="93" formatCode="General">
                  <c:v>6.4973690000000001E-2</c:v>
                </c:pt>
                <c:pt idx="94" formatCode="General">
                  <c:v>6.6273159999999998E-2</c:v>
                </c:pt>
                <c:pt idx="95" formatCode="General">
                  <c:v>6.7598630000000007E-2</c:v>
                </c:pt>
                <c:pt idx="96" formatCode="General">
                  <c:v>6.8950600000000001E-2</c:v>
                </c:pt>
                <c:pt idx="97" formatCode="General">
                  <c:v>7.0329610000000001E-2</c:v>
                </c:pt>
                <c:pt idx="98" formatCode="General">
                  <c:v>7.17362E-2</c:v>
                </c:pt>
                <c:pt idx="99" formatCode="General">
                  <c:v>7.3170929999999995E-2</c:v>
                </c:pt>
                <c:pt idx="100" formatCode="General">
                  <c:v>7.4634339999999993E-2</c:v>
                </c:pt>
                <c:pt idx="101" formatCode="General">
                  <c:v>7.6127029999999998E-2</c:v>
                </c:pt>
                <c:pt idx="102" formatCode="General">
                  <c:v>7.7649570000000001E-2</c:v>
                </c:pt>
                <c:pt idx="103" formatCode="General">
                  <c:v>7.9202560000000005E-2</c:v>
                </c:pt>
                <c:pt idx="104" formatCode="General">
                  <c:v>8.0786609999999995E-2</c:v>
                </c:pt>
                <c:pt idx="105" formatCode="General">
                  <c:v>8.2402349999999999E-2</c:v>
                </c:pt>
                <c:pt idx="106" formatCode="General">
                  <c:v>8.4050390000000003E-2</c:v>
                </c:pt>
                <c:pt idx="107" formatCode="General">
                  <c:v>8.5731399999999999E-2</c:v>
                </c:pt>
                <c:pt idx="108" formatCode="General">
                  <c:v>8.7446029999999994E-2</c:v>
                </c:pt>
                <c:pt idx="109" formatCode="General">
                  <c:v>8.9194949999999995E-2</c:v>
                </c:pt>
                <c:pt idx="110" formatCode="General">
                  <c:v>9.097885E-2</c:v>
                </c:pt>
                <c:pt idx="111" formatCode="General">
                  <c:v>9.2798430000000001E-2</c:v>
                </c:pt>
                <c:pt idx="112" formatCode="General">
                  <c:v>9.4654390000000005E-2</c:v>
                </c:pt>
                <c:pt idx="113" formatCode="General">
                  <c:v>9.6547480000000005E-2</c:v>
                </c:pt>
                <c:pt idx="114" formatCode="General">
                  <c:v>9.8478430000000006E-2</c:v>
                </c:pt>
                <c:pt idx="115" formatCode="General">
                  <c:v>0.100448</c:v>
                </c:pt>
                <c:pt idx="116" formatCode="General">
                  <c:v>0.10245700000000001</c:v>
                </c:pt>
                <c:pt idx="117" formatCode="General">
                  <c:v>0.1045061</c:v>
                </c:pt>
                <c:pt idx="118" formatCode="General">
                  <c:v>0.1065962</c:v>
                </c:pt>
                <c:pt idx="119" formatCode="General">
                  <c:v>0.10872809999999999</c:v>
                </c:pt>
                <c:pt idx="120" formatCode="General">
                  <c:v>0.11090270000000001</c:v>
                </c:pt>
                <c:pt idx="121" formatCode="General">
                  <c:v>0.11312079999999999</c:v>
                </c:pt>
                <c:pt idx="122" formatCode="General">
                  <c:v>0.11538320000000001</c:v>
                </c:pt>
                <c:pt idx="123" formatCode="General">
                  <c:v>0.1176908</c:v>
                </c:pt>
                <c:pt idx="124" formatCode="General">
                  <c:v>0.1200447</c:v>
                </c:pt>
                <c:pt idx="125" formatCode="General">
                  <c:v>0.1224456</c:v>
                </c:pt>
                <c:pt idx="126" formatCode="General">
                  <c:v>0.12489450000000001</c:v>
                </c:pt>
                <c:pt idx="127" formatCode="General">
                  <c:v>0.12739239999999999</c:v>
                </c:pt>
                <c:pt idx="128" formatCode="General">
                  <c:v>0.12994020000000001</c:v>
                </c:pt>
                <c:pt idx="129" formatCode="General">
                  <c:v>0.13253899999999999</c:v>
                </c:pt>
                <c:pt idx="130" formatCode="General">
                  <c:v>0.1351898</c:v>
                </c:pt>
                <c:pt idx="131" formatCode="General">
                  <c:v>0.13789360000000001</c:v>
                </c:pt>
                <c:pt idx="132" formatCode="General">
                  <c:v>0.14065150000000001</c:v>
                </c:pt>
                <c:pt idx="133" formatCode="General">
                  <c:v>0.14346449999999999</c:v>
                </c:pt>
                <c:pt idx="134" formatCode="General">
                  <c:v>0.14633380000000001</c:v>
                </c:pt>
                <c:pt idx="135" formatCode="General">
                  <c:v>0.14926039999999999</c:v>
                </c:pt>
                <c:pt idx="136" formatCode="General">
                  <c:v>0.15224570000000001</c:v>
                </c:pt>
                <c:pt idx="137" formatCode="General">
                  <c:v>0.1552906</c:v>
                </c:pt>
                <c:pt idx="138" formatCode="General">
                  <c:v>0.15839639999999999</c:v>
                </c:pt>
                <c:pt idx="139" formatCode="General">
                  <c:v>0.16156429999999999</c:v>
                </c:pt>
                <c:pt idx="140" formatCode="General">
                  <c:v>0.16479559999999999</c:v>
                </c:pt>
                <c:pt idx="141" formatCode="General">
                  <c:v>0.1680915</c:v>
                </c:pt>
                <c:pt idx="142" formatCode="General">
                  <c:v>0.1714533</c:v>
                </c:pt>
                <c:pt idx="143" formatCode="General">
                  <c:v>0.17488239999999999</c:v>
                </c:pt>
                <c:pt idx="144" formatCode="General">
                  <c:v>0.17838000000000001</c:v>
                </c:pt>
                <c:pt idx="145" formatCode="General">
                  <c:v>0.18194769999999999</c:v>
                </c:pt>
                <c:pt idx="146" formatCode="General">
                  <c:v>0.18558659999999999</c:v>
                </c:pt>
                <c:pt idx="147" formatCode="General">
                  <c:v>0.1892983</c:v>
                </c:pt>
                <c:pt idx="148" formatCode="General">
                  <c:v>0.19308429999999999</c:v>
                </c:pt>
                <c:pt idx="149" formatCode="General">
                  <c:v>0.19694600000000001</c:v>
                </c:pt>
                <c:pt idx="150" formatCode="General">
                  <c:v>0.20088490000000001</c:v>
                </c:pt>
                <c:pt idx="151" formatCode="General">
                  <c:v>0.20490259999999999</c:v>
                </c:pt>
                <c:pt idx="152" formatCode="General">
                  <c:v>0.20900070000000001</c:v>
                </c:pt>
                <c:pt idx="153" formatCode="General">
                  <c:v>0.2131807</c:v>
                </c:pt>
                <c:pt idx="154" formatCode="General">
                  <c:v>0.21744430000000001</c:v>
                </c:pt>
                <c:pt idx="155" formatCode="General">
                  <c:v>0.2217932</c:v>
                </c:pt>
                <c:pt idx="156" formatCode="General">
                  <c:v>0.22622900000000001</c:v>
                </c:pt>
                <c:pt idx="157" formatCode="General">
                  <c:v>0.2307536</c:v>
                </c:pt>
                <c:pt idx="158" formatCode="General">
                  <c:v>0.23536869999999999</c:v>
                </c:pt>
                <c:pt idx="159" formatCode="General">
                  <c:v>0.24007609999999999</c:v>
                </c:pt>
                <c:pt idx="160" formatCode="General">
                  <c:v>0.2448776</c:v>
                </c:pt>
                <c:pt idx="161" formatCode="General">
                  <c:v>0.2497751</c:v>
                </c:pt>
                <c:pt idx="162" formatCode="General">
                  <c:v>0.25477060000000001</c:v>
                </c:pt>
                <c:pt idx="163" formatCode="General">
                  <c:v>0.25986599999999999</c:v>
                </c:pt>
                <c:pt idx="164" formatCode="General">
                  <c:v>0.2650634</c:v>
                </c:pt>
                <c:pt idx="165" formatCode="General">
                  <c:v>0.27036460000000001</c:v>
                </c:pt>
                <c:pt idx="166" formatCode="General">
                  <c:v>0.27577190000000001</c:v>
                </c:pt>
                <c:pt idx="167" formatCode="General">
                  <c:v>0.28128740000000002</c:v>
                </c:pt>
                <c:pt idx="168" formatCode="General">
                  <c:v>0.28691309999999998</c:v>
                </c:pt>
                <c:pt idx="169" formatCode="General">
                  <c:v>0.29265140000000001</c:v>
                </c:pt>
                <c:pt idx="170" formatCode="General">
                  <c:v>0.2985044</c:v>
                </c:pt>
                <c:pt idx="171" formatCode="General">
                  <c:v>0.30447449999999998</c:v>
                </c:pt>
                <c:pt idx="172" formatCode="General">
                  <c:v>0.31056400000000001</c:v>
                </c:pt>
                <c:pt idx="173" formatCode="General">
                  <c:v>0.31677529999999998</c:v>
                </c:pt>
                <c:pt idx="174" formatCode="General">
                  <c:v>0.32311079999999998</c:v>
                </c:pt>
                <c:pt idx="175" formatCode="General">
                  <c:v>0.32815490000000003</c:v>
                </c:pt>
              </c:numCache>
            </c:numRef>
          </c:xVal>
          <c:yVal>
            <c:numRef>
              <c:f>Data!$V$13:$V$512</c:f>
              <c:numCache>
                <c:formatCode>General</c:formatCode>
                <c:ptCount val="500"/>
                <c:pt idx="0">
                  <c:v>8.8565470000000011E-3</c:v>
                </c:pt>
                <c:pt idx="1">
                  <c:v>9.2524240000000004E-3</c:v>
                </c:pt>
                <c:pt idx="2">
                  <c:v>9.4913600000000008E-3</c:v>
                </c:pt>
                <c:pt idx="3">
                  <c:v>9.2360459999999995E-3</c:v>
                </c:pt>
                <c:pt idx="4">
                  <c:v>9.3698410000000003E-3</c:v>
                </c:pt>
                <c:pt idx="5">
                  <c:v>9.3581080000000004E-3</c:v>
                </c:pt>
                <c:pt idx="6">
                  <c:v>9.6315540000000005E-3</c:v>
                </c:pt>
                <c:pt idx="7">
                  <c:v>9.7346350000000002E-3</c:v>
                </c:pt>
                <c:pt idx="8">
                  <c:v>9.7457310000000005E-3</c:v>
                </c:pt>
                <c:pt idx="9">
                  <c:v>9.7388189999999993E-3</c:v>
                </c:pt>
                <c:pt idx="10">
                  <c:v>9.5081570000000015E-3</c:v>
                </c:pt>
                <c:pt idx="11">
                  <c:v>9.6409440000000002E-3</c:v>
                </c:pt>
                <c:pt idx="12">
                  <c:v>9.5315769999999994E-3</c:v>
                </c:pt>
                <c:pt idx="13">
                  <c:v>9.6254410000000002E-3</c:v>
                </c:pt>
                <c:pt idx="14">
                  <c:v>9.4872259999999996E-3</c:v>
                </c:pt>
                <c:pt idx="15">
                  <c:v>9.561422E-3</c:v>
                </c:pt>
                <c:pt idx="16">
                  <c:v>9.1053160000000005E-3</c:v>
                </c:pt>
                <c:pt idx="17">
                  <c:v>7.7882749999999999E-3</c:v>
                </c:pt>
                <c:pt idx="18">
                  <c:v>5.229399E-3</c:v>
                </c:pt>
                <c:pt idx="19">
                  <c:v>3.2097130000000003E-3</c:v>
                </c:pt>
                <c:pt idx="20">
                  <c:v>2.3906600000000002E-3</c:v>
                </c:pt>
                <c:pt idx="21">
                  <c:v>1.8129990000000003E-3</c:v>
                </c:pt>
                <c:pt idx="22">
                  <c:v>1.402185E-3</c:v>
                </c:pt>
                <c:pt idx="23">
                  <c:v>1.2045070000000001E-3</c:v>
                </c:pt>
                <c:pt idx="24">
                  <c:v>1.0168180000000001E-3</c:v>
                </c:pt>
                <c:pt idx="25">
                  <c:v>8.5486629999999991E-4</c:v>
                </c:pt>
                <c:pt idx="26">
                  <c:v>6.9858609999999999E-4</c:v>
                </c:pt>
                <c:pt idx="27">
                  <c:v>6.0119449999999994E-4</c:v>
                </c:pt>
                <c:pt idx="28">
                  <c:v>5.37493E-4</c:v>
                </c:pt>
                <c:pt idx="29">
                  <c:v>4.4249730000000002E-4</c:v>
                </c:pt>
                <c:pt idx="30">
                  <c:v>3.7626420000000003E-4</c:v>
                </c:pt>
                <c:pt idx="31">
                  <c:v>3.6452390000000004E-4</c:v>
                </c:pt>
                <c:pt idx="32">
                  <c:v>2.8758620000000001E-4</c:v>
                </c:pt>
                <c:pt idx="33">
                  <c:v>2.5955249999999998E-4</c:v>
                </c:pt>
                <c:pt idx="34">
                  <c:v>2.376387E-4</c:v>
                </c:pt>
                <c:pt idx="35">
                  <c:v>1.9371449999999998E-4</c:v>
                </c:pt>
                <c:pt idx="36">
                  <c:v>1.9792870000000001E-4</c:v>
                </c:pt>
                <c:pt idx="37">
                  <c:v>1.633064E-4</c:v>
                </c:pt>
                <c:pt idx="38">
                  <c:v>1.267714E-4</c:v>
                </c:pt>
                <c:pt idx="39">
                  <c:v>1.2275480000000001E-4</c:v>
                </c:pt>
                <c:pt idx="40">
                  <c:v>1.132126E-4</c:v>
                </c:pt>
                <c:pt idx="41">
                  <c:v>9.4918680000000009E-5</c:v>
                </c:pt>
                <c:pt idx="42">
                  <c:v>8.812939000000001E-5</c:v>
                </c:pt>
                <c:pt idx="43">
                  <c:v>7.5248199999999996E-5</c:v>
                </c:pt>
                <c:pt idx="44">
                  <c:v>6.8195229999999996E-5</c:v>
                </c:pt>
                <c:pt idx="45">
                  <c:v>6.7895100000000007E-5</c:v>
                </c:pt>
                <c:pt idx="46">
                  <c:v>5.5717700000000004E-5</c:v>
                </c:pt>
                <c:pt idx="47">
                  <c:v>4.9082429999999998E-5</c:v>
                </c:pt>
                <c:pt idx="48">
                  <c:v>4.4100000000000001E-5</c:v>
                </c:pt>
                <c:pt idx="49">
                  <c:v>4.4661290000000005E-5</c:v>
                </c:pt>
                <c:pt idx="50">
                  <c:v>3.6880820000000002E-5</c:v>
                </c:pt>
                <c:pt idx="51">
                  <c:v>3.3960539999999997E-5</c:v>
                </c:pt>
                <c:pt idx="52">
                  <c:v>2.93661E-5</c:v>
                </c:pt>
                <c:pt idx="53">
                  <c:v>2.794538E-5</c:v>
                </c:pt>
                <c:pt idx="54">
                  <c:v>2.1497869999999998E-5</c:v>
                </c:pt>
                <c:pt idx="55">
                  <c:v>2.3360930000000001E-5</c:v>
                </c:pt>
                <c:pt idx="56">
                  <c:v>2.0913590000000002E-5</c:v>
                </c:pt>
                <c:pt idx="57">
                  <c:v>1.9055470000000002E-5</c:v>
                </c:pt>
                <c:pt idx="58">
                  <c:v>1.6323700000000001E-5</c:v>
                </c:pt>
                <c:pt idx="59">
                  <c:v>1.648124E-5</c:v>
                </c:pt>
                <c:pt idx="60">
                  <c:v>1.3301070000000002E-5</c:v>
                </c:pt>
                <c:pt idx="61">
                  <c:v>1.150066E-5</c:v>
                </c:pt>
                <c:pt idx="62">
                  <c:v>1.0795749999999999E-5</c:v>
                </c:pt>
                <c:pt idx="63">
                  <c:v>1.003396E-5</c:v>
                </c:pt>
                <c:pt idx="64">
                  <c:v>7.7244410000000006E-6</c:v>
                </c:pt>
                <c:pt idx="65">
                  <c:v>7.3399139999999998E-6</c:v>
                </c:pt>
                <c:pt idx="66">
                  <c:v>6.2842770000000005E-6</c:v>
                </c:pt>
                <c:pt idx="67">
                  <c:v>6.7182829999999999E-6</c:v>
                </c:pt>
                <c:pt idx="68">
                  <c:v>5.3123080000000002E-6</c:v>
                </c:pt>
                <c:pt idx="69">
                  <c:v>4.4921109999999998E-6</c:v>
                </c:pt>
                <c:pt idx="70">
                  <c:v>3.7824500000000001E-6</c:v>
                </c:pt>
                <c:pt idx="71">
                  <c:v>3.597805E-6</c:v>
                </c:pt>
                <c:pt idx="72">
                  <c:v>3.4101470000000004E-6</c:v>
                </c:pt>
                <c:pt idx="73">
                  <c:v>2.4373730000000001E-6</c:v>
                </c:pt>
                <c:pt idx="74">
                  <c:v>2.3706140000000002E-6</c:v>
                </c:pt>
                <c:pt idx="75">
                  <c:v>2.2026490000000002E-6</c:v>
                </c:pt>
                <c:pt idx="76">
                  <c:v>1.8818820000000001E-6</c:v>
                </c:pt>
                <c:pt idx="77">
                  <c:v>1.8106550000000001E-6</c:v>
                </c:pt>
                <c:pt idx="78">
                  <c:v>1.5857060000000001E-6</c:v>
                </c:pt>
                <c:pt idx="79">
                  <c:v>1.595263E-6</c:v>
                </c:pt>
                <c:pt idx="80">
                  <c:v>1.6496710000000001E-6</c:v>
                </c:pt>
                <c:pt idx="81">
                  <c:v>1.1983349999999999E-6</c:v>
                </c:pt>
                <c:pt idx="82">
                  <c:v>9.3811800000000004E-7</c:v>
                </c:pt>
                <c:pt idx="83">
                  <c:v>9.2825209999999996E-7</c:v>
                </c:pt>
                <c:pt idx="84">
                  <c:v>1.0271559999999999E-6</c:v>
                </c:pt>
                <c:pt idx="85">
                  <c:v>7.5151539999999999E-7</c:v>
                </c:pt>
                <c:pt idx="86">
                  <c:v>8.2615219999999996E-7</c:v>
                </c:pt>
                <c:pt idx="87">
                  <c:v>7.1912430000000008E-7</c:v>
                </c:pt>
                <c:pt idx="88">
                  <c:v>5.2006340000000001E-7</c:v>
                </c:pt>
                <c:pt idx="89">
                  <c:v>4.97968E-7</c:v>
                </c:pt>
                <c:pt idx="90">
                  <c:v>4.8552729999999998E-7</c:v>
                </c:pt>
                <c:pt idx="91">
                  <c:v>4.3346990000000004E-7</c:v>
                </c:pt>
                <c:pt idx="92">
                  <c:v>3.3562440000000001E-7</c:v>
                </c:pt>
                <c:pt idx="93">
                  <c:v>3.3888479999999997E-7</c:v>
                </c:pt>
                <c:pt idx="94">
                  <c:v>3.1948730000000006E-7</c:v>
                </c:pt>
                <c:pt idx="95">
                  <c:v>3.0019920000000001E-7</c:v>
                </c:pt>
                <c:pt idx="96">
                  <c:v>3.3090960000000002E-7</c:v>
                </c:pt>
                <c:pt idx="97">
                  <c:v>2.6375680000000001E-7</c:v>
                </c:pt>
                <c:pt idx="98">
                  <c:v>2.231335E-7</c:v>
                </c:pt>
                <c:pt idx="99">
                  <c:v>2.17611E-7</c:v>
                </c:pt>
                <c:pt idx="100">
                  <c:v>2.0388209999999999E-7</c:v>
                </c:pt>
                <c:pt idx="101">
                  <c:v>1.834164E-7</c:v>
                </c:pt>
                <c:pt idx="102">
                  <c:v>1.576244E-7</c:v>
                </c:pt>
                <c:pt idx="103">
                  <c:v>1.909165E-7</c:v>
                </c:pt>
                <c:pt idx="104">
                  <c:v>1.5824490000000001E-7</c:v>
                </c:pt>
                <c:pt idx="105">
                  <c:v>1.2115919999999999E-7</c:v>
                </c:pt>
                <c:pt idx="106">
                  <c:v>1.035031E-7</c:v>
                </c:pt>
                <c:pt idx="107">
                  <c:v>8.9059540000000004E-8</c:v>
                </c:pt>
                <c:pt idx="108">
                  <c:v>9.5199830000000011E-8</c:v>
                </c:pt>
                <c:pt idx="109">
                  <c:v>9.903470000000001E-8</c:v>
                </c:pt>
                <c:pt idx="110">
                  <c:v>1.0030990000000001E-7</c:v>
                </c:pt>
                <c:pt idx="111">
                  <c:v>7.5719340000000007E-8</c:v>
                </c:pt>
                <c:pt idx="112">
                  <c:v>8.3593380000000002E-8</c:v>
                </c:pt>
                <c:pt idx="113">
                  <c:v>8.6206389999999996E-8</c:v>
                </c:pt>
                <c:pt idx="114">
                  <c:v>8.056425E-8</c:v>
                </c:pt>
                <c:pt idx="115">
                  <c:v>7.3483630000000006E-8</c:v>
                </c:pt>
                <c:pt idx="116">
                  <c:v>6.8456410000000006E-8</c:v>
                </c:pt>
                <c:pt idx="117">
                  <c:v>7.140198E-8</c:v>
                </c:pt>
                <c:pt idx="118">
                  <c:v>6.5435249999999997E-8</c:v>
                </c:pt>
                <c:pt idx="119">
                  <c:v>6.8571560000000006E-8</c:v>
                </c:pt>
                <c:pt idx="120">
                  <c:v>6.9616510000000003E-8</c:v>
                </c:pt>
                <c:pt idx="121">
                  <c:v>5.6352920000000003E-8</c:v>
                </c:pt>
                <c:pt idx="122">
                  <c:v>6.2611989999999995E-8</c:v>
                </c:pt>
                <c:pt idx="123">
                  <c:v>6.3023050000000004E-8</c:v>
                </c:pt>
                <c:pt idx="124">
                  <c:v>5.0265030000000003E-8</c:v>
                </c:pt>
                <c:pt idx="125">
                  <c:v>4.6870799999999999E-8</c:v>
                </c:pt>
                <c:pt idx="126">
                  <c:v>5.8213520000000007E-8</c:v>
                </c:pt>
                <c:pt idx="127">
                  <c:v>6.1831689999999995E-8</c:v>
                </c:pt>
                <c:pt idx="128">
                  <c:v>5.3951060000000004E-8</c:v>
                </c:pt>
                <c:pt idx="129">
                  <c:v>4.7963310000000004E-8</c:v>
                </c:pt>
                <c:pt idx="130">
                  <c:v>4.8390450000000003E-8</c:v>
                </c:pt>
                <c:pt idx="131">
                  <c:v>3.8184440000000001E-8</c:v>
                </c:pt>
                <c:pt idx="132">
                  <c:v>4.0426210000000002E-8</c:v>
                </c:pt>
                <c:pt idx="133">
                  <c:v>4.5072610000000004E-8</c:v>
                </c:pt>
                <c:pt idx="134">
                  <c:v>3.43396E-8</c:v>
                </c:pt>
                <c:pt idx="135">
                  <c:v>3.5779650000000001E-8</c:v>
                </c:pt>
                <c:pt idx="136">
                  <c:v>4.1370400000000001E-8</c:v>
                </c:pt>
                <c:pt idx="137">
                  <c:v>3.2053910000000001E-8</c:v>
                </c:pt>
                <c:pt idx="138">
                  <c:v>3.5105979999999997E-8</c:v>
                </c:pt>
                <c:pt idx="139">
                  <c:v>4.0337860000000002E-8</c:v>
                </c:pt>
                <c:pt idx="140">
                  <c:v>3.7304799999999998E-8</c:v>
                </c:pt>
                <c:pt idx="141">
                  <c:v>3.290879E-8</c:v>
                </c:pt>
                <c:pt idx="142">
                  <c:v>3.9358290000000001E-8</c:v>
                </c:pt>
                <c:pt idx="143">
                  <c:v>4.7261230000000003E-8</c:v>
                </c:pt>
                <c:pt idx="144">
                  <c:v>4.0094689999999997E-8</c:v>
                </c:pt>
                <c:pt idx="145">
                  <c:v>3.7494410000000003E-8</c:v>
                </c:pt>
                <c:pt idx="146">
                  <c:v>3.2212439999999999E-8</c:v>
                </c:pt>
                <c:pt idx="147">
                  <c:v>2.9763350000000002E-8</c:v>
                </c:pt>
                <c:pt idx="148">
                  <c:v>3.475875E-8</c:v>
                </c:pt>
                <c:pt idx="149">
                  <c:v>3.759502E-8</c:v>
                </c:pt>
                <c:pt idx="150">
                  <c:v>3.9119469999999999E-8</c:v>
                </c:pt>
                <c:pt idx="151">
                  <c:v>3.5604249999999999E-8</c:v>
                </c:pt>
                <c:pt idx="152">
                  <c:v>3.7394530000000001E-8</c:v>
                </c:pt>
                <c:pt idx="153">
                  <c:v>4.3211869999999995E-8</c:v>
                </c:pt>
                <c:pt idx="154">
                  <c:v>4.3728289999999999E-8</c:v>
                </c:pt>
                <c:pt idx="155">
                  <c:v>3.3592200000000005E-8</c:v>
                </c:pt>
                <c:pt idx="156">
                  <c:v>3.703336E-8</c:v>
                </c:pt>
                <c:pt idx="157">
                  <c:v>3.3168519999999997E-8</c:v>
                </c:pt>
                <c:pt idx="158">
                  <c:v>2.9680670000000004E-8</c:v>
                </c:pt>
                <c:pt idx="159">
                  <c:v>3.2163850000000001E-8</c:v>
                </c:pt>
                <c:pt idx="160">
                  <c:v>4.395079E-8</c:v>
                </c:pt>
                <c:pt idx="161">
                  <c:v>4.3463079999999996E-8</c:v>
                </c:pt>
                <c:pt idx="162">
                  <c:v>4.2998599999999998E-8</c:v>
                </c:pt>
                <c:pt idx="163">
                  <c:v>4.3277550000000001E-8</c:v>
                </c:pt>
                <c:pt idx="164">
                  <c:v>3.0745299999999998E-8</c:v>
                </c:pt>
                <c:pt idx="165">
                  <c:v>2.7649500000000002E-8</c:v>
                </c:pt>
                <c:pt idx="166">
                  <c:v>3.5692390000000005E-8</c:v>
                </c:pt>
                <c:pt idx="167">
                  <c:v>2.9729719999999999E-8</c:v>
                </c:pt>
                <c:pt idx="168">
                  <c:v>2.6319390000000001E-8</c:v>
                </c:pt>
                <c:pt idx="169">
                  <c:v>2.8883020000000001E-8</c:v>
                </c:pt>
                <c:pt idx="170">
                  <c:v>3.4270210000000003E-8</c:v>
                </c:pt>
                <c:pt idx="171">
                  <c:v>4.0233720000000005E-8</c:v>
                </c:pt>
                <c:pt idx="172">
                  <c:v>3.2631430000000001E-8</c:v>
                </c:pt>
                <c:pt idx="173">
                  <c:v>2.8097730000000001E-8</c:v>
                </c:pt>
                <c:pt idx="174">
                  <c:v>2.7479160000000002E-8</c:v>
                </c:pt>
                <c:pt idx="175">
                  <c:v>2.7354480000000002E-8</c:v>
                </c:pt>
              </c:numCache>
            </c:numRef>
          </c:yVal>
          <c:smooth val="1"/>
        </c:ser>
        <c:ser>
          <c:idx val="6"/>
          <c:order val="5"/>
          <c:spPr>
            <a:ln w="25400">
              <a:solidFill>
                <a:srgbClr val="FF0000"/>
              </a:solidFill>
              <a:prstDash val="solid"/>
            </a:ln>
          </c:spPr>
          <c:marker>
            <c:symbol val="none"/>
          </c:marker>
          <c:xVal>
            <c:numRef>
              <c:f>Data!$Y$13:$Y$512</c:f>
              <c:numCache>
                <c:formatCode>0.00E+00</c:formatCode>
                <c:ptCount val="500"/>
                <c:pt idx="0">
                  <c:v>0.01</c:v>
                </c:pt>
                <c:pt idx="1">
                  <c:v>1.048E-2</c:v>
                </c:pt>
                <c:pt idx="2" formatCode="General">
                  <c:v>1.0959999999999999E-2</c:v>
                </c:pt>
                <c:pt idx="3" formatCode="General">
                  <c:v>1.1440000000000001E-2</c:v>
                </c:pt>
                <c:pt idx="4" formatCode="General">
                  <c:v>1.192E-2</c:v>
                </c:pt>
                <c:pt idx="5" formatCode="General">
                  <c:v>1.24E-2</c:v>
                </c:pt>
                <c:pt idx="6" formatCode="General">
                  <c:v>1.2880000000000001E-2</c:v>
                </c:pt>
                <c:pt idx="7" formatCode="General">
                  <c:v>1.336E-2</c:v>
                </c:pt>
                <c:pt idx="8" formatCode="General">
                  <c:v>1.384E-2</c:v>
                </c:pt>
                <c:pt idx="9" formatCode="General">
                  <c:v>1.4319999999999999E-2</c:v>
                </c:pt>
                <c:pt idx="10" formatCode="General">
                  <c:v>1.4800000000000001E-2</c:v>
                </c:pt>
                <c:pt idx="11" formatCode="General">
                  <c:v>1.528E-2</c:v>
                </c:pt>
                <c:pt idx="12" formatCode="General">
                  <c:v>1.576E-2</c:v>
                </c:pt>
                <c:pt idx="13" formatCode="General">
                  <c:v>1.6240000000000001E-2</c:v>
                </c:pt>
                <c:pt idx="14" formatCode="General">
                  <c:v>1.6719999999999999E-2</c:v>
                </c:pt>
                <c:pt idx="15" formatCode="General">
                  <c:v>1.72E-2</c:v>
                </c:pt>
                <c:pt idx="16" formatCode="General">
                  <c:v>1.7680000000000001E-2</c:v>
                </c:pt>
                <c:pt idx="17" formatCode="General">
                  <c:v>1.8159999999999999E-2</c:v>
                </c:pt>
                <c:pt idx="18" formatCode="General">
                  <c:v>1.864E-2</c:v>
                </c:pt>
                <c:pt idx="19" formatCode="General">
                  <c:v>1.9120000000000002E-2</c:v>
                </c:pt>
                <c:pt idx="20" formatCode="General">
                  <c:v>1.9599999999999999E-2</c:v>
                </c:pt>
                <c:pt idx="21" formatCode="General">
                  <c:v>2.0080000000000001E-2</c:v>
                </c:pt>
                <c:pt idx="22" formatCode="General">
                  <c:v>2.0559999999999998E-2</c:v>
                </c:pt>
                <c:pt idx="23" formatCode="General">
                  <c:v>2.104E-2</c:v>
                </c:pt>
                <c:pt idx="24" formatCode="General">
                  <c:v>2.1520000000000001E-2</c:v>
                </c:pt>
                <c:pt idx="25" formatCode="General">
                  <c:v>2.1999999999999999E-2</c:v>
                </c:pt>
                <c:pt idx="26" formatCode="General">
                  <c:v>2.248E-2</c:v>
                </c:pt>
                <c:pt idx="27" formatCode="General">
                  <c:v>2.2960000000000001E-2</c:v>
                </c:pt>
                <c:pt idx="28" formatCode="General">
                  <c:v>2.3439999999999999E-2</c:v>
                </c:pt>
                <c:pt idx="29" formatCode="General">
                  <c:v>2.392E-2</c:v>
                </c:pt>
                <c:pt idx="30" formatCode="General">
                  <c:v>2.4400000000000002E-2</c:v>
                </c:pt>
                <c:pt idx="31" formatCode="General">
                  <c:v>2.4879999999999999E-2</c:v>
                </c:pt>
                <c:pt idx="32" formatCode="General">
                  <c:v>2.5360000000000001E-2</c:v>
                </c:pt>
                <c:pt idx="33" formatCode="General">
                  <c:v>2.5839999999999998E-2</c:v>
                </c:pt>
                <c:pt idx="34" formatCode="General">
                  <c:v>2.632E-2</c:v>
                </c:pt>
                <c:pt idx="35" formatCode="General">
                  <c:v>2.6800000000000001E-2</c:v>
                </c:pt>
                <c:pt idx="36" formatCode="General">
                  <c:v>2.7279999999999999E-2</c:v>
                </c:pt>
                <c:pt idx="37" formatCode="General">
                  <c:v>2.776E-2</c:v>
                </c:pt>
                <c:pt idx="38" formatCode="General">
                  <c:v>2.8240000000000001E-2</c:v>
                </c:pt>
                <c:pt idx="39" formatCode="General">
                  <c:v>2.8719999999999999E-2</c:v>
                </c:pt>
                <c:pt idx="40" formatCode="General">
                  <c:v>2.92E-2</c:v>
                </c:pt>
                <c:pt idx="41" formatCode="General">
                  <c:v>2.9680000000000002E-2</c:v>
                </c:pt>
                <c:pt idx="42" formatCode="General">
                  <c:v>3.0159999999999999E-2</c:v>
                </c:pt>
                <c:pt idx="43" formatCode="General">
                  <c:v>3.0640000000000001E-2</c:v>
                </c:pt>
                <c:pt idx="44" formatCode="General">
                  <c:v>3.1119999999999998E-2</c:v>
                </c:pt>
                <c:pt idx="45" formatCode="General">
                  <c:v>3.1600000000000003E-2</c:v>
                </c:pt>
                <c:pt idx="46" formatCode="General">
                  <c:v>3.2079999999999997E-2</c:v>
                </c:pt>
                <c:pt idx="47" formatCode="General">
                  <c:v>3.2559999999999999E-2</c:v>
                </c:pt>
                <c:pt idx="48" formatCode="General">
                  <c:v>3.304E-2</c:v>
                </c:pt>
                <c:pt idx="49" formatCode="General">
                  <c:v>3.3520000000000001E-2</c:v>
                </c:pt>
                <c:pt idx="50" formatCode="General">
                  <c:v>3.4000000000000002E-2</c:v>
                </c:pt>
                <c:pt idx="51" formatCode="General">
                  <c:v>3.4479999999999997E-2</c:v>
                </c:pt>
                <c:pt idx="52" formatCode="General">
                  <c:v>3.4959999999999998E-2</c:v>
                </c:pt>
                <c:pt idx="53" formatCode="General">
                  <c:v>3.5439999999999999E-2</c:v>
                </c:pt>
                <c:pt idx="54" formatCode="General">
                  <c:v>3.5920000000000001E-2</c:v>
                </c:pt>
                <c:pt idx="55" formatCode="General">
                  <c:v>3.6400000000000002E-2</c:v>
                </c:pt>
                <c:pt idx="56" formatCode="General">
                  <c:v>3.6880000000000003E-2</c:v>
                </c:pt>
                <c:pt idx="57" formatCode="General">
                  <c:v>3.7359999999999997E-2</c:v>
                </c:pt>
                <c:pt idx="58" formatCode="General">
                  <c:v>3.7839999999999999E-2</c:v>
                </c:pt>
                <c:pt idx="59" formatCode="General">
                  <c:v>3.832E-2</c:v>
                </c:pt>
                <c:pt idx="60" formatCode="General">
                  <c:v>3.8800000000000001E-2</c:v>
                </c:pt>
                <c:pt idx="61" formatCode="General">
                  <c:v>3.9280000000000002E-2</c:v>
                </c:pt>
                <c:pt idx="62" formatCode="General">
                  <c:v>3.9759999999999997E-2</c:v>
                </c:pt>
                <c:pt idx="63" formatCode="General">
                  <c:v>4.0239999999999998E-2</c:v>
                </c:pt>
                <c:pt idx="64" formatCode="General">
                  <c:v>4.0719999999999999E-2</c:v>
                </c:pt>
                <c:pt idx="65" formatCode="General">
                  <c:v>4.1200000000000001E-2</c:v>
                </c:pt>
                <c:pt idx="66" formatCode="General">
                  <c:v>4.1680000000000002E-2</c:v>
                </c:pt>
                <c:pt idx="67" formatCode="General">
                  <c:v>4.2160000000000003E-2</c:v>
                </c:pt>
                <c:pt idx="68" formatCode="General">
                  <c:v>4.2639999999999997E-2</c:v>
                </c:pt>
                <c:pt idx="69" formatCode="General">
                  <c:v>4.3119999999999999E-2</c:v>
                </c:pt>
                <c:pt idx="70" formatCode="General">
                  <c:v>4.36E-2</c:v>
                </c:pt>
                <c:pt idx="71" formatCode="General">
                  <c:v>4.4080000000000001E-2</c:v>
                </c:pt>
                <c:pt idx="72" formatCode="General">
                  <c:v>4.4560000000000002E-2</c:v>
                </c:pt>
                <c:pt idx="73" formatCode="General">
                  <c:v>4.5039999999999997E-2</c:v>
                </c:pt>
                <c:pt idx="74" formatCode="General">
                  <c:v>4.5519999999999998E-2</c:v>
                </c:pt>
                <c:pt idx="75" formatCode="General">
                  <c:v>4.5999999999999999E-2</c:v>
                </c:pt>
                <c:pt idx="76" formatCode="General">
                  <c:v>4.648E-2</c:v>
                </c:pt>
                <c:pt idx="77" formatCode="General">
                  <c:v>4.6960000000000002E-2</c:v>
                </c:pt>
                <c:pt idx="78" formatCode="General">
                  <c:v>4.7440000000000003E-2</c:v>
                </c:pt>
                <c:pt idx="79" formatCode="General">
                  <c:v>4.7919999999999997E-2</c:v>
                </c:pt>
                <c:pt idx="80" formatCode="General">
                  <c:v>4.8399999999999999E-2</c:v>
                </c:pt>
                <c:pt idx="81" formatCode="General">
                  <c:v>4.888E-2</c:v>
                </c:pt>
                <c:pt idx="82" formatCode="General">
                  <c:v>4.9360000000000001E-2</c:v>
                </c:pt>
                <c:pt idx="83" formatCode="General">
                  <c:v>4.9840000000000002E-2</c:v>
                </c:pt>
                <c:pt idx="84" formatCode="General">
                  <c:v>5.0319999999999997E-2</c:v>
                </c:pt>
                <c:pt idx="85" formatCode="General">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Z$13:$Z$512</c:f>
              <c:numCache>
                <c:formatCode>General</c:formatCode>
                <c:ptCount val="500"/>
                <c:pt idx="0">
                  <c:v>8.0000300000000009E-4</c:v>
                </c:pt>
                <c:pt idx="1">
                  <c:v>8.0000300000000009E-4</c:v>
                </c:pt>
                <c:pt idx="2">
                  <c:v>8.0000300000000009E-4</c:v>
                </c:pt>
                <c:pt idx="3">
                  <c:v>8.0000300000000009E-4</c:v>
                </c:pt>
                <c:pt idx="4">
                  <c:v>8.0000300000000009E-4</c:v>
                </c:pt>
                <c:pt idx="5">
                  <c:v>8.0000300000000009E-4</c:v>
                </c:pt>
                <c:pt idx="6">
                  <c:v>8.0000300000000009E-4</c:v>
                </c:pt>
                <c:pt idx="7">
                  <c:v>8.0000300000000009E-4</c:v>
                </c:pt>
                <c:pt idx="8">
                  <c:v>8.0000299999935E-4</c:v>
                </c:pt>
                <c:pt idx="9">
                  <c:v>7.9774860909353194E-4</c:v>
                </c:pt>
                <c:pt idx="10">
                  <c:v>5.0895567194189997E-4</c:v>
                </c:pt>
                <c:pt idx="11">
                  <c:v>2.4511884805425199E-4</c:v>
                </c:pt>
                <c:pt idx="12">
                  <c:v>1.6179083122511501E-4</c:v>
                </c:pt>
                <c:pt idx="13">
                  <c:v>1.17030854495758E-4</c:v>
                </c:pt>
                <c:pt idx="14">
                  <c:v>8.88681184710823E-5</c:v>
                </c:pt>
                <c:pt idx="15">
                  <c:v>6.9651504008606403E-5</c:v>
                </c:pt>
                <c:pt idx="16">
                  <c:v>5.5846122237113301E-5</c:v>
                </c:pt>
                <c:pt idx="17">
                  <c:v>4.5561647863604404E-5</c:v>
                </c:pt>
                <c:pt idx="18">
                  <c:v>3.76884103554277E-5</c:v>
                </c:pt>
                <c:pt idx="19">
                  <c:v>3.1530819911224999E-5</c:v>
                </c:pt>
                <c:pt idx="20">
                  <c:v>2.6630909112592801E-5</c:v>
                </c:pt>
                <c:pt idx="21">
                  <c:v>2.2675381350065301E-5</c:v>
                </c:pt>
                <c:pt idx="22">
                  <c:v>1.94431949558764E-5</c:v>
                </c:pt>
                <c:pt idx="23">
                  <c:v>1.67743783440269E-5</c:v>
                </c:pt>
                <c:pt idx="24">
                  <c:v>1.4550653821678001E-5</c:v>
                </c:pt>
                <c:pt idx="25">
                  <c:v>1.26829580313345E-5</c:v>
                </c:pt>
                <c:pt idx="26">
                  <c:v>1.11031570547412E-5</c:v>
                </c:pt>
                <c:pt idx="27">
                  <c:v>9.7584017943961895E-6</c:v>
                </c:pt>
                <c:pt idx="28">
                  <c:v>8.6071948459455803E-6</c:v>
                </c:pt>
                <c:pt idx="29">
                  <c:v>7.6165954894884306E-6</c:v>
                </c:pt>
                <c:pt idx="30">
                  <c:v>6.7601986448745207E-6</c:v>
                </c:pt>
                <c:pt idx="31">
                  <c:v>6.0166506758269306E-6</c:v>
                </c:pt>
                <c:pt idx="32">
                  <c:v>5.3685442040052704E-6</c:v>
                </c:pt>
                <c:pt idx="33">
                  <c:v>4.8015847709327395E-6</c:v>
                </c:pt>
                <c:pt idx="34">
                  <c:v>4.3039552998133197E-6</c:v>
                </c:pt>
                <c:pt idx="35">
                  <c:v>3.8658263521637401E-6</c:v>
                </c:pt>
                <c:pt idx="36">
                  <c:v>3.4789751357826997E-6</c:v>
                </c:pt>
                <c:pt idx="37">
                  <c:v>3.1364865125180303E-6</c:v>
                </c:pt>
                <c:pt idx="38">
                  <c:v>2.83251645947479E-6</c:v>
                </c:pt>
                <c:pt idx="39">
                  <c:v>2.5621035325031504E-6</c:v>
                </c:pt>
                <c:pt idx="40">
                  <c:v>2.32101754695939E-6</c:v>
                </c:pt>
                <c:pt idx="41">
                  <c:v>2.1056373385426202E-6</c:v>
                </c:pt>
                <c:pt idx="42">
                  <c:v>1.9128514181832002E-6</c:v>
                </c:pt>
                <c:pt idx="43">
                  <c:v>1.7399767744774601E-6</c:v>
                </c:pt>
                <c:pt idx="44">
                  <c:v>1.5846921546138001E-6</c:v>
                </c:pt>
                <c:pt idx="45">
                  <c:v>1.4449829683141899E-6</c:v>
                </c:pt>
                <c:pt idx="46">
                  <c:v>1.31909557357938E-6</c:v>
                </c:pt>
                <c:pt idx="47">
                  <c:v>1.2054991785108701E-6</c:v>
                </c:pt>
                <c:pt idx="48">
                  <c:v>1.10285395591629E-6</c:v>
                </c:pt>
                <c:pt idx="49">
                  <c:v>1.0099842508182299E-6</c:v>
                </c:pt>
                <c:pt idx="50">
                  <c:v>9.25855981956648E-7</c:v>
                </c:pt>
                <c:pt idx="51">
                  <c:v>8.4955751229003299E-7</c:v>
                </c:pt>
                <c:pt idx="52">
                  <c:v>7.802833996934341E-7</c:v>
                </c:pt>
                <c:pt idx="53">
                  <c:v>7.1732054998694903E-7</c:v>
                </c:pt>
                <c:pt idx="54">
                  <c:v>6.6003637940438303E-7</c:v>
                </c:pt>
                <c:pt idx="55">
                  <c:v>6.078686652876151E-7</c:v>
                </c:pt>
                <c:pt idx="56">
                  <c:v>5.60316819211531E-7</c:v>
                </c:pt>
                <c:pt idx="57">
                  <c:v>5.1693436271655399E-7</c:v>
                </c:pt>
                <c:pt idx="58">
                  <c:v>4.7732242295240203E-7</c:v>
                </c:pt>
                <c:pt idx="59">
                  <c:v>4.41124095894928E-7</c:v>
                </c:pt>
                <c:pt idx="60">
                  <c:v>4.08019549728278E-7</c:v>
                </c:pt>
                <c:pt idx="61">
                  <c:v>3.7772176108026802E-7</c:v>
                </c:pt>
                <c:pt idx="62">
                  <c:v>3.4997279450818602E-7</c:v>
                </c:pt>
                <c:pt idx="63">
                  <c:v>3.2454054858331299E-7</c:v>
                </c:pt>
                <c:pt idx="64">
                  <c:v>3.0121590455437799E-7</c:v>
                </c:pt>
                <c:pt idx="65">
                  <c:v>2.7981022265106804E-7</c:v>
                </c:pt>
                <c:pt idx="66">
                  <c:v>2.6015313943801303E-7</c:v>
                </c:pt>
                <c:pt idx="67">
                  <c:v>2.42090626472865E-7</c:v>
                </c:pt>
                <c:pt idx="68">
                  <c:v>2.2548327620039299E-7</c:v>
                </c:pt>
                <c:pt idx="69">
                  <c:v>2.1020478588348102E-7</c:v>
                </c:pt>
                <c:pt idx="70">
                  <c:v>1.96140614441468E-7</c:v>
                </c:pt>
                <c:pt idx="71">
                  <c:v>1.8318679054180901E-7</c:v>
                </c:pt>
                <c:pt idx="72">
                  <c:v>1.7124885332955201E-7</c:v>
                </c:pt>
                <c:pt idx="73">
                  <c:v>1.6024090954274901E-7</c:v>
                </c:pt>
                <c:pt idx="74">
                  <c:v>1.5008479301939401E-7</c:v>
                </c:pt>
                <c:pt idx="75">
                  <c:v>1.4070931443810899E-7</c:v>
                </c:pt>
                <c:pt idx="76">
                  <c:v>1.3204959068013799E-7</c:v>
                </c:pt>
                <c:pt idx="77">
                  <c:v>1.2404644452193201E-7</c:v>
                </c:pt>
                <c:pt idx="78">
                  <c:v>1.1664586665672201E-7</c:v>
                </c:pt>
                <c:pt idx="79">
                  <c:v>1.0979853292998901E-7</c:v>
                </c:pt>
                <c:pt idx="80">
                  <c:v>1.03459370601348E-7</c:v>
                </c:pt>
                <c:pt idx="81">
                  <c:v>9.7587168199943702E-8</c:v>
                </c:pt>
                <c:pt idx="82">
                  <c:v>9.2144224191610499E-8</c:v>
                </c:pt>
                <c:pt idx="83">
                  <c:v>8.7096030245746404E-8</c:v>
                </c:pt>
                <c:pt idx="84">
                  <c:v>8.2410985385972209E-8</c:v>
                </c:pt>
                <c:pt idx="85">
                  <c:v>7.8060137741197801E-8</c:v>
                </c:pt>
                <c:pt idx="86">
                  <c:v>7.4016950994098101E-8</c:v>
                </c:pt>
                <c:pt idx="87">
                  <c:v>7.0257092974535713E-8</c:v>
                </c:pt>
                <c:pt idx="88">
                  <c:v>6.6758244095355204E-8</c:v>
                </c:pt>
                <c:pt idx="89">
                  <c:v>6.34999235952876E-8</c:v>
                </c:pt>
                <c:pt idx="90">
                  <c:v>6.0463331852462296E-8</c:v>
                </c:pt>
                <c:pt idx="91">
                  <c:v>5.7631207061356597E-8</c:v>
                </c:pt>
                <c:pt idx="92">
                  <c:v>5.49876949606662E-8</c:v>
                </c:pt>
                <c:pt idx="93">
                  <c:v>5.25182302328608E-8</c:v>
                </c:pt>
                <c:pt idx="94">
                  <c:v>5.0209428504207903E-8</c:v>
                </c:pt>
                <c:pt idx="95">
                  <c:v>4.8048987906810307E-8</c:v>
                </c:pt>
                <c:pt idx="96">
                  <c:v>4.6025599270489297E-8</c:v>
                </c:pt>
                <c:pt idx="97">
                  <c:v>4.4128864151401601E-8</c:v>
                </c:pt>
                <c:pt idx="98">
                  <c:v>4.2349219953214104E-8</c:v>
                </c:pt>
                <c:pt idx="99">
                  <c:v>4.0677871479985001E-8</c:v>
                </c:pt>
                <c:pt idx="100">
                  <c:v>3.9106728328277201E-8</c:v>
                </c:pt>
                <c:pt idx="101">
                  <c:v>3.7628347584819902E-8</c:v>
                </c:pt>
                <c:pt idx="102">
                  <c:v>3.6235881348593504E-8</c:v>
                </c:pt>
                <c:pt idx="103">
                  <c:v>3.4923028643243699E-8</c:v>
                </c:pt>
                <c:pt idx="104">
                  <c:v>3.3683991327868004E-8</c:v>
                </c:pt>
                <c:pt idx="105">
                  <c:v>3.2513433651963897E-8</c:v>
                </c:pt>
                <c:pt idx="106">
                  <c:v>3.1406445134207702E-8</c:v>
                </c:pt>
                <c:pt idx="107">
                  <c:v>3.0358506475512003E-8</c:v>
                </c:pt>
                <c:pt idx="108">
                  <c:v>2.9365458247836701E-8</c:v>
                </c:pt>
                <c:pt idx="109">
                  <c:v>2.8423472112812401E-8</c:v>
                </c:pt>
                <c:pt idx="110">
                  <c:v>2.75290243552645E-8</c:v>
                </c:pt>
                <c:pt idx="111">
                  <c:v>2.6678871548839302E-8</c:v>
                </c:pt>
                <c:pt idx="112">
                  <c:v>2.5870028156386702E-8</c:v>
                </c:pt>
                <c:pt idx="113">
                  <c:v>2.5099745911937599E-8</c:v>
                </c:pt>
                <c:pt idx="114">
                  <c:v>2.4365494845468999E-8</c:v>
                </c:pt>
                <c:pt idx="115">
                  <c:v>2.36649457926398E-8</c:v>
                </c:pt>
                <c:pt idx="116">
                  <c:v>2.2995954296726002E-8</c:v>
                </c:pt>
                <c:pt idx="117">
                  <c:v>2.23565457626719E-8</c:v>
                </c:pt>
                <c:pt idx="118">
                  <c:v>2.1744901780939299E-8</c:v>
                </c:pt>
                <c:pt idx="119">
                  <c:v>2.11593475215403E-8</c:v>
                </c:pt>
                <c:pt idx="120">
                  <c:v>2.0598340105667399E-8</c:v>
                </c:pt>
                <c:pt idx="121">
                  <c:v>2.0060457890636201E-8</c:v>
                </c:pt>
                <c:pt idx="122">
                  <c:v>1.95443905873686E-8</c:v>
                </c:pt>
                <c:pt idx="123">
                  <c:v>1.9048930144759702E-8</c:v>
                </c:pt>
                <c:pt idx="124">
                  <c:v>1.8572962345777899E-8</c:v>
                </c:pt>
                <c:pt idx="125">
                  <c:v>1.81154590576742E-8</c:v>
                </c:pt>
                <c:pt idx="126">
                  <c:v>1.7675471085789799E-8</c:v>
                </c:pt>
                <c:pt idx="127">
                  <c:v>1.7252121584309701E-8</c:v>
                </c:pt>
                <c:pt idx="128">
                  <c:v>1.6844599981884302E-8</c:v>
                </c:pt>
                <c:pt idx="129">
                  <c:v>1.6452156382957301E-8</c:v>
                </c:pt>
                <c:pt idx="130">
                  <c:v>1.6074096408484199E-8</c:v>
                </c:pt>
                <c:pt idx="131">
                  <c:v>1.5709776442840999E-8</c:v>
                </c:pt>
                <c:pt idx="132">
                  <c:v>1.5358599256330401E-8</c:v>
                </c:pt>
                <c:pt idx="133">
                  <c:v>1.5020009975078598E-8</c:v>
                </c:pt>
                <c:pt idx="134">
                  <c:v>1.4693492372302601E-8</c:v>
                </c:pt>
                <c:pt idx="135">
                  <c:v>1.4378565456935601E-8</c:v>
                </c:pt>
                <c:pt idx="136">
                  <c:v>1.40747803374934E-8</c:v>
                </c:pt>
                <c:pt idx="137">
                  <c:v>1.37817173407393E-8</c:v>
                </c:pt>
                <c:pt idx="138">
                  <c:v>1.3498983365939399E-8</c:v>
                </c:pt>
                <c:pt idx="139">
                  <c:v>1.32262094574113E-8</c:v>
                </c:pt>
                <c:pt idx="140">
                  <c:v>1.29630485791693E-8</c:v>
                </c:pt>
                <c:pt idx="141">
                  <c:v>1.2709173576824701E-8</c:v>
                </c:pt>
                <c:pt idx="142">
                  <c:v>1.24642753129176E-8</c:v>
                </c:pt>
                <c:pt idx="143">
                  <c:v>1.2228060961816701E-8</c:v>
                </c:pt>
                <c:pt idx="144">
                  <c:v>1.20002524533946E-8</c:v>
                </c:pt>
                <c:pt idx="145">
                  <c:v>1.17805850546731E-8</c:v>
                </c:pt>
                <c:pt idx="146">
                  <c:v>1.15688060776747E-8</c:v>
                </c:pt>
                <c:pt idx="147">
                  <c:v>1.13646737050146E-8</c:v>
                </c:pt>
                <c:pt idx="148">
                  <c:v>1.11679559249129E-8</c:v>
                </c:pt>
                <c:pt idx="149">
                  <c:v>1.0978429565633801E-8</c:v>
                </c:pt>
                <c:pt idx="150">
                  <c:v>1.0795879423693201E-8</c:v>
                </c:pt>
                <c:pt idx="151">
                  <c:v>1.0620097477311299E-8</c:v>
                </c:pt>
                <c:pt idx="152">
                  <c:v>1.0450882179246099E-8</c:v>
                </c:pt>
                <c:pt idx="153">
                  <c:v>1.0288037822599199E-8</c:v>
                </c:pt>
                <c:pt idx="154">
                  <c:v>1.0131373973947399E-8</c:v>
                </c:pt>
                <c:pt idx="155">
                  <c:v>9.9807049684736608E-9</c:v>
                </c:pt>
                <c:pt idx="156">
                  <c:v>9.8358494621078102E-9</c:v>
                </c:pt>
                <c:pt idx="157">
                  <c:v>9.6966300362785091E-9</c:v>
                </c:pt>
                <c:pt idx="158">
                  <c:v>9.562872850459341E-9</c:v>
                </c:pt>
                <c:pt idx="159">
                  <c:v>9.43440733938342E-9</c:v>
                </c:pt>
                <c:pt idx="160">
                  <c:v>9.3110659502360411E-9</c:v>
                </c:pt>
                <c:pt idx="161">
                  <c:v>9.1926839169529709E-9</c:v>
                </c:pt>
                <c:pt idx="162">
                  <c:v>9.0790990685399588E-9</c:v>
                </c:pt>
                <c:pt idx="163">
                  <c:v>8.9701516676879602E-9</c:v>
                </c:pt>
                <c:pt idx="164">
                  <c:v>8.8656842774667399E-9</c:v>
                </c:pt>
                <c:pt idx="165">
                  <c:v>8.765541653578179E-9</c:v>
                </c:pt>
                <c:pt idx="166">
                  <c:v>8.6695706592691102E-9</c:v>
                </c:pt>
                <c:pt idx="167">
                  <c:v>8.5776202007707806E-9</c:v>
                </c:pt>
                <c:pt idx="168">
                  <c:v>8.4895411814541305E-9</c:v>
                </c:pt>
                <c:pt idx="169">
                  <c:v>8.4051864725589016E-9</c:v>
                </c:pt>
                <c:pt idx="170">
                  <c:v>8.3244108985686707E-9</c:v>
                </c:pt>
                <c:pt idx="171">
                  <c:v>8.2470712356346998E-9</c:v>
                </c:pt>
                <c:pt idx="172">
                  <c:v>8.1730262214637387E-9</c:v>
                </c:pt>
                <c:pt idx="173">
                  <c:v>8.1021365752366899E-9</c:v>
                </c:pt>
                <c:pt idx="174">
                  <c:v>8.0342650262109807E-9</c:v>
                </c:pt>
                <c:pt idx="175">
                  <c:v>7.9692763496834509E-9</c:v>
                </c:pt>
                <c:pt idx="176">
                  <c:v>7.9070374091822305E-9</c:v>
                </c:pt>
                <c:pt idx="177">
                  <c:v>7.8474172038139508E-9</c:v>
                </c:pt>
                <c:pt idx="178">
                  <c:v>7.7902869197695598E-9</c:v>
                </c:pt>
                <c:pt idx="179">
                  <c:v>7.7355199850698513E-9</c:v>
                </c:pt>
                <c:pt idx="180">
                  <c:v>7.6829921267035698E-9</c:v>
                </c:pt>
                <c:pt idx="181">
                  <c:v>7.6325814293795216E-9</c:v>
                </c:pt>
                <c:pt idx="182">
                  <c:v>7.5841683951781005E-9</c:v>
                </c:pt>
                <c:pt idx="183">
                  <c:v>7.5376360034474795E-9</c:v>
                </c:pt>
                <c:pt idx="184">
                  <c:v>7.49286977034663E-9</c:v>
                </c:pt>
                <c:pt idx="185">
                  <c:v>7.4497578074906708E-9</c:v>
                </c:pt>
                <c:pt idx="186">
                  <c:v>7.4081908792032208E-9</c:v>
                </c:pt>
                <c:pt idx="187">
                  <c:v>7.3680624579282402E-9</c:v>
                </c:pt>
                <c:pt idx="188">
                  <c:v>7.3292687773975002E-9</c:v>
                </c:pt>
                <c:pt idx="189">
                  <c:v>7.291708883191E-9</c:v>
                </c:pt>
                <c:pt idx="190">
                  <c:v>7.2552846803701902E-9</c:v>
                </c:pt>
                <c:pt idx="191">
                  <c:v>7.2199009779120105E-9</c:v>
                </c:pt>
                <c:pt idx="192">
                  <c:v>7.1854655296737196E-9</c:v>
                </c:pt>
                <c:pt idx="193">
                  <c:v>7.1518890716691107E-9</c:v>
                </c:pt>
                <c:pt idx="194">
                  <c:v>7.1190853554704604E-9</c:v>
                </c:pt>
                <c:pt idx="195">
                  <c:v>7.0869711775741509E-9</c:v>
                </c:pt>
                <c:pt idx="196">
                  <c:v>7.0554664046464099E-9</c:v>
                </c:pt>
                <c:pt idx="197">
                  <c:v>7.0244939945788204E-9</c:v>
                </c:pt>
                <c:pt idx="198">
                  <c:v>6.9939800130443602E-9</c:v>
                </c:pt>
                <c:pt idx="199">
                  <c:v>6.9638536456558402E-9</c:v>
                </c:pt>
                <c:pt idx="200">
                  <c:v>6.9340472057427597E-9</c:v>
                </c:pt>
                <c:pt idx="201">
                  <c:v>6.9044961379299008E-9</c:v>
                </c:pt>
                <c:pt idx="202">
                  <c:v>6.8751390168213497E-9</c:v>
                </c:pt>
                <c:pt idx="203">
                  <c:v>6.84591754123923E-9</c:v>
                </c:pt>
                <c:pt idx="204">
                  <c:v>6.8167765245359304E-9</c:v>
                </c:pt>
                <c:pt idx="205">
                  <c:v>6.7876638803826298E-9</c:v>
                </c:pt>
                <c:pt idx="206">
                  <c:v>6.7585306035965801E-9</c:v>
                </c:pt>
                <c:pt idx="207">
                  <c:v>6.72933074765431E-9</c:v>
                </c:pt>
                <c:pt idx="208">
                  <c:v>6.7000213979890501E-9</c:v>
                </c:pt>
                <c:pt idx="209">
                  <c:v>6.6705626401055205E-9</c:v>
                </c:pt>
                <c:pt idx="210">
                  <c:v>6.6409175254415204E-9</c:v>
                </c:pt>
                <c:pt idx="211">
                  <c:v>6.6110520323778696E-9</c:v>
                </c:pt>
                <c:pt idx="212">
                  <c:v>6.5809350231042806E-9</c:v>
                </c:pt>
                <c:pt idx="213">
                  <c:v>6.5505381989120402E-9</c:v>
                </c:pt>
                <c:pt idx="214">
                  <c:v>6.5198360492369404E-9</c:v>
                </c:pt>
                <c:pt idx="215">
                  <c:v>6.4888058001283904E-9</c:v>
                </c:pt>
                <c:pt idx="216">
                  <c:v>6.4574273577622199E-9</c:v>
                </c:pt>
                <c:pt idx="217">
                  <c:v>6.4256832495882103E-9</c:v>
                </c:pt>
                <c:pt idx="218">
                  <c:v>6.3935585633062903E-9</c:v>
                </c:pt>
                <c:pt idx="219">
                  <c:v>6.3610408814784703E-9</c:v>
                </c:pt>
                <c:pt idx="220">
                  <c:v>6.3281202161776501E-9</c:v>
                </c:pt>
                <c:pt idx="221">
                  <c:v>6.2947889382477504E-9</c:v>
                </c:pt>
                <c:pt idx="222">
                  <c:v>6.2610417077939801E-9</c:v>
                </c:pt>
                <c:pt idx="223">
                  <c:v>6.2268753992139899E-9</c:v>
                </c:pt>
                <c:pt idx="224">
                  <c:v>6.1922890277943303E-9</c:v>
                </c:pt>
                <c:pt idx="225">
                  <c:v>6.1572836716300298E-9</c:v>
                </c:pt>
                <c:pt idx="226">
                  <c:v>6.1218623945160202E-9</c:v>
                </c:pt>
                <c:pt idx="227">
                  <c:v>6.08603016600979E-9</c:v>
                </c:pt>
                <c:pt idx="228">
                  <c:v>6.0497937807028301E-9</c:v>
                </c:pt>
                <c:pt idx="229">
                  <c:v>6.01316177759423E-9</c:v>
                </c:pt>
                <c:pt idx="230">
                  <c:v>5.97614435627099E-9</c:v>
                </c:pt>
                <c:pt idx="231">
                  <c:v>5.9387532957936503E-9</c:v>
                </c:pt>
                <c:pt idx="232">
                  <c:v>5.9010018697201909E-9</c:v>
                </c:pt>
                <c:pt idx="233">
                  <c:v>5.8629047631928702E-9</c:v>
                </c:pt>
                <c:pt idx="234">
                  <c:v>5.8244779893688695E-9</c:v>
                </c:pt>
                <c:pt idx="235">
                  <c:v>5.7857388044823602E-9</c:v>
                </c:pt>
                <c:pt idx="236">
                  <c:v>5.7467056254436403E-9</c:v>
                </c:pt>
                <c:pt idx="237">
                  <c:v>5.70739794582611E-9</c:v>
                </c:pt>
                <c:pt idx="238">
                  <c:v>5.6678362525703907E-9</c:v>
                </c:pt>
                <c:pt idx="239">
                  <c:v>5.6280419446309602E-9</c:v>
                </c:pt>
                <c:pt idx="240">
                  <c:v>5.5880372507038699E-9</c:v>
                </c:pt>
                <c:pt idx="241">
                  <c:v>5.5478451482583205E-9</c:v>
                </c:pt>
                <c:pt idx="242">
                  <c:v>5.5074892844390003E-9</c:v>
                </c:pt>
                <c:pt idx="243">
                  <c:v>5.4669938970651499E-9</c:v>
                </c:pt>
                <c:pt idx="244">
                  <c:v>5.4263837368626406E-9</c:v>
                </c:pt>
                <c:pt idx="245">
                  <c:v>5.3856839916298202E-9</c:v>
                </c:pt>
                <c:pt idx="246">
                  <c:v>5.3449202117107908E-9</c:v>
                </c:pt>
                <c:pt idx="247">
                  <c:v>5.3041182364328801E-9</c:v>
                </c:pt>
                <c:pt idx="248">
                  <c:v>5.2633041225838297E-9</c:v>
                </c:pt>
                <c:pt idx="249">
                  <c:v>5.2225040747604702E-9</c:v>
                </c:pt>
                <c:pt idx="250">
                  <c:v>5.1817443773571501E-9</c:v>
                </c:pt>
                <c:pt idx="251">
                  <c:v>5.1410513282208599E-9</c:v>
                </c:pt>
                <c:pt idx="252">
                  <c:v>5.1004511744800703E-9</c:v>
                </c:pt>
                <c:pt idx="253">
                  <c:v>5.0599700504157094E-9</c:v>
                </c:pt>
                <c:pt idx="254">
                  <c:v>5.0196339174346202E-9</c:v>
                </c:pt>
                <c:pt idx="255">
                  <c:v>4.9794685060379394E-9</c:v>
                </c:pt>
                <c:pt idx="256">
                  <c:v>4.9394992600523603E-9</c:v>
                </c:pt>
                <c:pt idx="257">
                  <c:v>4.89975128314017E-9</c:v>
                </c:pt>
                <c:pt idx="258">
                  <c:v>4.8602492875870401E-9</c:v>
                </c:pt>
                <c:pt idx="259">
                  <c:v>4.8210175454045199E-9</c:v>
                </c:pt>
                <c:pt idx="260">
                  <c:v>4.7820798417626898E-9</c:v>
                </c:pt>
                <c:pt idx="261">
                  <c:v>4.7434594308069703E-9</c:v>
                </c:pt>
                <c:pt idx="262">
                  <c:v>4.7051789938879399E-9</c:v>
                </c:pt>
                <c:pt idx="263">
                  <c:v>4.6672606002031002E-9</c:v>
                </c:pt>
                <c:pt idx="264">
                  <c:v>4.6297256698606199E-9</c:v>
                </c:pt>
                <c:pt idx="265">
                  <c:v>4.5925949393722703E-9</c:v>
                </c:pt>
                <c:pt idx="266">
                  <c:v>4.5558884295753899E-9</c:v>
                </c:pt>
                <c:pt idx="267">
                  <c:v>4.5196254159743803E-9</c:v>
                </c:pt>
                <c:pt idx="268">
                  <c:v>4.4838244015185201E-9</c:v>
                </c:pt>
                <c:pt idx="269">
                  <c:v>4.4485030917892607E-9</c:v>
                </c:pt>
                <c:pt idx="270">
                  <c:v>4.4136783725735603E-9</c:v>
                </c:pt>
                <c:pt idx="271">
                  <c:v>4.37936628980743E-9</c:v>
                </c:pt>
                <c:pt idx="272">
                  <c:v>4.3455820318652897E-9</c:v>
                </c:pt>
                <c:pt idx="273">
                  <c:v>4.3123399141665698E-9</c:v>
                </c:pt>
                <c:pt idx="274">
                  <c:v>4.2796533660672998E-9</c:v>
                </c:pt>
                <c:pt idx="275">
                  <c:v>4.2475349200010006E-9</c:v>
                </c:pt>
                <c:pt idx="276">
                  <c:v>4.2159962028294498E-9</c:v>
                </c:pt>
                <c:pt idx="277">
                  <c:v>4.1850479293608398E-9</c:v>
                </c:pt>
                <c:pt idx="278">
                  <c:v>4.1546998979896394E-9</c:v>
                </c:pt>
                <c:pt idx="279">
                  <c:v>4.1249609884093406E-9</c:v>
                </c:pt>
                <c:pt idx="280">
                  <c:v>4.0958391613470096E-9</c:v>
                </c:pt>
                <c:pt idx="281">
                  <c:v>4.06734146026524E-9</c:v>
                </c:pt>
                <c:pt idx="282">
                  <c:v>4.0394740149751193E-9</c:v>
                </c:pt>
                <c:pt idx="283">
                  <c:v>4.01224204710156E-9</c:v>
                </c:pt>
                <c:pt idx="284">
                  <c:v>3.9856498773398E-9</c:v>
                </c:pt>
                <c:pt idx="285">
                  <c:v>3.9597009344404698E-9</c:v>
                </c:pt>
                <c:pt idx="286">
                  <c:v>3.9343977658584504E-9</c:v>
                </c:pt>
                <c:pt idx="287">
                  <c:v>3.9097420499993503E-9</c:v>
                </c:pt>
                <c:pt idx="288">
                  <c:v>3.8857346099956801E-9</c:v>
                </c:pt>
                <c:pt idx="289">
                  <c:v>3.8623754289440801E-9</c:v>
                </c:pt>
                <c:pt idx="290">
                  <c:v>3.8396636665330403E-9</c:v>
                </c:pt>
                <c:pt idx="291">
                  <c:v>3.8175976769902902E-9</c:v>
                </c:pt>
                <c:pt idx="292">
                  <c:v>3.7961750282777996E-9</c:v>
                </c:pt>
                <c:pt idx="293">
                  <c:v>3.7753925224616802E-9</c:v>
                </c:pt>
                <c:pt idx="294">
                  <c:v>3.7552462171840497E-9</c:v>
                </c:pt>
                <c:pt idx="295">
                  <c:v>3.7357314481631296E-9</c:v>
                </c:pt>
                <c:pt idx="296">
                  <c:v>3.7168428526447101E-9</c:v>
                </c:pt>
                <c:pt idx="297">
                  <c:v>3.69857439370497E-9</c:v>
                </c:pt>
                <c:pt idx="298">
                  <c:v>3.6809193853941199E-9</c:v>
                </c:pt>
                <c:pt idx="299">
                  <c:v>3.6638705186268197E-9</c:v>
                </c:pt>
                <c:pt idx="300">
                  <c:v>3.6474198877182102E-9</c:v>
                </c:pt>
                <c:pt idx="301">
                  <c:v>3.6315590175077999E-9</c:v>
                </c:pt>
                <c:pt idx="302">
                  <c:v>3.6162788909990998E-9</c:v>
                </c:pt>
                <c:pt idx="303">
                  <c:v>3.6015699774435701E-9</c:v>
                </c:pt>
                <c:pt idx="304">
                  <c:v>3.5874222607958798E-9</c:v>
                </c:pt>
                <c:pt idx="305">
                  <c:v>3.57382526840497E-9</c:v>
                </c:pt>
                <c:pt idx="306">
                  <c:v>3.5607680999900802E-9</c:v>
                </c:pt>
                <c:pt idx="307">
                  <c:v>3.5482394568803799E-9</c:v>
                </c:pt>
                <c:pt idx="308">
                  <c:v>3.5362276712921401E-9</c:v>
                </c:pt>
                <c:pt idx="309">
                  <c:v>3.5247207356394398E-9</c:v>
                </c:pt>
                <c:pt idx="310">
                  <c:v>3.51370633181802E-9</c:v>
                </c:pt>
                <c:pt idx="311">
                  <c:v>3.5031718603198898E-9</c:v>
                </c:pt>
                <c:pt idx="312">
                  <c:v>3.4931044692262599E-9</c:v>
                </c:pt>
                <c:pt idx="313">
                  <c:v>3.4834910831920699E-9</c:v>
                </c:pt>
                <c:pt idx="314">
                  <c:v>3.4743184320548902E-9</c:v>
                </c:pt>
                <c:pt idx="315">
                  <c:v>3.4655730791129101E-9</c:v>
                </c:pt>
                <c:pt idx="316">
                  <c:v>3.4572414489663903E-9</c:v>
                </c:pt>
                <c:pt idx="317">
                  <c:v>3.44930985491225E-9</c:v>
                </c:pt>
                <c:pt idx="318">
                  <c:v>3.4417645261503399E-9</c:v>
                </c:pt>
                <c:pt idx="319">
                  <c:v>3.4345916343391404E-9</c:v>
                </c:pt>
                <c:pt idx="320">
                  <c:v>3.4277773195507797E-9</c:v>
                </c:pt>
                <c:pt idx="321">
                  <c:v>3.4213077155176301E-9</c:v>
                </c:pt>
                <c:pt idx="322">
                  <c:v>3.4151689744476398E-9</c:v>
                </c:pt>
                <c:pt idx="323">
                  <c:v>3.4093472912189203E-9</c:v>
                </c:pt>
                <c:pt idx="324">
                  <c:v>3.40382892673109E-9</c:v>
                </c:pt>
                <c:pt idx="325">
                  <c:v>3.3986002304460499E-9</c:v>
                </c:pt>
                <c:pt idx="326">
                  <c:v>3.3936476623041601E-9</c:v>
                </c:pt>
                <c:pt idx="327">
                  <c:v>3.3889578139013699E-9</c:v>
                </c:pt>
                <c:pt idx="328">
                  <c:v>3.3845174287077199E-9</c:v>
                </c:pt>
                <c:pt idx="329">
                  <c:v>3.3803134214460501E-9</c:v>
                </c:pt>
                <c:pt idx="330">
                  <c:v>3.3763328967291001E-9</c:v>
                </c:pt>
                <c:pt idx="331">
                  <c:v>3.3725631667316601E-9</c:v>
                </c:pt>
                <c:pt idx="332">
                  <c:v>3.3689917679339504E-9</c:v>
                </c:pt>
                <c:pt idx="333">
                  <c:v>3.36560647709343E-9</c:v>
                </c:pt>
                <c:pt idx="334">
                  <c:v>3.3623953261627401E-9</c:v>
                </c:pt>
                <c:pt idx="335">
                  <c:v>3.3593466162304803E-9</c:v>
                </c:pt>
                <c:pt idx="336">
                  <c:v>3.3564489307829801E-9</c:v>
                </c:pt>
                <c:pt idx="337">
                  <c:v>3.35369114782544E-9</c:v>
                </c:pt>
                <c:pt idx="338">
                  <c:v>3.3510624508938201E-9</c:v>
                </c:pt>
                <c:pt idx="339">
                  <c:v>3.3485523395469499E-9</c:v>
                </c:pt>
                <c:pt idx="340">
                  <c:v>3.3461506387365904E-9</c:v>
                </c:pt>
                <c:pt idx="341">
                  <c:v>3.3438475068371803E-9</c:v>
                </c:pt>
                <c:pt idx="342">
                  <c:v>3.3416334434103397E-9</c:v>
                </c:pt>
                <c:pt idx="343">
                  <c:v>3.3394992958187799E-9</c:v>
                </c:pt>
                <c:pt idx="344">
                  <c:v>3.33743626432709E-9</c:v>
                </c:pt>
                <c:pt idx="345">
                  <c:v>3.3354359072967601E-9</c:v>
                </c:pt>
                <c:pt idx="346">
                  <c:v>3.3334901449672999E-9</c:v>
                </c:pt>
                <c:pt idx="347">
                  <c:v>3.3315912618130404E-9</c:v>
                </c:pt>
                <c:pt idx="348">
                  <c:v>3.3297319093889802E-9</c:v>
                </c:pt>
                <c:pt idx="349">
                  <c:v>3.3279051071301699E-9</c:v>
                </c:pt>
                <c:pt idx="350">
                  <c:v>3.3261042423989501E-9</c:v>
                </c:pt>
                <c:pt idx="351">
                  <c:v>3.3243230710183799E-9</c:v>
                </c:pt>
                <c:pt idx="352">
                  <c:v>3.3225557150694304E-9</c:v>
                </c:pt>
                <c:pt idx="353">
                  <c:v>3.32079666134866E-9</c:v>
                </c:pt>
                <c:pt idx="354">
                  <c:v>3.3190407590578101E-9</c:v>
                </c:pt>
                <c:pt idx="355">
                  <c:v>3.3172832153209997E-9</c:v>
                </c:pt>
                <c:pt idx="356">
                  <c:v>3.3155195923383099E-9</c:v>
                </c:pt>
                <c:pt idx="357">
                  <c:v>3.3137458016931502E-9</c:v>
                </c:pt>
                <c:pt idx="358">
                  <c:v>3.3119580991145797E-9</c:v>
                </c:pt>
                <c:pt idx="359">
                  <c:v>3.3101530791287504E-9</c:v>
                </c:pt>
                <c:pt idx="360">
                  <c:v>3.3083276671989502E-9</c:v>
                </c:pt>
                <c:pt idx="361">
                  <c:v>3.3064791140935898E-9</c:v>
                </c:pt>
                <c:pt idx="362">
                  <c:v>3.3046049869404099E-9</c:v>
                </c:pt>
                <c:pt idx="363">
                  <c:v>3.3027031618434702E-9</c:v>
                </c:pt>
                <c:pt idx="364">
                  <c:v>3.3007718152454699E-9</c:v>
                </c:pt>
                <c:pt idx="365">
                  <c:v>3.2988094142830099E-9</c:v>
                </c:pt>
                <c:pt idx="366">
                  <c:v>3.2968147085746197E-9</c:v>
                </c:pt>
                <c:pt idx="367">
                  <c:v>3.2947867189401403E-9</c:v>
                </c:pt>
                <c:pt idx="368">
                  <c:v>3.29272472893129E-9</c:v>
                </c:pt>
                <c:pt idx="369">
                  <c:v>3.2906282729588501E-9</c:v>
                </c:pt>
                <c:pt idx="370">
                  <c:v>3.28849712685752E-9</c:v>
                </c:pt>
                <c:pt idx="371">
                  <c:v>3.2863312961714704E-9</c:v>
                </c:pt>
                <c:pt idx="372">
                  <c:v>3.28413100553107E-9</c:v>
                </c:pt>
                <c:pt idx="373">
                  <c:v>3.2818966873298398E-9</c:v>
                </c:pt>
                <c:pt idx="374">
                  <c:v>3.2796289701016699E-9</c:v>
                </c:pt>
                <c:pt idx="375">
                  <c:v>3.2773286675427102E-9</c:v>
                </c:pt>
                <c:pt idx="376">
                  <c:v>3.27499676623679E-9</c:v>
                </c:pt>
                <c:pt idx="377">
                  <c:v>3.2726344149003599E-9</c:v>
                </c:pt>
                <c:pt idx="378">
                  <c:v>3.2702429118083798E-9</c:v>
                </c:pt>
                <c:pt idx="379">
                  <c:v>3.2678236941689701E-9</c:v>
                </c:pt>
                <c:pt idx="380">
                  <c:v>3.2653783255416102E-9</c:v>
                </c:pt>
                <c:pt idx="381">
                  <c:v>3.2629084853079801E-9</c:v>
                </c:pt>
                <c:pt idx="382">
                  <c:v>3.2604159563049598E-9</c:v>
                </c:pt>
                <c:pt idx="383">
                  <c:v>3.2579026144078701E-9</c:v>
                </c:pt>
                <c:pt idx="384">
                  <c:v>3.2553704165507701E-9</c:v>
                </c:pt>
                <c:pt idx="385">
                  <c:v>3.25282139046356E-9</c:v>
                </c:pt>
                <c:pt idx="386">
                  <c:v>3.2502576232229902E-9</c:v>
                </c:pt>
                <c:pt idx="387">
                  <c:v>3.2476812511941399E-9</c:v>
                </c:pt>
                <c:pt idx="388">
                  <c:v>3.24509444923371E-9</c:v>
                </c:pt>
                <c:pt idx="389">
                  <c:v>3.24249942089569E-9</c:v>
                </c:pt>
                <c:pt idx="390">
                  <c:v>3.2398983883766101E-9</c:v>
                </c:pt>
                <c:pt idx="391">
                  <c:v>3.2372935830712301E-9</c:v>
                </c:pt>
                <c:pt idx="392">
                  <c:v>3.23468723629578E-9</c:v>
                </c:pt>
                <c:pt idx="393">
                  <c:v>3.2320815703259601E-9</c:v>
                </c:pt>
                <c:pt idx="394">
                  <c:v>3.2294787898655803E-9</c:v>
                </c:pt>
                <c:pt idx="395">
                  <c:v>3.2268810737468001E-9</c:v>
                </c:pt>
                <c:pt idx="396">
                  <c:v>3.2242905670626499E-9</c:v>
                </c:pt>
                <c:pt idx="397">
                  <c:v>3.2217093737077402E-9</c:v>
                </c:pt>
                <c:pt idx="398">
                  <c:v>3.2191395491264501E-9</c:v>
                </c:pt>
                <c:pt idx="399">
                  <c:v>3.2165830937573099E-9</c:v>
                </c:pt>
                <c:pt idx="400">
                  <c:v>3.21404194650648E-9</c:v>
                </c:pt>
                <c:pt idx="401">
                  <c:v>3.2115179789559498E-9</c:v>
                </c:pt>
                <c:pt idx="402">
                  <c:v>3.2090129898324398E-9</c:v>
                </c:pt>
                <c:pt idx="403">
                  <c:v>3.2065286997405003E-9</c:v>
                </c:pt>
                <c:pt idx="404">
                  <c:v>3.2040667468432801E-9</c:v>
                </c:pt>
                <c:pt idx="405">
                  <c:v>3.2016286820882701E-9</c:v>
                </c:pt>
                <c:pt idx="406">
                  <c:v>3.1992159659165403E-9</c:v>
                </c:pt>
                <c:pt idx="407">
                  <c:v>3.1968299644346503E-9</c:v>
                </c:pt>
                <c:pt idx="408">
                  <c:v>3.1944719465594004E-9</c:v>
                </c:pt>
                <c:pt idx="409">
                  <c:v>3.1921430816793501E-9</c:v>
                </c:pt>
                <c:pt idx="410">
                  <c:v>3.1898444369328599E-9</c:v>
                </c:pt>
                <c:pt idx="411">
                  <c:v>3.1875769761890202E-9</c:v>
                </c:pt>
                <c:pt idx="412">
                  <c:v>3.1853415581120504E-9</c:v>
                </c:pt>
                <c:pt idx="413">
                  <c:v>3.1831389354693701E-9</c:v>
                </c:pt>
                <c:pt idx="414">
                  <c:v>3.18096975486453E-9</c:v>
                </c:pt>
                <c:pt idx="415">
                  <c:v>3.1788345559120398E-9</c:v>
                </c:pt>
                <c:pt idx="416">
                  <c:v>3.1767337722465701E-9</c:v>
                </c:pt>
                <c:pt idx="417">
                  <c:v>3.17466773165719E-9</c:v>
                </c:pt>
                <c:pt idx="418">
                  <c:v>3.1726366569895402E-9</c:v>
                </c:pt>
                <c:pt idx="419">
                  <c:v>3.1706406680333802E-9</c:v>
                </c:pt>
                <c:pt idx="420">
                  <c:v>3.1686797824206801E-9</c:v>
                </c:pt>
                <c:pt idx="421">
                  <c:v>3.1667539181033399E-9</c:v>
                </c:pt>
                <c:pt idx="422">
                  <c:v>3.1648628957505601E-9</c:v>
                </c:pt>
                <c:pt idx="423">
                  <c:v>3.1630064407321397E-9</c:v>
                </c:pt>
                <c:pt idx="424">
                  <c:v>3.1611841866940204E-9</c:v>
                </c:pt>
                <c:pt idx="425">
                  <c:v>3.1593956784612801E-9</c:v>
                </c:pt>
                <c:pt idx="426">
                  <c:v>3.1576403751368099E-9</c:v>
                </c:pt>
                <c:pt idx="427">
                  <c:v>3.1559176543772198E-9</c:v>
                </c:pt>
                <c:pt idx="428">
                  <c:v>3.1542268158875699E-9</c:v>
                </c:pt>
                <c:pt idx="429">
                  <c:v>3.1525670854234302E-9</c:v>
                </c:pt>
                <c:pt idx="430">
                  <c:v>3.15093761956766E-9</c:v>
                </c:pt>
                <c:pt idx="431">
                  <c:v>3.1493375098172002E-9</c:v>
                </c:pt>
                <c:pt idx="432">
                  <c:v>3.1477657872211101E-9</c:v>
                </c:pt>
                <c:pt idx="433">
                  <c:v>3.1462214275408399E-9</c:v>
                </c:pt>
                <c:pt idx="434">
                  <c:v>3.1447033558540001E-9</c:v>
                </c:pt>
                <c:pt idx="435">
                  <c:v>3.1432104515845601E-9</c:v>
                </c:pt>
                <c:pt idx="436">
                  <c:v>3.1417415539348101E-9</c:v>
                </c:pt>
                <c:pt idx="437">
                  <c:v>3.14029546688811E-9</c:v>
                </c:pt>
                <c:pt idx="438">
                  <c:v>3.1388709644351998E-9</c:v>
                </c:pt>
                <c:pt idx="439">
                  <c:v>3.1374667961431398E-9</c:v>
                </c:pt>
                <c:pt idx="440">
                  <c:v>3.1360816924089804E-9</c:v>
                </c:pt>
                <c:pt idx="441">
                  <c:v>3.13471436974686E-9</c:v>
                </c:pt>
                <c:pt idx="442">
                  <c:v>3.13336353633463E-9</c:v>
                </c:pt>
                <c:pt idx="443">
                  <c:v>3.1320278973391801E-9</c:v>
                </c:pt>
                <c:pt idx="444">
                  <c:v>3.13070616018464E-9</c:v>
                </c:pt>
                <c:pt idx="445">
                  <c:v>3.1293970399147702E-9</c:v>
                </c:pt>
                <c:pt idx="446">
                  <c:v>3.1280992644025402E-9</c:v>
                </c:pt>
                <c:pt idx="447">
                  <c:v>3.1268115794932703E-9</c:v>
                </c:pt>
                <c:pt idx="448">
                  <c:v>3.1255327540991102E-9</c:v>
                </c:pt>
                <c:pt idx="449">
                  <c:v>3.1242615851137002E-9</c:v>
                </c:pt>
                <c:pt idx="450">
                  <c:v>3.1229969022389504E-9</c:v>
                </c:pt>
                <c:pt idx="451">
                  <c:v>3.1217375728031101E-9</c:v>
                </c:pt>
                <c:pt idx="452">
                  <c:v>3.1204825062489702E-9</c:v>
                </c:pt>
                <c:pt idx="453">
                  <c:v>3.11923065848129E-9</c:v>
                </c:pt>
                <c:pt idx="454">
                  <c:v>3.11798103621156E-9</c:v>
                </c:pt>
                <c:pt idx="455">
                  <c:v>3.1167327011109601E-9</c:v>
                </c:pt>
                <c:pt idx="456">
                  <c:v>3.1154847735286603E-9</c:v>
                </c:pt>
                <c:pt idx="457">
                  <c:v>3.11423643615476E-9</c:v>
                </c:pt>
                <c:pt idx="458">
                  <c:v>3.1129869377039601E-9</c:v>
                </c:pt>
                <c:pt idx="459">
                  <c:v>3.1117355961636001E-9</c:v>
                </c:pt>
                <c:pt idx="460">
                  <c:v>3.1104818016712398E-9</c:v>
                </c:pt>
                <c:pt idx="461">
                  <c:v>3.1092250193431199E-9</c:v>
                </c:pt>
                <c:pt idx="462">
                  <c:v>3.1079647921145699E-9</c:v>
                </c:pt>
                <c:pt idx="463">
                  <c:v>3.1067007430055703E-9</c:v>
                </c:pt>
                <c:pt idx="464">
                  <c:v>3.10543257705803E-9</c:v>
                </c:pt>
                <c:pt idx="465">
                  <c:v>3.1041600832036202E-9</c:v>
                </c:pt>
                <c:pt idx="466">
                  <c:v>3.1028831361235201E-9</c:v>
                </c:pt>
                <c:pt idx="467">
                  <c:v>3.1016016975487101E-9</c:v>
                </c:pt>
                <c:pt idx="468">
                  <c:v>3.1003158171574003E-9</c:v>
                </c:pt>
                <c:pt idx="469">
                  <c:v>3.0990256334093998E-9</c:v>
                </c:pt>
                <c:pt idx="470">
                  <c:v>3.0977313743072704E-9</c:v>
                </c:pt>
                <c:pt idx="471">
                  <c:v>3.09643335781324E-9</c:v>
                </c:pt>
                <c:pt idx="472">
                  <c:v>3.0951319916546303E-9</c:v>
                </c:pt>
                <c:pt idx="473">
                  <c:v>3.0938277731038402E-9</c:v>
                </c:pt>
                <c:pt idx="474">
                  <c:v>3.0925212885769302E-9</c:v>
                </c:pt>
                <c:pt idx="475">
                  <c:v>3.0912132131686404E-9</c:v>
                </c:pt>
                <c:pt idx="476">
                  <c:v>3.0899043094998198E-9</c:v>
                </c:pt>
                <c:pt idx="477">
                  <c:v>3.0885954264030899E-9</c:v>
                </c:pt>
                <c:pt idx="478">
                  <c:v>3.0872874974753203E-9</c:v>
                </c:pt>
                <c:pt idx="479">
                  <c:v>3.0859815394909402E-9</c:v>
                </c:pt>
                <c:pt idx="480">
                  <c:v>3.0846786506166198E-9</c:v>
                </c:pt>
                <c:pt idx="481">
                  <c:v>3.0833800080363998E-9</c:v>
                </c:pt>
                <c:pt idx="482">
                  <c:v>3.0820868655407801E-9</c:v>
                </c:pt>
                <c:pt idx="483">
                  <c:v>3.0808005509409503E-9</c:v>
                </c:pt>
                <c:pt idx="484">
                  <c:v>3.0795224633548402E-9</c:v>
                </c:pt>
                <c:pt idx="485">
                  <c:v>3.0782540703057499E-9</c:v>
                </c:pt>
                <c:pt idx="486">
                  <c:v>3.0769969043486E-9</c:v>
                </c:pt>
                <c:pt idx="487">
                  <c:v>3.0757525596671802E-9</c:v>
                </c:pt>
                <c:pt idx="488">
                  <c:v>3.0745226885264601E-9</c:v>
                </c:pt>
                <c:pt idx="489">
                  <c:v>3.0733089975819398E-9</c:v>
                </c:pt>
                <c:pt idx="490">
                  <c:v>3.0721132441103502E-9</c:v>
                </c:pt>
                <c:pt idx="491">
                  <c:v>3.0709372318778704E-9</c:v>
                </c:pt>
                <c:pt idx="492">
                  <c:v>3.0697828069293898E-9</c:v>
                </c:pt>
                <c:pt idx="493">
                  <c:v>3.0686518533076599E-9</c:v>
                </c:pt>
                <c:pt idx="494">
                  <c:v>3.0675462886569197E-9</c:v>
                </c:pt>
                <c:pt idx="495">
                  <c:v>3.0664680597515998E-9</c:v>
                </c:pt>
                <c:pt idx="496">
                  <c:v>3.0654191379241897E-9</c:v>
                </c:pt>
                <c:pt idx="497">
                  <c:v>3.0644015143017803E-9</c:v>
                </c:pt>
                <c:pt idx="498">
                  <c:v>3.0634171950440103E-9</c:v>
                </c:pt>
                <c:pt idx="499">
                  <c:v>3.0624681965336102E-9</c:v>
                </c:pt>
              </c:numCache>
            </c:numRef>
          </c:yVal>
          <c:smooth val="1"/>
        </c:ser>
        <c:ser>
          <c:idx val="7"/>
          <c:order val="6"/>
          <c:spPr>
            <a:ln w="28575">
              <a:noFill/>
            </a:ln>
          </c:spPr>
          <c:marker>
            <c:symbol val="circle"/>
            <c:size val="6"/>
            <c:spPr>
              <a:noFill/>
              <a:ln>
                <a:solidFill>
                  <a:srgbClr val="FF0000"/>
                </a:solidFill>
                <a:prstDash val="solid"/>
              </a:ln>
            </c:spPr>
          </c:marker>
          <c:xVal>
            <c:numRef>
              <c:f>Data!$AC$13:$AC$150</c:f>
              <c:numCache>
                <c:formatCode>General</c:formatCode>
                <c:ptCount val="138"/>
                <c:pt idx="0">
                  <c:v>1.0149999999999999E-2</c:v>
                </c:pt>
                <c:pt idx="1">
                  <c:v>1.04545E-2</c:v>
                </c:pt>
                <c:pt idx="2">
                  <c:v>1.0768140000000001E-2</c:v>
                </c:pt>
                <c:pt idx="3">
                  <c:v>1.1091180000000001E-2</c:v>
                </c:pt>
                <c:pt idx="4">
                  <c:v>1.1423910000000001E-2</c:v>
                </c:pt>
                <c:pt idx="5">
                  <c:v>1.176663E-2</c:v>
                </c:pt>
                <c:pt idx="6">
                  <c:v>1.2119629999999999E-2</c:v>
                </c:pt>
                <c:pt idx="7">
                  <c:v>1.248322E-2</c:v>
                </c:pt>
                <c:pt idx="8">
                  <c:v>1.285772E-2</c:v>
                </c:pt>
                <c:pt idx="9">
                  <c:v>1.324345E-2</c:v>
                </c:pt>
                <c:pt idx="10">
                  <c:v>1.364075E-2</c:v>
                </c:pt>
                <c:pt idx="11">
                  <c:v>1.404997E-2</c:v>
                </c:pt>
                <c:pt idx="12">
                  <c:v>1.447147E-2</c:v>
                </c:pt>
                <c:pt idx="13">
                  <c:v>1.490562E-2</c:v>
                </c:pt>
                <c:pt idx="14">
                  <c:v>1.535279E-2</c:v>
                </c:pt>
                <c:pt idx="15">
                  <c:v>1.581337E-2</c:v>
                </c:pt>
                <c:pt idx="16">
                  <c:v>1.628777E-2</c:v>
                </c:pt>
                <c:pt idx="17">
                  <c:v>1.67764E-2</c:v>
                </c:pt>
                <c:pt idx="18">
                  <c:v>1.7279699999999999E-2</c:v>
                </c:pt>
                <c:pt idx="19">
                  <c:v>1.7798089999999999E-2</c:v>
                </c:pt>
                <c:pt idx="20">
                  <c:v>1.8332029999999999E-2</c:v>
                </c:pt>
                <c:pt idx="21">
                  <c:v>1.8881990000000001E-2</c:v>
                </c:pt>
                <c:pt idx="22">
                  <c:v>1.9448449999999999E-2</c:v>
                </c:pt>
                <c:pt idx="23">
                  <c:v>2.0031899999999998E-2</c:v>
                </c:pt>
                <c:pt idx="24">
                  <c:v>2.0632859999999999E-2</c:v>
                </c:pt>
                <c:pt idx="25">
                  <c:v>2.1251849999999999E-2</c:v>
                </c:pt>
                <c:pt idx="26">
                  <c:v>2.18894E-2</c:v>
                </c:pt>
                <c:pt idx="27">
                  <c:v>2.254608E-2</c:v>
                </c:pt>
                <c:pt idx="28">
                  <c:v>2.3222469999999999E-2</c:v>
                </c:pt>
                <c:pt idx="29">
                  <c:v>2.3919139999999998E-2</c:v>
                </c:pt>
                <c:pt idx="30">
                  <c:v>2.4636709999999999E-2</c:v>
                </c:pt>
                <c:pt idx="31">
                  <c:v>2.537582E-2</c:v>
                </c:pt>
                <c:pt idx="32">
                  <c:v>2.6137090000000002E-2</c:v>
                </c:pt>
                <c:pt idx="33">
                  <c:v>2.6921199999999999E-2</c:v>
                </c:pt>
                <c:pt idx="34">
                  <c:v>2.7728840000000001E-2</c:v>
                </c:pt>
                <c:pt idx="35">
                  <c:v>2.8560700000000001E-2</c:v>
                </c:pt>
                <c:pt idx="36">
                  <c:v>2.9417530000000001E-2</c:v>
                </c:pt>
                <c:pt idx="37">
                  <c:v>3.0300049999999999E-2</c:v>
                </c:pt>
                <c:pt idx="38">
                  <c:v>3.1209049999999999E-2</c:v>
                </c:pt>
                <c:pt idx="39">
                  <c:v>3.2145319999999998E-2</c:v>
                </c:pt>
                <c:pt idx="40">
                  <c:v>3.3109680000000002E-2</c:v>
                </c:pt>
                <c:pt idx="41">
                  <c:v>3.4102970000000003E-2</c:v>
                </c:pt>
                <c:pt idx="42">
                  <c:v>3.5126060000000001E-2</c:v>
                </c:pt>
                <c:pt idx="43">
                  <c:v>3.617985E-2</c:v>
                </c:pt>
                <c:pt idx="44">
                  <c:v>3.7265239999999998E-2</c:v>
                </c:pt>
                <c:pt idx="45">
                  <c:v>3.8383199999999999E-2</c:v>
                </c:pt>
                <c:pt idx="46">
                  <c:v>3.9534689999999997E-2</c:v>
                </c:pt>
                <c:pt idx="47">
                  <c:v>4.0720729999999997E-2</c:v>
                </c:pt>
                <c:pt idx="48">
                  <c:v>4.1942359999999998E-2</c:v>
                </c:pt>
                <c:pt idx="49">
                  <c:v>4.3200629999999997E-2</c:v>
                </c:pt>
                <c:pt idx="50">
                  <c:v>4.4496649999999999E-2</c:v>
                </c:pt>
                <c:pt idx="51">
                  <c:v>4.5831549999999999E-2</c:v>
                </c:pt>
                <c:pt idx="52">
                  <c:v>4.7206489999999997E-2</c:v>
                </c:pt>
                <c:pt idx="53">
                  <c:v>4.8622690000000003E-2</c:v>
                </c:pt>
                <c:pt idx="54">
                  <c:v>5.008137E-2</c:v>
                </c:pt>
                <c:pt idx="55">
                  <c:v>5.1583810000000001E-2</c:v>
                </c:pt>
                <c:pt idx="56">
                  <c:v>5.3131320000000003E-2</c:v>
                </c:pt>
                <c:pt idx="57">
                  <c:v>5.4725259999999998E-2</c:v>
                </c:pt>
                <c:pt idx="58">
                  <c:v>5.6367019999999997E-2</c:v>
                </c:pt>
                <c:pt idx="59">
                  <c:v>5.8058029999999997E-2</c:v>
                </c:pt>
                <c:pt idx="60">
                  <c:v>5.9799770000000002E-2</c:v>
                </c:pt>
                <c:pt idx="61">
                  <c:v>6.1593759999999997E-2</c:v>
                </c:pt>
                <c:pt idx="62">
                  <c:v>6.3441579999999997E-2</c:v>
                </c:pt>
                <c:pt idx="63">
                  <c:v>6.5344819999999998E-2</c:v>
                </c:pt>
                <c:pt idx="64">
                  <c:v>6.7305169999999997E-2</c:v>
                </c:pt>
                <c:pt idx="65">
                  <c:v>6.9324319999999995E-2</c:v>
                </c:pt>
                <c:pt idx="66">
                  <c:v>7.1404049999999997E-2</c:v>
                </c:pt>
                <c:pt idx="67">
                  <c:v>7.3546180000000003E-2</c:v>
                </c:pt>
                <c:pt idx="68">
                  <c:v>7.5752559999999997E-2</c:v>
                </c:pt>
                <c:pt idx="69">
                  <c:v>7.8025140000000007E-2</c:v>
                </c:pt>
                <c:pt idx="70">
                  <c:v>8.0365889999999995E-2</c:v>
                </c:pt>
                <c:pt idx="71">
                  <c:v>8.2776870000000002E-2</c:v>
                </c:pt>
                <c:pt idx="72">
                  <c:v>8.5260180000000005E-2</c:v>
                </c:pt>
                <c:pt idx="73">
                  <c:v>8.7817980000000004E-2</c:v>
                </c:pt>
                <c:pt idx="74">
                  <c:v>9.0452519999999995E-2</c:v>
                </c:pt>
                <c:pt idx="75">
                  <c:v>9.3166100000000002E-2</c:v>
                </c:pt>
                <c:pt idx="76">
                  <c:v>9.5961080000000004E-2</c:v>
                </c:pt>
                <c:pt idx="77">
                  <c:v>9.8839910000000003E-2</c:v>
                </c:pt>
                <c:pt idx="78">
                  <c:v>0.1018051</c:v>
                </c:pt>
                <c:pt idx="79">
                  <c:v>0.1048593</c:v>
                </c:pt>
                <c:pt idx="80">
                  <c:v>0.108005</c:v>
                </c:pt>
                <c:pt idx="81">
                  <c:v>0.1112452</c:v>
                </c:pt>
                <c:pt idx="82">
                  <c:v>0.1145825</c:v>
                </c:pt>
                <c:pt idx="83">
                  <c:v>0.11802</c:v>
                </c:pt>
                <c:pt idx="84">
                  <c:v>0.1215606</c:v>
                </c:pt>
                <c:pt idx="85">
                  <c:v>0.1252074</c:v>
                </c:pt>
                <c:pt idx="86">
                  <c:v>0.12896369999999999</c:v>
                </c:pt>
                <c:pt idx="87">
                  <c:v>0.1328326</c:v>
                </c:pt>
                <c:pt idx="88">
                  <c:v>0.13681760000000001</c:v>
                </c:pt>
                <c:pt idx="89">
                  <c:v>0.14092209999999999</c:v>
                </c:pt>
                <c:pt idx="90">
                  <c:v>0.14514969999999999</c:v>
                </c:pt>
                <c:pt idx="91">
                  <c:v>0.1495042</c:v>
                </c:pt>
                <c:pt idx="92">
                  <c:v>0.1539894</c:v>
                </c:pt>
                <c:pt idx="93">
                  <c:v>0.158609</c:v>
                </c:pt>
                <c:pt idx="94">
                  <c:v>0.16336729999999999</c:v>
                </c:pt>
                <c:pt idx="95">
                  <c:v>0.16826830000000001</c:v>
                </c:pt>
                <c:pt idx="96">
                  <c:v>0.17331640000000001</c:v>
                </c:pt>
                <c:pt idx="97">
                  <c:v>0.17851590000000001</c:v>
                </c:pt>
                <c:pt idx="98">
                  <c:v>0.18387129999999999</c:v>
                </c:pt>
                <c:pt idx="99">
                  <c:v>0.18938749999999999</c:v>
                </c:pt>
                <c:pt idx="100">
                  <c:v>0.1950691</c:v>
                </c:pt>
                <c:pt idx="101">
                  <c:v>0.20092119999999999</c:v>
                </c:pt>
                <c:pt idx="102">
                  <c:v>0.20694879999999999</c:v>
                </c:pt>
                <c:pt idx="103">
                  <c:v>0.21315729999999999</c:v>
                </c:pt>
                <c:pt idx="104">
                  <c:v>0.219552</c:v>
                </c:pt>
                <c:pt idx="105">
                  <c:v>0.2261386</c:v>
                </c:pt>
                <c:pt idx="106">
                  <c:v>0.23292270000000001</c:v>
                </c:pt>
                <c:pt idx="107">
                  <c:v>0.2399104</c:v>
                </c:pt>
                <c:pt idx="108">
                  <c:v>0.24710770000000001</c:v>
                </c:pt>
                <c:pt idx="109">
                  <c:v>0.25452089999999999</c:v>
                </c:pt>
                <c:pt idx="110">
                  <c:v>0.26215660000000002</c:v>
                </c:pt>
                <c:pt idx="111">
                  <c:v>0.27002130000000002</c:v>
                </c:pt>
                <c:pt idx="112">
                  <c:v>0.27812189999999998</c:v>
                </c:pt>
                <c:pt idx="113">
                  <c:v>0.28646559999999999</c:v>
                </c:pt>
                <c:pt idx="114">
                  <c:v>0.29505949999999997</c:v>
                </c:pt>
                <c:pt idx="115">
                  <c:v>0.3039113</c:v>
                </c:pt>
                <c:pt idx="116">
                  <c:v>0.31302869999999999</c:v>
                </c:pt>
                <c:pt idx="117">
                  <c:v>0.32241950000000003</c:v>
                </c:pt>
                <c:pt idx="118">
                  <c:v>0.3320921</c:v>
                </c:pt>
                <c:pt idx="119">
                  <c:v>0.33849990000000002</c:v>
                </c:pt>
              </c:numCache>
            </c:numRef>
          </c:xVal>
          <c:yVal>
            <c:numRef>
              <c:f>Data!$AD$13:$AD$150</c:f>
              <c:numCache>
                <c:formatCode>General</c:formatCode>
                <c:ptCount val="138"/>
                <c:pt idx="0">
                  <c:v>7.1065609999999997E-4</c:v>
                </c:pt>
                <c:pt idx="1">
                  <c:v>7.2461059999999998E-4</c:v>
                </c:pt>
                <c:pt idx="2">
                  <c:v>8.0236929999999993E-4</c:v>
                </c:pt>
                <c:pt idx="3">
                  <c:v>8.0259519999999998E-4</c:v>
                </c:pt>
                <c:pt idx="4">
                  <c:v>8.0944859999999993E-4</c:v>
                </c:pt>
                <c:pt idx="5">
                  <c:v>8.3148100000000002E-4</c:v>
                </c:pt>
                <c:pt idx="6">
                  <c:v>8.1997200000000008E-4</c:v>
                </c:pt>
                <c:pt idx="7">
                  <c:v>8.0152080000000007E-4</c:v>
                </c:pt>
                <c:pt idx="8">
                  <c:v>8.6926440000000005E-4</c:v>
                </c:pt>
                <c:pt idx="9">
                  <c:v>8.3487350000000004E-4</c:v>
                </c:pt>
                <c:pt idx="10">
                  <c:v>7.8076980000000001E-4</c:v>
                </c:pt>
                <c:pt idx="11">
                  <c:v>7.5566109999999995E-4</c:v>
                </c:pt>
                <c:pt idx="12">
                  <c:v>5.6499480000000003E-4</c:v>
                </c:pt>
                <c:pt idx="13">
                  <c:v>2.9421629999999997E-4</c:v>
                </c:pt>
                <c:pt idx="14">
                  <c:v>1.712908E-4</c:v>
                </c:pt>
                <c:pt idx="15">
                  <c:v>1.2496830000000001E-4</c:v>
                </c:pt>
                <c:pt idx="16">
                  <c:v>9.4853969999999995E-5</c:v>
                </c:pt>
                <c:pt idx="17">
                  <c:v>7.1131730000000004E-5</c:v>
                </c:pt>
                <c:pt idx="18">
                  <c:v>5.7195799999999999E-5</c:v>
                </c:pt>
                <c:pt idx="19">
                  <c:v>4.8289560000000003E-5</c:v>
                </c:pt>
                <c:pt idx="20">
                  <c:v>3.6167880000000002E-5</c:v>
                </c:pt>
                <c:pt idx="21">
                  <c:v>2.7287740000000002E-5</c:v>
                </c:pt>
                <c:pt idx="22">
                  <c:v>2.4189280000000001E-5</c:v>
                </c:pt>
                <c:pt idx="23">
                  <c:v>2.074158E-5</c:v>
                </c:pt>
                <c:pt idx="24">
                  <c:v>1.686851E-5</c:v>
                </c:pt>
                <c:pt idx="25">
                  <c:v>1.56897E-5</c:v>
                </c:pt>
                <c:pt idx="26">
                  <c:v>1.249128E-5</c:v>
                </c:pt>
                <c:pt idx="27">
                  <c:v>1.003713E-5</c:v>
                </c:pt>
                <c:pt idx="28">
                  <c:v>7.976883E-6</c:v>
                </c:pt>
                <c:pt idx="29">
                  <c:v>6.9204200000000004E-6</c:v>
                </c:pt>
                <c:pt idx="30">
                  <c:v>5.7867699999999998E-6</c:v>
                </c:pt>
                <c:pt idx="31">
                  <c:v>4.6936939999999999E-6</c:v>
                </c:pt>
                <c:pt idx="32">
                  <c:v>4.3259140000000003E-6</c:v>
                </c:pt>
                <c:pt idx="33">
                  <c:v>3.1611469999999999E-6</c:v>
                </c:pt>
                <c:pt idx="34">
                  <c:v>2.9205240000000001E-6</c:v>
                </c:pt>
                <c:pt idx="35">
                  <c:v>2.4730860000000001E-6</c:v>
                </c:pt>
                <c:pt idx="36">
                  <c:v>1.9612369999999999E-6</c:v>
                </c:pt>
                <c:pt idx="37">
                  <c:v>1.5222969999999999E-6</c:v>
                </c:pt>
                <c:pt idx="38">
                  <c:v>1.3041310000000002E-6</c:v>
                </c:pt>
                <c:pt idx="39">
                  <c:v>1.295563E-6</c:v>
                </c:pt>
                <c:pt idx="40">
                  <c:v>1.1112930000000001E-6</c:v>
                </c:pt>
                <c:pt idx="41">
                  <c:v>8.2115390000000003E-7</c:v>
                </c:pt>
                <c:pt idx="42">
                  <c:v>6.5895000000000006E-7</c:v>
                </c:pt>
                <c:pt idx="43">
                  <c:v>4.9383930000000009E-7</c:v>
                </c:pt>
                <c:pt idx="44">
                  <c:v>4.5958170000000002E-7</c:v>
                </c:pt>
                <c:pt idx="45">
                  <c:v>4.0453830000000002E-7</c:v>
                </c:pt>
                <c:pt idx="46">
                  <c:v>3.3266470000000002E-7</c:v>
                </c:pt>
                <c:pt idx="47">
                  <c:v>3.4395360000000004E-7</c:v>
                </c:pt>
                <c:pt idx="48">
                  <c:v>2.9594609999999999E-7</c:v>
                </c:pt>
                <c:pt idx="49">
                  <c:v>2.557614E-7</c:v>
                </c:pt>
                <c:pt idx="50">
                  <c:v>2.2506420000000002E-7</c:v>
                </c:pt>
                <c:pt idx="51">
                  <c:v>1.7546120000000002E-7</c:v>
                </c:pt>
                <c:pt idx="52">
                  <c:v>1.349592E-7</c:v>
                </c:pt>
                <c:pt idx="53">
                  <c:v>1.181155E-7</c:v>
                </c:pt>
                <c:pt idx="54">
                  <c:v>8.9248310000000006E-8</c:v>
                </c:pt>
                <c:pt idx="55">
                  <c:v>8.2271379999999998E-8</c:v>
                </c:pt>
                <c:pt idx="56">
                  <c:v>7.1760319999999998E-8</c:v>
                </c:pt>
                <c:pt idx="57">
                  <c:v>5.8419540000000002E-8</c:v>
                </c:pt>
                <c:pt idx="58">
                  <c:v>4.7658339999999998E-8</c:v>
                </c:pt>
                <c:pt idx="59">
                  <c:v>4.3768030000000002E-8</c:v>
                </c:pt>
                <c:pt idx="60">
                  <c:v>2.5494379999999999E-8</c:v>
                </c:pt>
                <c:pt idx="61">
                  <c:v>1.94518E-8</c:v>
                </c:pt>
                <c:pt idx="62">
                  <c:v>1.538408E-8</c:v>
                </c:pt>
                <c:pt idx="63">
                  <c:v>2.315618E-8</c:v>
                </c:pt>
                <c:pt idx="64">
                  <c:v>1.9114319999999998E-8</c:v>
                </c:pt>
                <c:pt idx="65">
                  <c:v>1.7368369999999999E-8</c:v>
                </c:pt>
                <c:pt idx="66">
                  <c:v>1.6131910000000003E-8</c:v>
                </c:pt>
                <c:pt idx="67">
                  <c:v>1.6220780000000003E-8</c:v>
                </c:pt>
                <c:pt idx="68">
                  <c:v>1.6205589999999998E-8</c:v>
                </c:pt>
                <c:pt idx="69">
                  <c:v>1.4457640000000001E-8</c:v>
                </c:pt>
                <c:pt idx="70">
                  <c:v>1.1498050000000001E-8</c:v>
                </c:pt>
                <c:pt idx="71">
                  <c:v>1.0695159999999999E-8</c:v>
                </c:pt>
                <c:pt idx="72">
                  <c:v>9.7524809999999997E-9</c:v>
                </c:pt>
                <c:pt idx="73">
                  <c:v>9.9851890000000004E-9</c:v>
                </c:pt>
                <c:pt idx="74">
                  <c:v>9.3868930000000006E-9</c:v>
                </c:pt>
                <c:pt idx="75">
                  <c:v>6.8376030000000006E-9</c:v>
                </c:pt>
                <c:pt idx="76">
                  <c:v>6.8005250000000008E-9</c:v>
                </c:pt>
                <c:pt idx="77">
                  <c:v>7.5421429999999999E-9</c:v>
                </c:pt>
                <c:pt idx="78">
                  <c:v>6.4974060000000006E-9</c:v>
                </c:pt>
                <c:pt idx="79">
                  <c:v>6.2075059999999998E-9</c:v>
                </c:pt>
                <c:pt idx="80">
                  <c:v>7.0866740000000003E-9</c:v>
                </c:pt>
                <c:pt idx="81">
                  <c:v>6.6297460000000006E-9</c:v>
                </c:pt>
                <c:pt idx="82">
                  <c:v>5.3239099999999997E-9</c:v>
                </c:pt>
                <c:pt idx="83">
                  <c:v>6.041817E-9</c:v>
                </c:pt>
                <c:pt idx="84">
                  <c:v>7.6486109999999996E-9</c:v>
                </c:pt>
                <c:pt idx="85">
                  <c:v>6.6144359999999997E-9</c:v>
                </c:pt>
                <c:pt idx="86">
                  <c:v>4.9890370000000003E-9</c:v>
                </c:pt>
                <c:pt idx="87">
                  <c:v>4.9041229999999999E-9</c:v>
                </c:pt>
                <c:pt idx="88">
                  <c:v>3.9694270000000003E-9</c:v>
                </c:pt>
                <c:pt idx="89">
                  <c:v>4.8789769999999995E-9</c:v>
                </c:pt>
                <c:pt idx="90">
                  <c:v>4.686761E-9</c:v>
                </c:pt>
                <c:pt idx="91">
                  <c:v>3.1887470000000001E-9</c:v>
                </c:pt>
                <c:pt idx="92">
                  <c:v>3.0504769999999999E-9</c:v>
                </c:pt>
                <c:pt idx="93">
                  <c:v>4.2888289999999996E-9</c:v>
                </c:pt>
                <c:pt idx="94">
                  <c:v>4.3717640000000002E-9</c:v>
                </c:pt>
                <c:pt idx="95">
                  <c:v>3.6864369999999998E-9</c:v>
                </c:pt>
                <c:pt idx="96">
                  <c:v>3.5945020000000002E-9</c:v>
                </c:pt>
                <c:pt idx="97">
                  <c:v>2.877758E-9</c:v>
                </c:pt>
                <c:pt idx="98">
                  <c:v>2.8627020000000003E-9</c:v>
                </c:pt>
                <c:pt idx="99">
                  <c:v>2.9212899999999999E-9</c:v>
                </c:pt>
                <c:pt idx="100">
                  <c:v>2.4100620000000001E-9</c:v>
                </c:pt>
                <c:pt idx="101">
                  <c:v>2.5288389999999998E-9</c:v>
                </c:pt>
                <c:pt idx="102">
                  <c:v>2.7940899999999998E-9</c:v>
                </c:pt>
                <c:pt idx="103">
                  <c:v>2.2276929999999999E-9</c:v>
                </c:pt>
                <c:pt idx="104">
                  <c:v>2.622426E-9</c:v>
                </c:pt>
                <c:pt idx="105">
                  <c:v>3.1797779999999997E-9</c:v>
                </c:pt>
                <c:pt idx="106">
                  <c:v>3.5864530000000003E-9</c:v>
                </c:pt>
                <c:pt idx="107">
                  <c:v>4.3704540000000004E-9</c:v>
                </c:pt>
                <c:pt idx="108">
                  <c:v>2.7587099999999999E-9</c:v>
                </c:pt>
                <c:pt idx="109">
                  <c:v>1.767742E-9</c:v>
                </c:pt>
                <c:pt idx="110">
                  <c:v>2.3332459999999999E-9</c:v>
                </c:pt>
                <c:pt idx="111">
                  <c:v>3.7324650000000001E-9</c:v>
                </c:pt>
                <c:pt idx="112">
                  <c:v>4.2078540000000001E-9</c:v>
                </c:pt>
                <c:pt idx="113">
                  <c:v>3.0058239999999999E-9</c:v>
                </c:pt>
                <c:pt idx="114">
                  <c:v>2.3887390000000003E-9</c:v>
                </c:pt>
                <c:pt idx="115">
                  <c:v>3.166498E-9</c:v>
                </c:pt>
                <c:pt idx="116">
                  <c:v>4.6470599999999995E-9</c:v>
                </c:pt>
                <c:pt idx="117">
                  <c:v>4.9363740000000004E-9</c:v>
                </c:pt>
                <c:pt idx="118">
                  <c:v>3.9462499999999997E-9</c:v>
                </c:pt>
                <c:pt idx="119">
                  <c:v>3.4509260000000002E-9</c:v>
                </c:pt>
              </c:numCache>
            </c:numRef>
          </c:yVal>
          <c:smooth val="1"/>
        </c:ser>
        <c:ser>
          <c:idx val="8"/>
          <c:order val="7"/>
          <c:spPr>
            <a:ln w="25400">
              <a:solidFill>
                <a:srgbClr val="FF6600"/>
              </a:solidFill>
              <a:prstDash val="solid"/>
            </a:ln>
          </c:spPr>
          <c:marker>
            <c:symbol val="none"/>
          </c:marker>
          <c:xVal>
            <c:numRef>
              <c:f>Data!$AG$13:$AG$150</c:f>
              <c:numCache>
                <c:formatCode>General</c:formatCode>
                <c:ptCount val="138"/>
              </c:numCache>
            </c:numRef>
          </c:xVal>
          <c:yVal>
            <c:numRef>
              <c:f>Data!$AH$13:$AH$150</c:f>
              <c:numCache>
                <c:formatCode>General</c:formatCode>
                <c:ptCount val="138"/>
              </c:numCache>
            </c:numRef>
          </c:yVal>
          <c:smooth val="1"/>
        </c:ser>
        <c:ser>
          <c:idx val="9"/>
          <c:order val="8"/>
          <c:spPr>
            <a:ln w="28575">
              <a:noFill/>
            </a:ln>
          </c:spPr>
          <c:marker>
            <c:symbol val="star"/>
            <c:size val="6"/>
            <c:spPr>
              <a:noFill/>
              <a:ln>
                <a:solidFill>
                  <a:srgbClr val="FF6600"/>
                </a:solidFill>
                <a:prstDash val="solid"/>
              </a:ln>
            </c:spPr>
          </c:marker>
          <c:xVal>
            <c:numRef>
              <c:f>Data!$AK$13:$AK$99</c:f>
              <c:numCache>
                <c:formatCode>General</c:formatCode>
                <c:ptCount val="87"/>
              </c:numCache>
            </c:numRef>
          </c:xVal>
          <c:yVal>
            <c:numRef>
              <c:f>Data!$AL$13:$AL$99</c:f>
              <c:numCache>
                <c:formatCode>General</c:formatCode>
                <c:ptCount val="87"/>
              </c:numCache>
            </c:numRef>
          </c:yVal>
          <c:smooth val="1"/>
        </c:ser>
        <c:ser>
          <c:idx val="3"/>
          <c:order val="9"/>
          <c:spPr>
            <a:ln w="28575">
              <a:noFill/>
            </a:ln>
          </c:spPr>
          <c:marker>
            <c:symbol val="diamond"/>
            <c:size val="5"/>
            <c:spPr>
              <a:noFill/>
              <a:ln>
                <a:solidFill>
                  <a:srgbClr val="333333"/>
                </a:solidFill>
                <a:prstDash val="solid"/>
              </a:ln>
            </c:spPr>
          </c:marker>
          <c:xVal>
            <c:numRef>
              <c:f>Data!$M$13:$M$150</c:f>
              <c:numCache>
                <c:formatCode>0.00E+00</c:formatCode>
                <c:ptCount val="138"/>
                <c:pt idx="0">
                  <c:v>1.0149999999999999E-2</c:v>
                </c:pt>
                <c:pt idx="1">
                  <c:v>1.04545E-2</c:v>
                </c:pt>
                <c:pt idx="2">
                  <c:v>1.0768140000000001E-2</c:v>
                </c:pt>
                <c:pt idx="3">
                  <c:v>1.1091180000000001E-2</c:v>
                </c:pt>
                <c:pt idx="4">
                  <c:v>1.1423910000000001E-2</c:v>
                </c:pt>
                <c:pt idx="5">
                  <c:v>1.176663E-2</c:v>
                </c:pt>
                <c:pt idx="6">
                  <c:v>1.2119629999999999E-2</c:v>
                </c:pt>
                <c:pt idx="7">
                  <c:v>1.248322E-2</c:v>
                </c:pt>
                <c:pt idx="8">
                  <c:v>1.285772E-2</c:v>
                </c:pt>
                <c:pt idx="9">
                  <c:v>1.324345E-2</c:v>
                </c:pt>
                <c:pt idx="10">
                  <c:v>1.364075E-2</c:v>
                </c:pt>
                <c:pt idx="11">
                  <c:v>1.404997E-2</c:v>
                </c:pt>
                <c:pt idx="12">
                  <c:v>1.447147E-2</c:v>
                </c:pt>
                <c:pt idx="13">
                  <c:v>1.490562E-2</c:v>
                </c:pt>
                <c:pt idx="14">
                  <c:v>1.535279E-2</c:v>
                </c:pt>
                <c:pt idx="15">
                  <c:v>1.581337E-2</c:v>
                </c:pt>
                <c:pt idx="16">
                  <c:v>1.628777E-2</c:v>
                </c:pt>
                <c:pt idx="17">
                  <c:v>1.67764E-2</c:v>
                </c:pt>
                <c:pt idx="18">
                  <c:v>1.7279699999999999E-2</c:v>
                </c:pt>
                <c:pt idx="19">
                  <c:v>1.7798089999999999E-2</c:v>
                </c:pt>
                <c:pt idx="20">
                  <c:v>1.8332029999999999E-2</c:v>
                </c:pt>
                <c:pt idx="21">
                  <c:v>1.8881990000000001E-2</c:v>
                </c:pt>
                <c:pt idx="22">
                  <c:v>1.9448449999999999E-2</c:v>
                </c:pt>
                <c:pt idx="23">
                  <c:v>2.0031899999999998E-2</c:v>
                </c:pt>
                <c:pt idx="24">
                  <c:v>2.0632859999999999E-2</c:v>
                </c:pt>
                <c:pt idx="25">
                  <c:v>2.1251849999999999E-2</c:v>
                </c:pt>
                <c:pt idx="26">
                  <c:v>2.18894E-2</c:v>
                </c:pt>
                <c:pt idx="27">
                  <c:v>2.254608E-2</c:v>
                </c:pt>
                <c:pt idx="28">
                  <c:v>2.3222469999999999E-2</c:v>
                </c:pt>
                <c:pt idx="29">
                  <c:v>2.3919139999999998E-2</c:v>
                </c:pt>
                <c:pt idx="30">
                  <c:v>2.4636709999999999E-2</c:v>
                </c:pt>
                <c:pt idx="31">
                  <c:v>2.537582E-2</c:v>
                </c:pt>
                <c:pt idx="32">
                  <c:v>2.6137090000000002E-2</c:v>
                </c:pt>
                <c:pt idx="33">
                  <c:v>2.6921199999999999E-2</c:v>
                </c:pt>
                <c:pt idx="34">
                  <c:v>2.7728840000000001E-2</c:v>
                </c:pt>
                <c:pt idx="35">
                  <c:v>2.8560700000000001E-2</c:v>
                </c:pt>
                <c:pt idx="36">
                  <c:v>2.9417530000000001E-2</c:v>
                </c:pt>
                <c:pt idx="37">
                  <c:v>3.0300049999999999E-2</c:v>
                </c:pt>
                <c:pt idx="38">
                  <c:v>3.1209049999999999E-2</c:v>
                </c:pt>
                <c:pt idx="39">
                  <c:v>3.2145319999999998E-2</c:v>
                </c:pt>
                <c:pt idx="40">
                  <c:v>3.3109680000000002E-2</c:v>
                </c:pt>
                <c:pt idx="41">
                  <c:v>3.4102970000000003E-2</c:v>
                </c:pt>
                <c:pt idx="42">
                  <c:v>3.5126060000000001E-2</c:v>
                </c:pt>
                <c:pt idx="43">
                  <c:v>3.617985E-2</c:v>
                </c:pt>
                <c:pt idx="44">
                  <c:v>3.7265239999999998E-2</c:v>
                </c:pt>
                <c:pt idx="45">
                  <c:v>3.8383199999999999E-2</c:v>
                </c:pt>
                <c:pt idx="46">
                  <c:v>3.9534689999999997E-2</c:v>
                </c:pt>
                <c:pt idx="47">
                  <c:v>4.0720729999999997E-2</c:v>
                </c:pt>
                <c:pt idx="48">
                  <c:v>4.1942359999999998E-2</c:v>
                </c:pt>
                <c:pt idx="49">
                  <c:v>4.3200629999999997E-2</c:v>
                </c:pt>
                <c:pt idx="50">
                  <c:v>4.4496649999999999E-2</c:v>
                </c:pt>
                <c:pt idx="51">
                  <c:v>4.5831549999999999E-2</c:v>
                </c:pt>
                <c:pt idx="52">
                  <c:v>4.7206489999999997E-2</c:v>
                </c:pt>
                <c:pt idx="53">
                  <c:v>4.8622690000000003E-2</c:v>
                </c:pt>
                <c:pt idx="54">
                  <c:v>5.008137E-2</c:v>
                </c:pt>
                <c:pt idx="55">
                  <c:v>5.1583810000000001E-2</c:v>
                </c:pt>
                <c:pt idx="56">
                  <c:v>5.3131320000000003E-2</c:v>
                </c:pt>
                <c:pt idx="57">
                  <c:v>5.4725259999999998E-2</c:v>
                </c:pt>
                <c:pt idx="58">
                  <c:v>5.6367019999999997E-2</c:v>
                </c:pt>
                <c:pt idx="59">
                  <c:v>5.8058029999999997E-2</c:v>
                </c:pt>
                <c:pt idx="60">
                  <c:v>5.9799770000000002E-2</c:v>
                </c:pt>
                <c:pt idx="61">
                  <c:v>6.1593759999999997E-2</c:v>
                </c:pt>
                <c:pt idx="62">
                  <c:v>6.3441579999999997E-2</c:v>
                </c:pt>
                <c:pt idx="63">
                  <c:v>6.5344819999999998E-2</c:v>
                </c:pt>
                <c:pt idx="64">
                  <c:v>6.7305169999999997E-2</c:v>
                </c:pt>
                <c:pt idx="65">
                  <c:v>6.9324319999999995E-2</c:v>
                </c:pt>
                <c:pt idx="66">
                  <c:v>7.1404049999999997E-2</c:v>
                </c:pt>
                <c:pt idx="67">
                  <c:v>7.3546180000000003E-2</c:v>
                </c:pt>
                <c:pt idx="68">
                  <c:v>7.5752559999999997E-2</c:v>
                </c:pt>
                <c:pt idx="69">
                  <c:v>7.8025140000000007E-2</c:v>
                </c:pt>
                <c:pt idx="70">
                  <c:v>8.0365889999999995E-2</c:v>
                </c:pt>
                <c:pt idx="71">
                  <c:v>8.2776870000000002E-2</c:v>
                </c:pt>
                <c:pt idx="72">
                  <c:v>8.5260180000000005E-2</c:v>
                </c:pt>
                <c:pt idx="73">
                  <c:v>8.7817980000000004E-2</c:v>
                </c:pt>
                <c:pt idx="74">
                  <c:v>9.0452519999999995E-2</c:v>
                </c:pt>
                <c:pt idx="75">
                  <c:v>9.3166100000000002E-2</c:v>
                </c:pt>
                <c:pt idx="76">
                  <c:v>9.5961080000000004E-2</c:v>
                </c:pt>
                <c:pt idx="77">
                  <c:v>9.8839910000000003E-2</c:v>
                </c:pt>
                <c:pt idx="78">
                  <c:v>0.1018051</c:v>
                </c:pt>
                <c:pt idx="79">
                  <c:v>0.1048593</c:v>
                </c:pt>
                <c:pt idx="80">
                  <c:v>0.108005</c:v>
                </c:pt>
                <c:pt idx="81">
                  <c:v>0.1112452</c:v>
                </c:pt>
                <c:pt idx="82">
                  <c:v>0.1145825</c:v>
                </c:pt>
                <c:pt idx="83">
                  <c:v>0.11802</c:v>
                </c:pt>
                <c:pt idx="84">
                  <c:v>0.1215606</c:v>
                </c:pt>
                <c:pt idx="85">
                  <c:v>0.1252074</c:v>
                </c:pt>
                <c:pt idx="86" formatCode="General">
                  <c:v>0.12896369999999999</c:v>
                </c:pt>
                <c:pt idx="87" formatCode="General">
                  <c:v>0.1328326</c:v>
                </c:pt>
                <c:pt idx="88" formatCode="General">
                  <c:v>0.13681760000000001</c:v>
                </c:pt>
                <c:pt idx="89" formatCode="General">
                  <c:v>0.14092209999999999</c:v>
                </c:pt>
                <c:pt idx="90" formatCode="General">
                  <c:v>0.14514969999999999</c:v>
                </c:pt>
                <c:pt idx="91" formatCode="General">
                  <c:v>0.1495042</c:v>
                </c:pt>
                <c:pt idx="92" formatCode="General">
                  <c:v>0.1539894</c:v>
                </c:pt>
                <c:pt idx="93" formatCode="General">
                  <c:v>0.158609</c:v>
                </c:pt>
                <c:pt idx="94" formatCode="General">
                  <c:v>0.16336729999999999</c:v>
                </c:pt>
                <c:pt idx="95" formatCode="General">
                  <c:v>0.16826830000000001</c:v>
                </c:pt>
                <c:pt idx="96" formatCode="General">
                  <c:v>0.17331640000000001</c:v>
                </c:pt>
                <c:pt idx="97" formatCode="General">
                  <c:v>0.17851590000000001</c:v>
                </c:pt>
                <c:pt idx="98" formatCode="General">
                  <c:v>0.18387129999999999</c:v>
                </c:pt>
                <c:pt idx="99" formatCode="General">
                  <c:v>0.18938749999999999</c:v>
                </c:pt>
                <c:pt idx="100" formatCode="General">
                  <c:v>0.1950691</c:v>
                </c:pt>
                <c:pt idx="101" formatCode="General">
                  <c:v>0.20092119999999999</c:v>
                </c:pt>
                <c:pt idx="102" formatCode="General">
                  <c:v>0.20694879999999999</c:v>
                </c:pt>
                <c:pt idx="103" formatCode="General">
                  <c:v>0.21315729999999999</c:v>
                </c:pt>
                <c:pt idx="104" formatCode="General">
                  <c:v>0.219552</c:v>
                </c:pt>
                <c:pt idx="105" formatCode="General">
                  <c:v>0.2261386</c:v>
                </c:pt>
                <c:pt idx="106" formatCode="General">
                  <c:v>0.23292270000000001</c:v>
                </c:pt>
                <c:pt idx="107" formatCode="General">
                  <c:v>0.2399104</c:v>
                </c:pt>
                <c:pt idx="108" formatCode="General">
                  <c:v>0.24710770000000001</c:v>
                </c:pt>
                <c:pt idx="109" formatCode="General">
                  <c:v>0.25452089999999999</c:v>
                </c:pt>
                <c:pt idx="110" formatCode="General">
                  <c:v>0.26215660000000002</c:v>
                </c:pt>
                <c:pt idx="111" formatCode="General">
                  <c:v>0.27002130000000002</c:v>
                </c:pt>
                <c:pt idx="112" formatCode="General">
                  <c:v>0.27812189999999998</c:v>
                </c:pt>
                <c:pt idx="113" formatCode="General">
                  <c:v>0.28646559999999999</c:v>
                </c:pt>
                <c:pt idx="114" formatCode="General">
                  <c:v>0.29505949999999997</c:v>
                </c:pt>
                <c:pt idx="115" formatCode="General">
                  <c:v>0.3039113</c:v>
                </c:pt>
                <c:pt idx="116" formatCode="General">
                  <c:v>0.31302869999999999</c:v>
                </c:pt>
                <c:pt idx="117" formatCode="General">
                  <c:v>0.32241950000000003</c:v>
                </c:pt>
                <c:pt idx="118" formatCode="General">
                  <c:v>0.3320921</c:v>
                </c:pt>
                <c:pt idx="119" formatCode="General">
                  <c:v>0.33849990000000002</c:v>
                </c:pt>
              </c:numCache>
            </c:numRef>
          </c:xVal>
          <c:yVal>
            <c:numRef>
              <c:f>Data!$N$13:$N$150</c:f>
              <c:numCache>
                <c:formatCode>General</c:formatCode>
                <c:ptCount val="138"/>
                <c:pt idx="0">
                  <c:v>8.3093700000000006E-2</c:v>
                </c:pt>
                <c:pt idx="1">
                  <c:v>8.4420660000000008E-2</c:v>
                </c:pt>
                <c:pt idx="2">
                  <c:v>9.2660220000000015E-2</c:v>
                </c:pt>
                <c:pt idx="3">
                  <c:v>9.3063420000000008E-2</c:v>
                </c:pt>
                <c:pt idx="4">
                  <c:v>9.545621E-2</c:v>
                </c:pt>
                <c:pt idx="5">
                  <c:v>9.4354350000000003E-2</c:v>
                </c:pt>
                <c:pt idx="6">
                  <c:v>9.9624070000000009E-2</c:v>
                </c:pt>
                <c:pt idx="7">
                  <c:v>0.1002613</c:v>
                </c:pt>
                <c:pt idx="8">
                  <c:v>9.7464380000000003E-2</c:v>
                </c:pt>
                <c:pt idx="9">
                  <c:v>9.2257960000000014E-2</c:v>
                </c:pt>
                <c:pt idx="10">
                  <c:v>9.3686660000000005E-2</c:v>
                </c:pt>
                <c:pt idx="11">
                  <c:v>8.9396379999999998E-2</c:v>
                </c:pt>
                <c:pt idx="12">
                  <c:v>6.256718E-2</c:v>
                </c:pt>
                <c:pt idx="13">
                  <c:v>3.1762550000000001E-2</c:v>
                </c:pt>
                <c:pt idx="14">
                  <c:v>2.1909970000000001E-2</c:v>
                </c:pt>
                <c:pt idx="15">
                  <c:v>1.5813199999999999E-2</c:v>
                </c:pt>
                <c:pt idx="16">
                  <c:v>1.1223840000000001E-2</c:v>
                </c:pt>
                <c:pt idx="17">
                  <c:v>8.8574220000000002E-3</c:v>
                </c:pt>
                <c:pt idx="18">
                  <c:v>7.002884E-3</c:v>
                </c:pt>
                <c:pt idx="19">
                  <c:v>5.5281390000000005E-3</c:v>
                </c:pt>
                <c:pt idx="20">
                  <c:v>5.0545420000000004E-3</c:v>
                </c:pt>
                <c:pt idx="21">
                  <c:v>3.874246E-3</c:v>
                </c:pt>
                <c:pt idx="22">
                  <c:v>2.9961470000000002E-3</c:v>
                </c:pt>
                <c:pt idx="23">
                  <c:v>2.7029129999999999E-3</c:v>
                </c:pt>
                <c:pt idx="24">
                  <c:v>2.1717590000000001E-3</c:v>
                </c:pt>
                <c:pt idx="25">
                  <c:v>1.980599E-3</c:v>
                </c:pt>
                <c:pt idx="26">
                  <c:v>1.5017700000000001E-3</c:v>
                </c:pt>
                <c:pt idx="27">
                  <c:v>1.3295820000000002E-3</c:v>
                </c:pt>
                <c:pt idx="28">
                  <c:v>1.1406490000000001E-3</c:v>
                </c:pt>
                <c:pt idx="29">
                  <c:v>1.0259539999999999E-3</c:v>
                </c:pt>
                <c:pt idx="30">
                  <c:v>7.9196240000000003E-4</c:v>
                </c:pt>
                <c:pt idx="31">
                  <c:v>7.2625690000000008E-4</c:v>
                </c:pt>
                <c:pt idx="32">
                  <c:v>6.0515060000000003E-4</c:v>
                </c:pt>
                <c:pt idx="33">
                  <c:v>5.1809520000000006E-4</c:v>
                </c:pt>
                <c:pt idx="34">
                  <c:v>4.2108249999999999E-4</c:v>
                </c:pt>
                <c:pt idx="35">
                  <c:v>3.4692380000000001E-4</c:v>
                </c:pt>
                <c:pt idx="36">
                  <c:v>3.0660639999999999E-4</c:v>
                </c:pt>
                <c:pt idx="37">
                  <c:v>2.7457559999999998E-4</c:v>
                </c:pt>
                <c:pt idx="38">
                  <c:v>2.3624060000000002E-4</c:v>
                </c:pt>
                <c:pt idx="39">
                  <c:v>1.889886E-4</c:v>
                </c:pt>
                <c:pt idx="40">
                  <c:v>1.6487170000000002E-4</c:v>
                </c:pt>
                <c:pt idx="41">
                  <c:v>1.7281770000000002E-4</c:v>
                </c:pt>
                <c:pt idx="42">
                  <c:v>1.1588830000000002E-4</c:v>
                </c:pt>
                <c:pt idx="43">
                  <c:v>1.1609640000000001E-4</c:v>
                </c:pt>
                <c:pt idx="44">
                  <c:v>9.0513550000000003E-5</c:v>
                </c:pt>
                <c:pt idx="45">
                  <c:v>7.6607590000000008E-5</c:v>
                </c:pt>
                <c:pt idx="46">
                  <c:v>6.8365880000000008E-5</c:v>
                </c:pt>
                <c:pt idx="47">
                  <c:v>5.6468429999999998E-5</c:v>
                </c:pt>
                <c:pt idx="48">
                  <c:v>5.2990600000000007E-5</c:v>
                </c:pt>
                <c:pt idx="49">
                  <c:v>4.779899E-5</c:v>
                </c:pt>
                <c:pt idx="50">
                  <c:v>3.6885700000000005E-5</c:v>
                </c:pt>
                <c:pt idx="51">
                  <c:v>3.3922310000000006E-5</c:v>
                </c:pt>
                <c:pt idx="52">
                  <c:v>2.9287130000000002E-5</c:v>
                </c:pt>
                <c:pt idx="53">
                  <c:v>2.1404420000000003E-5</c:v>
                </c:pt>
                <c:pt idx="54">
                  <c:v>1.8542660000000002E-5</c:v>
                </c:pt>
                <c:pt idx="55">
                  <c:v>1.8283920000000001E-5</c:v>
                </c:pt>
                <c:pt idx="56">
                  <c:v>1.6302540000000001E-5</c:v>
                </c:pt>
                <c:pt idx="57">
                  <c:v>1.2805330000000001E-5</c:v>
                </c:pt>
                <c:pt idx="58">
                  <c:v>1.074409E-5</c:v>
                </c:pt>
                <c:pt idx="59">
                  <c:v>8.0038759999999991E-6</c:v>
                </c:pt>
                <c:pt idx="60">
                  <c:v>7.7738760000000013E-6</c:v>
                </c:pt>
                <c:pt idx="61">
                  <c:v>6.2327550000000001E-6</c:v>
                </c:pt>
                <c:pt idx="62">
                  <c:v>6.5404540000000003E-6</c:v>
                </c:pt>
                <c:pt idx="63">
                  <c:v>5.3078000000000002E-6</c:v>
                </c:pt>
                <c:pt idx="64">
                  <c:v>3.8627570000000004E-6</c:v>
                </c:pt>
                <c:pt idx="65">
                  <c:v>3.9243419999999997E-6</c:v>
                </c:pt>
                <c:pt idx="66">
                  <c:v>3.279528E-6</c:v>
                </c:pt>
                <c:pt idx="67">
                  <c:v>2.744961E-6</c:v>
                </c:pt>
                <c:pt idx="68">
                  <c:v>2.726921E-6</c:v>
                </c:pt>
                <c:pt idx="69">
                  <c:v>2.4630070000000004E-6</c:v>
                </c:pt>
                <c:pt idx="70">
                  <c:v>2.0725679999999998E-6</c:v>
                </c:pt>
                <c:pt idx="71">
                  <c:v>2.1088160000000001E-6</c:v>
                </c:pt>
                <c:pt idx="72">
                  <c:v>1.6650360000000001E-6</c:v>
                </c:pt>
                <c:pt idx="73">
                  <c:v>9.6173060000000008E-7</c:v>
                </c:pt>
                <c:pt idx="74">
                  <c:v>9.0150810000000013E-7</c:v>
                </c:pt>
                <c:pt idx="75">
                  <c:v>1.0069420000000002E-6</c:v>
                </c:pt>
                <c:pt idx="76">
                  <c:v>7.6450350000000004E-7</c:v>
                </c:pt>
                <c:pt idx="77">
                  <c:v>8.2869400000000005E-7</c:v>
                </c:pt>
                <c:pt idx="78">
                  <c:v>8.908103000000001E-7</c:v>
                </c:pt>
                <c:pt idx="79">
                  <c:v>8.4563140000000008E-7</c:v>
                </c:pt>
                <c:pt idx="80">
                  <c:v>6.7200250000000005E-7</c:v>
                </c:pt>
                <c:pt idx="81">
                  <c:v>5.5829969999999999E-7</c:v>
                </c:pt>
                <c:pt idx="82">
                  <c:v>5.788010000000001E-7</c:v>
                </c:pt>
                <c:pt idx="83">
                  <c:v>4.9900880000000006E-7</c:v>
                </c:pt>
                <c:pt idx="84">
                  <c:v>6.3148650000000006E-7</c:v>
                </c:pt>
                <c:pt idx="85">
                  <c:v>5.2683200000000002E-7</c:v>
                </c:pt>
                <c:pt idx="86">
                  <c:v>3.4938119999999998E-7</c:v>
                </c:pt>
                <c:pt idx="87">
                  <c:v>4.2064070000000004E-7</c:v>
                </c:pt>
                <c:pt idx="88">
                  <c:v>4.3545000000000005E-7</c:v>
                </c:pt>
                <c:pt idx="89">
                  <c:v>4.3638830000000003E-7</c:v>
                </c:pt>
                <c:pt idx="90">
                  <c:v>3.683802E-7</c:v>
                </c:pt>
                <c:pt idx="91">
                  <c:v>3.4750639999999998E-7</c:v>
                </c:pt>
                <c:pt idx="92">
                  <c:v>3.7367700000000002E-7</c:v>
                </c:pt>
                <c:pt idx="93">
                  <c:v>3.7247530000000001E-7</c:v>
                </c:pt>
                <c:pt idx="94">
                  <c:v>4.2520280000000001E-7</c:v>
                </c:pt>
                <c:pt idx="95">
                  <c:v>3.5104370000000003E-7</c:v>
                </c:pt>
                <c:pt idx="96">
                  <c:v>3.0684510000000004E-7</c:v>
                </c:pt>
                <c:pt idx="97">
                  <c:v>3.0844200000000003E-7</c:v>
                </c:pt>
                <c:pt idx="98">
                  <c:v>3.024041E-7</c:v>
                </c:pt>
                <c:pt idx="99">
                  <c:v>3.5748780000000002E-7</c:v>
                </c:pt>
                <c:pt idx="100">
                  <c:v>3.7529560000000001E-7</c:v>
                </c:pt>
                <c:pt idx="101">
                  <c:v>3.4172570000000005E-7</c:v>
                </c:pt>
                <c:pt idx="102">
                  <c:v>3.1211800000000002E-7</c:v>
                </c:pt>
                <c:pt idx="103">
                  <c:v>3.3290370000000005E-7</c:v>
                </c:pt>
                <c:pt idx="104">
                  <c:v>3.1354570000000002E-7</c:v>
                </c:pt>
                <c:pt idx="105">
                  <c:v>3.1156150000000001E-7</c:v>
                </c:pt>
                <c:pt idx="106">
                  <c:v>3.7928860000000006E-7</c:v>
                </c:pt>
                <c:pt idx="107">
                  <c:v>4.0606310000000005E-7</c:v>
                </c:pt>
                <c:pt idx="108">
                  <c:v>3.5173939999999999E-7</c:v>
                </c:pt>
                <c:pt idx="109">
                  <c:v>3.438892E-7</c:v>
                </c:pt>
                <c:pt idx="110">
                  <c:v>3.7098909999999998E-7</c:v>
                </c:pt>
                <c:pt idx="111">
                  <c:v>3.4724189999999999E-7</c:v>
                </c:pt>
                <c:pt idx="112">
                  <c:v>2.9240880000000005E-7</c:v>
                </c:pt>
                <c:pt idx="113">
                  <c:v>3.1148280000000003E-7</c:v>
                </c:pt>
                <c:pt idx="114">
                  <c:v>2.8218940000000001E-7</c:v>
                </c:pt>
                <c:pt idx="115">
                  <c:v>3.1613839999999999E-7</c:v>
                </c:pt>
                <c:pt idx="116">
                  <c:v>3.8714610000000001E-7</c:v>
                </c:pt>
                <c:pt idx="117">
                  <c:v>3.312278E-7</c:v>
                </c:pt>
                <c:pt idx="118">
                  <c:v>3.03654E-7</c:v>
                </c:pt>
                <c:pt idx="119">
                  <c:v>3.1668710000000003E-7</c:v>
                </c:pt>
              </c:numCache>
            </c:numRef>
          </c:yVal>
          <c:smooth val="1"/>
        </c:ser>
        <c:dLbls>
          <c:showLegendKey val="0"/>
          <c:showVal val="0"/>
          <c:showCatName val="0"/>
          <c:showSerName val="0"/>
          <c:showPercent val="0"/>
          <c:showBubbleSize val="0"/>
        </c:dLbls>
        <c:axId val="424971328"/>
        <c:axId val="424970544"/>
      </c:scatterChart>
      <c:valAx>
        <c:axId val="424971328"/>
        <c:scaling>
          <c:orientation val="minMax"/>
          <c:max val="0.2"/>
        </c:scaling>
        <c:delete val="0"/>
        <c:axPos val="b"/>
        <c:title>
          <c:tx>
            <c:rich>
              <a:bodyPr/>
              <a:lstStyle/>
              <a:p>
                <a:pPr>
                  <a:defRPr sz="1100" b="0" i="0" u="none" strike="noStrike" baseline="0">
                    <a:solidFill>
                      <a:srgbClr val="000000"/>
                    </a:solidFill>
                    <a:latin typeface="Calibri"/>
                    <a:ea typeface="Calibri"/>
                    <a:cs typeface="Calibri"/>
                  </a:defRPr>
                </a:pPr>
                <a:r>
                  <a:rPr lang="en-GB" sz="1000" b="1" i="0" u="none" strike="noStrike" baseline="0">
                    <a:solidFill>
                      <a:srgbClr val="000000"/>
                    </a:solidFill>
                    <a:latin typeface="Arial"/>
                    <a:cs typeface="Arial"/>
                  </a:rPr>
                  <a:t>Q/ Å</a:t>
                </a:r>
                <a:r>
                  <a:rPr lang="en-GB" sz="1000" b="1" i="0" u="none" strike="noStrike" baseline="30000">
                    <a:solidFill>
                      <a:srgbClr val="000000"/>
                    </a:solidFill>
                    <a:latin typeface="Arial"/>
                    <a:cs typeface="Arial"/>
                  </a:rPr>
                  <a:t>-1</a:t>
                </a:r>
              </a:p>
            </c:rich>
          </c:tx>
          <c:layout>
            <c:manualLayout>
              <c:xMode val="edge"/>
              <c:yMode val="edge"/>
              <c:x val="0.53051766416521884"/>
              <c:y val="0.88505988475578479"/>
            </c:manualLayout>
          </c:layout>
          <c:overlay val="0"/>
          <c:spPr>
            <a:noFill/>
            <a:ln w="25400">
              <a:noFill/>
            </a:ln>
          </c:spPr>
        </c:title>
        <c:numFmt formatCode="General"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24970544"/>
        <c:crossesAt val="1E-10"/>
        <c:crossBetween val="midCat"/>
      </c:valAx>
      <c:valAx>
        <c:axId val="424970544"/>
        <c:scaling>
          <c:logBase val="10"/>
          <c:orientation val="minMax"/>
          <c:max val="1"/>
          <c:min val="1E-10"/>
        </c:scaling>
        <c:delete val="0"/>
        <c:axPos val="l"/>
        <c:title>
          <c:tx>
            <c:rich>
              <a:bodyPr/>
              <a:lstStyle/>
              <a:p>
                <a:pPr>
                  <a:defRPr sz="1000" b="1" i="0" u="none" strike="noStrike" baseline="0">
                    <a:solidFill>
                      <a:srgbClr val="000000"/>
                    </a:solidFill>
                    <a:latin typeface="Arial"/>
                    <a:ea typeface="Arial"/>
                    <a:cs typeface="Arial"/>
                  </a:defRPr>
                </a:pPr>
                <a:r>
                  <a:rPr lang="en-GB"/>
                  <a:t>Reflectivity</a:t>
                </a:r>
              </a:p>
            </c:rich>
          </c:tx>
          <c:layout>
            <c:manualLayout>
              <c:xMode val="edge"/>
              <c:yMode val="edge"/>
              <c:x val="3.7558685446009391E-2"/>
              <c:y val="0.32758711195583312"/>
            </c:manualLayout>
          </c:layout>
          <c:overlay val="0"/>
          <c:spPr>
            <a:noFill/>
            <a:ln w="25400">
              <a:noFill/>
            </a:ln>
          </c:spPr>
        </c:title>
        <c:numFmt formatCode="0.E+0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24971328"/>
        <c:crossesAt val="1.0000000000000006E-10"/>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8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17564304461942"/>
          <c:y val="4.8967082239720038E-2"/>
          <c:w val="0.84930435695538065"/>
          <c:h val="0.83627023184601923"/>
        </c:manualLayout>
      </c:layout>
      <c:scatterChart>
        <c:scatterStyle val="lineMarker"/>
        <c:varyColors val="0"/>
        <c:ser>
          <c:idx val="0"/>
          <c:order val="0"/>
          <c:tx>
            <c:strRef>
              <c:f>'3mgml avg'!$E$18</c:f>
              <c:strCache>
                <c:ptCount val="1"/>
                <c:pt idx="0">
                  <c:v>SF 5-30k</c:v>
                </c:pt>
              </c:strCache>
            </c:strRef>
          </c:tx>
          <c:spPr>
            <a:ln w="28575">
              <a:noFill/>
            </a:ln>
          </c:spPr>
          <c:marker>
            <c:symbol val="diamond"/>
            <c:size val="7"/>
            <c:spPr>
              <a:solidFill>
                <a:schemeClr val="tx1"/>
              </a:solidFill>
              <a:ln>
                <a:solidFill>
                  <a:schemeClr val="tx1"/>
                </a:solidFill>
              </a:ln>
            </c:spPr>
          </c:marker>
          <c:errBars>
            <c:errDir val="y"/>
            <c:errBarType val="both"/>
            <c:errValType val="cust"/>
            <c:noEndCap val="0"/>
            <c:plus>
              <c:numRef>
                <c:f>'3mgml avg'!$H$19:$H$33</c:f>
                <c:numCache>
                  <c:formatCode>General</c:formatCode>
                  <c:ptCount val="15"/>
                  <c:pt idx="1">
                    <c:v>0.21005461322228791</c:v>
                  </c:pt>
                  <c:pt idx="2">
                    <c:v>0.19237758689806292</c:v>
                  </c:pt>
                  <c:pt idx="3">
                    <c:v>0.19341132675300818</c:v>
                  </c:pt>
                  <c:pt idx="4">
                    <c:v>0.20117453661723952</c:v>
                  </c:pt>
                  <c:pt idx="5">
                    <c:v>0.21107977561429866</c:v>
                  </c:pt>
                  <c:pt idx="6">
                    <c:v>0.21883753041502346</c:v>
                  </c:pt>
                  <c:pt idx="7">
                    <c:v>0.22096587151380864</c:v>
                  </c:pt>
                  <c:pt idx="8">
                    <c:v>0.22512874365290192</c:v>
                  </c:pt>
                  <c:pt idx="9">
                    <c:v>0.23169259092978295</c:v>
                  </c:pt>
                  <c:pt idx="10">
                    <c:v>0.22949063214460524</c:v>
                  </c:pt>
                  <c:pt idx="11">
                    <c:v>0.23604158499311834</c:v>
                  </c:pt>
                  <c:pt idx="12">
                    <c:v>0.23382834945670058</c:v>
                  </c:pt>
                  <c:pt idx="13">
                    <c:v>0.24080099429947563</c:v>
                  </c:pt>
                  <c:pt idx="14">
                    <c:v>0.23598048272930341</c:v>
                  </c:pt>
                </c:numCache>
              </c:numRef>
            </c:plus>
            <c:minus>
              <c:numRef>
                <c:f>'3mgml avg'!$H$19:$H$33</c:f>
                <c:numCache>
                  <c:formatCode>General</c:formatCode>
                  <c:ptCount val="15"/>
                  <c:pt idx="1">
                    <c:v>0.21005461322228791</c:v>
                  </c:pt>
                  <c:pt idx="2">
                    <c:v>0.19237758689806292</c:v>
                  </c:pt>
                  <c:pt idx="3">
                    <c:v>0.19341132675300818</c:v>
                  </c:pt>
                  <c:pt idx="4">
                    <c:v>0.20117453661723952</c:v>
                  </c:pt>
                  <c:pt idx="5">
                    <c:v>0.21107977561429866</c:v>
                  </c:pt>
                  <c:pt idx="6">
                    <c:v>0.21883753041502346</c:v>
                  </c:pt>
                  <c:pt idx="7">
                    <c:v>0.22096587151380864</c:v>
                  </c:pt>
                  <c:pt idx="8">
                    <c:v>0.22512874365290192</c:v>
                  </c:pt>
                  <c:pt idx="9">
                    <c:v>0.23169259092978295</c:v>
                  </c:pt>
                  <c:pt idx="10">
                    <c:v>0.22949063214460524</c:v>
                  </c:pt>
                  <c:pt idx="11">
                    <c:v>0.23604158499311834</c:v>
                  </c:pt>
                  <c:pt idx="12">
                    <c:v>0.23382834945670058</c:v>
                  </c:pt>
                  <c:pt idx="13">
                    <c:v>0.24080099429947563</c:v>
                  </c:pt>
                  <c:pt idx="14">
                    <c:v>0.23598048272930341</c:v>
                  </c:pt>
                </c:numCache>
              </c:numRef>
            </c:minus>
          </c:errBars>
          <c:xVal>
            <c:numRef>
              <c:f>'3mgml avg'!$D$19:$D$33</c:f>
              <c:numCache>
                <c:formatCode>General</c:formatCode>
                <c:ptCount val="15"/>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3mgml avg'!$E$19:$E$33</c:f>
              <c:numCache>
                <c:formatCode>General</c:formatCode>
                <c:ptCount val="15"/>
                <c:pt idx="1">
                  <c:v>1.9075359261538458</c:v>
                </c:pt>
                <c:pt idx="2">
                  <c:v>2.1690077284615379</c:v>
                </c:pt>
                <c:pt idx="3">
                  <c:v>2.3223365119230772</c:v>
                </c:pt>
                <c:pt idx="4">
                  <c:v>2.5388865276923078</c:v>
                </c:pt>
                <c:pt idx="5">
                  <c:v>2.6681204846153852</c:v>
                </c:pt>
                <c:pt idx="6">
                  <c:v>2.7584373976923078</c:v>
                </c:pt>
                <c:pt idx="7">
                  <c:v>2.8304154200000009</c:v>
                </c:pt>
                <c:pt idx="8">
                  <c:v>2.8902565192307685</c:v>
                </c:pt>
                <c:pt idx="9">
                  <c:v>2.943886548076923</c:v>
                </c:pt>
                <c:pt idx="10">
                  <c:v>2.9866509965384624</c:v>
                </c:pt>
                <c:pt idx="11">
                  <c:v>3.0237990838461544</c:v>
                </c:pt>
                <c:pt idx="12">
                  <c:v>3.052766885</c:v>
                </c:pt>
                <c:pt idx="13">
                  <c:v>3.082113965</c:v>
                </c:pt>
                <c:pt idx="14">
                  <c:v>3.1108280657692307</c:v>
                </c:pt>
              </c:numCache>
            </c:numRef>
          </c:yVal>
          <c:smooth val="0"/>
        </c:ser>
        <c:ser>
          <c:idx val="3"/>
          <c:order val="1"/>
          <c:tx>
            <c:strRef>
              <c:f>'3mgml avg'!$C$95</c:f>
              <c:strCache>
                <c:ptCount val="1"/>
                <c:pt idx="0">
                  <c:v>SF 5-30k</c:v>
                </c:pt>
              </c:strCache>
            </c:strRef>
          </c:tx>
          <c:spPr>
            <a:ln w="28575">
              <a:noFill/>
            </a:ln>
          </c:spPr>
          <c:marker>
            <c:symbol val="diamond"/>
            <c:size val="7"/>
            <c:spPr>
              <a:noFill/>
              <a:ln>
                <a:solidFill>
                  <a:schemeClr val="tx1"/>
                </a:solidFill>
              </a:ln>
            </c:spPr>
          </c:marker>
          <c:errBars>
            <c:errDir val="y"/>
            <c:errBarType val="both"/>
            <c:errValType val="cust"/>
            <c:noEndCap val="0"/>
            <c:plus>
              <c:numRef>
                <c:f>'3mgml avg'!$F$149</c:f>
                <c:numCache>
                  <c:formatCode>General</c:formatCode>
                  <c:ptCount val="1"/>
                  <c:pt idx="0">
                    <c:v>0.2726581430027224</c:v>
                  </c:pt>
                </c:numCache>
              </c:numRef>
            </c:plus>
            <c:minus>
              <c:numRef>
                <c:f>'3mgml avg'!$F$136:$F$149</c:f>
                <c:numCache>
                  <c:formatCode>General</c:formatCode>
                  <c:ptCount val="14"/>
                  <c:pt idx="0">
                    <c:v>0.1164743271928949</c:v>
                  </c:pt>
                  <c:pt idx="1">
                    <c:v>0.1363479562355919</c:v>
                  </c:pt>
                  <c:pt idx="2">
                    <c:v>0.15115558074205376</c:v>
                  </c:pt>
                  <c:pt idx="3">
                    <c:v>0.1884267840694494</c:v>
                  </c:pt>
                  <c:pt idx="4">
                    <c:v>0.20745587666143459</c:v>
                  </c:pt>
                  <c:pt idx="5">
                    <c:v>0.21953118205113922</c:v>
                  </c:pt>
                  <c:pt idx="6">
                    <c:v>0.22362493843674819</c:v>
                  </c:pt>
                  <c:pt idx="7">
                    <c:v>0.2467680461029092</c:v>
                  </c:pt>
                  <c:pt idx="8">
                    <c:v>0.24814013121487641</c:v>
                  </c:pt>
                  <c:pt idx="9">
                    <c:v>0.2525330364937714</c:v>
                  </c:pt>
                  <c:pt idx="10">
                    <c:v>0.25823428358515088</c:v>
                  </c:pt>
                  <c:pt idx="11">
                    <c:v>0.26613017607716033</c:v>
                  </c:pt>
                  <c:pt idx="12">
                    <c:v>0.26401727834550592</c:v>
                  </c:pt>
                  <c:pt idx="13">
                    <c:v>0.2726581430027224</c:v>
                  </c:pt>
                </c:numCache>
              </c:numRef>
            </c:minus>
          </c:errBars>
          <c:xVal>
            <c:numRef>
              <c:f>'3mgml avg'!$B$97:$B$110</c:f>
              <c:numCache>
                <c:formatCode>General</c:formatCode>
                <c:ptCount val="14"/>
                <c:pt idx="0">
                  <c:v>1</c:v>
                </c:pt>
                <c:pt idx="1">
                  <c:v>3</c:v>
                </c:pt>
                <c:pt idx="2">
                  <c:v>5</c:v>
                </c:pt>
                <c:pt idx="3">
                  <c:v>10</c:v>
                </c:pt>
                <c:pt idx="4">
                  <c:v>15</c:v>
                </c:pt>
                <c:pt idx="5">
                  <c:v>20</c:v>
                </c:pt>
                <c:pt idx="6">
                  <c:v>25</c:v>
                </c:pt>
                <c:pt idx="7">
                  <c:v>30</c:v>
                </c:pt>
                <c:pt idx="8">
                  <c:v>35</c:v>
                </c:pt>
                <c:pt idx="9">
                  <c:v>40</c:v>
                </c:pt>
                <c:pt idx="10">
                  <c:v>45</c:v>
                </c:pt>
                <c:pt idx="11">
                  <c:v>50</c:v>
                </c:pt>
                <c:pt idx="12">
                  <c:v>55</c:v>
                </c:pt>
                <c:pt idx="13">
                  <c:v>60</c:v>
                </c:pt>
              </c:numCache>
            </c:numRef>
          </c:xVal>
          <c:yVal>
            <c:numRef>
              <c:f>'3mgml avg'!$C$136:$C$149</c:f>
              <c:numCache>
                <c:formatCode>General</c:formatCode>
                <c:ptCount val="14"/>
                <c:pt idx="0">
                  <c:v>0.53190793599999997</c:v>
                </c:pt>
                <c:pt idx="1">
                  <c:v>0.65208896199999999</c:v>
                </c:pt>
                <c:pt idx="2">
                  <c:v>0.74786142199999994</c:v>
                </c:pt>
                <c:pt idx="3">
                  <c:v>0.89795753600000006</c:v>
                </c:pt>
                <c:pt idx="4">
                  <c:v>1.0001674199999999</c:v>
                </c:pt>
                <c:pt idx="5">
                  <c:v>1.08915534</c:v>
                </c:pt>
                <c:pt idx="6">
                  <c:v>1.1590518800000003</c:v>
                </c:pt>
                <c:pt idx="7">
                  <c:v>1.2077270099999999</c:v>
                </c:pt>
                <c:pt idx="8">
                  <c:v>1.2494913759999999</c:v>
                </c:pt>
                <c:pt idx="9">
                  <c:v>1.2907508459999999</c:v>
                </c:pt>
                <c:pt idx="10">
                  <c:v>1.32306419</c:v>
                </c:pt>
                <c:pt idx="11">
                  <c:v>1.3404831019999999</c:v>
                </c:pt>
                <c:pt idx="12">
                  <c:v>1.3787920860000002</c:v>
                </c:pt>
                <c:pt idx="13">
                  <c:v>1.3945543080000002</c:v>
                </c:pt>
              </c:numCache>
            </c:numRef>
          </c:yVal>
          <c:smooth val="0"/>
        </c:ser>
        <c:ser>
          <c:idx val="1"/>
          <c:order val="2"/>
          <c:tx>
            <c:strRef>
              <c:f>'3mgml avg'!$F$18</c:f>
              <c:strCache>
                <c:ptCount val="1"/>
                <c:pt idx="0">
                  <c:v>SF 30-300k</c:v>
                </c:pt>
              </c:strCache>
            </c:strRef>
          </c:tx>
          <c:spPr>
            <a:ln w="28575">
              <a:noFill/>
            </a:ln>
          </c:spPr>
          <c:marker>
            <c:symbol val="square"/>
            <c:size val="7"/>
            <c:spPr>
              <a:solidFill>
                <a:schemeClr val="tx1"/>
              </a:solidFill>
              <a:ln>
                <a:solidFill>
                  <a:schemeClr val="tx1"/>
                </a:solidFill>
              </a:ln>
            </c:spPr>
          </c:marker>
          <c:errBars>
            <c:errDir val="y"/>
            <c:errBarType val="both"/>
            <c:errValType val="cust"/>
            <c:noEndCap val="0"/>
            <c:plus>
              <c:numRef>
                <c:f>'3mgml avg'!$I$19:$I$33</c:f>
                <c:numCache>
                  <c:formatCode>General</c:formatCode>
                  <c:ptCount val="15"/>
                  <c:pt idx="1">
                    <c:v>0.26817886050068068</c:v>
                  </c:pt>
                  <c:pt idx="2">
                    <c:v>0.28359829353538507</c:v>
                  </c:pt>
                  <c:pt idx="3">
                    <c:v>0.28912830237971565</c:v>
                  </c:pt>
                  <c:pt idx="4">
                    <c:v>0.28245390379556706</c:v>
                  </c:pt>
                  <c:pt idx="5">
                    <c:v>0.2782705613983209</c:v>
                  </c:pt>
                  <c:pt idx="6">
                    <c:v>0.28094106433532701</c:v>
                  </c:pt>
                  <c:pt idx="7">
                    <c:v>0.2829330803169442</c:v>
                  </c:pt>
                  <c:pt idx="8">
                    <c:v>0.28273682798682354</c:v>
                  </c:pt>
                  <c:pt idx="9">
                    <c:v>0.28158154800376317</c:v>
                  </c:pt>
                  <c:pt idx="10">
                    <c:v>0.28105447204362122</c:v>
                  </c:pt>
                  <c:pt idx="11">
                    <c:v>0.28293364697927059</c:v>
                  </c:pt>
                  <c:pt idx="12">
                    <c:v>0.27663239178416865</c:v>
                  </c:pt>
                  <c:pt idx="13">
                    <c:v>0.27845556599563981</c:v>
                  </c:pt>
                  <c:pt idx="14">
                    <c:v>0.27872089259787142</c:v>
                  </c:pt>
                </c:numCache>
              </c:numRef>
            </c:plus>
            <c:minus>
              <c:numRef>
                <c:f>'3mgml avg'!$I$19:$I$33</c:f>
                <c:numCache>
                  <c:formatCode>General</c:formatCode>
                  <c:ptCount val="15"/>
                  <c:pt idx="1">
                    <c:v>0.26817886050068068</c:v>
                  </c:pt>
                  <c:pt idx="2">
                    <c:v>0.28359829353538507</c:v>
                  </c:pt>
                  <c:pt idx="3">
                    <c:v>0.28912830237971565</c:v>
                  </c:pt>
                  <c:pt idx="4">
                    <c:v>0.28245390379556706</c:v>
                  </c:pt>
                  <c:pt idx="5">
                    <c:v>0.2782705613983209</c:v>
                  </c:pt>
                  <c:pt idx="6">
                    <c:v>0.28094106433532701</c:v>
                  </c:pt>
                  <c:pt idx="7">
                    <c:v>0.2829330803169442</c:v>
                  </c:pt>
                  <c:pt idx="8">
                    <c:v>0.28273682798682354</c:v>
                  </c:pt>
                  <c:pt idx="9">
                    <c:v>0.28158154800376317</c:v>
                  </c:pt>
                  <c:pt idx="10">
                    <c:v>0.28105447204362122</c:v>
                  </c:pt>
                  <c:pt idx="11">
                    <c:v>0.28293364697927059</c:v>
                  </c:pt>
                  <c:pt idx="12">
                    <c:v>0.27663239178416865</c:v>
                  </c:pt>
                  <c:pt idx="13">
                    <c:v>0.27845556599563981</c:v>
                  </c:pt>
                  <c:pt idx="14">
                    <c:v>0.27872089259787142</c:v>
                  </c:pt>
                </c:numCache>
              </c:numRef>
            </c:minus>
          </c:errBars>
          <c:xVal>
            <c:numRef>
              <c:f>'3mgml avg'!$D$19:$D$33</c:f>
              <c:numCache>
                <c:formatCode>General</c:formatCode>
                <c:ptCount val="15"/>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3mgml avg'!$F$19:$F$33</c:f>
              <c:numCache>
                <c:formatCode>General</c:formatCode>
                <c:ptCount val="15"/>
                <c:pt idx="1">
                  <c:v>2.2802128930000003</c:v>
                </c:pt>
                <c:pt idx="2">
                  <c:v>2.4749370800000001</c:v>
                </c:pt>
                <c:pt idx="3">
                  <c:v>2.5754744960000004</c:v>
                </c:pt>
                <c:pt idx="4">
                  <c:v>2.7148021250000003</c:v>
                </c:pt>
                <c:pt idx="5">
                  <c:v>2.8056202929999996</c:v>
                </c:pt>
                <c:pt idx="6">
                  <c:v>2.876321511</c:v>
                </c:pt>
                <c:pt idx="7">
                  <c:v>2.9304163839999999</c:v>
                </c:pt>
                <c:pt idx="8">
                  <c:v>2.9839432490000002</c:v>
                </c:pt>
                <c:pt idx="9">
                  <c:v>3.0243901520000001</c:v>
                </c:pt>
                <c:pt idx="10">
                  <c:v>3.0666278580000004</c:v>
                </c:pt>
                <c:pt idx="11">
                  <c:v>3.0980339670000001</c:v>
                </c:pt>
                <c:pt idx="12">
                  <c:v>3.1276729400000001</c:v>
                </c:pt>
                <c:pt idx="13">
                  <c:v>3.1520499499999999</c:v>
                </c:pt>
                <c:pt idx="14">
                  <c:v>3.1699974250000005</c:v>
                </c:pt>
              </c:numCache>
            </c:numRef>
          </c:yVal>
          <c:smooth val="0"/>
        </c:ser>
        <c:ser>
          <c:idx val="5"/>
          <c:order val="3"/>
          <c:tx>
            <c:strRef>
              <c:f>'3mgml avg'!$D$134</c:f>
              <c:strCache>
                <c:ptCount val="1"/>
                <c:pt idx="0">
                  <c:v>SF 30-300k</c:v>
                </c:pt>
              </c:strCache>
            </c:strRef>
          </c:tx>
          <c:spPr>
            <a:ln w="28575">
              <a:noFill/>
            </a:ln>
          </c:spPr>
          <c:marker>
            <c:symbol val="square"/>
            <c:size val="7"/>
            <c:spPr>
              <a:noFill/>
              <a:ln>
                <a:solidFill>
                  <a:schemeClr val="tx1"/>
                </a:solidFill>
              </a:ln>
            </c:spPr>
          </c:marker>
          <c:errBars>
            <c:errDir val="y"/>
            <c:errBarType val="both"/>
            <c:errValType val="cust"/>
            <c:noEndCap val="0"/>
            <c:plus>
              <c:numRef>
                <c:f>'3mgml avg'!$G$136:$G$149</c:f>
                <c:numCache>
                  <c:formatCode>General</c:formatCode>
                  <c:ptCount val="14"/>
                  <c:pt idx="0">
                    <c:v>6.5510260275108492E-2</c:v>
                  </c:pt>
                  <c:pt idx="1">
                    <c:v>0.10486041815568266</c:v>
                  </c:pt>
                  <c:pt idx="2">
                    <c:v>0.11762842694704867</c:v>
                  </c:pt>
                  <c:pt idx="3">
                    <c:v>0.14459614327697032</c:v>
                  </c:pt>
                  <c:pt idx="4">
                    <c:v>0.16300997226383868</c:v>
                  </c:pt>
                  <c:pt idx="5">
                    <c:v>0.18312902187401395</c:v>
                  </c:pt>
                  <c:pt idx="6">
                    <c:v>0.17160547892229902</c:v>
                  </c:pt>
                  <c:pt idx="7">
                    <c:v>0.19073749153242822</c:v>
                  </c:pt>
                  <c:pt idx="8">
                    <c:v>0.17975838538927702</c:v>
                  </c:pt>
                  <c:pt idx="9">
                    <c:v>0.17859462865613313</c:v>
                  </c:pt>
                  <c:pt idx="10">
                    <c:v>0.180154644115603</c:v>
                  </c:pt>
                  <c:pt idx="11">
                    <c:v>0.17849653997588696</c:v>
                  </c:pt>
                  <c:pt idx="12">
                    <c:v>0.17705087334010319</c:v>
                  </c:pt>
                  <c:pt idx="13">
                    <c:v>0.17619217285686381</c:v>
                  </c:pt>
                </c:numCache>
              </c:numRef>
            </c:plus>
            <c:minus>
              <c:numRef>
                <c:f>'3mgml avg'!$G$136:$G$149</c:f>
                <c:numCache>
                  <c:formatCode>General</c:formatCode>
                  <c:ptCount val="14"/>
                  <c:pt idx="0">
                    <c:v>6.5510260275108492E-2</c:v>
                  </c:pt>
                  <c:pt idx="1">
                    <c:v>0.10486041815568266</c:v>
                  </c:pt>
                  <c:pt idx="2">
                    <c:v>0.11762842694704867</c:v>
                  </c:pt>
                  <c:pt idx="3">
                    <c:v>0.14459614327697032</c:v>
                  </c:pt>
                  <c:pt idx="4">
                    <c:v>0.16300997226383868</c:v>
                  </c:pt>
                  <c:pt idx="5">
                    <c:v>0.18312902187401395</c:v>
                  </c:pt>
                  <c:pt idx="6">
                    <c:v>0.17160547892229902</c:v>
                  </c:pt>
                  <c:pt idx="7">
                    <c:v>0.19073749153242822</c:v>
                  </c:pt>
                  <c:pt idx="8">
                    <c:v>0.17975838538927702</c:v>
                  </c:pt>
                  <c:pt idx="9">
                    <c:v>0.17859462865613313</c:v>
                  </c:pt>
                  <c:pt idx="10">
                    <c:v>0.180154644115603</c:v>
                  </c:pt>
                  <c:pt idx="11">
                    <c:v>0.17849653997588696</c:v>
                  </c:pt>
                  <c:pt idx="12">
                    <c:v>0.17705087334010319</c:v>
                  </c:pt>
                  <c:pt idx="13">
                    <c:v>0.17619217285686381</c:v>
                  </c:pt>
                </c:numCache>
              </c:numRef>
            </c:minus>
          </c:errBars>
          <c:xVal>
            <c:numRef>
              <c:f>'3mgml avg'!$B$136:$B$149</c:f>
              <c:numCache>
                <c:formatCode>General</c:formatCode>
                <c:ptCount val="14"/>
                <c:pt idx="0">
                  <c:v>1</c:v>
                </c:pt>
                <c:pt idx="1">
                  <c:v>3</c:v>
                </c:pt>
                <c:pt idx="2">
                  <c:v>5</c:v>
                </c:pt>
                <c:pt idx="3">
                  <c:v>10</c:v>
                </c:pt>
                <c:pt idx="4">
                  <c:v>15</c:v>
                </c:pt>
                <c:pt idx="5">
                  <c:v>20</c:v>
                </c:pt>
                <c:pt idx="6">
                  <c:v>25</c:v>
                </c:pt>
                <c:pt idx="7">
                  <c:v>30</c:v>
                </c:pt>
                <c:pt idx="8">
                  <c:v>35</c:v>
                </c:pt>
                <c:pt idx="9">
                  <c:v>40</c:v>
                </c:pt>
                <c:pt idx="10">
                  <c:v>45</c:v>
                </c:pt>
                <c:pt idx="11">
                  <c:v>50</c:v>
                </c:pt>
                <c:pt idx="12">
                  <c:v>55</c:v>
                </c:pt>
                <c:pt idx="13">
                  <c:v>60</c:v>
                </c:pt>
              </c:numCache>
            </c:numRef>
          </c:xVal>
          <c:yVal>
            <c:numRef>
              <c:f>'3mgml avg'!$D$136:$D$149</c:f>
              <c:numCache>
                <c:formatCode>General</c:formatCode>
                <c:ptCount val="14"/>
                <c:pt idx="0">
                  <c:v>0.52338255666666667</c:v>
                </c:pt>
                <c:pt idx="1">
                  <c:v>0.67905882333333334</c:v>
                </c:pt>
                <c:pt idx="2">
                  <c:v>0.79076706333333335</c:v>
                </c:pt>
                <c:pt idx="3">
                  <c:v>0.95685681</c:v>
                </c:pt>
                <c:pt idx="4">
                  <c:v>1.0670661399999999</c:v>
                </c:pt>
                <c:pt idx="5">
                  <c:v>1.1089830266666667</c:v>
                </c:pt>
                <c:pt idx="6">
                  <c:v>1.1513732533333334</c:v>
                </c:pt>
                <c:pt idx="7">
                  <c:v>1.1910023299999999</c:v>
                </c:pt>
                <c:pt idx="8">
                  <c:v>1.2261083800000001</c:v>
                </c:pt>
                <c:pt idx="9">
                  <c:v>1.2404926566666667</c:v>
                </c:pt>
                <c:pt idx="10">
                  <c:v>1.2626607466666668</c:v>
                </c:pt>
                <c:pt idx="11">
                  <c:v>1.2767031666666666</c:v>
                </c:pt>
                <c:pt idx="12">
                  <c:v>1.2960575133333332</c:v>
                </c:pt>
                <c:pt idx="13">
                  <c:v>1.3476752466666666</c:v>
                </c:pt>
              </c:numCache>
            </c:numRef>
          </c:yVal>
          <c:smooth val="0"/>
        </c:ser>
        <c:ser>
          <c:idx val="2"/>
          <c:order val="4"/>
          <c:tx>
            <c:strRef>
              <c:f>'3mgml avg'!$G$18</c:f>
              <c:strCache>
                <c:ptCount val="1"/>
                <c:pt idx="0">
                  <c:v>SF &gt;300k</c:v>
                </c:pt>
              </c:strCache>
            </c:strRef>
          </c:tx>
          <c:spPr>
            <a:ln w="28575">
              <a:noFill/>
            </a:ln>
          </c:spPr>
          <c:marker>
            <c:symbol val="triangle"/>
            <c:size val="7"/>
            <c:spPr>
              <a:solidFill>
                <a:schemeClr val="tx1"/>
              </a:solidFill>
              <a:ln>
                <a:solidFill>
                  <a:schemeClr val="tx1"/>
                </a:solidFill>
              </a:ln>
            </c:spPr>
          </c:marker>
          <c:errBars>
            <c:errDir val="y"/>
            <c:errBarType val="both"/>
            <c:errValType val="cust"/>
            <c:noEndCap val="0"/>
            <c:plus>
              <c:numRef>
                <c:f>'3mgml avg'!$J$19:$J$33</c:f>
                <c:numCache>
                  <c:formatCode>General</c:formatCode>
                  <c:ptCount val="15"/>
                  <c:pt idx="1">
                    <c:v>0.16490555798914996</c:v>
                  </c:pt>
                  <c:pt idx="2">
                    <c:v>0.19126904135712122</c:v>
                  </c:pt>
                  <c:pt idx="3">
                    <c:v>0.20353212210718982</c:v>
                  </c:pt>
                  <c:pt idx="4">
                    <c:v>0.22934294216257711</c:v>
                  </c:pt>
                  <c:pt idx="5">
                    <c:v>0.24551831044068803</c:v>
                  </c:pt>
                  <c:pt idx="6">
                    <c:v>0.25408667520587735</c:v>
                  </c:pt>
                  <c:pt idx="7">
                    <c:v>0.25904315175796699</c:v>
                  </c:pt>
                  <c:pt idx="8">
                    <c:v>0.26050517860302008</c:v>
                  </c:pt>
                  <c:pt idx="9">
                    <c:v>0.26280683494504642</c:v>
                  </c:pt>
                  <c:pt idx="10">
                    <c:v>0.26732048040220663</c:v>
                  </c:pt>
                  <c:pt idx="11">
                    <c:v>0.25297852154068545</c:v>
                  </c:pt>
                  <c:pt idx="12">
                    <c:v>0.25365339993481828</c:v>
                  </c:pt>
                  <c:pt idx="13">
                    <c:v>0.25497402522281692</c:v>
                  </c:pt>
                  <c:pt idx="14">
                    <c:v>0.25391489831924707</c:v>
                  </c:pt>
                </c:numCache>
              </c:numRef>
            </c:plus>
            <c:minus>
              <c:numRef>
                <c:f>'3mgml avg'!$J$19:$J$33</c:f>
                <c:numCache>
                  <c:formatCode>General</c:formatCode>
                  <c:ptCount val="15"/>
                  <c:pt idx="1">
                    <c:v>0.16490555798914996</c:v>
                  </c:pt>
                  <c:pt idx="2">
                    <c:v>0.19126904135712122</c:v>
                  </c:pt>
                  <c:pt idx="3">
                    <c:v>0.20353212210718982</c:v>
                  </c:pt>
                  <c:pt idx="4">
                    <c:v>0.22934294216257711</c:v>
                  </c:pt>
                  <c:pt idx="5">
                    <c:v>0.24551831044068803</c:v>
                  </c:pt>
                  <c:pt idx="6">
                    <c:v>0.25408667520587735</c:v>
                  </c:pt>
                  <c:pt idx="7">
                    <c:v>0.25904315175796699</c:v>
                  </c:pt>
                  <c:pt idx="8">
                    <c:v>0.26050517860302008</c:v>
                  </c:pt>
                  <c:pt idx="9">
                    <c:v>0.26280683494504642</c:v>
                  </c:pt>
                  <c:pt idx="10">
                    <c:v>0.26732048040220663</c:v>
                  </c:pt>
                  <c:pt idx="11">
                    <c:v>0.25297852154068545</c:v>
                  </c:pt>
                  <c:pt idx="12">
                    <c:v>0.25365339993481828</c:v>
                  </c:pt>
                  <c:pt idx="13">
                    <c:v>0.25497402522281692</c:v>
                  </c:pt>
                  <c:pt idx="14">
                    <c:v>0.25391489831924707</c:v>
                  </c:pt>
                </c:numCache>
              </c:numRef>
            </c:minus>
          </c:errBars>
          <c:xVal>
            <c:numRef>
              <c:f>'3mgml avg'!$D$19:$D$33</c:f>
              <c:numCache>
                <c:formatCode>General</c:formatCode>
                <c:ptCount val="15"/>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3mgml avg'!$G$19:$G$33</c:f>
              <c:numCache>
                <c:formatCode>General</c:formatCode>
                <c:ptCount val="15"/>
                <c:pt idx="1">
                  <c:v>1.6969501966666667</c:v>
                </c:pt>
                <c:pt idx="2">
                  <c:v>1.9662981877777779</c:v>
                </c:pt>
                <c:pt idx="3">
                  <c:v>2.1372440522222225</c:v>
                </c:pt>
                <c:pt idx="4">
                  <c:v>2.3909542922222222</c:v>
                </c:pt>
                <c:pt idx="5">
                  <c:v>2.5471214299999998</c:v>
                </c:pt>
                <c:pt idx="6">
                  <c:v>2.6723461566666673</c:v>
                </c:pt>
                <c:pt idx="7">
                  <c:v>2.7656379644444447</c:v>
                </c:pt>
                <c:pt idx="8">
                  <c:v>2.8509794133333335</c:v>
                </c:pt>
                <c:pt idx="9">
                  <c:v>2.9235582133333335</c:v>
                </c:pt>
                <c:pt idx="10">
                  <c:v>2.9748717755555556</c:v>
                </c:pt>
                <c:pt idx="11">
                  <c:v>3.0181034955555552</c:v>
                </c:pt>
                <c:pt idx="12">
                  <c:v>3.0683914877777778</c:v>
                </c:pt>
                <c:pt idx="13">
                  <c:v>3.1038393944444445</c:v>
                </c:pt>
                <c:pt idx="14">
                  <c:v>3.1430126622222225</c:v>
                </c:pt>
              </c:numCache>
            </c:numRef>
          </c:yVal>
          <c:smooth val="0"/>
        </c:ser>
        <c:ser>
          <c:idx val="4"/>
          <c:order val="5"/>
          <c:tx>
            <c:strRef>
              <c:f>'3mgml avg'!$E$95</c:f>
              <c:strCache>
                <c:ptCount val="1"/>
                <c:pt idx="0">
                  <c:v>SF &gt;300k</c:v>
                </c:pt>
              </c:strCache>
            </c:strRef>
          </c:tx>
          <c:spPr>
            <a:ln w="28575">
              <a:noFill/>
            </a:ln>
          </c:spPr>
          <c:marker>
            <c:symbol val="triangle"/>
            <c:size val="7"/>
            <c:spPr>
              <a:noFill/>
              <a:ln>
                <a:solidFill>
                  <a:schemeClr val="tx1"/>
                </a:solidFill>
              </a:ln>
            </c:spPr>
          </c:marker>
          <c:errBars>
            <c:errDir val="y"/>
            <c:errBarType val="both"/>
            <c:errValType val="cust"/>
            <c:noEndCap val="0"/>
            <c:plus>
              <c:numRef>
                <c:f>'3mgml avg'!$H$136:$H$149</c:f>
                <c:numCache>
                  <c:formatCode>General</c:formatCode>
                  <c:ptCount val="14"/>
                  <c:pt idx="0">
                    <c:v>0.18152001001124332</c:v>
                  </c:pt>
                  <c:pt idx="1">
                    <c:v>0.13611211568144801</c:v>
                  </c:pt>
                  <c:pt idx="2">
                    <c:v>0.12317030796091753</c:v>
                  </c:pt>
                  <c:pt idx="3">
                    <c:v>0.12199885122759241</c:v>
                  </c:pt>
                  <c:pt idx="4">
                    <c:v>0.11915388487523511</c:v>
                  </c:pt>
                  <c:pt idx="5">
                    <c:v>0.13957070222745235</c:v>
                  </c:pt>
                  <c:pt idx="6">
                    <c:v>0.1540186686051144</c:v>
                  </c:pt>
                  <c:pt idx="7">
                    <c:v>0.17889817827475465</c:v>
                  </c:pt>
                  <c:pt idx="8">
                    <c:v>0.17750358692556023</c:v>
                  </c:pt>
                  <c:pt idx="9">
                    <c:v>0.18626162059850623</c:v>
                  </c:pt>
                  <c:pt idx="10">
                    <c:v>0.19847095023974057</c:v>
                  </c:pt>
                  <c:pt idx="11">
                    <c:v>0.19699624938159288</c:v>
                  </c:pt>
                  <c:pt idx="12">
                    <c:v>0.17082740727265669</c:v>
                  </c:pt>
                  <c:pt idx="13">
                    <c:v>0.17208522793824282</c:v>
                  </c:pt>
                </c:numCache>
              </c:numRef>
            </c:plus>
            <c:minus>
              <c:numRef>
                <c:f>'3mgml avg'!$H$136:$H$149</c:f>
                <c:numCache>
                  <c:formatCode>General</c:formatCode>
                  <c:ptCount val="14"/>
                  <c:pt idx="0">
                    <c:v>0.18152001001124332</c:v>
                  </c:pt>
                  <c:pt idx="1">
                    <c:v>0.13611211568144801</c:v>
                  </c:pt>
                  <c:pt idx="2">
                    <c:v>0.12317030796091753</c:v>
                  </c:pt>
                  <c:pt idx="3">
                    <c:v>0.12199885122759241</c:v>
                  </c:pt>
                  <c:pt idx="4">
                    <c:v>0.11915388487523511</c:v>
                  </c:pt>
                  <c:pt idx="5">
                    <c:v>0.13957070222745235</c:v>
                  </c:pt>
                  <c:pt idx="6">
                    <c:v>0.1540186686051144</c:v>
                  </c:pt>
                  <c:pt idx="7">
                    <c:v>0.17889817827475465</c:v>
                  </c:pt>
                  <c:pt idx="8">
                    <c:v>0.17750358692556023</c:v>
                  </c:pt>
                  <c:pt idx="9">
                    <c:v>0.18626162059850623</c:v>
                  </c:pt>
                  <c:pt idx="10">
                    <c:v>0.19847095023974057</c:v>
                  </c:pt>
                  <c:pt idx="11">
                    <c:v>0.19699624938159288</c:v>
                  </c:pt>
                  <c:pt idx="12">
                    <c:v>0.17082740727265669</c:v>
                  </c:pt>
                  <c:pt idx="13">
                    <c:v>0.17208522793824282</c:v>
                  </c:pt>
                </c:numCache>
              </c:numRef>
            </c:minus>
          </c:errBars>
          <c:xVal>
            <c:numRef>
              <c:f>'3mgml avg'!$B$97:$B$110</c:f>
              <c:numCache>
                <c:formatCode>General</c:formatCode>
                <c:ptCount val="14"/>
                <c:pt idx="0">
                  <c:v>1</c:v>
                </c:pt>
                <c:pt idx="1">
                  <c:v>3</c:v>
                </c:pt>
                <c:pt idx="2">
                  <c:v>5</c:v>
                </c:pt>
                <c:pt idx="3">
                  <c:v>10</c:v>
                </c:pt>
                <c:pt idx="4">
                  <c:v>15</c:v>
                </c:pt>
                <c:pt idx="5">
                  <c:v>20</c:v>
                </c:pt>
                <c:pt idx="6">
                  <c:v>25</c:v>
                </c:pt>
                <c:pt idx="7">
                  <c:v>30</c:v>
                </c:pt>
                <c:pt idx="8">
                  <c:v>35</c:v>
                </c:pt>
                <c:pt idx="9">
                  <c:v>40</c:v>
                </c:pt>
                <c:pt idx="10">
                  <c:v>45</c:v>
                </c:pt>
                <c:pt idx="11">
                  <c:v>50</c:v>
                </c:pt>
                <c:pt idx="12">
                  <c:v>55</c:v>
                </c:pt>
                <c:pt idx="13">
                  <c:v>60</c:v>
                </c:pt>
              </c:numCache>
            </c:numRef>
          </c:xVal>
          <c:yVal>
            <c:numRef>
              <c:f>'3mgml avg'!$E$136:$E$149</c:f>
              <c:numCache>
                <c:formatCode>General</c:formatCode>
                <c:ptCount val="14"/>
                <c:pt idx="0">
                  <c:v>0.34385521333333341</c:v>
                </c:pt>
                <c:pt idx="1">
                  <c:v>0.44993596666666674</c:v>
                </c:pt>
                <c:pt idx="2">
                  <c:v>0.53695163666666668</c:v>
                </c:pt>
                <c:pt idx="3">
                  <c:v>0.70496104000000004</c:v>
                </c:pt>
                <c:pt idx="4">
                  <c:v>0.82124489999999994</c:v>
                </c:pt>
                <c:pt idx="5">
                  <c:v>0.90865501999999998</c:v>
                </c:pt>
                <c:pt idx="6">
                  <c:v>0.99151581666666677</c:v>
                </c:pt>
                <c:pt idx="7">
                  <c:v>1.0608864233333335</c:v>
                </c:pt>
                <c:pt idx="8">
                  <c:v>1.1216054266666666</c:v>
                </c:pt>
                <c:pt idx="9">
                  <c:v>1.1562644333333336</c:v>
                </c:pt>
                <c:pt idx="10">
                  <c:v>1.20094247</c:v>
                </c:pt>
                <c:pt idx="11">
                  <c:v>1.2351544333333333</c:v>
                </c:pt>
                <c:pt idx="12">
                  <c:v>1.2640281733333334</c:v>
                </c:pt>
                <c:pt idx="13">
                  <c:v>1.2911400366666665</c:v>
                </c:pt>
              </c:numCache>
            </c:numRef>
          </c:yVal>
          <c:smooth val="0"/>
        </c:ser>
        <c:dLbls>
          <c:showLegendKey val="0"/>
          <c:showVal val="0"/>
          <c:showCatName val="0"/>
          <c:showSerName val="0"/>
          <c:showPercent val="0"/>
          <c:showBubbleSize val="0"/>
        </c:dLbls>
        <c:axId val="330000720"/>
        <c:axId val="330001112"/>
      </c:scatterChart>
      <c:valAx>
        <c:axId val="330000720"/>
        <c:scaling>
          <c:orientation val="minMax"/>
        </c:scaling>
        <c:delete val="0"/>
        <c:axPos val="b"/>
        <c:title>
          <c:tx>
            <c:rich>
              <a:bodyPr/>
              <a:lstStyle/>
              <a:p>
                <a:pPr>
                  <a:defRPr/>
                </a:pPr>
                <a:r>
                  <a:rPr lang="en-US"/>
                  <a:t>Time (mins)</a:t>
                </a:r>
              </a:p>
            </c:rich>
          </c:tx>
          <c:overlay val="0"/>
        </c:title>
        <c:numFmt formatCode="General" sourceLinked="1"/>
        <c:majorTickMark val="out"/>
        <c:minorTickMark val="none"/>
        <c:tickLblPos val="nextTo"/>
        <c:spPr>
          <a:ln>
            <a:solidFill>
              <a:schemeClr val="tx1"/>
            </a:solidFill>
          </a:ln>
        </c:spPr>
        <c:crossAx val="330001112"/>
        <c:crosses val="autoZero"/>
        <c:crossBetween val="midCat"/>
      </c:valAx>
      <c:valAx>
        <c:axId val="330001112"/>
        <c:scaling>
          <c:orientation val="minMax"/>
        </c:scaling>
        <c:delete val="0"/>
        <c:axPos val="l"/>
        <c:title>
          <c:tx>
            <c:rich>
              <a:bodyPr rot="-5400000" vert="horz"/>
              <a:lstStyle/>
              <a:p>
                <a:pPr>
                  <a:defRPr/>
                </a:pPr>
                <a:r>
                  <a:rPr lang="en-US"/>
                  <a:t>Surface Excess (mg/m</a:t>
                </a:r>
                <a:r>
                  <a:rPr lang="en-US" baseline="30000"/>
                  <a:t>2</a:t>
                </a:r>
                <a:r>
                  <a:rPr lang="en-US"/>
                  <a:t>)</a:t>
                </a:r>
              </a:p>
            </c:rich>
          </c:tx>
          <c:overlay val="0"/>
        </c:title>
        <c:numFmt formatCode="General" sourceLinked="1"/>
        <c:majorTickMark val="out"/>
        <c:minorTickMark val="none"/>
        <c:tickLblPos val="nextTo"/>
        <c:spPr>
          <a:ln>
            <a:solidFill>
              <a:schemeClr val="tx1"/>
            </a:solidFill>
          </a:ln>
        </c:spPr>
        <c:crossAx val="330000720"/>
        <c:crosses val="autoZero"/>
        <c:crossBetween val="midCat"/>
        <c:majorUnit val="1"/>
      </c:valAx>
      <c:spPr>
        <a:noFill/>
        <a:ln>
          <a:solidFill>
            <a:schemeClr val="tx1"/>
          </a:solidFill>
        </a:ln>
      </c:spPr>
    </c:plotArea>
    <c:legend>
      <c:legendPos val="r"/>
      <c:layout>
        <c:manualLayout>
          <c:xMode val="edge"/>
          <c:yMode val="edge"/>
          <c:x val="0.54238516408113002"/>
          <c:y val="0.71238167809668951"/>
          <c:w val="0.40668346874135758"/>
          <c:h val="0.14261620523241048"/>
        </c:manualLayout>
      </c:layout>
      <c:overlay val="0"/>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68307086614173"/>
          <c:y val="5.1400554097404488E-2"/>
          <c:w val="0.84909361329833766"/>
          <c:h val="0.802353125"/>
        </c:manualLayout>
      </c:layout>
      <c:scatterChart>
        <c:scatterStyle val="lineMarker"/>
        <c:varyColors val="0"/>
        <c:ser>
          <c:idx val="0"/>
          <c:order val="0"/>
          <c:tx>
            <c:strRef>
              <c:f>ELP!$B$82</c:f>
              <c:strCache>
                <c:ptCount val="1"/>
                <c:pt idx="0">
                  <c:v>5-30 kDa</c:v>
                </c:pt>
              </c:strCache>
            </c:strRef>
          </c:tx>
          <c:spPr>
            <a:ln w="28575">
              <a:noFill/>
            </a:ln>
          </c:spPr>
          <c:marker>
            <c:spPr>
              <a:solidFill>
                <a:schemeClr val="tx1"/>
              </a:solidFill>
              <a:ln>
                <a:solidFill>
                  <a:schemeClr val="tx1"/>
                </a:solidFill>
              </a:ln>
            </c:spPr>
          </c:marker>
          <c:errBars>
            <c:errDir val="y"/>
            <c:errBarType val="both"/>
            <c:errValType val="cust"/>
            <c:noEndCap val="0"/>
            <c:plus>
              <c:numRef>
                <c:f>ELP!$L$123:$L$127</c:f>
                <c:numCache>
                  <c:formatCode>General</c:formatCode>
                  <c:ptCount val="5"/>
                  <c:pt idx="0">
                    <c:v>0</c:v>
                  </c:pt>
                  <c:pt idx="1">
                    <c:v>0.26457513110645958</c:v>
                  </c:pt>
                  <c:pt idx="2">
                    <c:v>0.15275252316519458</c:v>
                  </c:pt>
                  <c:pt idx="3">
                    <c:v>0.20987363264240846</c:v>
                  </c:pt>
                  <c:pt idx="4">
                    <c:v>0.3562926387738658</c:v>
                  </c:pt>
                </c:numCache>
              </c:numRef>
            </c:plus>
            <c:minus>
              <c:numRef>
                <c:f>ELP!$L$123:$L$127</c:f>
                <c:numCache>
                  <c:formatCode>General</c:formatCode>
                  <c:ptCount val="5"/>
                  <c:pt idx="0">
                    <c:v>0</c:v>
                  </c:pt>
                  <c:pt idx="1">
                    <c:v>0.26457513110645958</c:v>
                  </c:pt>
                  <c:pt idx="2">
                    <c:v>0.15275252316519458</c:v>
                  </c:pt>
                  <c:pt idx="3">
                    <c:v>0.20987363264240846</c:v>
                  </c:pt>
                  <c:pt idx="4">
                    <c:v>0.3562926387738658</c:v>
                  </c:pt>
                </c:numCache>
              </c:numRef>
            </c:minus>
          </c:errBars>
          <c:xVal>
            <c:numRef>
              <c:f>ELP!$B$84:$B$88</c:f>
              <c:numCache>
                <c:formatCode>General</c:formatCode>
                <c:ptCount val="5"/>
                <c:pt idx="0">
                  <c:v>0</c:v>
                </c:pt>
                <c:pt idx="1">
                  <c:v>0.3</c:v>
                </c:pt>
                <c:pt idx="2">
                  <c:v>1</c:v>
                </c:pt>
                <c:pt idx="3">
                  <c:v>3</c:v>
                </c:pt>
                <c:pt idx="4">
                  <c:v>10</c:v>
                </c:pt>
              </c:numCache>
            </c:numRef>
          </c:xVal>
          <c:yVal>
            <c:numRef>
              <c:f>ELP!$C$84:$C$88</c:f>
              <c:numCache>
                <c:formatCode>General</c:formatCode>
                <c:ptCount val="5"/>
                <c:pt idx="0">
                  <c:v>0</c:v>
                </c:pt>
                <c:pt idx="1">
                  <c:v>1.4</c:v>
                </c:pt>
                <c:pt idx="2">
                  <c:v>2.2999999999999998</c:v>
                </c:pt>
                <c:pt idx="3">
                  <c:v>3.1</c:v>
                </c:pt>
                <c:pt idx="4">
                  <c:v>3.4</c:v>
                </c:pt>
              </c:numCache>
            </c:numRef>
          </c:yVal>
          <c:smooth val="0"/>
        </c:ser>
        <c:ser>
          <c:idx val="1"/>
          <c:order val="1"/>
          <c:tx>
            <c:strRef>
              <c:f>ELP!$B$92</c:f>
              <c:strCache>
                <c:ptCount val="1"/>
                <c:pt idx="0">
                  <c:v>5-30 kDa NR</c:v>
                </c:pt>
              </c:strCache>
            </c:strRef>
          </c:tx>
          <c:spPr>
            <a:ln w="28575">
              <a:noFill/>
            </a:ln>
          </c:spPr>
          <c:marker>
            <c:symbol val="diamond"/>
            <c:size val="7"/>
            <c:spPr>
              <a:noFill/>
              <a:ln>
                <a:solidFill>
                  <a:schemeClr val="tx1"/>
                </a:solidFill>
              </a:ln>
            </c:spPr>
          </c:marker>
          <c:xVal>
            <c:numRef>
              <c:f>ELP!$B$94:$B$98</c:f>
              <c:numCache>
                <c:formatCode>General</c:formatCode>
                <c:ptCount val="5"/>
                <c:pt idx="0">
                  <c:v>0</c:v>
                </c:pt>
                <c:pt idx="1">
                  <c:v>0.3</c:v>
                </c:pt>
                <c:pt idx="2">
                  <c:v>1</c:v>
                </c:pt>
                <c:pt idx="3">
                  <c:v>3</c:v>
                </c:pt>
                <c:pt idx="4">
                  <c:v>10</c:v>
                </c:pt>
              </c:numCache>
            </c:numRef>
          </c:xVal>
          <c:yVal>
            <c:numRef>
              <c:f>ELP!$C$94:$C$98</c:f>
              <c:numCache>
                <c:formatCode>General</c:formatCode>
                <c:ptCount val="5"/>
                <c:pt idx="0">
                  <c:v>0</c:v>
                </c:pt>
                <c:pt idx="1">
                  <c:v>1.5</c:v>
                </c:pt>
                <c:pt idx="2">
                  <c:v>2.4</c:v>
                </c:pt>
                <c:pt idx="3">
                  <c:v>3.2</c:v>
                </c:pt>
                <c:pt idx="4">
                  <c:v>3.5</c:v>
                </c:pt>
              </c:numCache>
            </c:numRef>
          </c:yVal>
          <c:smooth val="0"/>
        </c:ser>
        <c:ser>
          <c:idx val="4"/>
          <c:order val="2"/>
          <c:tx>
            <c:strRef>
              <c:f>ELP!$E$82</c:f>
              <c:strCache>
                <c:ptCount val="1"/>
                <c:pt idx="0">
                  <c:v>30-300 kDa</c:v>
                </c:pt>
              </c:strCache>
            </c:strRef>
          </c:tx>
          <c:spPr>
            <a:ln w="28575">
              <a:noFill/>
            </a:ln>
          </c:spPr>
          <c:marker>
            <c:symbol val="square"/>
            <c:size val="7"/>
            <c:spPr>
              <a:solidFill>
                <a:schemeClr val="tx1"/>
              </a:solidFill>
              <a:ln>
                <a:solidFill>
                  <a:schemeClr val="tx1"/>
                </a:solidFill>
              </a:ln>
            </c:spPr>
          </c:marker>
          <c:errBars>
            <c:errDir val="y"/>
            <c:errBarType val="both"/>
            <c:errValType val="cust"/>
            <c:noEndCap val="0"/>
            <c:plus>
              <c:numRef>
                <c:f>ELP!$L$134:$L$138</c:f>
                <c:numCache>
                  <c:formatCode>General</c:formatCode>
                  <c:ptCount val="5"/>
                  <c:pt idx="0">
                    <c:v>0</c:v>
                  </c:pt>
                  <c:pt idx="1">
                    <c:v>0.25</c:v>
                  </c:pt>
                  <c:pt idx="2">
                    <c:v>0.25</c:v>
                  </c:pt>
                  <c:pt idx="3">
                    <c:v>0.20626549528569857</c:v>
                  </c:pt>
                  <c:pt idx="4">
                    <c:v>0.28982753492378882</c:v>
                  </c:pt>
                </c:numCache>
              </c:numRef>
            </c:plus>
            <c:minus>
              <c:numRef>
                <c:f>ELP!$L$134:$L$138</c:f>
                <c:numCache>
                  <c:formatCode>General</c:formatCode>
                  <c:ptCount val="5"/>
                  <c:pt idx="0">
                    <c:v>0</c:v>
                  </c:pt>
                  <c:pt idx="1">
                    <c:v>0.25</c:v>
                  </c:pt>
                  <c:pt idx="2">
                    <c:v>0.25</c:v>
                  </c:pt>
                  <c:pt idx="3">
                    <c:v>0.20626549528569857</c:v>
                  </c:pt>
                  <c:pt idx="4">
                    <c:v>0.28982753492378882</c:v>
                  </c:pt>
                </c:numCache>
              </c:numRef>
            </c:minus>
          </c:errBars>
          <c:xVal>
            <c:numRef>
              <c:f>ELP!$E$84:$E$88</c:f>
              <c:numCache>
                <c:formatCode>0.00</c:formatCode>
                <c:ptCount val="5"/>
                <c:pt idx="0">
                  <c:v>0</c:v>
                </c:pt>
                <c:pt idx="1">
                  <c:v>0.3</c:v>
                </c:pt>
                <c:pt idx="2">
                  <c:v>1</c:v>
                </c:pt>
                <c:pt idx="3">
                  <c:v>3</c:v>
                </c:pt>
                <c:pt idx="4">
                  <c:v>10</c:v>
                </c:pt>
              </c:numCache>
            </c:numRef>
          </c:xVal>
          <c:yVal>
            <c:numRef>
              <c:f>ELP!$F$84:$F$88</c:f>
              <c:numCache>
                <c:formatCode>0.00</c:formatCode>
                <c:ptCount val="5"/>
                <c:pt idx="0">
                  <c:v>0</c:v>
                </c:pt>
                <c:pt idx="1">
                  <c:v>1.3</c:v>
                </c:pt>
                <c:pt idx="2">
                  <c:v>2.56</c:v>
                </c:pt>
                <c:pt idx="3">
                  <c:v>3.2</c:v>
                </c:pt>
                <c:pt idx="4">
                  <c:v>3.6</c:v>
                </c:pt>
              </c:numCache>
            </c:numRef>
          </c:yVal>
          <c:smooth val="0"/>
        </c:ser>
        <c:ser>
          <c:idx val="2"/>
          <c:order val="3"/>
          <c:tx>
            <c:strRef>
              <c:f>ELP!$E$92</c:f>
              <c:strCache>
                <c:ptCount val="1"/>
                <c:pt idx="0">
                  <c:v>30-300 kDa NR</c:v>
                </c:pt>
              </c:strCache>
            </c:strRef>
          </c:tx>
          <c:spPr>
            <a:ln w="28575">
              <a:noFill/>
            </a:ln>
          </c:spPr>
          <c:marker>
            <c:symbol val="square"/>
            <c:size val="7"/>
            <c:spPr>
              <a:noFill/>
              <a:ln>
                <a:solidFill>
                  <a:schemeClr val="tx1"/>
                </a:solidFill>
              </a:ln>
            </c:spPr>
          </c:marker>
          <c:xVal>
            <c:numRef>
              <c:f>ELP!$E$94:$E$98</c:f>
              <c:numCache>
                <c:formatCode>General</c:formatCode>
                <c:ptCount val="5"/>
                <c:pt idx="0">
                  <c:v>0</c:v>
                </c:pt>
                <c:pt idx="1">
                  <c:v>0.3</c:v>
                </c:pt>
                <c:pt idx="2">
                  <c:v>1</c:v>
                </c:pt>
                <c:pt idx="3">
                  <c:v>3</c:v>
                </c:pt>
                <c:pt idx="4">
                  <c:v>10</c:v>
                </c:pt>
              </c:numCache>
            </c:numRef>
          </c:xVal>
          <c:yVal>
            <c:numRef>
              <c:f>ELP!$F$94:$F$98</c:f>
              <c:numCache>
                <c:formatCode>0.00</c:formatCode>
                <c:ptCount val="5"/>
                <c:pt idx="0">
                  <c:v>0</c:v>
                </c:pt>
                <c:pt idx="1">
                  <c:v>1.5</c:v>
                </c:pt>
                <c:pt idx="2">
                  <c:v>2.4</c:v>
                </c:pt>
                <c:pt idx="3">
                  <c:v>3.2</c:v>
                </c:pt>
                <c:pt idx="4">
                  <c:v>3.5</c:v>
                </c:pt>
              </c:numCache>
            </c:numRef>
          </c:yVal>
          <c:smooth val="0"/>
        </c:ser>
        <c:ser>
          <c:idx val="5"/>
          <c:order val="4"/>
          <c:tx>
            <c:strRef>
              <c:f>ELP!$H$82</c:f>
              <c:strCache>
                <c:ptCount val="1"/>
                <c:pt idx="0">
                  <c:v>&gt;300 kDa</c:v>
                </c:pt>
              </c:strCache>
            </c:strRef>
          </c:tx>
          <c:spPr>
            <a:ln w="28575">
              <a:noFill/>
            </a:ln>
          </c:spPr>
          <c:marker>
            <c:spPr>
              <a:solidFill>
                <a:schemeClr val="tx1"/>
              </a:solidFill>
              <a:ln>
                <a:solidFill>
                  <a:schemeClr val="tx1"/>
                </a:solidFill>
              </a:ln>
            </c:spPr>
          </c:marker>
          <c:errBars>
            <c:errDir val="y"/>
            <c:errBarType val="both"/>
            <c:errValType val="cust"/>
            <c:noEndCap val="0"/>
            <c:plus>
              <c:numRef>
                <c:f>ELP!$L$143:$L$147</c:f>
                <c:numCache>
                  <c:formatCode>General</c:formatCode>
                  <c:ptCount val="5"/>
                  <c:pt idx="0">
                    <c:v>0</c:v>
                  </c:pt>
                  <c:pt idx="1">
                    <c:v>0.15275252316519469</c:v>
                  </c:pt>
                  <c:pt idx="2">
                    <c:v>0.14142135623730942</c:v>
                  </c:pt>
                  <c:pt idx="3">
                    <c:v>0.23687784005919821</c:v>
                  </c:pt>
                  <c:pt idx="4">
                    <c:v>0.16329931618554536</c:v>
                  </c:pt>
                </c:numCache>
              </c:numRef>
            </c:plus>
            <c:minus>
              <c:numRef>
                <c:f>ELP!$L$143:$L$147</c:f>
                <c:numCache>
                  <c:formatCode>General</c:formatCode>
                  <c:ptCount val="5"/>
                  <c:pt idx="0">
                    <c:v>0</c:v>
                  </c:pt>
                  <c:pt idx="1">
                    <c:v>0.15275252316519469</c:v>
                  </c:pt>
                  <c:pt idx="2">
                    <c:v>0.14142135623730942</c:v>
                  </c:pt>
                  <c:pt idx="3">
                    <c:v>0.23687784005919821</c:v>
                  </c:pt>
                  <c:pt idx="4">
                    <c:v>0.16329931618554536</c:v>
                  </c:pt>
                </c:numCache>
              </c:numRef>
            </c:minus>
          </c:errBars>
          <c:xVal>
            <c:numRef>
              <c:f>ELP!$H$84:$H$88</c:f>
              <c:numCache>
                <c:formatCode>General</c:formatCode>
                <c:ptCount val="5"/>
                <c:pt idx="0">
                  <c:v>0</c:v>
                </c:pt>
                <c:pt idx="1">
                  <c:v>0.3</c:v>
                </c:pt>
                <c:pt idx="2">
                  <c:v>1</c:v>
                </c:pt>
                <c:pt idx="3">
                  <c:v>3</c:v>
                </c:pt>
                <c:pt idx="4">
                  <c:v>10</c:v>
                </c:pt>
              </c:numCache>
            </c:numRef>
          </c:xVal>
          <c:yVal>
            <c:numRef>
              <c:f>ELP!$I$84:$I$88</c:f>
              <c:numCache>
                <c:formatCode>General</c:formatCode>
                <c:ptCount val="5"/>
                <c:pt idx="0">
                  <c:v>0</c:v>
                </c:pt>
                <c:pt idx="1">
                  <c:v>1.3</c:v>
                </c:pt>
                <c:pt idx="2">
                  <c:v>2.2000000000000002</c:v>
                </c:pt>
                <c:pt idx="3">
                  <c:v>3.2</c:v>
                </c:pt>
                <c:pt idx="4">
                  <c:v>3.5</c:v>
                </c:pt>
              </c:numCache>
            </c:numRef>
          </c:yVal>
          <c:smooth val="0"/>
        </c:ser>
        <c:ser>
          <c:idx val="3"/>
          <c:order val="5"/>
          <c:tx>
            <c:strRef>
              <c:f>ELP!$H$92</c:f>
              <c:strCache>
                <c:ptCount val="1"/>
                <c:pt idx="0">
                  <c:v>&gt;300 kDa NR</c:v>
                </c:pt>
              </c:strCache>
            </c:strRef>
          </c:tx>
          <c:spPr>
            <a:ln w="28575">
              <a:noFill/>
            </a:ln>
          </c:spPr>
          <c:marker>
            <c:symbol val="circle"/>
            <c:size val="7"/>
            <c:spPr>
              <a:noFill/>
              <a:ln>
                <a:solidFill>
                  <a:schemeClr val="tx1"/>
                </a:solidFill>
              </a:ln>
            </c:spPr>
          </c:marker>
          <c:xVal>
            <c:numRef>
              <c:f>ELP!$H$94:$H$98</c:f>
              <c:numCache>
                <c:formatCode>General</c:formatCode>
                <c:ptCount val="5"/>
                <c:pt idx="0">
                  <c:v>0</c:v>
                </c:pt>
                <c:pt idx="1">
                  <c:v>0.3</c:v>
                </c:pt>
                <c:pt idx="2">
                  <c:v>1</c:v>
                </c:pt>
                <c:pt idx="3">
                  <c:v>3</c:v>
                </c:pt>
                <c:pt idx="4">
                  <c:v>10</c:v>
                </c:pt>
              </c:numCache>
            </c:numRef>
          </c:xVal>
          <c:yVal>
            <c:numRef>
              <c:f>ELP!$I$94:$I$98</c:f>
              <c:numCache>
                <c:formatCode>General</c:formatCode>
                <c:ptCount val="5"/>
                <c:pt idx="0">
                  <c:v>0</c:v>
                </c:pt>
                <c:pt idx="1">
                  <c:v>1.5</c:v>
                </c:pt>
                <c:pt idx="2">
                  <c:v>2.4</c:v>
                </c:pt>
                <c:pt idx="3">
                  <c:v>3.2</c:v>
                </c:pt>
                <c:pt idx="4">
                  <c:v>3.5</c:v>
                </c:pt>
              </c:numCache>
            </c:numRef>
          </c:yVal>
          <c:smooth val="0"/>
        </c:ser>
        <c:dLbls>
          <c:showLegendKey val="0"/>
          <c:showVal val="0"/>
          <c:showCatName val="0"/>
          <c:showSerName val="0"/>
          <c:showPercent val="0"/>
          <c:showBubbleSize val="0"/>
        </c:dLbls>
        <c:axId val="330003856"/>
        <c:axId val="330002288"/>
      </c:scatterChart>
      <c:valAx>
        <c:axId val="330003856"/>
        <c:scaling>
          <c:orientation val="minMax"/>
        </c:scaling>
        <c:delete val="0"/>
        <c:axPos val="b"/>
        <c:title>
          <c:tx>
            <c:rich>
              <a:bodyPr/>
              <a:lstStyle/>
              <a:p>
                <a:pPr>
                  <a:defRPr/>
                </a:pPr>
                <a:r>
                  <a:rPr lang="en-US"/>
                  <a:t>Concentration</a:t>
                </a:r>
                <a:r>
                  <a:rPr lang="en-US" baseline="0"/>
                  <a:t> (mg/ml)</a:t>
                </a:r>
                <a:endParaRPr lang="en-US"/>
              </a:p>
            </c:rich>
          </c:tx>
          <c:overlay val="0"/>
        </c:title>
        <c:numFmt formatCode="General" sourceLinked="1"/>
        <c:majorTickMark val="out"/>
        <c:minorTickMark val="none"/>
        <c:tickLblPos val="nextTo"/>
        <c:spPr>
          <a:ln>
            <a:solidFill>
              <a:schemeClr val="tx1"/>
            </a:solidFill>
          </a:ln>
        </c:spPr>
        <c:crossAx val="330002288"/>
        <c:crosses val="autoZero"/>
        <c:crossBetween val="midCat"/>
      </c:valAx>
      <c:valAx>
        <c:axId val="330002288"/>
        <c:scaling>
          <c:orientation val="minMax"/>
        </c:scaling>
        <c:delete val="0"/>
        <c:axPos val="l"/>
        <c:title>
          <c:tx>
            <c:rich>
              <a:bodyPr rot="-5400000" vert="horz"/>
              <a:lstStyle/>
              <a:p>
                <a:pPr>
                  <a:defRPr/>
                </a:pPr>
                <a:r>
                  <a:rPr lang="en-US"/>
                  <a:t>Surface Excess (mg/m2)</a:t>
                </a:r>
              </a:p>
            </c:rich>
          </c:tx>
          <c:overlay val="0"/>
        </c:title>
        <c:numFmt formatCode="General" sourceLinked="1"/>
        <c:majorTickMark val="out"/>
        <c:minorTickMark val="none"/>
        <c:tickLblPos val="nextTo"/>
        <c:spPr>
          <a:ln>
            <a:solidFill>
              <a:schemeClr val="tx1"/>
            </a:solidFill>
          </a:ln>
        </c:spPr>
        <c:crossAx val="330003856"/>
        <c:crosses val="autoZero"/>
        <c:crossBetween val="midCat"/>
        <c:majorUnit val="1"/>
        <c:minorUnit val="0.5"/>
      </c:valAx>
      <c:spPr>
        <a:noFill/>
        <a:ln>
          <a:solidFill>
            <a:schemeClr val="tx1"/>
          </a:solidFill>
        </a:ln>
      </c:spPr>
    </c:plotArea>
    <c:legend>
      <c:legendPos val="r"/>
      <c:layout>
        <c:manualLayout>
          <c:xMode val="edge"/>
          <c:yMode val="edge"/>
          <c:x val="0.49208200948565639"/>
          <c:y val="0.66131565094317346"/>
          <c:w val="0.44745428334702708"/>
          <c:h val="0.16915619274879404"/>
        </c:manualLayout>
      </c:layout>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44491673054142"/>
          <c:y val="5.1409586325963971E-2"/>
          <c:w val="0.86190026246719176"/>
          <c:h val="0.78537401574803145"/>
        </c:manualLayout>
      </c:layout>
      <c:scatterChart>
        <c:scatterStyle val="lineMarker"/>
        <c:varyColors val="0"/>
        <c:ser>
          <c:idx val="4"/>
          <c:order val="0"/>
          <c:tx>
            <c:v>pH 5</c:v>
          </c:tx>
          <c:spPr>
            <a:ln w="12700">
              <a:solidFill>
                <a:schemeClr val="tx1"/>
              </a:solidFill>
            </a:ln>
          </c:spPr>
          <c:marker>
            <c:symbol val="square"/>
            <c:size val="5"/>
            <c:spPr>
              <a:solidFill>
                <a:schemeClr val="bg1"/>
              </a:solidFill>
              <a:ln w="12700">
                <a:solidFill>
                  <a:schemeClr val="tx1"/>
                </a:solidFill>
              </a:ln>
            </c:spPr>
          </c:marker>
          <c:xVal>
            <c:numRef>
              <c:f>pH!$I$51:$I$65</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pH!$K$51:$K$65</c:f>
              <c:numCache>
                <c:formatCode>General</c:formatCode>
                <c:ptCount val="15"/>
                <c:pt idx="0">
                  <c:v>0</c:v>
                </c:pt>
                <c:pt idx="1">
                  <c:v>2.2248557800000004</c:v>
                </c:pt>
                <c:pt idx="2">
                  <c:v>2.5924831800000003</c:v>
                </c:pt>
                <c:pt idx="3">
                  <c:v>2.8342810300000001</c:v>
                </c:pt>
                <c:pt idx="4">
                  <c:v>3.1583611499999997</c:v>
                </c:pt>
                <c:pt idx="5">
                  <c:v>3.3061221200000004</c:v>
                </c:pt>
                <c:pt idx="6">
                  <c:v>3.3727052800000004</c:v>
                </c:pt>
                <c:pt idx="7">
                  <c:v>3.4648488000000004</c:v>
                </c:pt>
                <c:pt idx="8">
                  <c:v>3.5225173900000004</c:v>
                </c:pt>
                <c:pt idx="9">
                  <c:v>3.58720719</c:v>
                </c:pt>
                <c:pt idx="10">
                  <c:v>3.6436924299999998</c:v>
                </c:pt>
                <c:pt idx="11">
                  <c:v>3.6589970900000002</c:v>
                </c:pt>
                <c:pt idx="12">
                  <c:v>3.6885808400000002</c:v>
                </c:pt>
                <c:pt idx="13">
                  <c:v>3.7253435800000001</c:v>
                </c:pt>
                <c:pt idx="14">
                  <c:v>3.7504306000000001</c:v>
                </c:pt>
              </c:numCache>
            </c:numRef>
          </c:yVal>
          <c:smooth val="0"/>
        </c:ser>
        <c:ser>
          <c:idx val="1"/>
          <c:order val="1"/>
          <c:tx>
            <c:v>pH 7</c:v>
          </c:tx>
          <c:spPr>
            <a:ln w="12700">
              <a:solidFill>
                <a:schemeClr val="tx1"/>
              </a:solidFill>
            </a:ln>
          </c:spPr>
          <c:marker>
            <c:symbol val="diamond"/>
            <c:size val="5"/>
            <c:spPr>
              <a:solidFill>
                <a:schemeClr val="bg1"/>
              </a:solidFill>
              <a:ln w="12700">
                <a:solidFill>
                  <a:schemeClr val="tx1"/>
                </a:solidFill>
              </a:ln>
            </c:spPr>
          </c:marker>
          <c:xVal>
            <c:numRef>
              <c:f>ELP!$AD$3:$AD$17</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ELP!$AF$3:$AF$17</c:f>
              <c:numCache>
                <c:formatCode>General</c:formatCode>
                <c:ptCount val="15"/>
                <c:pt idx="0">
                  <c:v>0</c:v>
                </c:pt>
                <c:pt idx="1">
                  <c:v>1.8145488900000002</c:v>
                </c:pt>
                <c:pt idx="2">
                  <c:v>2.1237188000000002</c:v>
                </c:pt>
                <c:pt idx="3">
                  <c:v>2.2907289299999998</c:v>
                </c:pt>
                <c:pt idx="4">
                  <c:v>2.5337101299999998</c:v>
                </c:pt>
                <c:pt idx="5">
                  <c:v>2.6727932000000001</c:v>
                </c:pt>
                <c:pt idx="6">
                  <c:v>2.7653311700000001</c:v>
                </c:pt>
                <c:pt idx="7">
                  <c:v>2.8328610099999998</c:v>
                </c:pt>
                <c:pt idx="8">
                  <c:v>2.90977876</c:v>
                </c:pt>
                <c:pt idx="9">
                  <c:v>2.9581383300000001</c:v>
                </c:pt>
                <c:pt idx="10">
                  <c:v>2.9883532000000002</c:v>
                </c:pt>
                <c:pt idx="11">
                  <c:v>3.0311115799999997</c:v>
                </c:pt>
                <c:pt idx="12">
                  <c:v>3.0611686699999998</c:v>
                </c:pt>
                <c:pt idx="13">
                  <c:v>3.0645609399999998</c:v>
                </c:pt>
                <c:pt idx="14">
                  <c:v>3.07126659</c:v>
                </c:pt>
              </c:numCache>
            </c:numRef>
          </c:yVal>
          <c:smooth val="0"/>
        </c:ser>
        <c:ser>
          <c:idx val="5"/>
          <c:order val="2"/>
          <c:tx>
            <c:v>pH 9</c:v>
          </c:tx>
          <c:spPr>
            <a:ln w="12700">
              <a:solidFill>
                <a:schemeClr val="tx1"/>
              </a:solidFill>
            </a:ln>
          </c:spPr>
          <c:marker>
            <c:symbol val="triangle"/>
            <c:size val="5"/>
            <c:spPr>
              <a:solidFill>
                <a:schemeClr val="bg1"/>
              </a:solidFill>
              <a:ln w="12700">
                <a:solidFill>
                  <a:schemeClr val="tx1"/>
                </a:solidFill>
              </a:ln>
            </c:spPr>
          </c:marker>
          <c:xVal>
            <c:numRef>
              <c:f>pH!$E$3:$E$17</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pH!$G$3:$G$17</c:f>
              <c:numCache>
                <c:formatCode>General</c:formatCode>
                <c:ptCount val="15"/>
                <c:pt idx="0">
                  <c:v>0</c:v>
                </c:pt>
                <c:pt idx="1">
                  <c:v>1.32053971</c:v>
                </c:pt>
                <c:pt idx="2">
                  <c:v>1.5109801699999998</c:v>
                </c:pt>
                <c:pt idx="3">
                  <c:v>1.6183494599999999</c:v>
                </c:pt>
                <c:pt idx="4">
                  <c:v>1.72540319</c:v>
                </c:pt>
                <c:pt idx="5">
                  <c:v>1.75593362</c:v>
                </c:pt>
                <c:pt idx="6">
                  <c:v>1.7955364000000003</c:v>
                </c:pt>
                <c:pt idx="7">
                  <c:v>1.8375847700000001</c:v>
                </c:pt>
                <c:pt idx="8">
                  <c:v>1.8784497900000001</c:v>
                </c:pt>
                <c:pt idx="9">
                  <c:v>1.85935841</c:v>
                </c:pt>
                <c:pt idx="10">
                  <c:v>1.9077968700000001</c:v>
                </c:pt>
                <c:pt idx="11">
                  <c:v>1.9420351300000001</c:v>
                </c:pt>
                <c:pt idx="12">
                  <c:v>1.9368283899999998</c:v>
                </c:pt>
                <c:pt idx="13">
                  <c:v>1.94424405</c:v>
                </c:pt>
                <c:pt idx="14">
                  <c:v>1.94124623</c:v>
                </c:pt>
              </c:numCache>
            </c:numRef>
          </c:yVal>
          <c:smooth val="0"/>
        </c:ser>
        <c:dLbls>
          <c:showLegendKey val="0"/>
          <c:showVal val="0"/>
          <c:showCatName val="0"/>
          <c:showSerName val="0"/>
          <c:showPercent val="0"/>
          <c:showBubbleSize val="0"/>
        </c:dLbls>
        <c:axId val="330002680"/>
        <c:axId val="480577640"/>
      </c:scatterChart>
      <c:valAx>
        <c:axId val="330002680"/>
        <c:scaling>
          <c:orientation val="minMax"/>
        </c:scaling>
        <c:delete val="0"/>
        <c:axPos val="b"/>
        <c:title>
          <c:tx>
            <c:rich>
              <a:bodyPr/>
              <a:lstStyle/>
              <a:p>
                <a:pPr>
                  <a:defRPr/>
                </a:pPr>
                <a:r>
                  <a:rPr lang="en-US"/>
                  <a:t>Time (min)</a:t>
                </a:r>
              </a:p>
            </c:rich>
          </c:tx>
          <c:overlay val="0"/>
        </c:title>
        <c:numFmt formatCode="General" sourceLinked="1"/>
        <c:majorTickMark val="out"/>
        <c:minorTickMark val="none"/>
        <c:tickLblPos val="nextTo"/>
        <c:spPr>
          <a:ln>
            <a:solidFill>
              <a:sysClr val="windowText" lastClr="000000"/>
            </a:solidFill>
          </a:ln>
        </c:spPr>
        <c:crossAx val="480577640"/>
        <c:crosses val="autoZero"/>
        <c:crossBetween val="midCat"/>
      </c:valAx>
      <c:valAx>
        <c:axId val="480577640"/>
        <c:scaling>
          <c:orientation val="minMax"/>
          <c:max val="5"/>
        </c:scaling>
        <c:delete val="0"/>
        <c:axPos val="l"/>
        <c:title>
          <c:tx>
            <c:rich>
              <a:bodyPr rot="-5400000" vert="horz"/>
              <a:lstStyle/>
              <a:p>
                <a:pPr>
                  <a:defRPr/>
                </a:pPr>
                <a:r>
                  <a:rPr lang="en-US"/>
                  <a:t>Surface Excess (mg/m</a:t>
                </a:r>
                <a:r>
                  <a:rPr lang="en-US" baseline="30000"/>
                  <a:t>2</a:t>
                </a:r>
                <a:r>
                  <a:rPr lang="en-US"/>
                  <a:t>)</a:t>
                </a:r>
              </a:p>
            </c:rich>
          </c:tx>
          <c:overlay val="0"/>
        </c:title>
        <c:numFmt formatCode="General" sourceLinked="1"/>
        <c:majorTickMark val="out"/>
        <c:minorTickMark val="none"/>
        <c:tickLblPos val="nextTo"/>
        <c:spPr>
          <a:ln>
            <a:solidFill>
              <a:sysClr val="windowText" lastClr="000000"/>
            </a:solidFill>
          </a:ln>
        </c:spPr>
        <c:crossAx val="330002680"/>
        <c:crosses val="autoZero"/>
        <c:crossBetween val="midCat"/>
        <c:majorUnit val="1"/>
      </c:valAx>
      <c:spPr>
        <a:noFill/>
        <a:ln>
          <a:solidFill>
            <a:sysClr val="windowText" lastClr="000000"/>
          </a:solidFill>
        </a:ln>
      </c:spPr>
    </c:plotArea>
    <c:plotVisOnly val="1"/>
    <c:dispBlanksAs val="gap"/>
    <c:showDLblsOverMax val="0"/>
  </c:chart>
  <c:spPr>
    <a:noFill/>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56665804098431"/>
          <c:y val="7.4712853338421953E-2"/>
          <c:w val="0.73960312400185968"/>
          <c:h val="0.78492596171581774"/>
        </c:manualLayout>
      </c:layout>
      <c:scatterChart>
        <c:scatterStyle val="smoothMarker"/>
        <c:varyColors val="0"/>
        <c:ser>
          <c:idx val="0"/>
          <c:order val="0"/>
          <c:spPr>
            <a:ln w="38100">
              <a:solidFill>
                <a:srgbClr val="FF0000"/>
              </a:solidFill>
              <a:prstDash val="solid"/>
            </a:ln>
          </c:spPr>
          <c:marker>
            <c:symbol val="none"/>
          </c:marker>
          <c:xVal>
            <c:numRef>
              <c:f>'[Fx Sf 5-30k pH.xls]Data'!$A$13:$A$512</c:f>
              <c:numCache>
                <c:formatCode>General</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c:v>5.1279999999999999E-2</c:v>
                </c:pt>
                <c:pt idx="87">
                  <c:v>5.176E-2</c:v>
                </c:pt>
                <c:pt idx="88">
                  <c:v>5.2240000000000002E-2</c:v>
                </c:pt>
                <c:pt idx="89">
                  <c:v>5.2720000000000003E-2</c:v>
                </c:pt>
                <c:pt idx="90">
                  <c:v>5.3199999999999997E-2</c:v>
                </c:pt>
                <c:pt idx="91">
                  <c:v>5.3679999999999999E-2</c:v>
                </c:pt>
                <c:pt idx="92">
                  <c:v>5.416E-2</c:v>
                </c:pt>
                <c:pt idx="93">
                  <c:v>5.4640000000000001E-2</c:v>
                </c:pt>
                <c:pt idx="94">
                  <c:v>5.5120000000000002E-2</c:v>
                </c:pt>
                <c:pt idx="95">
                  <c:v>5.5599999999999997E-2</c:v>
                </c:pt>
                <c:pt idx="96">
                  <c:v>5.6079999999999998E-2</c:v>
                </c:pt>
                <c:pt idx="97">
                  <c:v>5.6559999999999999E-2</c:v>
                </c:pt>
                <c:pt idx="98">
                  <c:v>5.704E-2</c:v>
                </c:pt>
                <c:pt idx="99">
                  <c:v>5.7520000000000002E-2</c:v>
                </c:pt>
                <c:pt idx="100">
                  <c:v>5.8000000000000003E-2</c:v>
                </c:pt>
                <c:pt idx="101">
                  <c:v>5.8479999999999997E-2</c:v>
                </c:pt>
                <c:pt idx="102">
                  <c:v>5.8959999999999999E-2</c:v>
                </c:pt>
                <c:pt idx="103">
                  <c:v>5.944E-2</c:v>
                </c:pt>
                <c:pt idx="104">
                  <c:v>5.9920000000000001E-2</c:v>
                </c:pt>
                <c:pt idx="105">
                  <c:v>6.0400000000000002E-2</c:v>
                </c:pt>
                <c:pt idx="106">
                  <c:v>6.0879999999999997E-2</c:v>
                </c:pt>
                <c:pt idx="107">
                  <c:v>6.1359999999999998E-2</c:v>
                </c:pt>
                <c:pt idx="108">
                  <c:v>6.1839999999999999E-2</c:v>
                </c:pt>
                <c:pt idx="109">
                  <c:v>6.232E-2</c:v>
                </c:pt>
                <c:pt idx="110">
                  <c:v>6.2799999999999995E-2</c:v>
                </c:pt>
                <c:pt idx="111">
                  <c:v>6.3280000000000003E-2</c:v>
                </c:pt>
                <c:pt idx="112">
                  <c:v>6.3759999999999997E-2</c:v>
                </c:pt>
                <c:pt idx="113">
                  <c:v>6.4240000000000005E-2</c:v>
                </c:pt>
                <c:pt idx="114">
                  <c:v>6.472E-2</c:v>
                </c:pt>
                <c:pt idx="115">
                  <c:v>6.5199999999999994E-2</c:v>
                </c:pt>
                <c:pt idx="116">
                  <c:v>6.5680000000000002E-2</c:v>
                </c:pt>
                <c:pt idx="117">
                  <c:v>6.6159999999999997E-2</c:v>
                </c:pt>
                <c:pt idx="118">
                  <c:v>6.6640000000000005E-2</c:v>
                </c:pt>
                <c:pt idx="119">
                  <c:v>6.7119999999999999E-2</c:v>
                </c:pt>
                <c:pt idx="120">
                  <c:v>6.7599999999999993E-2</c:v>
                </c:pt>
                <c:pt idx="121">
                  <c:v>6.8080000000000002E-2</c:v>
                </c:pt>
                <c:pt idx="122">
                  <c:v>6.8559999999999996E-2</c:v>
                </c:pt>
                <c:pt idx="123">
                  <c:v>6.9040000000000004E-2</c:v>
                </c:pt>
                <c:pt idx="124">
                  <c:v>6.9519999999999998E-2</c:v>
                </c:pt>
                <c:pt idx="125">
                  <c:v>7.0000000000000007E-2</c:v>
                </c:pt>
                <c:pt idx="126">
                  <c:v>7.0480000000000001E-2</c:v>
                </c:pt>
                <c:pt idx="127">
                  <c:v>7.0959999999999995E-2</c:v>
                </c:pt>
                <c:pt idx="128">
                  <c:v>7.1440000000000003E-2</c:v>
                </c:pt>
                <c:pt idx="129">
                  <c:v>7.1919999999999998E-2</c:v>
                </c:pt>
                <c:pt idx="130">
                  <c:v>7.2400000000000006E-2</c:v>
                </c:pt>
                <c:pt idx="131">
                  <c:v>7.288E-2</c:v>
                </c:pt>
                <c:pt idx="132">
                  <c:v>7.3359999999999995E-2</c:v>
                </c:pt>
                <c:pt idx="133">
                  <c:v>7.3840000000000003E-2</c:v>
                </c:pt>
                <c:pt idx="134">
                  <c:v>7.4319999999999997E-2</c:v>
                </c:pt>
                <c:pt idx="135">
                  <c:v>7.4800000000000005E-2</c:v>
                </c:pt>
                <c:pt idx="136">
                  <c:v>7.528E-2</c:v>
                </c:pt>
                <c:pt idx="137">
                  <c:v>7.5759999999999994E-2</c:v>
                </c:pt>
                <c:pt idx="138">
                  <c:v>7.6240000000000002E-2</c:v>
                </c:pt>
                <c:pt idx="139">
                  <c:v>7.6719999999999997E-2</c:v>
                </c:pt>
                <c:pt idx="140">
                  <c:v>7.7200000000000005E-2</c:v>
                </c:pt>
                <c:pt idx="141">
                  <c:v>7.7679999999999999E-2</c:v>
                </c:pt>
                <c:pt idx="142">
                  <c:v>7.8159999999999993E-2</c:v>
                </c:pt>
                <c:pt idx="143">
                  <c:v>7.8640000000000002E-2</c:v>
                </c:pt>
                <c:pt idx="144">
                  <c:v>7.9119999999999996E-2</c:v>
                </c:pt>
                <c:pt idx="145">
                  <c:v>7.9600000000000004E-2</c:v>
                </c:pt>
                <c:pt idx="146">
                  <c:v>8.0079999999999998E-2</c:v>
                </c:pt>
                <c:pt idx="147">
                  <c:v>8.0560000000000007E-2</c:v>
                </c:pt>
                <c:pt idx="148">
                  <c:v>8.1040000000000001E-2</c:v>
                </c:pt>
                <c:pt idx="149">
                  <c:v>8.1519999999999995E-2</c:v>
                </c:pt>
                <c:pt idx="150">
                  <c:v>8.2000000000000003E-2</c:v>
                </c:pt>
                <c:pt idx="151">
                  <c:v>8.2479999999999998E-2</c:v>
                </c:pt>
                <c:pt idx="152">
                  <c:v>8.2960000000000006E-2</c:v>
                </c:pt>
                <c:pt idx="153">
                  <c:v>8.344E-2</c:v>
                </c:pt>
                <c:pt idx="154">
                  <c:v>8.3919999999999995E-2</c:v>
                </c:pt>
                <c:pt idx="155">
                  <c:v>8.4400000000000003E-2</c:v>
                </c:pt>
                <c:pt idx="156">
                  <c:v>8.4879999999999997E-2</c:v>
                </c:pt>
                <c:pt idx="157">
                  <c:v>8.5360000000000005E-2</c:v>
                </c:pt>
                <c:pt idx="158">
                  <c:v>8.584E-2</c:v>
                </c:pt>
                <c:pt idx="159">
                  <c:v>8.6319999999999994E-2</c:v>
                </c:pt>
                <c:pt idx="160">
                  <c:v>8.6800000000000002E-2</c:v>
                </c:pt>
                <c:pt idx="161">
                  <c:v>8.7279999999999996E-2</c:v>
                </c:pt>
                <c:pt idx="162">
                  <c:v>8.7760000000000005E-2</c:v>
                </c:pt>
                <c:pt idx="163">
                  <c:v>8.8239999999999999E-2</c:v>
                </c:pt>
                <c:pt idx="164">
                  <c:v>8.8719999999999993E-2</c:v>
                </c:pt>
                <c:pt idx="165">
                  <c:v>8.9200000000000002E-2</c:v>
                </c:pt>
                <c:pt idx="166">
                  <c:v>8.9679999999999996E-2</c:v>
                </c:pt>
                <c:pt idx="167">
                  <c:v>9.0160000000000004E-2</c:v>
                </c:pt>
                <c:pt idx="168">
                  <c:v>9.0639999999999998E-2</c:v>
                </c:pt>
                <c:pt idx="169">
                  <c:v>9.1120000000000007E-2</c:v>
                </c:pt>
                <c:pt idx="170">
                  <c:v>9.1600000000000001E-2</c:v>
                </c:pt>
                <c:pt idx="171">
                  <c:v>9.2079999999999995E-2</c:v>
                </c:pt>
                <c:pt idx="172">
                  <c:v>9.2560000000000003E-2</c:v>
                </c:pt>
                <c:pt idx="173">
                  <c:v>9.3039999999999998E-2</c:v>
                </c:pt>
                <c:pt idx="174">
                  <c:v>9.3520000000000006E-2</c:v>
                </c:pt>
                <c:pt idx="175">
                  <c:v>9.4E-2</c:v>
                </c:pt>
                <c:pt idx="176">
                  <c:v>9.4479999999999995E-2</c:v>
                </c:pt>
                <c:pt idx="177">
                  <c:v>9.4960000000000003E-2</c:v>
                </c:pt>
                <c:pt idx="178">
                  <c:v>9.5439999999999997E-2</c:v>
                </c:pt>
                <c:pt idx="179">
                  <c:v>9.5920000000000005E-2</c:v>
                </c:pt>
                <c:pt idx="180">
                  <c:v>9.64E-2</c:v>
                </c:pt>
                <c:pt idx="181">
                  <c:v>9.6879999999999994E-2</c:v>
                </c:pt>
                <c:pt idx="182">
                  <c:v>9.7360000000000002E-2</c:v>
                </c:pt>
                <c:pt idx="183">
                  <c:v>9.7839999999999996E-2</c:v>
                </c:pt>
                <c:pt idx="184">
                  <c:v>9.8320000000000005E-2</c:v>
                </c:pt>
                <c:pt idx="185">
                  <c:v>9.8799999999999999E-2</c:v>
                </c:pt>
                <c:pt idx="186">
                  <c:v>9.9279999999999993E-2</c:v>
                </c:pt>
                <c:pt idx="187">
                  <c:v>9.9760000000000001E-2</c:v>
                </c:pt>
                <c:pt idx="188">
                  <c:v>0.10024</c:v>
                </c:pt>
                <c:pt idx="189">
                  <c:v>0.10072</c:v>
                </c:pt>
                <c:pt idx="190">
                  <c:v>0.1012</c:v>
                </c:pt>
                <c:pt idx="191">
                  <c:v>0.10168000000000001</c:v>
                </c:pt>
                <c:pt idx="192">
                  <c:v>0.10216</c:v>
                </c:pt>
                <c:pt idx="193">
                  <c:v>0.10264</c:v>
                </c:pt>
                <c:pt idx="194">
                  <c:v>0.10312</c:v>
                </c:pt>
                <c:pt idx="195">
                  <c:v>0.1036</c:v>
                </c:pt>
                <c:pt idx="196">
                  <c:v>0.10408000000000001</c:v>
                </c:pt>
                <c:pt idx="197">
                  <c:v>0.10456</c:v>
                </c:pt>
                <c:pt idx="198">
                  <c:v>0.10503999999999999</c:v>
                </c:pt>
                <c:pt idx="199">
                  <c:v>0.10552</c:v>
                </c:pt>
                <c:pt idx="200">
                  <c:v>0.106</c:v>
                </c:pt>
                <c:pt idx="201">
                  <c:v>0.10648000000000001</c:v>
                </c:pt>
                <c:pt idx="202">
                  <c:v>0.10696</c:v>
                </c:pt>
                <c:pt idx="203">
                  <c:v>0.10743999999999999</c:v>
                </c:pt>
                <c:pt idx="204">
                  <c:v>0.10792</c:v>
                </c:pt>
                <c:pt idx="205">
                  <c:v>0.1084</c:v>
                </c:pt>
                <c:pt idx="206">
                  <c:v>0.10888</c:v>
                </c:pt>
                <c:pt idx="207">
                  <c:v>0.10936</c:v>
                </c:pt>
                <c:pt idx="208">
                  <c:v>0.10983999999999999</c:v>
                </c:pt>
                <c:pt idx="209">
                  <c:v>0.11032</c:v>
                </c:pt>
                <c:pt idx="210">
                  <c:v>0.1108</c:v>
                </c:pt>
                <c:pt idx="211">
                  <c:v>0.11128</c:v>
                </c:pt>
                <c:pt idx="212">
                  <c:v>0.11176</c:v>
                </c:pt>
                <c:pt idx="213">
                  <c:v>0.11224000000000001</c:v>
                </c:pt>
                <c:pt idx="214">
                  <c:v>0.11272</c:v>
                </c:pt>
                <c:pt idx="215">
                  <c:v>0.1132</c:v>
                </c:pt>
                <c:pt idx="216">
                  <c:v>0.11368</c:v>
                </c:pt>
                <c:pt idx="217">
                  <c:v>0.11416</c:v>
                </c:pt>
                <c:pt idx="218">
                  <c:v>0.11464000000000001</c:v>
                </c:pt>
                <c:pt idx="219">
                  <c:v>0.11512</c:v>
                </c:pt>
                <c:pt idx="220">
                  <c:v>0.11559999999999999</c:v>
                </c:pt>
                <c:pt idx="221">
                  <c:v>0.11608</c:v>
                </c:pt>
                <c:pt idx="222">
                  <c:v>0.11656</c:v>
                </c:pt>
                <c:pt idx="223">
                  <c:v>0.11704000000000001</c:v>
                </c:pt>
                <c:pt idx="224">
                  <c:v>0.11752</c:v>
                </c:pt>
                <c:pt idx="225">
                  <c:v>0.11799999999999999</c:v>
                </c:pt>
                <c:pt idx="226">
                  <c:v>0.11848</c:v>
                </c:pt>
                <c:pt idx="227">
                  <c:v>0.11896</c:v>
                </c:pt>
                <c:pt idx="228">
                  <c:v>0.11944</c:v>
                </c:pt>
                <c:pt idx="229">
                  <c:v>0.11992</c:v>
                </c:pt>
                <c:pt idx="230">
                  <c:v>0.12039999999999999</c:v>
                </c:pt>
                <c:pt idx="231">
                  <c:v>0.12088</c:v>
                </c:pt>
                <c:pt idx="232">
                  <c:v>0.12136</c:v>
                </c:pt>
                <c:pt idx="233">
                  <c:v>0.12184</c:v>
                </c:pt>
                <c:pt idx="234">
                  <c:v>0.12232</c:v>
                </c:pt>
                <c:pt idx="235">
                  <c:v>0.12280000000000001</c:v>
                </c:pt>
                <c:pt idx="236">
                  <c:v>0.12328</c:v>
                </c:pt>
                <c:pt idx="237">
                  <c:v>0.12376</c:v>
                </c:pt>
                <c:pt idx="238">
                  <c:v>0.12424</c:v>
                </c:pt>
                <c:pt idx="239">
                  <c:v>0.12472</c:v>
                </c:pt>
                <c:pt idx="240">
                  <c:v>0.12520000000000001</c:v>
                </c:pt>
                <c:pt idx="241">
                  <c:v>0.12567999999999999</c:v>
                </c:pt>
                <c:pt idx="242">
                  <c:v>0.12615999999999999</c:v>
                </c:pt>
                <c:pt idx="243">
                  <c:v>0.12664</c:v>
                </c:pt>
                <c:pt idx="244">
                  <c:v>0.12712000000000001</c:v>
                </c:pt>
                <c:pt idx="245">
                  <c:v>0.12759999999999999</c:v>
                </c:pt>
                <c:pt idx="246">
                  <c:v>0.12808</c:v>
                </c:pt>
                <c:pt idx="247">
                  <c:v>0.12856000000000001</c:v>
                </c:pt>
                <c:pt idx="248">
                  <c:v>0.12903999999999999</c:v>
                </c:pt>
                <c:pt idx="249">
                  <c:v>0.12952</c:v>
                </c:pt>
                <c:pt idx="250">
                  <c:v>0.13</c:v>
                </c:pt>
                <c:pt idx="251">
                  <c:v>0.13048000000000001</c:v>
                </c:pt>
                <c:pt idx="252">
                  <c:v>0.13095999999999999</c:v>
                </c:pt>
                <c:pt idx="253">
                  <c:v>0.13144</c:v>
                </c:pt>
                <c:pt idx="254">
                  <c:v>0.13192000000000001</c:v>
                </c:pt>
                <c:pt idx="255">
                  <c:v>0.13239999999999999</c:v>
                </c:pt>
                <c:pt idx="256">
                  <c:v>0.13288</c:v>
                </c:pt>
                <c:pt idx="257">
                  <c:v>0.13336000000000001</c:v>
                </c:pt>
                <c:pt idx="258">
                  <c:v>0.13383999999999999</c:v>
                </c:pt>
                <c:pt idx="259">
                  <c:v>0.13431999999999999</c:v>
                </c:pt>
                <c:pt idx="260">
                  <c:v>0.1348</c:v>
                </c:pt>
                <c:pt idx="261">
                  <c:v>0.13528000000000001</c:v>
                </c:pt>
                <c:pt idx="262">
                  <c:v>0.13575999999999999</c:v>
                </c:pt>
                <c:pt idx="263">
                  <c:v>0.13624</c:v>
                </c:pt>
                <c:pt idx="264">
                  <c:v>0.13672000000000001</c:v>
                </c:pt>
                <c:pt idx="265">
                  <c:v>0.13719999999999999</c:v>
                </c:pt>
                <c:pt idx="266">
                  <c:v>0.13768</c:v>
                </c:pt>
                <c:pt idx="267">
                  <c:v>0.13816000000000001</c:v>
                </c:pt>
                <c:pt idx="268">
                  <c:v>0.13864000000000001</c:v>
                </c:pt>
                <c:pt idx="269">
                  <c:v>0.13911999999999999</c:v>
                </c:pt>
                <c:pt idx="270">
                  <c:v>0.1396</c:v>
                </c:pt>
                <c:pt idx="271">
                  <c:v>0.14008000000000001</c:v>
                </c:pt>
                <c:pt idx="272">
                  <c:v>0.14055999999999999</c:v>
                </c:pt>
                <c:pt idx="273">
                  <c:v>0.14104</c:v>
                </c:pt>
                <c:pt idx="274">
                  <c:v>0.14152000000000001</c:v>
                </c:pt>
                <c:pt idx="275">
                  <c:v>0.14199999999999999</c:v>
                </c:pt>
                <c:pt idx="276">
                  <c:v>0.14248</c:v>
                </c:pt>
                <c:pt idx="277">
                  <c:v>0.14296</c:v>
                </c:pt>
                <c:pt idx="278">
                  <c:v>0.14344000000000001</c:v>
                </c:pt>
                <c:pt idx="279">
                  <c:v>0.14391999999999999</c:v>
                </c:pt>
                <c:pt idx="280">
                  <c:v>0.1444</c:v>
                </c:pt>
                <c:pt idx="281">
                  <c:v>0.14488000000000001</c:v>
                </c:pt>
                <c:pt idx="282">
                  <c:v>0.14535999999999999</c:v>
                </c:pt>
                <c:pt idx="283">
                  <c:v>0.14584</c:v>
                </c:pt>
                <c:pt idx="284">
                  <c:v>0.14632000000000001</c:v>
                </c:pt>
                <c:pt idx="285">
                  <c:v>0.14680000000000001</c:v>
                </c:pt>
                <c:pt idx="286">
                  <c:v>0.14727999999999999</c:v>
                </c:pt>
                <c:pt idx="287">
                  <c:v>0.14776</c:v>
                </c:pt>
                <c:pt idx="288">
                  <c:v>0.14824000000000001</c:v>
                </c:pt>
                <c:pt idx="289">
                  <c:v>0.14871999999999999</c:v>
                </c:pt>
                <c:pt idx="290">
                  <c:v>0.1492</c:v>
                </c:pt>
                <c:pt idx="291">
                  <c:v>0.14968000000000001</c:v>
                </c:pt>
                <c:pt idx="292">
                  <c:v>0.15015999999999999</c:v>
                </c:pt>
                <c:pt idx="293">
                  <c:v>0.15064</c:v>
                </c:pt>
                <c:pt idx="294">
                  <c:v>0.15112</c:v>
                </c:pt>
                <c:pt idx="295">
                  <c:v>0.15160000000000001</c:v>
                </c:pt>
                <c:pt idx="296">
                  <c:v>0.15207999999999999</c:v>
                </c:pt>
                <c:pt idx="297">
                  <c:v>0.15256</c:v>
                </c:pt>
                <c:pt idx="298">
                  <c:v>0.15304000000000001</c:v>
                </c:pt>
                <c:pt idx="299">
                  <c:v>0.15351999999999999</c:v>
                </c:pt>
                <c:pt idx="300">
                  <c:v>0.154</c:v>
                </c:pt>
                <c:pt idx="301">
                  <c:v>0.15448000000000001</c:v>
                </c:pt>
                <c:pt idx="302">
                  <c:v>0.15495999999999999</c:v>
                </c:pt>
                <c:pt idx="303">
                  <c:v>0.15543999999999999</c:v>
                </c:pt>
                <c:pt idx="304">
                  <c:v>0.15592</c:v>
                </c:pt>
                <c:pt idx="305">
                  <c:v>0.15640000000000001</c:v>
                </c:pt>
                <c:pt idx="306">
                  <c:v>0.15687999999999999</c:v>
                </c:pt>
                <c:pt idx="307">
                  <c:v>0.15736</c:v>
                </c:pt>
                <c:pt idx="308">
                  <c:v>0.15784000000000001</c:v>
                </c:pt>
                <c:pt idx="309">
                  <c:v>0.15831999999999999</c:v>
                </c:pt>
                <c:pt idx="310">
                  <c:v>0.1588</c:v>
                </c:pt>
                <c:pt idx="311">
                  <c:v>0.15928</c:v>
                </c:pt>
                <c:pt idx="312">
                  <c:v>0.15976000000000001</c:v>
                </c:pt>
                <c:pt idx="313">
                  <c:v>0.16023999999999999</c:v>
                </c:pt>
                <c:pt idx="314">
                  <c:v>0.16072</c:v>
                </c:pt>
                <c:pt idx="315">
                  <c:v>0.16120000000000001</c:v>
                </c:pt>
                <c:pt idx="316">
                  <c:v>0.16167999999999999</c:v>
                </c:pt>
                <c:pt idx="317">
                  <c:v>0.16216</c:v>
                </c:pt>
                <c:pt idx="318">
                  <c:v>0.16264000000000001</c:v>
                </c:pt>
                <c:pt idx="319">
                  <c:v>0.16311999999999999</c:v>
                </c:pt>
                <c:pt idx="320">
                  <c:v>0.1636</c:v>
                </c:pt>
                <c:pt idx="321">
                  <c:v>0.16408</c:v>
                </c:pt>
                <c:pt idx="322">
                  <c:v>0.16456000000000001</c:v>
                </c:pt>
                <c:pt idx="323">
                  <c:v>0.16503999999999999</c:v>
                </c:pt>
                <c:pt idx="324">
                  <c:v>0.16552</c:v>
                </c:pt>
                <c:pt idx="325">
                  <c:v>0.16600000000000001</c:v>
                </c:pt>
                <c:pt idx="326">
                  <c:v>0.16647999999999999</c:v>
                </c:pt>
                <c:pt idx="327">
                  <c:v>0.16696</c:v>
                </c:pt>
                <c:pt idx="328">
                  <c:v>0.16744000000000001</c:v>
                </c:pt>
                <c:pt idx="329">
                  <c:v>0.16792000000000001</c:v>
                </c:pt>
                <c:pt idx="330">
                  <c:v>0.16839999999999999</c:v>
                </c:pt>
                <c:pt idx="331">
                  <c:v>0.16888</c:v>
                </c:pt>
                <c:pt idx="332">
                  <c:v>0.16936000000000001</c:v>
                </c:pt>
                <c:pt idx="333">
                  <c:v>0.16983999999999999</c:v>
                </c:pt>
                <c:pt idx="334">
                  <c:v>0.17032</c:v>
                </c:pt>
                <c:pt idx="335">
                  <c:v>0.17080000000000001</c:v>
                </c:pt>
                <c:pt idx="336">
                  <c:v>0.17127999999999999</c:v>
                </c:pt>
                <c:pt idx="337">
                  <c:v>0.17176</c:v>
                </c:pt>
                <c:pt idx="338">
                  <c:v>0.17224</c:v>
                </c:pt>
                <c:pt idx="339">
                  <c:v>0.17272000000000001</c:v>
                </c:pt>
                <c:pt idx="340">
                  <c:v>0.17319999999999999</c:v>
                </c:pt>
                <c:pt idx="341">
                  <c:v>0.17368</c:v>
                </c:pt>
                <c:pt idx="342">
                  <c:v>0.17416000000000001</c:v>
                </c:pt>
                <c:pt idx="343">
                  <c:v>0.17463999999999999</c:v>
                </c:pt>
                <c:pt idx="344">
                  <c:v>0.17512</c:v>
                </c:pt>
                <c:pt idx="345">
                  <c:v>0.17560000000000001</c:v>
                </c:pt>
                <c:pt idx="346">
                  <c:v>0.17607999999999999</c:v>
                </c:pt>
                <c:pt idx="347">
                  <c:v>0.17655999999999999</c:v>
                </c:pt>
                <c:pt idx="348">
                  <c:v>0.17704</c:v>
                </c:pt>
                <c:pt idx="349">
                  <c:v>0.17752000000000001</c:v>
                </c:pt>
                <c:pt idx="350">
                  <c:v>0.17799999999999999</c:v>
                </c:pt>
                <c:pt idx="351">
                  <c:v>0.17848</c:v>
                </c:pt>
                <c:pt idx="352">
                  <c:v>0.17896000000000001</c:v>
                </c:pt>
                <c:pt idx="353">
                  <c:v>0.17943999999999999</c:v>
                </c:pt>
                <c:pt idx="354">
                  <c:v>0.17992</c:v>
                </c:pt>
                <c:pt idx="355">
                  <c:v>0.1804</c:v>
                </c:pt>
                <c:pt idx="356">
                  <c:v>0.18088000000000001</c:v>
                </c:pt>
                <c:pt idx="357">
                  <c:v>0.18135999999999999</c:v>
                </c:pt>
                <c:pt idx="358">
                  <c:v>0.18184</c:v>
                </c:pt>
                <c:pt idx="359">
                  <c:v>0.18232000000000001</c:v>
                </c:pt>
                <c:pt idx="360">
                  <c:v>0.18279999999999999</c:v>
                </c:pt>
                <c:pt idx="361">
                  <c:v>0.18328</c:v>
                </c:pt>
                <c:pt idx="362">
                  <c:v>0.18376000000000001</c:v>
                </c:pt>
                <c:pt idx="363">
                  <c:v>0.18423999999999999</c:v>
                </c:pt>
                <c:pt idx="364">
                  <c:v>0.18472</c:v>
                </c:pt>
                <c:pt idx="365">
                  <c:v>0.1852</c:v>
                </c:pt>
                <c:pt idx="366">
                  <c:v>0.18568000000000001</c:v>
                </c:pt>
                <c:pt idx="367">
                  <c:v>0.18615999999999999</c:v>
                </c:pt>
                <c:pt idx="368">
                  <c:v>0.18664</c:v>
                </c:pt>
                <c:pt idx="369">
                  <c:v>0.18712000000000001</c:v>
                </c:pt>
                <c:pt idx="370">
                  <c:v>0.18759999999999999</c:v>
                </c:pt>
                <c:pt idx="371">
                  <c:v>0.18808</c:v>
                </c:pt>
                <c:pt idx="372">
                  <c:v>0.18856000000000001</c:v>
                </c:pt>
                <c:pt idx="373">
                  <c:v>0.18904000000000001</c:v>
                </c:pt>
                <c:pt idx="374">
                  <c:v>0.18951999999999999</c:v>
                </c:pt>
                <c:pt idx="375">
                  <c:v>0.19</c:v>
                </c:pt>
                <c:pt idx="376">
                  <c:v>0.19048000000000001</c:v>
                </c:pt>
                <c:pt idx="377">
                  <c:v>0.19095999999999999</c:v>
                </c:pt>
                <c:pt idx="378">
                  <c:v>0.19144</c:v>
                </c:pt>
                <c:pt idx="379">
                  <c:v>0.19192000000000001</c:v>
                </c:pt>
                <c:pt idx="380">
                  <c:v>0.19239999999999999</c:v>
                </c:pt>
                <c:pt idx="381">
                  <c:v>0.19288</c:v>
                </c:pt>
                <c:pt idx="382">
                  <c:v>0.19336</c:v>
                </c:pt>
                <c:pt idx="383">
                  <c:v>0.19384000000000001</c:v>
                </c:pt>
                <c:pt idx="384">
                  <c:v>0.19431999999999999</c:v>
                </c:pt>
                <c:pt idx="385">
                  <c:v>0.1948</c:v>
                </c:pt>
                <c:pt idx="386">
                  <c:v>0.19528000000000001</c:v>
                </c:pt>
                <c:pt idx="387">
                  <c:v>0.19575999999999999</c:v>
                </c:pt>
                <c:pt idx="388">
                  <c:v>0.19624</c:v>
                </c:pt>
                <c:pt idx="389">
                  <c:v>0.19672000000000001</c:v>
                </c:pt>
                <c:pt idx="390">
                  <c:v>0.19719999999999999</c:v>
                </c:pt>
                <c:pt idx="391">
                  <c:v>0.19767999999999999</c:v>
                </c:pt>
                <c:pt idx="392">
                  <c:v>0.19816</c:v>
                </c:pt>
                <c:pt idx="393">
                  <c:v>0.19864000000000001</c:v>
                </c:pt>
                <c:pt idx="394">
                  <c:v>0.19911999999999999</c:v>
                </c:pt>
                <c:pt idx="395">
                  <c:v>0.1996</c:v>
                </c:pt>
                <c:pt idx="396">
                  <c:v>0.20008000000000001</c:v>
                </c:pt>
                <c:pt idx="397">
                  <c:v>0.20055999999999999</c:v>
                </c:pt>
                <c:pt idx="398">
                  <c:v>0.20104</c:v>
                </c:pt>
                <c:pt idx="399">
                  <c:v>0.20152</c:v>
                </c:pt>
                <c:pt idx="400">
                  <c:v>0.20200000000000001</c:v>
                </c:pt>
                <c:pt idx="401">
                  <c:v>0.20247999999999999</c:v>
                </c:pt>
                <c:pt idx="402">
                  <c:v>0.20296</c:v>
                </c:pt>
                <c:pt idx="403">
                  <c:v>0.20344000000000001</c:v>
                </c:pt>
                <c:pt idx="404">
                  <c:v>0.20391999999999999</c:v>
                </c:pt>
                <c:pt idx="405">
                  <c:v>0.2044</c:v>
                </c:pt>
                <c:pt idx="406">
                  <c:v>0.20488000000000001</c:v>
                </c:pt>
                <c:pt idx="407">
                  <c:v>0.20535999999999999</c:v>
                </c:pt>
                <c:pt idx="408">
                  <c:v>0.20584</c:v>
                </c:pt>
                <c:pt idx="409">
                  <c:v>0.20632</c:v>
                </c:pt>
                <c:pt idx="410">
                  <c:v>0.20680000000000001</c:v>
                </c:pt>
                <c:pt idx="411">
                  <c:v>0.20727999999999999</c:v>
                </c:pt>
                <c:pt idx="412">
                  <c:v>0.20776</c:v>
                </c:pt>
                <c:pt idx="413">
                  <c:v>0.20824000000000001</c:v>
                </c:pt>
                <c:pt idx="414">
                  <c:v>0.20871999999999999</c:v>
                </c:pt>
                <c:pt idx="415">
                  <c:v>0.2092</c:v>
                </c:pt>
                <c:pt idx="416">
                  <c:v>0.20968000000000001</c:v>
                </c:pt>
                <c:pt idx="417">
                  <c:v>0.21016000000000001</c:v>
                </c:pt>
                <c:pt idx="418">
                  <c:v>0.21063999999999999</c:v>
                </c:pt>
                <c:pt idx="419">
                  <c:v>0.21112</c:v>
                </c:pt>
                <c:pt idx="420">
                  <c:v>0.21160000000000001</c:v>
                </c:pt>
                <c:pt idx="421">
                  <c:v>0.21207999999999999</c:v>
                </c:pt>
                <c:pt idx="422">
                  <c:v>0.21256</c:v>
                </c:pt>
                <c:pt idx="423">
                  <c:v>0.21304000000000001</c:v>
                </c:pt>
                <c:pt idx="424">
                  <c:v>0.21351999999999999</c:v>
                </c:pt>
                <c:pt idx="425">
                  <c:v>0.214</c:v>
                </c:pt>
                <c:pt idx="426">
                  <c:v>0.21448</c:v>
                </c:pt>
                <c:pt idx="427">
                  <c:v>0.21496000000000001</c:v>
                </c:pt>
                <c:pt idx="428">
                  <c:v>0.21543999999999999</c:v>
                </c:pt>
                <c:pt idx="429">
                  <c:v>0.21592</c:v>
                </c:pt>
                <c:pt idx="430">
                  <c:v>0.21640000000000001</c:v>
                </c:pt>
                <c:pt idx="431">
                  <c:v>0.21687999999999999</c:v>
                </c:pt>
                <c:pt idx="432">
                  <c:v>0.21736</c:v>
                </c:pt>
                <c:pt idx="433">
                  <c:v>0.21784000000000001</c:v>
                </c:pt>
                <c:pt idx="434">
                  <c:v>0.21831999999999999</c:v>
                </c:pt>
                <c:pt idx="435">
                  <c:v>0.21879999999999999</c:v>
                </c:pt>
                <c:pt idx="436">
                  <c:v>0.21928</c:v>
                </c:pt>
                <c:pt idx="437">
                  <c:v>0.21976000000000001</c:v>
                </c:pt>
                <c:pt idx="438">
                  <c:v>0.22023999999999999</c:v>
                </c:pt>
                <c:pt idx="439">
                  <c:v>0.22072</c:v>
                </c:pt>
                <c:pt idx="440">
                  <c:v>0.22120000000000001</c:v>
                </c:pt>
                <c:pt idx="441">
                  <c:v>0.22167999999999999</c:v>
                </c:pt>
                <c:pt idx="442">
                  <c:v>0.22216</c:v>
                </c:pt>
                <c:pt idx="443">
                  <c:v>0.22264</c:v>
                </c:pt>
                <c:pt idx="444">
                  <c:v>0.22312000000000001</c:v>
                </c:pt>
                <c:pt idx="445">
                  <c:v>0.22359999999999999</c:v>
                </c:pt>
                <c:pt idx="446">
                  <c:v>0.22408</c:v>
                </c:pt>
                <c:pt idx="447">
                  <c:v>0.22456000000000001</c:v>
                </c:pt>
                <c:pt idx="448">
                  <c:v>0.22503999999999999</c:v>
                </c:pt>
                <c:pt idx="449">
                  <c:v>0.22552</c:v>
                </c:pt>
                <c:pt idx="450">
                  <c:v>0.22600000000000001</c:v>
                </c:pt>
                <c:pt idx="451">
                  <c:v>0.22647999999999999</c:v>
                </c:pt>
                <c:pt idx="452">
                  <c:v>0.22696</c:v>
                </c:pt>
                <c:pt idx="453">
                  <c:v>0.22744</c:v>
                </c:pt>
                <c:pt idx="454">
                  <c:v>0.22792000000000001</c:v>
                </c:pt>
                <c:pt idx="455">
                  <c:v>0.22839999999999999</c:v>
                </c:pt>
                <c:pt idx="456">
                  <c:v>0.22888</c:v>
                </c:pt>
                <c:pt idx="457">
                  <c:v>0.22936000000000001</c:v>
                </c:pt>
                <c:pt idx="458">
                  <c:v>0.22983999999999999</c:v>
                </c:pt>
                <c:pt idx="459">
                  <c:v>0.23032</c:v>
                </c:pt>
                <c:pt idx="460">
                  <c:v>0.23080000000000001</c:v>
                </c:pt>
                <c:pt idx="461">
                  <c:v>0.23128000000000001</c:v>
                </c:pt>
                <c:pt idx="462">
                  <c:v>0.23175999999999999</c:v>
                </c:pt>
                <c:pt idx="463">
                  <c:v>0.23224</c:v>
                </c:pt>
                <c:pt idx="464">
                  <c:v>0.23272000000000001</c:v>
                </c:pt>
                <c:pt idx="465">
                  <c:v>0.23319999999999999</c:v>
                </c:pt>
                <c:pt idx="466">
                  <c:v>0.23368</c:v>
                </c:pt>
                <c:pt idx="467">
                  <c:v>0.23416000000000001</c:v>
                </c:pt>
                <c:pt idx="468">
                  <c:v>0.23463999999999999</c:v>
                </c:pt>
                <c:pt idx="469">
                  <c:v>0.23512</c:v>
                </c:pt>
                <c:pt idx="470">
                  <c:v>0.2356</c:v>
                </c:pt>
                <c:pt idx="471">
                  <c:v>0.23608000000000001</c:v>
                </c:pt>
                <c:pt idx="472">
                  <c:v>0.23655999999999999</c:v>
                </c:pt>
                <c:pt idx="473">
                  <c:v>0.23704</c:v>
                </c:pt>
                <c:pt idx="474">
                  <c:v>0.23752000000000001</c:v>
                </c:pt>
                <c:pt idx="475">
                  <c:v>0.23799999999999999</c:v>
                </c:pt>
                <c:pt idx="476">
                  <c:v>0.23848</c:v>
                </c:pt>
                <c:pt idx="477">
                  <c:v>0.23896000000000001</c:v>
                </c:pt>
                <c:pt idx="478">
                  <c:v>0.23943999999999999</c:v>
                </c:pt>
                <c:pt idx="479">
                  <c:v>0.23991999999999999</c:v>
                </c:pt>
                <c:pt idx="480">
                  <c:v>0.2404</c:v>
                </c:pt>
                <c:pt idx="481">
                  <c:v>0.24088000000000001</c:v>
                </c:pt>
                <c:pt idx="482">
                  <c:v>0.24135999999999999</c:v>
                </c:pt>
                <c:pt idx="483">
                  <c:v>0.24184</c:v>
                </c:pt>
                <c:pt idx="484">
                  <c:v>0.24232000000000001</c:v>
                </c:pt>
                <c:pt idx="485">
                  <c:v>0.24279999999999999</c:v>
                </c:pt>
                <c:pt idx="486">
                  <c:v>0.24328</c:v>
                </c:pt>
                <c:pt idx="487">
                  <c:v>0.24376</c:v>
                </c:pt>
                <c:pt idx="488">
                  <c:v>0.24424000000000001</c:v>
                </c:pt>
                <c:pt idx="489">
                  <c:v>0.24471999999999999</c:v>
                </c:pt>
                <c:pt idx="490">
                  <c:v>0.2452</c:v>
                </c:pt>
                <c:pt idx="491">
                  <c:v>0.24568000000000001</c:v>
                </c:pt>
                <c:pt idx="492">
                  <c:v>0.24615999999999999</c:v>
                </c:pt>
                <c:pt idx="493">
                  <c:v>0.24664</c:v>
                </c:pt>
                <c:pt idx="494">
                  <c:v>0.24712000000000001</c:v>
                </c:pt>
                <c:pt idx="495">
                  <c:v>0.24759999999999999</c:v>
                </c:pt>
                <c:pt idx="496">
                  <c:v>0.24807999999999999</c:v>
                </c:pt>
                <c:pt idx="497">
                  <c:v>0.24856</c:v>
                </c:pt>
                <c:pt idx="498">
                  <c:v>0.24904000000000001</c:v>
                </c:pt>
                <c:pt idx="499">
                  <c:v>0.24951999999999999</c:v>
                </c:pt>
              </c:numCache>
            </c:numRef>
          </c:xVal>
          <c:yVal>
            <c:numRef>
              <c:f>'[Fx Sf 5-30k pH.xls]Data'!$B$13:$B$512</c:f>
              <c:numCache>
                <c:formatCode>General</c:formatCode>
                <c:ptCount val="500"/>
                <c:pt idx="0">
                  <c:v>0.900003</c:v>
                </c:pt>
                <c:pt idx="1">
                  <c:v>0.900003</c:v>
                </c:pt>
                <c:pt idx="2">
                  <c:v>0.900003</c:v>
                </c:pt>
                <c:pt idx="3">
                  <c:v>0.900003</c:v>
                </c:pt>
                <c:pt idx="4">
                  <c:v>0.900003</c:v>
                </c:pt>
                <c:pt idx="5">
                  <c:v>0.900003</c:v>
                </c:pt>
                <c:pt idx="6">
                  <c:v>0.900003</c:v>
                </c:pt>
                <c:pt idx="7">
                  <c:v>0.900003</c:v>
                </c:pt>
                <c:pt idx="8">
                  <c:v>0.90000299999926403</c:v>
                </c:pt>
                <c:pt idx="9">
                  <c:v>0.89745272667174103</c:v>
                </c:pt>
                <c:pt idx="10">
                  <c:v>0.57102403591912698</c:v>
                </c:pt>
                <c:pt idx="11">
                  <c:v>0.27349976239874801</c:v>
                </c:pt>
                <c:pt idx="12">
                  <c:v>0.179905394709307</c:v>
                </c:pt>
                <c:pt idx="13">
                  <c:v>0.12974950172487101</c:v>
                </c:pt>
                <c:pt idx="14">
                  <c:v>9.82536837668265E-2</c:v>
                </c:pt>
                <c:pt idx="15">
                  <c:v>7.6801380503906794E-2</c:v>
                </c:pt>
                <c:pt idx="16">
                  <c:v>6.1416262532180202E-2</c:v>
                </c:pt>
                <c:pt idx="17">
                  <c:v>4.9974120189030899E-2</c:v>
                </c:pt>
                <c:pt idx="18">
                  <c:v>4.12291647298395E-2</c:v>
                </c:pt>
                <c:pt idx="19">
                  <c:v>3.4401176581873603E-2</c:v>
                </c:pt>
                <c:pt idx="20">
                  <c:v>2.8976906849008499E-2</c:v>
                </c:pt>
                <c:pt idx="21">
                  <c:v>2.4605530581338401E-2</c:v>
                </c:pt>
                <c:pt idx="22">
                  <c:v>2.1039728403544299E-2</c:v>
                </c:pt>
                <c:pt idx="23">
                  <c:v>1.81006535208692E-2</c:v>
                </c:pt>
                <c:pt idx="24">
                  <c:v>1.5656176859689602E-2</c:v>
                </c:pt>
                <c:pt idx="25">
                  <c:v>1.36068831740602E-2</c:v>
                </c:pt>
                <c:pt idx="26">
                  <c:v>1.1876779154545099E-2</c:v>
                </c:pt>
                <c:pt idx="27">
                  <c:v>1.04069660515117E-2</c:v>
                </c:pt>
                <c:pt idx="28">
                  <c:v>9.1512330835464492E-3</c:v>
                </c:pt>
                <c:pt idx="29">
                  <c:v>8.0729275669207592E-3</c:v>
                </c:pt>
                <c:pt idx="30">
                  <c:v>7.1426928789548498E-3</c:v>
                </c:pt>
                <c:pt idx="31">
                  <c:v>6.33680811862097E-3</c:v>
                </c:pt>
                <c:pt idx="32">
                  <c:v>5.6359523758882004E-3</c:v>
                </c:pt>
                <c:pt idx="33">
                  <c:v>5.0242734246361796E-3</c:v>
                </c:pt>
                <c:pt idx="34">
                  <c:v>4.4886778237534196E-3</c:v>
                </c:pt>
                <c:pt idx="35" formatCode="0.00E+00">
                  <c:v>4.0182841452625004E-3</c:v>
                </c:pt>
                <c:pt idx="36" formatCode="0.00E+00">
                  <c:v>3.60399783090397E-3</c:v>
                </c:pt>
                <c:pt idx="37" formatCode="0.00E+00">
                  <c:v>3.2381777193954101E-3</c:v>
                </c:pt>
                <c:pt idx="38" formatCode="0.00E+00">
                  <c:v>2.91437236334194E-3</c:v>
                </c:pt>
                <c:pt idx="39" formatCode="0.00E+00">
                  <c:v>2.6271099644815002E-3</c:v>
                </c:pt>
                <c:pt idx="40" formatCode="0.00E+00">
                  <c:v>2.3717298628734098E-3</c:v>
                </c:pt>
                <c:pt idx="41" formatCode="0.00E+00">
                  <c:v>2.1442464808773798E-3</c:v>
                </c:pt>
                <c:pt idx="42" formatCode="0.00E+00">
                  <c:v>1.94123880711421E-3</c:v>
                </c:pt>
                <c:pt idx="43" formatCode="0.00E+00">
                  <c:v>1.7597601166461801E-3</c:v>
                </c:pt>
                <c:pt idx="44" formatCode="0.00E+00">
                  <c:v>1.5972638290604E-3</c:v>
                </c:pt>
                <c:pt idx="45" formatCode="0.00E+00">
                  <c:v>1.4515423160642799E-3</c:v>
                </c:pt>
                <c:pt idx="46" formatCode="0.00E+00">
                  <c:v>1.32067615701123E-3</c:v>
                </c:pt>
                <c:pt idx="47" formatCode="0.00E+00">
                  <c:v>1.2029918722185099E-3</c:v>
                </c:pt>
                <c:pt idx="48" formatCode="0.00E+00">
                  <c:v>1.0970265689156E-3</c:v>
                </c:pt>
                <c:pt idx="49" formatCode="0.00E+00">
                  <c:v>1.0014982512321299E-3</c:v>
                </c:pt>
                <c:pt idx="50" formatCode="0.00E+00">
                  <c:v>9.1528079237822605E-4</c:v>
                </c:pt>
                <c:pt idx="51" formatCode="0.00E+00">
                  <c:v>8.3738276130578503E-4</c:v>
                </c:pt>
                <c:pt idx="52" formatCode="0.00E+00">
                  <c:v>7.6692944812440799E-4</c:v>
                </c:pt>
                <c:pt idx="53" formatCode="0.00E+00">
                  <c:v>7.0314755629099905E-4</c:v>
                </c:pt>
                <c:pt idx="54" formatCode="0.00E+00">
                  <c:v>6.4535212436530405E-4</c:v>
                </c:pt>
                <c:pt idx="55" formatCode="0.00E+00">
                  <c:v>5.9293532002170201E-4</c:v>
                </c:pt>
                <c:pt idx="56" formatCode="0.00E+00">
                  <c:v>5.4535681077289401E-4</c:v>
                </c:pt>
                <c:pt idx="57" formatCode="0.00E+00">
                  <c:v>5.0213546707633303E-4</c:v>
                </c:pt>
                <c:pt idx="58" formatCode="0.00E+00">
                  <c:v>4.6284219484189401E-4</c:v>
                </c:pt>
                <c:pt idx="59" formatCode="0.00E+00">
                  <c:v>4.2709372815745802E-4</c:v>
                </c:pt>
                <c:pt idx="60" formatCode="0.00E+00">
                  <c:v>3.9454724079453099E-4</c:v>
                </c:pt>
                <c:pt idx="61" formatCode="0.00E+00">
                  <c:v>3.64895657415038E-4</c:v>
                </c:pt>
                <c:pt idx="62" formatCode="0.00E+00">
                  <c:v>3.3786356509282902E-4</c:v>
                </c:pt>
                <c:pt idx="63" formatCode="0.00E+00">
                  <c:v>3.1320364016575999E-4</c:v>
                </c:pt>
                <c:pt idx="64" formatCode="0.00E+00">
                  <c:v>2.9069351946973401E-4</c:v>
                </c:pt>
                <c:pt idx="65" formatCode="0.00E+00">
                  <c:v>2.70133055096589E-4</c:v>
                </c:pt>
                <c:pt idx="66" formatCode="0.00E+00">
                  <c:v>2.5134190108956698E-4</c:v>
                </c:pt>
                <c:pt idx="67" formatCode="0.00E+00">
                  <c:v>2.3415738808709699E-4</c:v>
                </c:pt>
                <c:pt idx="68" formatCode="0.00E+00">
                  <c:v>2.18432648227207E-4</c:v>
                </c:pt>
                <c:pt idx="69" formatCode="0.00E+00">
                  <c:v>2.0403495802611199E-4</c:v>
                </c:pt>
                <c:pt idx="70" formatCode="0.00E+00">
                  <c:v>1.9084427145738599E-4</c:v>
                </c:pt>
                <c:pt idx="71" formatCode="0.00E+00">
                  <c:v>1.78751919310646E-4</c:v>
                </c:pt>
                <c:pt idx="72" formatCode="0.00E+00">
                  <c:v>1.6765945427548901E-4</c:v>
                </c:pt>
                <c:pt idx="73" formatCode="0.00E+00">
                  <c:v>1.57477623814464E-4</c:v>
                </c:pt>
                <c:pt idx="74" formatCode="0.00E+00">
                  <c:v>1.4812545538832301E-4</c:v>
                </c:pt>
                <c:pt idx="75" formatCode="0.00E+00">
                  <c:v>1.3952944062941601E-4</c:v>
                </c:pt>
                <c:pt idx="76" formatCode="0.00E+00">
                  <c:v>1.3162280676867701E-4</c:v>
                </c:pt>
                <c:pt idx="77" formatCode="0.00E+00">
                  <c:v>1.24344865083226E-4</c:v>
                </c:pt>
                <c:pt idx="78" formatCode="0.00E+00">
                  <c:v>1.17640427556709E-4</c:v>
                </c:pt>
                <c:pt idx="79" formatCode="0.00E+00">
                  <c:v>1.1145928392381599E-4</c:v>
                </c:pt>
                <c:pt idx="80" formatCode="0.00E+00">
                  <c:v>1.0575573229496199E-4</c:v>
                </c:pt>
                <c:pt idx="81" formatCode="0.00E+00">
                  <c:v>1.00488157390221E-4</c:v>
                </c:pt>
                <c:pt idx="82" formatCode="0.00E+00">
                  <c:v>9.5618651130021705E-5</c:v>
                </c:pt>
                <c:pt idx="83" formatCode="0.00E+00">
                  <c:v>9.1112670958556094E-5</c:v>
                </c:pt>
                <c:pt idx="84" formatCode="0.00E+00">
                  <c:v>8.6938731822762004E-5</c:v>
                </c:pt>
                <c:pt idx="85" formatCode="0.00E+00">
                  <c:v>8.3068128206417797E-5</c:v>
                </c:pt>
                <c:pt idx="86">
                  <c:v>7.9474683037872198E-5</c:v>
                </c:pt>
                <c:pt idx="87">
                  <c:v>7.6134520675971305E-5</c:v>
                </c:pt>
                <c:pt idx="88">
                  <c:v>7.3025861453452097E-5</c:v>
                </c:pt>
                <c:pt idx="89">
                  <c:v>7.0128835551202395E-5</c:v>
                </c:pt>
                <c:pt idx="90">
                  <c:v>6.7425314305746996E-5</c:v>
                </c:pt>
                <c:pt idx="91">
                  <c:v>6.4898757083278706E-5</c:v>
                </c:pt>
                <c:pt idx="92">
                  <c:v>6.25340722887558E-5</c:v>
                </c:pt>
                <c:pt idx="93">
                  <c:v>6.03174910034998E-5</c:v>
                </c:pt>
                <c:pt idx="94">
                  <c:v>5.8236452084189199E-5</c:v>
                </c:pt>
                <c:pt idx="95">
                  <c:v>5.6279497591233199E-5</c:v>
                </c:pt>
                <c:pt idx="96">
                  <c:v>5.4436177531057697E-5</c:v>
                </c:pt>
                <c:pt idx="97">
                  <c:v>5.2696963049549997E-5</c:v>
                </c:pt>
                <c:pt idx="98">
                  <c:v>5.1053167267140603E-5</c:v>
                </c:pt>
                <c:pt idx="99">
                  <c:v>4.9496873037261403E-5</c:v>
                </c:pt>
                <c:pt idx="100">
                  <c:v>4.8020866984729002E-5</c:v>
                </c:pt>
                <c:pt idx="101">
                  <c:v>4.66185792448396E-5</c:v>
                </c:pt>
                <c:pt idx="102">
                  <c:v>4.5284028381374103E-5</c:v>
                </c:pt>
                <c:pt idx="103">
                  <c:v>4.4011771013052498E-5</c:v>
                </c:pt>
                <c:pt idx="104">
                  <c:v>4.2796855723944898E-5</c:v>
                </c:pt>
                <c:pt idx="105">
                  <c:v>4.1634780874514499E-5</c:v>
                </c:pt>
                <c:pt idx="106">
                  <c:v>4.0521455966884401E-5</c:v>
                </c:pt>
                <c:pt idx="107">
                  <c:v>3.94531662514487E-5</c:v>
                </c:pt>
                <c:pt idx="108">
                  <c:v>3.8426540295663903E-5</c:v>
                </c:pt>
                <c:pt idx="109">
                  <c:v>3.7438520249604E-5</c:v>
                </c:pt>
                <c:pt idx="110">
                  <c:v>3.6486334576655297E-5</c:v>
                </c:pt>
                <c:pt idx="111">
                  <c:v>3.5567473052341202E-5</c:v>
                </c:pt>
                <c:pt idx="112">
                  <c:v>3.4679663818820101E-5</c:v>
                </c:pt>
                <c:pt idx="113">
                  <c:v>3.3820852330399799E-5</c:v>
                </c:pt>
                <c:pt idx="114">
                  <c:v>3.2989182040617598E-5</c:v>
                </c:pt>
                <c:pt idx="115">
                  <c:v>3.2182976661785901E-5</c:v>
                </c:pt>
                <c:pt idx="116">
                  <c:v>3.1400723896884701E-5</c:v>
                </c:pt>
                <c:pt idx="117">
                  <c:v>3.06410604941537E-5</c:v>
                </c:pt>
                <c:pt idx="118">
                  <c:v>2.99027585357379E-5</c:v>
                </c:pt>
                <c:pt idx="119">
                  <c:v>2.91847128537596E-5</c:v>
                </c:pt>
                <c:pt idx="120">
                  <c:v>2.8485929475183498E-5</c:v>
                </c:pt>
                <c:pt idx="121">
                  <c:v>2.7805515026085899E-5</c:v>
                </c:pt>
                <c:pt idx="122">
                  <c:v>2.7142667009393799E-5</c:v>
                </c:pt>
                <c:pt idx="123">
                  <c:v>2.6496664886161399E-5</c:v>
                </c:pt>
                <c:pt idx="124">
                  <c:v>2.5866861901196501E-5</c:v>
                </c:pt>
                <c:pt idx="125">
                  <c:v>2.5252677591741201E-5</c:v>
                </c:pt>
                <c:pt idx="126">
                  <c:v>2.4653590925406399E-5</c:v>
                </c:pt>
                <c:pt idx="127">
                  <c:v>2.4069134017751001E-5</c:v>
                </c:pt>
                <c:pt idx="128">
                  <c:v>2.34988863846925E-5</c:v>
                </c:pt>
                <c:pt idx="129">
                  <c:v>2.29424696880953E-5</c:v>
                </c:pt>
                <c:pt idx="130">
                  <c:v>2.23995429359836E-5</c:v>
                </c:pt>
                <c:pt idx="131">
                  <c:v>2.1869798102135199E-5</c:v>
                </c:pt>
                <c:pt idx="132">
                  <c:v>2.13529561325984E-5</c:v>
                </c:pt>
                <c:pt idx="133">
                  <c:v>2.0848763309227499E-5</c:v>
                </c:pt>
                <c:pt idx="134">
                  <c:v>2.0356987942668899E-5</c:v>
                </c:pt>
                <c:pt idx="135">
                  <c:v>1.9877417369376201E-5</c:v>
                </c:pt>
                <c:pt idx="136">
                  <c:v>1.9409855229228599E-5</c:v>
                </c:pt>
                <c:pt idx="137">
                  <c:v>1.8954119002094601E-5</c:v>
                </c:pt>
                <c:pt idx="138">
                  <c:v>1.8510037783168101E-5</c:v>
                </c:pt>
                <c:pt idx="139">
                  <c:v>1.8077450278746001E-5</c:v>
                </c:pt>
                <c:pt idx="140">
                  <c:v>1.7656203005363E-5</c:v>
                </c:pt>
                <c:pt idx="141">
                  <c:v>1.7246148676499701E-5</c:v>
                </c:pt>
                <c:pt idx="142">
                  <c:v>1.68471447620945E-5</c:v>
                </c:pt>
                <c:pt idx="143">
                  <c:v>1.6459052207155699E-5</c:v>
                </c:pt>
                <c:pt idx="144">
                  <c:v>1.60817342973902E-5</c:v>
                </c:pt>
                <c:pt idx="145">
                  <c:v>1.5715055659724E-5</c:v>
                </c:pt>
                <c:pt idx="146">
                  <c:v>1.53588813870936E-5</c:v>
                </c:pt>
                <c:pt idx="147">
                  <c:v>1.5013076277881901E-5</c:v>
                </c:pt>
                <c:pt idx="148">
                  <c:v>1.46775041794712E-5</c:v>
                </c:pt>
                <c:pt idx="149">
                  <c:v>1.4352027429303501E-5</c:v>
                </c:pt>
                <c:pt idx="150">
                  <c:v>1.40365063831787E-5</c:v>
                </c:pt>
                <c:pt idx="151">
                  <c:v>1.37307990251041E-5</c:v>
                </c:pt>
                <c:pt idx="152">
                  <c:v>1.34347606509777E-5</c:v>
                </c:pt>
                <c:pt idx="153">
                  <c:v>1.3148243619485799E-5</c:v>
                </c:pt>
                <c:pt idx="154">
                  <c:v>1.28710971650609E-5</c:v>
                </c:pt>
                <c:pt idx="155">
                  <c:v>1.2603167266512499E-5</c:v>
                </c:pt>
                <c:pt idx="156">
                  <c:v>1.23442965661881E-5</c:v>
                </c:pt>
                <c:pt idx="157">
                  <c:v>1.20943243364573E-5</c:v>
                </c:pt>
                <c:pt idx="158">
                  <c:v>1.1853086485296001E-5</c:v>
                </c:pt>
                <c:pt idx="159">
                  <c:v>1.1620415602344899E-5</c:v>
                </c:pt>
                <c:pt idx="160">
                  <c:v>1.13961410358762E-5</c:v>
                </c:pt>
                <c:pt idx="161">
                  <c:v>1.11800890005919E-5</c:v>
                </c:pt>
                <c:pt idx="162">
                  <c:v>1.09720827130076E-5</c:v>
                </c:pt>
                <c:pt idx="163">
                  <c:v>1.07719425485397E-5</c:v>
                </c:pt>
                <c:pt idx="164">
                  <c:v>1.0579486219837701E-5</c:v>
                </c:pt>
                <c:pt idx="165">
                  <c:v>1.03945289737762E-5</c:v>
                </c:pt>
                <c:pt idx="166">
                  <c:v>1.02168838029818E-5</c:v>
                </c:pt>
                <c:pt idx="167">
                  <c:v>1.0046361670128599E-5</c:v>
                </c:pt>
                <c:pt idx="168">
                  <c:v>9.8827717437814304E-6</c:v>
                </c:pt>
                <c:pt idx="169">
                  <c:v>9.7259216431586698E-6</c:v>
                </c:pt>
                <c:pt idx="170">
                  <c:v>9.5756176896550897E-6</c:v>
                </c:pt>
                <c:pt idx="171">
                  <c:v>9.4316651637302904E-6</c:v>
                </c:pt>
                <c:pt idx="172">
                  <c:v>9.2938685655431195E-6</c:v>
                </c:pt>
                <c:pt idx="173">
                  <c:v>9.1620318779531306E-6</c:v>
                </c:pt>
                <c:pt idx="174">
                  <c:v>9.0359588305708294E-6</c:v>
                </c:pt>
                <c:pt idx="175">
                  <c:v>8.9154531634146896E-6</c:v>
                </c:pt>
                <c:pt idx="176">
                  <c:v>8.8003188891359298E-6</c:v>
                </c:pt>
                <c:pt idx="177">
                  <c:v>8.6903605527746293E-6</c:v>
                </c:pt>
                <c:pt idx="178">
                  <c:v>8.5853834880869194E-6</c:v>
                </c:pt>
                <c:pt idx="179">
                  <c:v>8.4851940695680102E-6</c:v>
                </c:pt>
                <c:pt idx="180">
                  <c:v>8.3895999593740299E-6</c:v>
                </c:pt>
                <c:pt idx="181">
                  <c:v>8.2984103484213505E-6</c:v>
                </c:pt>
                <c:pt idx="182">
                  <c:v>8.2114361910117292E-6</c:v>
                </c:pt>
                <c:pt idx="183">
                  <c:v>8.1284904323979202E-6</c:v>
                </c:pt>
                <c:pt idx="184">
                  <c:v>8.0493882287666906E-6</c:v>
                </c:pt>
                <c:pt idx="185">
                  <c:v>7.9739471591748705E-6</c:v>
                </c:pt>
                <c:pt idx="186">
                  <c:v>7.90198742902824E-6</c:v>
                </c:pt>
                <c:pt idx="187">
                  <c:v>7.8333320647463405E-6</c:v>
                </c:pt>
                <c:pt idx="188">
                  <c:v>7.7678070993031404E-6</c:v>
                </c:pt>
                <c:pt idx="189">
                  <c:v>7.7052417483804607E-6</c:v>
                </c:pt>
                <c:pt idx="190">
                  <c:v>7.6454685769095603E-6</c:v>
                </c:pt>
                <c:pt idx="191">
                  <c:v>7.5883236558277898E-6</c:v>
                </c:pt>
                <c:pt idx="192">
                  <c:v>7.5336467089488198E-6</c:v>
                </c:pt>
                <c:pt idx="193">
                  <c:v>7.4812812497919698E-6</c:v>
                </c:pt>
                <c:pt idx="194">
                  <c:v>7.4310747083046897E-6</c:v>
                </c:pt>
                <c:pt idx="195">
                  <c:v>7.3828785474414501E-6</c:v>
                </c:pt>
                <c:pt idx="196">
                  <c:v>7.3365483696228297E-6</c:v>
                </c:pt>
                <c:pt idx="197">
                  <c:v>7.291944013162E-6</c:v>
                </c:pt>
                <c:pt idx="198">
                  <c:v>7.2489296385335201E-6</c:v>
                </c:pt>
                <c:pt idx="199">
                  <c:v>7.2073738046055202E-6</c:v>
                </c:pt>
                <c:pt idx="200">
                  <c:v>7.1671495350184697E-6</c:v>
                </c:pt>
                <c:pt idx="201">
                  <c:v>7.1281343750806497E-6</c:v>
                </c:pt>
                <c:pt idx="202">
                  <c:v>7.0902104386200403E-6</c:v>
                </c:pt>
                <c:pt idx="203">
                  <c:v>7.0532644452901304E-6</c:v>
                </c:pt>
                <c:pt idx="204">
                  <c:v>7.0171877491125502E-6</c:v>
                </c:pt>
                <c:pt idx="205">
                  <c:v>6.9818763577858498E-6</c:v>
                </c:pt>
                <c:pt idx="206">
                  <c:v>6.9472309422793497E-6</c:v>
                </c:pt>
                <c:pt idx="207">
                  <c:v>6.9131568388111497E-6</c:v>
                </c:pt>
                <c:pt idx="208">
                  <c:v>6.8795640423502599E-6</c:v>
                </c:pt>
                <c:pt idx="209">
                  <c:v>6.8463671904496703E-6</c:v>
                </c:pt>
                <c:pt idx="210">
                  <c:v>6.8134855412603102E-6</c:v>
                </c:pt>
                <c:pt idx="211">
                  <c:v>6.7808429425792397E-6</c:v>
                </c:pt>
                <c:pt idx="212">
                  <c:v>6.7483677928417404E-6</c:v>
                </c:pt>
                <c:pt idx="213">
                  <c:v>6.7159929976642098E-6</c:v>
                </c:pt>
                <c:pt idx="214">
                  <c:v>6.6836559157435504E-6</c:v>
                </c:pt>
                <c:pt idx="215">
                  <c:v>6.65129830186263E-6</c:v>
                </c:pt>
                <c:pt idx="216">
                  <c:v>6.6188662411718301E-6</c:v>
                </c:pt>
                <c:pt idx="217">
                  <c:v>6.5863100783296401E-6</c:v>
                </c:pt>
                <c:pt idx="218">
                  <c:v>6.5535843419316101E-6</c:v>
                </c:pt>
                <c:pt idx="219">
                  <c:v>6.5206476611677098E-6</c:v>
                </c:pt>
                <c:pt idx="220">
                  <c:v>6.4874626810550603E-6</c:v>
                </c:pt>
                <c:pt idx="221">
                  <c:v>6.4539959685550803E-6</c:v>
                </c:pt>
                <c:pt idx="222">
                  <c:v>6.4202179191596397E-6</c:v>
                </c:pt>
                <c:pt idx="223">
                  <c:v>6.3861026543378503E-6</c:v>
                </c:pt>
                <c:pt idx="224">
                  <c:v>6.3516279201173403E-6</c:v>
                </c:pt>
                <c:pt idx="225">
                  <c:v>6.3167749777315303E-6</c:v>
                </c:pt>
                <c:pt idx="226">
                  <c:v>6.2815284946862501E-6</c:v>
                </c:pt>
                <c:pt idx="227">
                  <c:v>6.2458764306885497E-6</c:v>
                </c:pt>
                <c:pt idx="228">
                  <c:v>6.2098099214961598E-6</c:v>
                </c:pt>
                <c:pt idx="229">
                  <c:v>6.17332316208838E-6</c:v>
                </c:pt>
                <c:pt idx="230">
                  <c:v>6.1364132842290002E-6</c:v>
                </c:pt>
                <c:pt idx="231">
                  <c:v>6.0990802373776496E-6</c:v>
                </c:pt>
                <c:pt idx="232">
                  <c:v>6.0613266630259901E-6</c:v>
                </c:pt>
                <c:pt idx="233">
                  <c:v>6.02315777149981E-6</c:v>
                </c:pt>
                <c:pt idx="234">
                  <c:v>5.9845812171322602E-6</c:v>
                </c:pt>
                <c:pt idx="235">
                  <c:v>5.9456069707012103E-6</c:v>
                </c:pt>
                <c:pt idx="236">
                  <c:v>5.9062471952190297E-6</c:v>
                </c:pt>
                <c:pt idx="237">
                  <c:v>5.8665161186604603E-6</c:v>
                </c:pt>
                <c:pt idx="238">
                  <c:v>5.8264299072494902E-6</c:v>
                </c:pt>
                <c:pt idx="239">
                  <c:v>5.7860065412936003E-6</c:v>
                </c:pt>
                <c:pt idx="240">
                  <c:v>5.7452656890543501E-6</c:v>
                </c:pt>
                <c:pt idx="241">
                  <c:v>5.7042285821681302E-6</c:v>
                </c:pt>
                <c:pt idx="242">
                  <c:v>5.6629178935807097E-6</c:v>
                </c:pt>
                <c:pt idx="243">
                  <c:v>5.6213576151490602E-6</c:v>
                </c:pt>
                <c:pt idx="244">
                  <c:v>5.5795729367279799E-6</c:v>
                </c:pt>
                <c:pt idx="245">
                  <c:v>5.5375901279184798E-6</c:v>
                </c:pt>
                <c:pt idx="246">
                  <c:v>5.4954364214773901E-6</c:v>
                </c:pt>
                <c:pt idx="247">
                  <c:v>5.4531398977922796E-6</c:v>
                </c:pt>
                <c:pt idx="248">
                  <c:v>5.4107293722181499E-6</c:v>
                </c:pt>
                <c:pt idx="249">
                  <c:v>5.3682342850296702E-6</c:v>
                </c:pt>
                <c:pt idx="250">
                  <c:v>5.3256845935946798E-6</c:v>
                </c:pt>
                <c:pt idx="251">
                  <c:v>5.28311066678694E-6</c:v>
                </c:pt>
                <c:pt idx="252">
                  <c:v>5.2405431825284403E-6</c:v>
                </c:pt>
                <c:pt idx="253">
                  <c:v>5.19801302824565E-6</c:v>
                </c:pt>
                <c:pt idx="254">
                  <c:v>5.1555512043616702E-6</c:v>
                </c:pt>
                <c:pt idx="255">
                  <c:v>5.1131887305901101E-6</c:v>
                </c:pt>
                <c:pt idx="256">
                  <c:v>5.0709565555262102E-6</c:v>
                </c:pt>
                <c:pt idx="257">
                  <c:v>5.0288854695768497E-6</c:v>
                </c:pt>
                <c:pt idx="258">
                  <c:v>4.9870060212250799E-6</c:v>
                </c:pt>
                <c:pt idx="259">
                  <c:v>4.9453484367109104E-6</c:v>
                </c:pt>
                <c:pt idx="260">
                  <c:v>4.9039425431405003E-6</c:v>
                </c:pt>
                <c:pt idx="261">
                  <c:v>4.8628176951079202E-6</c:v>
                </c:pt>
                <c:pt idx="262">
                  <c:v>4.82200270492474E-6</c:v>
                </c:pt>
                <c:pt idx="263">
                  <c:v>4.7815257764494596E-6</c:v>
                </c:pt>
                <c:pt idx="264">
                  <c:v>4.741414442542E-6</c:v>
                </c:pt>
                <c:pt idx="265">
                  <c:v>4.7016955061634899E-6</c:v>
                </c:pt>
                <c:pt idx="266">
                  <c:v>4.6623949851323001E-6</c:v>
                </c:pt>
                <c:pt idx="267">
                  <c:v>4.6235380605335497E-6</c:v>
                </c:pt>
                <c:pt idx="268">
                  <c:v>4.5851490288035098E-6</c:v>
                </c:pt>
                <c:pt idx="269">
                  <c:v>4.54725125746855E-6</c:v>
                </c:pt>
                <c:pt idx="270">
                  <c:v>4.5098671445120797E-6</c:v>
                </c:pt>
                <c:pt idx="271">
                  <c:v>4.4730180813500999E-6</c:v>
                </c:pt>
                <c:pt idx="272">
                  <c:v>4.4367244193851298E-6</c:v>
                </c:pt>
                <c:pt idx="273">
                  <c:v>4.4010054401021701E-6</c:v>
                </c:pt>
                <c:pt idx="274">
                  <c:v>4.36587932866464E-6</c:v>
                </c:pt>
                <c:pt idx="275">
                  <c:v>4.3313631509616502E-6</c:v>
                </c:pt>
                <c:pt idx="276">
                  <c:v>4.2974728340529898E-6</c:v>
                </c:pt>
                <c:pt idx="277">
                  <c:v>4.2642231499527704E-6</c:v>
                </c:pt>
                <c:pt idx="278">
                  <c:v>4.2316277026872404E-6</c:v>
                </c:pt>
                <c:pt idx="279">
                  <c:v>4.19969891855783E-6</c:v>
                </c:pt>
                <c:pt idx="280">
                  <c:v>4.1684480395359796E-6</c:v>
                </c:pt>
                <c:pt idx="281">
                  <c:v>4.1378851197115396E-6</c:v>
                </c:pt>
                <c:pt idx="282">
                  <c:v>4.10801902471295E-6</c:v>
                </c:pt>
                <c:pt idx="283">
                  <c:v>4.07885743401363E-6</c:v>
                </c:pt>
                <c:pt idx="284">
                  <c:v>4.0504068460350899E-6</c:v>
                </c:pt>
                <c:pt idx="285">
                  <c:v>4.0226725859545498E-6</c:v>
                </c:pt>
                <c:pt idx="286">
                  <c:v>3.99565881612153E-6</c:v>
                </c:pt>
                <c:pt idx="287">
                  <c:v>3.9693685489852597E-6</c:v>
                </c:pt>
                <c:pt idx="288">
                  <c:v>3.9438036624323504E-6</c:v>
                </c:pt>
                <c:pt idx="289">
                  <c:v>3.9189649174317901E-6</c:v>
                </c:pt>
                <c:pt idx="290">
                  <c:v>3.8948519778825697E-6</c:v>
                </c:pt>
                <c:pt idx="291">
                  <c:v>3.8714634325573803E-6</c:v>
                </c:pt>
                <c:pt idx="292">
                  <c:v>3.8487968190343403E-6</c:v>
                </c:pt>
                <c:pt idx="293">
                  <c:v>3.8268486495075601E-6</c:v>
                </c:pt>
                <c:pt idx="294">
                  <c:v>3.8056144383663999E-6</c:v>
                </c:pt>
                <c:pt idx="295">
                  <c:v>3.7850887314321501E-6</c:v>
                </c:pt>
                <c:pt idx="296">
                  <c:v>3.7652651367367301E-6</c:v>
                </c:pt>
                <c:pt idx="297">
                  <c:v>3.7461363566959699E-6</c:v>
                </c:pt>
                <c:pt idx="298">
                  <c:v>3.7276942216509101E-6</c:v>
                </c:pt>
                <c:pt idx="299">
                  <c:v>3.7099297246372098E-6</c:v>
                </c:pt>
                <c:pt idx="300">
                  <c:v>3.6928330572345201E-6</c:v>
                </c:pt>
                <c:pt idx="301">
                  <c:v>3.67639364640464E-6</c:v>
                </c:pt>
                <c:pt idx="302">
                  <c:v>3.6606001922083299E-6</c:v>
                </c:pt>
                <c:pt idx="303">
                  <c:v>3.6454407062920399E-6</c:v>
                </c:pt>
                <c:pt idx="304">
                  <c:v>3.63090255103278E-6</c:v>
                </c:pt>
                <c:pt idx="305">
                  <c:v>3.6169724791480398E-6</c:v>
                </c:pt>
                <c:pt idx="306">
                  <c:v>3.60363667382217E-6</c:v>
                </c:pt>
                <c:pt idx="307">
                  <c:v>3.5908807893056602E-6</c:v>
                </c:pt>
                <c:pt idx="308">
                  <c:v>3.5786899916732598E-6</c:v>
                </c:pt>
                <c:pt idx="309">
                  <c:v>3.5670489997224499E-6</c:v>
                </c:pt>
                <c:pt idx="310">
                  <c:v>3.5559421259182099E-6</c:v>
                </c:pt>
                <c:pt idx="311">
                  <c:v>3.5453533171853299E-6</c:v>
                </c:pt>
                <c:pt idx="312">
                  <c:v>3.5352661955985598E-6</c:v>
                </c:pt>
                <c:pt idx="313">
                  <c:v>3.5256640990977102E-6</c:v>
                </c:pt>
                <c:pt idx="314">
                  <c:v>3.5165301217366701E-6</c:v>
                </c:pt>
                <c:pt idx="315">
                  <c:v>3.5078471535113902E-6</c:v>
                </c:pt>
                <c:pt idx="316">
                  <c:v>3.4995979196219501E-6</c:v>
                </c:pt>
                <c:pt idx="317">
                  <c:v>3.49176501914821E-6</c:v>
                </c:pt>
                <c:pt idx="318">
                  <c:v>3.4843309634362199E-6</c:v>
                </c:pt>
                <c:pt idx="319">
                  <c:v>3.4772782135993599E-6</c:v>
                </c:pt>
                <c:pt idx="320">
                  <c:v>3.4705892171886402E-6</c:v>
                </c:pt>
                <c:pt idx="321">
                  <c:v>3.4642464439051701E-6</c:v>
                </c:pt>
                <c:pt idx="322">
                  <c:v>3.4582324206635E-6</c:v>
                </c:pt>
                <c:pt idx="323">
                  <c:v>3.4525297657397798E-6</c:v>
                </c:pt>
                <c:pt idx="324">
                  <c:v>3.44712122174397E-6</c:v>
                </c:pt>
                <c:pt idx="325">
                  <c:v>3.4419896874773198E-6</c:v>
                </c:pt>
                <c:pt idx="326">
                  <c:v>3.4371182488531E-6</c:v>
                </c:pt>
                <c:pt idx="327">
                  <c:v>3.43249020867964E-6</c:v>
                </c:pt>
                <c:pt idx="328">
                  <c:v>3.4280891151048799E-6</c:v>
                </c:pt>
                <c:pt idx="329">
                  <c:v>3.4238987889141698E-6</c:v>
                </c:pt>
                <c:pt idx="330">
                  <c:v>3.4199033496487301E-6</c:v>
                </c:pt>
                <c:pt idx="331">
                  <c:v>3.41608724027454E-6</c:v>
                </c:pt>
                <c:pt idx="332">
                  <c:v>3.4124352505794399E-6</c:v>
                </c:pt>
                <c:pt idx="333">
                  <c:v>3.4089325394858099E-6</c:v>
                </c:pt>
                <c:pt idx="334">
                  <c:v>3.4055646556386602E-6</c:v>
                </c:pt>
                <c:pt idx="335">
                  <c:v>3.4023175566315801E-6</c:v>
                </c:pt>
                <c:pt idx="336">
                  <c:v>3.3991776273517701E-6</c:v>
                </c:pt>
                <c:pt idx="337">
                  <c:v>3.3961316964805199E-6</c:v>
                </c:pt>
                <c:pt idx="338">
                  <c:v>3.3931670513402701E-6</c:v>
                </c:pt>
                <c:pt idx="339">
                  <c:v>3.3902714521381102E-6</c:v>
                </c:pt>
                <c:pt idx="340">
                  <c:v>3.3874331444353702E-6</c:v>
                </c:pt>
                <c:pt idx="341">
                  <c:v>3.3846408695407599E-6</c:v>
                </c:pt>
                <c:pt idx="342">
                  <c:v>3.3818838747064E-6</c:v>
                </c:pt>
                <c:pt idx="343">
                  <c:v>3.37915192151755E-6</c:v>
                </c:pt>
                <c:pt idx="344">
                  <c:v>3.3764352919221002E-6</c:v>
                </c:pt>
                <c:pt idx="345">
                  <c:v>3.3737247946203601E-6</c:v>
                </c:pt>
                <c:pt idx="346">
                  <c:v>3.3710117692157802E-6</c:v>
                </c:pt>
                <c:pt idx="347">
                  <c:v>3.3682880881751601E-6</c:v>
                </c:pt>
                <c:pt idx="348">
                  <c:v>3.3655461597403001E-6</c:v>
                </c:pt>
                <c:pt idx="349">
                  <c:v>3.3627789275815899E-6</c:v>
                </c:pt>
                <c:pt idx="350">
                  <c:v>3.3599798693718701E-6</c:v>
                </c:pt>
                <c:pt idx="351">
                  <c:v>3.35714299624267E-6</c:v>
                </c:pt>
                <c:pt idx="352">
                  <c:v>3.35426284790985E-6</c:v>
                </c:pt>
                <c:pt idx="353">
                  <c:v>3.35133448897552E-6</c:v>
                </c:pt>
                <c:pt idx="354">
                  <c:v>3.3483535040567702E-6</c:v>
                </c:pt>
                <c:pt idx="355">
                  <c:v>3.3453159895419298E-6</c:v>
                </c:pt>
                <c:pt idx="356">
                  <c:v>3.3422185480119498E-6</c:v>
                </c:pt>
                <c:pt idx="357">
                  <c:v>3.3390582782096999E-6</c:v>
                </c:pt>
                <c:pt idx="358">
                  <c:v>3.3358327658038699E-6</c:v>
                </c:pt>
                <c:pt idx="359">
                  <c:v>3.3325400740070301E-6</c:v>
                </c:pt>
                <c:pt idx="360">
                  <c:v>3.3291787303302098E-6</c:v>
                </c:pt>
                <c:pt idx="361">
                  <c:v>3.3257477168412402E-6</c:v>
                </c:pt>
                <c:pt idx="362">
                  <c:v>3.3222464553154302E-6</c:v>
                </c:pt>
                <c:pt idx="363">
                  <c:v>3.3186747948483602E-6</c:v>
                </c:pt>
                <c:pt idx="364">
                  <c:v>3.3150329975472199E-6</c:v>
                </c:pt>
                <c:pt idx="365">
                  <c:v>3.3113217227279301E-6</c:v>
                </c:pt>
                <c:pt idx="366">
                  <c:v>3.30754201330196E-6</c:v>
                </c:pt>
                <c:pt idx="367">
                  <c:v>3.3036952775387502E-6</c:v>
                </c:pt>
                <c:pt idx="368">
                  <c:v>3.2997832750899999E-6</c:v>
                </c:pt>
                <c:pt idx="369">
                  <c:v>3.2958080979118199E-6</c:v>
                </c:pt>
                <c:pt idx="370">
                  <c:v>3.2917721548602801E-6</c:v>
                </c:pt>
                <c:pt idx="371">
                  <c:v>3.2876781528965999E-6</c:v>
                </c:pt>
                <c:pt idx="372">
                  <c:v>3.2835290799419901E-6</c:v>
                </c:pt>
                <c:pt idx="373">
                  <c:v>3.2793281866981699E-6</c:v>
                </c:pt>
                <c:pt idx="374">
                  <c:v>3.27507896807125E-6</c:v>
                </c:pt>
                <c:pt idx="375">
                  <c:v>3.2707851455238601E-6</c:v>
                </c:pt>
                <c:pt idx="376">
                  <c:v>3.2664506476088602E-6</c:v>
                </c:pt>
                <c:pt idx="377">
                  <c:v>3.2620795926661501E-6</c:v>
                </c:pt>
                <c:pt idx="378">
                  <c:v>3.2576762690043999E-6</c:v>
                </c:pt>
                <c:pt idx="379">
                  <c:v>3.2532451178069599E-6</c:v>
                </c:pt>
                <c:pt idx="380">
                  <c:v>3.2487907134024002E-6</c:v>
                </c:pt>
                <c:pt idx="381">
                  <c:v>3.2443177463383399E-6</c:v>
                </c:pt>
                <c:pt idx="382">
                  <c:v>3.23983100407491E-6</c:v>
                </c:pt>
                <c:pt idx="383">
                  <c:v>3.23533535426203E-6</c:v>
                </c:pt>
                <c:pt idx="384">
                  <c:v>3.2308357261118899E-6</c:v>
                </c:pt>
                <c:pt idx="385">
                  <c:v>3.2263370939573201E-6</c:v>
                </c:pt>
                <c:pt idx="386">
                  <c:v>3.2218444595096498E-6</c:v>
                </c:pt>
                <c:pt idx="387">
                  <c:v>3.2173628357975699E-6</c:v>
                </c:pt>
                <c:pt idx="388">
                  <c:v>3.2128972304724001E-6</c:v>
                </c:pt>
                <c:pt idx="389">
                  <c:v>3.20845263025524E-6</c:v>
                </c:pt>
                <c:pt idx="390">
                  <c:v>3.2040339853865902E-6</c:v>
                </c:pt>
                <c:pt idx="391">
                  <c:v>3.1996461947659798E-6</c:v>
                </c:pt>
                <c:pt idx="392">
                  <c:v>3.19529409154636E-6</c:v>
                </c:pt>
                <c:pt idx="393">
                  <c:v>3.1909824292303698E-6</c:v>
                </c:pt>
                <c:pt idx="394">
                  <c:v>3.1867158683056399E-6</c:v>
                </c:pt>
                <c:pt idx="395">
                  <c:v>3.1824989636190102E-6</c:v>
                </c:pt>
                <c:pt idx="396">
                  <c:v>3.1783361519106702E-6</c:v>
                </c:pt>
                <c:pt idx="397">
                  <c:v>3.1742317407194499E-6</c:v>
                </c:pt>
                <c:pt idx="398">
                  <c:v>3.1701898968222199E-6</c:v>
                </c:pt>
                <c:pt idx="399">
                  <c:v>3.1662146366235899E-6</c:v>
                </c:pt>
                <c:pt idx="400">
                  <c:v>3.16230981587651E-6</c:v>
                </c:pt>
                <c:pt idx="401">
                  <c:v>3.1584791211074299E-6</c:v>
                </c:pt>
                <c:pt idx="402">
                  <c:v>3.1547260612554499E-6</c:v>
                </c:pt>
                <c:pt idx="403">
                  <c:v>3.1510539596043599E-6</c:v>
                </c:pt>
                <c:pt idx="404">
                  <c:v>3.1474659477317998E-6</c:v>
                </c:pt>
                <c:pt idx="405">
                  <c:v>3.14396495798861E-6</c:v>
                </c:pt>
                <c:pt idx="406">
                  <c:v>3.1405537192139999E-6</c:v>
                </c:pt>
                <c:pt idx="407">
                  <c:v>3.1372347508751001E-6</c:v>
                </c:pt>
                <c:pt idx="408">
                  <c:v>3.1340103591778201E-6</c:v>
                </c:pt>
                <c:pt idx="409">
                  <c:v>3.1308826340637302E-6</c:v>
                </c:pt>
                <c:pt idx="410">
                  <c:v>3.12785344510984E-6</c:v>
                </c:pt>
                <c:pt idx="411">
                  <c:v>3.1249244409498099E-6</c:v>
                </c:pt>
                <c:pt idx="412">
                  <c:v>3.1220970464538401E-6</c:v>
                </c:pt>
                <c:pt idx="413">
                  <c:v>3.1193724624046001E-6</c:v>
                </c:pt>
                <c:pt idx="414">
                  <c:v>3.1167516658724201E-6</c:v>
                </c:pt>
                <c:pt idx="415">
                  <c:v>3.11423540919722E-6</c:v>
                </c:pt>
                <c:pt idx="416">
                  <c:v>3.1118242227072801E-6</c:v>
                </c:pt>
                <c:pt idx="417">
                  <c:v>3.1095184153815498E-6</c:v>
                </c:pt>
                <c:pt idx="418">
                  <c:v>3.1073180769757801E-6</c:v>
                </c:pt>
                <c:pt idx="419">
                  <c:v>3.1052230820747901E-6</c:v>
                </c:pt>
                <c:pt idx="420">
                  <c:v>3.10323309187552E-6</c:v>
                </c:pt>
                <c:pt idx="421">
                  <c:v>3.10134755917502E-6</c:v>
                </c:pt>
                <c:pt idx="422">
                  <c:v>3.09956573304047E-6</c:v>
                </c:pt>
                <c:pt idx="423">
                  <c:v>3.09788666244503E-6</c:v>
                </c:pt>
                <c:pt idx="424">
                  <c:v>3.0963092031744599E-6</c:v>
                </c:pt>
                <c:pt idx="425">
                  <c:v>3.0948320231638702E-6</c:v>
                </c:pt>
                <c:pt idx="426">
                  <c:v>3.09345360811727E-6</c:v>
                </c:pt>
                <c:pt idx="427">
                  <c:v>3.09217226956597E-6</c:v>
                </c:pt>
                <c:pt idx="428">
                  <c:v>3.0909861511139598E-6</c:v>
                </c:pt>
                <c:pt idx="429">
                  <c:v>3.0898932356712198E-6</c:v>
                </c:pt>
                <c:pt idx="430">
                  <c:v>3.08889135431546E-6</c:v>
                </c:pt>
                <c:pt idx="431">
                  <c:v>3.0879781935166701E-6</c:v>
                </c:pt>
                <c:pt idx="432">
                  <c:v>3.0871513034952901E-6</c:v>
                </c:pt>
                <c:pt idx="433">
                  <c:v>3.0864081077159699E-6</c:v>
                </c:pt>
                <c:pt idx="434">
                  <c:v>3.0857459110133998E-6</c:v>
                </c:pt>
                <c:pt idx="435">
                  <c:v>3.0851619086255199E-6</c:v>
                </c:pt>
                <c:pt idx="436">
                  <c:v>3.0846531961653801E-6</c:v>
                </c:pt>
                <c:pt idx="437">
                  <c:v>3.0842167784901599E-6</c:v>
                </c:pt>
                <c:pt idx="438">
                  <c:v>3.0838495790465101E-6</c:v>
                </c:pt>
                <c:pt idx="439">
                  <c:v>3.0835484501182098E-6</c:v>
                </c:pt>
                <c:pt idx="440">
                  <c:v>3.0833101822291E-6</c:v>
                </c:pt>
                <c:pt idx="441">
                  <c:v>3.0831315135571101E-6</c:v>
                </c:pt>
                <c:pt idx="442">
                  <c:v>3.0830091401902098E-6</c:v>
                </c:pt>
                <c:pt idx="443">
                  <c:v>3.0829397257885298E-6</c:v>
                </c:pt>
                <c:pt idx="444">
                  <c:v>3.0829199109723199E-6</c:v>
                </c:pt>
                <c:pt idx="445">
                  <c:v>3.0829463232621501E-6</c:v>
                </c:pt>
                <c:pt idx="446">
                  <c:v>3.08301558669385E-6</c:v>
                </c:pt>
                <c:pt idx="447">
                  <c:v>3.0831243311060901E-6</c:v>
                </c:pt>
                <c:pt idx="448">
                  <c:v>3.083269201531E-6</c:v>
                </c:pt>
                <c:pt idx="449">
                  <c:v>3.08344686746195E-6</c:v>
                </c:pt>
                <c:pt idx="450">
                  <c:v>3.0836540317899599E-6</c:v>
                </c:pt>
                <c:pt idx="451">
                  <c:v>3.0838874396455798E-6</c:v>
                </c:pt>
                <c:pt idx="452">
                  <c:v>3.0841438870175E-6</c:v>
                </c:pt>
                <c:pt idx="453">
                  <c:v>3.0844202290480802E-6</c:v>
                </c:pt>
                <c:pt idx="454">
                  <c:v>3.0847133881989898E-6</c:v>
                </c:pt>
                <c:pt idx="455">
                  <c:v>3.0850203621850501E-6</c:v>
                </c:pt>
                <c:pt idx="456">
                  <c:v>3.0853382313768299E-6</c:v>
                </c:pt>
                <c:pt idx="457">
                  <c:v>3.0856641659939799E-6</c:v>
                </c:pt>
                <c:pt idx="458">
                  <c:v>3.08599543324814E-6</c:v>
                </c:pt>
                <c:pt idx="459">
                  <c:v>3.0863294039246898E-6</c:v>
                </c:pt>
                <c:pt idx="460">
                  <c:v>3.0866635584169001E-6</c:v>
                </c:pt>
                <c:pt idx="461">
                  <c:v>3.0869954925987799E-6</c:v>
                </c:pt>
                <c:pt idx="462">
                  <c:v>3.08732292365972E-6</c:v>
                </c:pt>
                <c:pt idx="463">
                  <c:v>3.0876436951374498E-6</c:v>
                </c:pt>
                <c:pt idx="464">
                  <c:v>3.08795578143044E-6</c:v>
                </c:pt>
                <c:pt idx="465">
                  <c:v>3.0882572921426402E-6</c:v>
                </c:pt>
                <c:pt idx="466">
                  <c:v>3.0885464763758698E-6</c:v>
                </c:pt>
                <c:pt idx="467">
                  <c:v>3.0888217261954802E-6</c:v>
                </c:pt>
                <c:pt idx="468">
                  <c:v>3.0890815794606699E-6</c:v>
                </c:pt>
                <c:pt idx="469">
                  <c:v>3.0893247225065599E-6</c:v>
                </c:pt>
                <c:pt idx="470">
                  <c:v>3.08954999268592E-6</c:v>
                </c:pt>
                <c:pt idx="471">
                  <c:v>3.08975638037408E-6</c:v>
                </c:pt>
                <c:pt idx="472">
                  <c:v>3.0899430300175199E-6</c:v>
                </c:pt>
                <c:pt idx="473">
                  <c:v>3.0901092410984001E-6</c:v>
                </c:pt>
                <c:pt idx="474">
                  <c:v>3.0902544687936202E-6</c:v>
                </c:pt>
                <c:pt idx="475">
                  <c:v>3.0903783245202398E-6</c:v>
                </c:pt>
                <c:pt idx="476">
                  <c:v>3.0904805753867398E-6</c:v>
                </c:pt>
                <c:pt idx="477">
                  <c:v>3.0905611433563399E-6</c:v>
                </c:pt>
                <c:pt idx="478">
                  <c:v>3.0906201041751802E-6</c:v>
                </c:pt>
                <c:pt idx="479">
                  <c:v>3.09065768606451E-6</c:v>
                </c:pt>
                <c:pt idx="480">
                  <c:v>3.0906742680865601E-6</c:v>
                </c:pt>
                <c:pt idx="481">
                  <c:v>3.0906703775314199E-6</c:v>
                </c:pt>
                <c:pt idx="482">
                  <c:v>3.0906466872234199E-6</c:v>
                </c:pt>
                <c:pt idx="483">
                  <c:v>3.0906040125259099E-6</c:v>
                </c:pt>
                <c:pt idx="484">
                  <c:v>3.0905433081277401E-6</c:v>
                </c:pt>
                <c:pt idx="485">
                  <c:v>3.0904656645154499E-6</c:v>
                </c:pt>
                <c:pt idx="486">
                  <c:v>3.0903723036262802E-6</c:v>
                </c:pt>
                <c:pt idx="487">
                  <c:v>3.0902645744384801E-6</c:v>
                </c:pt>
                <c:pt idx="488">
                  <c:v>3.0901439483042001E-6</c:v>
                </c:pt>
                <c:pt idx="489">
                  <c:v>3.0900120140299399E-6</c:v>
                </c:pt>
                <c:pt idx="490">
                  <c:v>3.0898704728273901E-6</c:v>
                </c:pt>
                <c:pt idx="491">
                  <c:v>3.0897211326023999E-6</c:v>
                </c:pt>
                <c:pt idx="492">
                  <c:v>3.0895659020883898E-6</c:v>
                </c:pt>
                <c:pt idx="493">
                  <c:v>3.0894067848458599E-6</c:v>
                </c:pt>
                <c:pt idx="494">
                  <c:v>3.0892458730427098E-6</c:v>
                </c:pt>
                <c:pt idx="495">
                  <c:v>3.08908534109569E-6</c:v>
                </c:pt>
                <c:pt idx="496">
                  <c:v>3.0889274391240199E-6</c:v>
                </c:pt>
                <c:pt idx="497">
                  <c:v>3.0887744860000902E-6</c:v>
                </c:pt>
                <c:pt idx="498">
                  <c:v>3.0886288623900801E-6</c:v>
                </c:pt>
                <c:pt idx="499">
                  <c:v>3.0884930036857599E-6</c:v>
                </c:pt>
              </c:numCache>
            </c:numRef>
          </c:yVal>
          <c:smooth val="1"/>
        </c:ser>
        <c:ser>
          <c:idx val="1"/>
          <c:order val="1"/>
          <c:spPr>
            <a:ln w="28575">
              <a:noFill/>
            </a:ln>
          </c:spPr>
          <c:marker>
            <c:symbol val="square"/>
            <c:size val="5"/>
            <c:spPr>
              <a:noFill/>
              <a:ln>
                <a:solidFill>
                  <a:srgbClr val="333333"/>
                </a:solidFill>
                <a:prstDash val="solid"/>
              </a:ln>
            </c:spPr>
          </c:marker>
          <c:errBars>
            <c:errDir val="y"/>
            <c:errBarType val="both"/>
            <c:errValType val="cust"/>
            <c:noEndCap val="1"/>
            <c:plus>
              <c:numRef>
                <c:f>'[Fx Sf 5-30k pH.xls]Data'!$G$14:$G$150</c:f>
                <c:numCache>
                  <c:formatCode>General</c:formatCode>
                  <c:ptCount val="137"/>
                  <c:pt idx="0">
                    <c:v>3.6264619999999997E-2</c:v>
                  </c:pt>
                  <c:pt idx="1">
                    <c:v>3.5016520000000002E-2</c:v>
                  </c:pt>
                  <c:pt idx="2">
                    <c:v>3.122873E-2</c:v>
                  </c:pt>
                  <c:pt idx="3">
                    <c:v>2.8076190000000001E-2</c:v>
                  </c:pt>
                  <c:pt idx="4">
                    <c:v>2.5716929999999999E-2</c:v>
                  </c:pt>
                  <c:pt idx="5">
                    <c:v>2.3953390000000001E-2</c:v>
                  </c:pt>
                  <c:pt idx="6">
                    <c:v>2.2154879999999998E-2</c:v>
                  </c:pt>
                  <c:pt idx="7">
                    <c:v>1.9930099999999999E-2</c:v>
                  </c:pt>
                  <c:pt idx="8">
                    <c:v>1.8534269999999999E-2</c:v>
                  </c:pt>
                  <c:pt idx="9">
                    <c:v>1.6446949999999998E-2</c:v>
                  </c:pt>
                  <c:pt idx="10">
                    <c:v>1.4833890000000001E-2</c:v>
                  </c:pt>
                  <c:pt idx="11">
                    <c:v>1.095892E-2</c:v>
                  </c:pt>
                  <c:pt idx="12">
                    <c:v>7.1046959999999998E-3</c:v>
                  </c:pt>
                  <c:pt idx="13">
                    <c:v>5.6831970000000001E-3</c:v>
                  </c:pt>
                  <c:pt idx="14">
                    <c:v>4.5474139999999996E-3</c:v>
                  </c:pt>
                  <c:pt idx="15">
                    <c:v>3.9332359999999997E-3</c:v>
                  </c:pt>
                  <c:pt idx="16">
                    <c:v>3.011962E-3</c:v>
                  </c:pt>
                  <c:pt idx="17">
                    <c:v>2.601739E-3</c:v>
                  </c:pt>
                  <c:pt idx="18">
                    <c:v>2.1555239999999998E-3</c:v>
                  </c:pt>
                  <c:pt idx="19">
                    <c:v>1.864086E-3</c:v>
                  </c:pt>
                  <c:pt idx="20">
                    <c:v>1.576841E-3</c:v>
                  </c:pt>
                  <c:pt idx="21">
                    <c:v>1.3358949999999999E-3</c:v>
                  </c:pt>
                  <c:pt idx="22">
                    <c:v>1.1532890000000001E-3</c:v>
                  </c:pt>
                  <c:pt idx="23">
                    <c:v>1.0303720000000001E-3</c:v>
                  </c:pt>
                  <c:pt idx="24">
                    <c:v>8.9081610000000004E-4</c:v>
                  </c:pt>
                  <c:pt idx="25">
                    <c:v>7.104244E-4</c:v>
                  </c:pt>
                  <c:pt idx="26">
                    <c:v>6.4142330000000001E-4</c:v>
                  </c:pt>
                  <c:pt idx="27">
                    <c:v>5.5425570000000005E-4</c:v>
                  </c:pt>
                  <c:pt idx="28">
                    <c:v>4.8449209999999998E-4</c:v>
                  </c:pt>
                  <c:pt idx="29">
                    <c:v>4.0116849999999999E-4</c:v>
                  </c:pt>
                  <c:pt idx="30">
                    <c:v>3.6399799999999998E-4</c:v>
                  </c:pt>
                  <c:pt idx="31">
                    <c:v>3.1571680000000001E-4</c:v>
                  </c:pt>
                  <c:pt idx="32">
                    <c:v>2.7326839999999999E-4</c:v>
                  </c:pt>
                  <c:pt idx="33">
                    <c:v>2.4553029999999998E-4</c:v>
                  </c:pt>
                  <c:pt idx="34">
                    <c:v>2.1429479999999999E-4</c:v>
                  </c:pt>
                  <c:pt idx="35">
                    <c:v>1.826695E-4</c:v>
                  </c:pt>
                  <c:pt idx="36">
                    <c:v>1.5184970000000001E-4</c:v>
                  </c:pt>
                  <c:pt idx="37">
                    <c:v>1.423385E-4</c:v>
                  </c:pt>
                  <c:pt idx="38">
                    <c:v>1.2226199999999999E-4</c:v>
                  </c:pt>
                  <c:pt idx="39">
                    <c:v>1.0538090000000001E-4</c:v>
                  </c:pt>
                  <c:pt idx="40">
                    <c:v>1.02699E-4</c:v>
                  </c:pt>
                  <c:pt idx="41">
                    <c:v>8.2601119999999999E-5</c:v>
                  </c:pt>
                  <c:pt idx="42">
                    <c:v>7.432204E-5</c:v>
                  </c:pt>
                  <c:pt idx="43">
                    <c:v>6.4012739999999994E-5</c:v>
                  </c:pt>
                  <c:pt idx="44">
                    <c:v>5.4870880000000002E-5</c:v>
                  </c:pt>
                  <c:pt idx="45">
                    <c:v>4.8624500000000002E-5</c:v>
                  </c:pt>
                  <c:pt idx="46">
                    <c:v>4.3880620000000003E-5</c:v>
                  </c:pt>
                  <c:pt idx="47">
                    <c:v>3.8112409999999999E-5</c:v>
                  </c:pt>
                  <c:pt idx="48">
                    <c:v>3.3465350000000003E-5</c:v>
                  </c:pt>
                  <c:pt idx="49">
                    <c:v>2.7048420000000001E-5</c:v>
                  </c:pt>
                  <c:pt idx="50">
                    <c:v>2.468948E-5</c:v>
                  </c:pt>
                  <c:pt idx="51">
                    <c:v>2.2866349999999998E-5</c:v>
                  </c:pt>
                  <c:pt idx="52">
                    <c:v>1.7721629999999999E-5</c:v>
                  </c:pt>
                  <c:pt idx="53">
                    <c:v>1.7153160000000001E-5</c:v>
                  </c:pt>
                  <c:pt idx="54">
                    <c:v>1.422325E-5</c:v>
                  </c:pt>
                  <c:pt idx="55">
                    <c:v>1.381811E-5</c:v>
                  </c:pt>
                  <c:pt idx="56">
                    <c:v>1.260253E-5</c:v>
                  </c:pt>
                  <c:pt idx="57">
                    <c:v>1.039856E-5</c:v>
                  </c:pt>
                  <c:pt idx="58">
                    <c:v>1.076854E-5</c:v>
                  </c:pt>
                  <c:pt idx="59">
                    <c:v>8.4412649999999992E-6</c:v>
                  </c:pt>
                  <c:pt idx="60">
                    <c:v>8.2467759999999997E-6</c:v>
                  </c:pt>
                  <c:pt idx="61">
                    <c:v>6.9044969999999998E-6</c:v>
                  </c:pt>
                  <c:pt idx="62">
                    <c:v>6.7495640000000004E-6</c:v>
                  </c:pt>
                  <c:pt idx="63">
                    <c:v>7.4063849999999997E-6</c:v>
                  </c:pt>
                  <c:pt idx="64">
                    <c:v>6.0467619999999997E-6</c:v>
                  </c:pt>
                  <c:pt idx="65">
                    <c:v>5.3050909999999998E-6</c:v>
                  </c:pt>
                  <c:pt idx="66">
                    <c:v>4.7988499999999998E-6</c:v>
                  </c:pt>
                  <c:pt idx="67">
                    <c:v>4.1403680000000002E-6</c:v>
                  </c:pt>
                  <c:pt idx="68">
                    <c:v>3.4684920000000001E-6</c:v>
                  </c:pt>
                  <c:pt idx="69">
                    <c:v>3.323321E-6</c:v>
                  </c:pt>
                  <c:pt idx="70">
                    <c:v>3.0406690000000002E-6</c:v>
                  </c:pt>
                  <c:pt idx="71">
                    <c:v>2.721641E-6</c:v>
                  </c:pt>
                  <c:pt idx="72">
                    <c:v>2.7088729999999999E-6</c:v>
                  </c:pt>
                  <c:pt idx="73">
                    <c:v>2.5388059999999999E-6</c:v>
                  </c:pt>
                  <c:pt idx="74">
                    <c:v>2.2555069999999998E-6</c:v>
                  </c:pt>
                  <c:pt idx="75">
                    <c:v>2.0025529999999999E-6</c:v>
                  </c:pt>
                  <c:pt idx="76">
                    <c:v>1.809115E-6</c:v>
                  </c:pt>
                  <c:pt idx="77">
                    <c:v>1.6022709999999999E-6</c:v>
                  </c:pt>
                  <c:pt idx="78">
                    <c:v>1.536722E-6</c:v>
                  </c:pt>
                  <c:pt idx="79">
                    <c:v>1.554135E-6</c:v>
                  </c:pt>
                  <c:pt idx="80">
                    <c:v>1.495842E-6</c:v>
                  </c:pt>
                  <c:pt idx="81">
                    <c:v>1.2313449999999999E-6</c:v>
                  </c:pt>
                  <c:pt idx="82">
                    <c:v>1.263276E-6</c:v>
                  </c:pt>
                  <c:pt idx="83">
                    <c:v>1.2258739999999999E-6</c:v>
                  </c:pt>
                  <c:pt idx="84">
                    <c:v>1.1699710000000001E-6</c:v>
                  </c:pt>
                  <c:pt idx="85">
                    <c:v>9.2271350000000003E-7</c:v>
                  </c:pt>
                  <c:pt idx="86">
                    <c:v>6.9811769999999998E-7</c:v>
                  </c:pt>
                  <c:pt idx="87">
                    <c:v>8.0581070000000004E-7</c:v>
                  </c:pt>
                  <c:pt idx="88">
                    <c:v>8.7359249999999999E-7</c:v>
                  </c:pt>
                  <c:pt idx="89">
                    <c:v>8.8165099999999998E-7</c:v>
                  </c:pt>
                  <c:pt idx="90">
                    <c:v>8.1838449999999997E-7</c:v>
                  </c:pt>
                  <c:pt idx="91">
                    <c:v>7.2312980000000001E-7</c:v>
                  </c:pt>
                  <c:pt idx="92">
                    <c:v>8.0851350000000002E-7</c:v>
                  </c:pt>
                  <c:pt idx="93">
                    <c:v>7.6157020000000005E-7</c:v>
                  </c:pt>
                  <c:pt idx="94">
                    <c:v>7.7649280000000003E-7</c:v>
                  </c:pt>
                  <c:pt idx="95">
                    <c:v>7.4843290000000002E-7</c:v>
                  </c:pt>
                  <c:pt idx="96">
                    <c:v>6.5171450000000002E-7</c:v>
                  </c:pt>
                  <c:pt idx="97">
                    <c:v>6.4639620000000005E-7</c:v>
                  </c:pt>
                  <c:pt idx="98">
                    <c:v>6.8205999999999995E-7</c:v>
                  </c:pt>
                  <c:pt idx="99">
                    <c:v>6.9821550000000005E-7</c:v>
                  </c:pt>
                  <c:pt idx="100">
                    <c:v>7.9959989999999999E-7</c:v>
                  </c:pt>
                  <c:pt idx="101">
                    <c:v>8.75829E-7</c:v>
                  </c:pt>
                  <c:pt idx="102">
                    <c:v>7.9556660000000002E-7</c:v>
                  </c:pt>
                  <c:pt idx="103">
                    <c:v>9.1203120000000001E-7</c:v>
                  </c:pt>
                  <c:pt idx="104">
                    <c:v>9.4305339999999996E-7</c:v>
                  </c:pt>
                  <c:pt idx="105">
                    <c:v>8.9338139999999997E-7</c:v>
                  </c:pt>
                  <c:pt idx="106">
                    <c:v>8.4127599999999997E-7</c:v>
                  </c:pt>
                  <c:pt idx="107">
                    <c:v>9.7520480000000005E-7</c:v>
                  </c:pt>
                  <c:pt idx="108">
                    <c:v>9.9224009999999999E-7</c:v>
                  </c:pt>
                  <c:pt idx="109">
                    <c:v>1.101508E-6</c:v>
                  </c:pt>
                  <c:pt idx="110">
                    <c:v>1.1340489999999999E-6</c:v>
                  </c:pt>
                  <c:pt idx="111">
                    <c:v>1.3419349999999999E-6</c:v>
                  </c:pt>
                  <c:pt idx="112">
                    <c:v>1.498764E-6</c:v>
                  </c:pt>
                  <c:pt idx="113">
                    <c:v>1.416581E-6</c:v>
                  </c:pt>
                  <c:pt idx="114">
                    <c:v>1.413695E-6</c:v>
                  </c:pt>
                  <c:pt idx="115">
                    <c:v>1.2830029999999999E-6</c:v>
                  </c:pt>
                  <c:pt idx="116">
                    <c:v>1.2934059999999999E-6</c:v>
                  </c:pt>
                  <c:pt idx="117">
                    <c:v>1.352393E-6</c:v>
                  </c:pt>
                  <c:pt idx="118">
                    <c:v>2.424644E-6</c:v>
                  </c:pt>
                </c:numCache>
              </c:numRef>
            </c:plus>
            <c:minus>
              <c:numRef>
                <c:f>'[Fx Sf 5-30k pH.xls]Data'!$G$14:$G$150</c:f>
                <c:numCache>
                  <c:formatCode>General</c:formatCode>
                  <c:ptCount val="137"/>
                  <c:pt idx="0">
                    <c:v>3.6264619999999997E-2</c:v>
                  </c:pt>
                  <c:pt idx="1">
                    <c:v>3.5016520000000002E-2</c:v>
                  </c:pt>
                  <c:pt idx="2">
                    <c:v>3.122873E-2</c:v>
                  </c:pt>
                  <c:pt idx="3">
                    <c:v>2.8076190000000001E-2</c:v>
                  </c:pt>
                  <c:pt idx="4">
                    <c:v>2.5716929999999999E-2</c:v>
                  </c:pt>
                  <c:pt idx="5">
                    <c:v>2.3953390000000001E-2</c:v>
                  </c:pt>
                  <c:pt idx="6">
                    <c:v>2.2154879999999998E-2</c:v>
                  </c:pt>
                  <c:pt idx="7">
                    <c:v>1.9930099999999999E-2</c:v>
                  </c:pt>
                  <c:pt idx="8">
                    <c:v>1.8534269999999999E-2</c:v>
                  </c:pt>
                  <c:pt idx="9">
                    <c:v>1.6446949999999998E-2</c:v>
                  </c:pt>
                  <c:pt idx="10">
                    <c:v>1.4833890000000001E-2</c:v>
                  </c:pt>
                  <c:pt idx="11">
                    <c:v>1.095892E-2</c:v>
                  </c:pt>
                  <c:pt idx="12">
                    <c:v>7.1046959999999998E-3</c:v>
                  </c:pt>
                  <c:pt idx="13">
                    <c:v>5.6831970000000001E-3</c:v>
                  </c:pt>
                  <c:pt idx="14">
                    <c:v>4.5474139999999996E-3</c:v>
                  </c:pt>
                  <c:pt idx="15">
                    <c:v>3.9332359999999997E-3</c:v>
                  </c:pt>
                  <c:pt idx="16">
                    <c:v>3.011962E-3</c:v>
                  </c:pt>
                  <c:pt idx="17">
                    <c:v>2.601739E-3</c:v>
                  </c:pt>
                  <c:pt idx="18">
                    <c:v>2.1555239999999998E-3</c:v>
                  </c:pt>
                  <c:pt idx="19">
                    <c:v>1.864086E-3</c:v>
                  </c:pt>
                  <c:pt idx="20">
                    <c:v>1.576841E-3</c:v>
                  </c:pt>
                  <c:pt idx="21">
                    <c:v>1.3358949999999999E-3</c:v>
                  </c:pt>
                  <c:pt idx="22">
                    <c:v>1.1532890000000001E-3</c:v>
                  </c:pt>
                  <c:pt idx="23">
                    <c:v>1.0303720000000001E-3</c:v>
                  </c:pt>
                  <c:pt idx="24">
                    <c:v>8.9081610000000004E-4</c:v>
                  </c:pt>
                  <c:pt idx="25">
                    <c:v>7.104244E-4</c:v>
                  </c:pt>
                  <c:pt idx="26">
                    <c:v>6.4142330000000001E-4</c:v>
                  </c:pt>
                  <c:pt idx="27">
                    <c:v>5.5425570000000005E-4</c:v>
                  </c:pt>
                  <c:pt idx="28">
                    <c:v>4.8449209999999998E-4</c:v>
                  </c:pt>
                  <c:pt idx="29">
                    <c:v>4.0116849999999999E-4</c:v>
                  </c:pt>
                  <c:pt idx="30">
                    <c:v>3.6399799999999998E-4</c:v>
                  </c:pt>
                  <c:pt idx="31">
                    <c:v>3.1571680000000001E-4</c:v>
                  </c:pt>
                  <c:pt idx="32">
                    <c:v>2.7326839999999999E-4</c:v>
                  </c:pt>
                  <c:pt idx="33">
                    <c:v>2.4553029999999998E-4</c:v>
                  </c:pt>
                  <c:pt idx="34">
                    <c:v>2.1429479999999999E-4</c:v>
                  </c:pt>
                  <c:pt idx="35">
                    <c:v>1.826695E-4</c:v>
                  </c:pt>
                  <c:pt idx="36">
                    <c:v>1.5184970000000001E-4</c:v>
                  </c:pt>
                  <c:pt idx="37">
                    <c:v>1.423385E-4</c:v>
                  </c:pt>
                  <c:pt idx="38">
                    <c:v>1.2226199999999999E-4</c:v>
                  </c:pt>
                  <c:pt idx="39">
                    <c:v>1.0538090000000001E-4</c:v>
                  </c:pt>
                  <c:pt idx="40">
                    <c:v>1.02699E-4</c:v>
                  </c:pt>
                  <c:pt idx="41">
                    <c:v>8.2601119999999999E-5</c:v>
                  </c:pt>
                  <c:pt idx="42">
                    <c:v>7.432204E-5</c:v>
                  </c:pt>
                  <c:pt idx="43">
                    <c:v>6.4012739999999994E-5</c:v>
                  </c:pt>
                  <c:pt idx="44">
                    <c:v>5.4870880000000002E-5</c:v>
                  </c:pt>
                  <c:pt idx="45">
                    <c:v>4.8624500000000002E-5</c:v>
                  </c:pt>
                  <c:pt idx="46">
                    <c:v>4.3880620000000003E-5</c:v>
                  </c:pt>
                  <c:pt idx="47">
                    <c:v>3.8112409999999999E-5</c:v>
                  </c:pt>
                  <c:pt idx="48">
                    <c:v>3.3465350000000003E-5</c:v>
                  </c:pt>
                  <c:pt idx="49">
                    <c:v>2.7048420000000001E-5</c:v>
                  </c:pt>
                  <c:pt idx="50">
                    <c:v>2.468948E-5</c:v>
                  </c:pt>
                  <c:pt idx="51">
                    <c:v>2.2866349999999998E-5</c:v>
                  </c:pt>
                  <c:pt idx="52">
                    <c:v>1.7721629999999999E-5</c:v>
                  </c:pt>
                  <c:pt idx="53">
                    <c:v>1.7153160000000001E-5</c:v>
                  </c:pt>
                  <c:pt idx="54">
                    <c:v>1.422325E-5</c:v>
                  </c:pt>
                  <c:pt idx="55">
                    <c:v>1.381811E-5</c:v>
                  </c:pt>
                  <c:pt idx="56">
                    <c:v>1.260253E-5</c:v>
                  </c:pt>
                  <c:pt idx="57">
                    <c:v>1.039856E-5</c:v>
                  </c:pt>
                  <c:pt idx="58">
                    <c:v>1.076854E-5</c:v>
                  </c:pt>
                  <c:pt idx="59">
                    <c:v>8.4412649999999992E-6</c:v>
                  </c:pt>
                  <c:pt idx="60">
                    <c:v>8.2467759999999997E-6</c:v>
                  </c:pt>
                  <c:pt idx="61">
                    <c:v>6.9044969999999998E-6</c:v>
                  </c:pt>
                  <c:pt idx="62">
                    <c:v>6.7495640000000004E-6</c:v>
                  </c:pt>
                  <c:pt idx="63">
                    <c:v>7.4063849999999997E-6</c:v>
                  </c:pt>
                  <c:pt idx="64">
                    <c:v>6.0467619999999997E-6</c:v>
                  </c:pt>
                  <c:pt idx="65">
                    <c:v>5.3050909999999998E-6</c:v>
                  </c:pt>
                  <c:pt idx="66">
                    <c:v>4.7988499999999998E-6</c:v>
                  </c:pt>
                  <c:pt idx="67">
                    <c:v>4.1403680000000002E-6</c:v>
                  </c:pt>
                  <c:pt idx="68">
                    <c:v>3.4684920000000001E-6</c:v>
                  </c:pt>
                  <c:pt idx="69">
                    <c:v>3.323321E-6</c:v>
                  </c:pt>
                  <c:pt idx="70">
                    <c:v>3.0406690000000002E-6</c:v>
                  </c:pt>
                  <c:pt idx="71">
                    <c:v>2.721641E-6</c:v>
                  </c:pt>
                  <c:pt idx="72">
                    <c:v>2.7088729999999999E-6</c:v>
                  </c:pt>
                  <c:pt idx="73">
                    <c:v>2.5388059999999999E-6</c:v>
                  </c:pt>
                  <c:pt idx="74">
                    <c:v>2.2555069999999998E-6</c:v>
                  </c:pt>
                  <c:pt idx="75">
                    <c:v>2.0025529999999999E-6</c:v>
                  </c:pt>
                  <c:pt idx="76">
                    <c:v>1.809115E-6</c:v>
                  </c:pt>
                  <c:pt idx="77">
                    <c:v>1.6022709999999999E-6</c:v>
                  </c:pt>
                  <c:pt idx="78">
                    <c:v>1.536722E-6</c:v>
                  </c:pt>
                  <c:pt idx="79">
                    <c:v>1.554135E-6</c:v>
                  </c:pt>
                  <c:pt idx="80">
                    <c:v>1.495842E-6</c:v>
                  </c:pt>
                  <c:pt idx="81">
                    <c:v>1.2313449999999999E-6</c:v>
                  </c:pt>
                  <c:pt idx="82">
                    <c:v>1.263276E-6</c:v>
                  </c:pt>
                  <c:pt idx="83">
                    <c:v>1.2258739999999999E-6</c:v>
                  </c:pt>
                  <c:pt idx="84">
                    <c:v>1.1699710000000001E-6</c:v>
                  </c:pt>
                  <c:pt idx="85">
                    <c:v>9.2271350000000003E-7</c:v>
                  </c:pt>
                  <c:pt idx="86">
                    <c:v>6.9811769999999998E-7</c:v>
                  </c:pt>
                  <c:pt idx="87">
                    <c:v>8.0581070000000004E-7</c:v>
                  </c:pt>
                  <c:pt idx="88">
                    <c:v>8.7359249999999999E-7</c:v>
                  </c:pt>
                  <c:pt idx="89">
                    <c:v>8.8165099999999998E-7</c:v>
                  </c:pt>
                  <c:pt idx="90">
                    <c:v>8.1838449999999997E-7</c:v>
                  </c:pt>
                  <c:pt idx="91">
                    <c:v>7.2312980000000001E-7</c:v>
                  </c:pt>
                  <c:pt idx="92">
                    <c:v>8.0851350000000002E-7</c:v>
                  </c:pt>
                  <c:pt idx="93">
                    <c:v>7.6157020000000005E-7</c:v>
                  </c:pt>
                  <c:pt idx="94">
                    <c:v>7.7649280000000003E-7</c:v>
                  </c:pt>
                  <c:pt idx="95">
                    <c:v>7.4843290000000002E-7</c:v>
                  </c:pt>
                  <c:pt idx="96">
                    <c:v>6.5171450000000002E-7</c:v>
                  </c:pt>
                  <c:pt idx="97">
                    <c:v>6.4639620000000005E-7</c:v>
                  </c:pt>
                  <c:pt idx="98">
                    <c:v>6.8205999999999995E-7</c:v>
                  </c:pt>
                  <c:pt idx="99">
                    <c:v>6.9821550000000005E-7</c:v>
                  </c:pt>
                  <c:pt idx="100">
                    <c:v>7.9959989999999999E-7</c:v>
                  </c:pt>
                  <c:pt idx="101">
                    <c:v>8.75829E-7</c:v>
                  </c:pt>
                  <c:pt idx="102">
                    <c:v>7.9556660000000002E-7</c:v>
                  </c:pt>
                  <c:pt idx="103">
                    <c:v>9.1203120000000001E-7</c:v>
                  </c:pt>
                  <c:pt idx="104">
                    <c:v>9.4305339999999996E-7</c:v>
                  </c:pt>
                  <c:pt idx="105">
                    <c:v>8.9338139999999997E-7</c:v>
                  </c:pt>
                  <c:pt idx="106">
                    <c:v>8.4127599999999997E-7</c:v>
                  </c:pt>
                  <c:pt idx="107">
                    <c:v>9.7520480000000005E-7</c:v>
                  </c:pt>
                  <c:pt idx="108">
                    <c:v>9.9224009999999999E-7</c:v>
                  </c:pt>
                  <c:pt idx="109">
                    <c:v>1.101508E-6</c:v>
                  </c:pt>
                  <c:pt idx="110">
                    <c:v>1.1340489999999999E-6</c:v>
                  </c:pt>
                  <c:pt idx="111">
                    <c:v>1.3419349999999999E-6</c:v>
                  </c:pt>
                  <c:pt idx="112">
                    <c:v>1.498764E-6</c:v>
                  </c:pt>
                  <c:pt idx="113">
                    <c:v>1.416581E-6</c:v>
                  </c:pt>
                  <c:pt idx="114">
                    <c:v>1.413695E-6</c:v>
                  </c:pt>
                  <c:pt idx="115">
                    <c:v>1.2830029999999999E-6</c:v>
                  </c:pt>
                  <c:pt idx="116">
                    <c:v>1.2934059999999999E-6</c:v>
                  </c:pt>
                  <c:pt idx="117">
                    <c:v>1.352393E-6</c:v>
                  </c:pt>
                  <c:pt idx="118">
                    <c:v>2.424644E-6</c:v>
                  </c:pt>
                </c:numCache>
              </c:numRef>
            </c:minus>
            <c:spPr>
              <a:ln w="12700">
                <a:solidFill>
                  <a:srgbClr val="000000"/>
                </a:solidFill>
                <a:prstDash val="solid"/>
              </a:ln>
            </c:spPr>
          </c:errBars>
          <c:xVal>
            <c:numRef>
              <c:f>'[Fx Sf 5-30k pH.xls]Data'!$E$13:$E$150</c:f>
              <c:numCache>
                <c:formatCode>0.00E+00</c:formatCode>
                <c:ptCount val="138"/>
                <c:pt idx="0">
                  <c:v>1.0149999999999999E-2</c:v>
                </c:pt>
                <c:pt idx="1">
                  <c:v>1.04545E-2</c:v>
                </c:pt>
                <c:pt idx="2">
                  <c:v>1.0768140000000001E-2</c:v>
                </c:pt>
                <c:pt idx="3">
                  <c:v>1.1091180000000001E-2</c:v>
                </c:pt>
                <c:pt idx="4">
                  <c:v>1.1423910000000001E-2</c:v>
                </c:pt>
                <c:pt idx="5">
                  <c:v>1.176663E-2</c:v>
                </c:pt>
                <c:pt idx="6">
                  <c:v>1.2119629999999999E-2</c:v>
                </c:pt>
                <c:pt idx="7">
                  <c:v>1.248322E-2</c:v>
                </c:pt>
                <c:pt idx="8">
                  <c:v>1.285772E-2</c:v>
                </c:pt>
                <c:pt idx="9">
                  <c:v>1.324345E-2</c:v>
                </c:pt>
                <c:pt idx="10">
                  <c:v>1.364075E-2</c:v>
                </c:pt>
                <c:pt idx="11">
                  <c:v>1.404997E-2</c:v>
                </c:pt>
                <c:pt idx="12">
                  <c:v>1.447147E-2</c:v>
                </c:pt>
                <c:pt idx="13">
                  <c:v>1.490562E-2</c:v>
                </c:pt>
                <c:pt idx="14">
                  <c:v>1.535279E-2</c:v>
                </c:pt>
                <c:pt idx="15">
                  <c:v>1.581337E-2</c:v>
                </c:pt>
                <c:pt idx="16">
                  <c:v>1.628777E-2</c:v>
                </c:pt>
                <c:pt idx="17">
                  <c:v>1.67764E-2</c:v>
                </c:pt>
                <c:pt idx="18">
                  <c:v>1.7279699999999999E-2</c:v>
                </c:pt>
                <c:pt idx="19">
                  <c:v>1.7798089999999999E-2</c:v>
                </c:pt>
                <c:pt idx="20">
                  <c:v>1.8332029999999999E-2</c:v>
                </c:pt>
                <c:pt idx="21">
                  <c:v>1.8881990000000001E-2</c:v>
                </c:pt>
                <c:pt idx="22">
                  <c:v>1.9448449999999999E-2</c:v>
                </c:pt>
                <c:pt idx="23">
                  <c:v>2.0031899999999998E-2</c:v>
                </c:pt>
                <c:pt idx="24">
                  <c:v>2.0632859999999999E-2</c:v>
                </c:pt>
                <c:pt idx="25">
                  <c:v>2.1251849999999999E-2</c:v>
                </c:pt>
                <c:pt idx="26">
                  <c:v>2.18894E-2</c:v>
                </c:pt>
                <c:pt idx="27">
                  <c:v>2.254608E-2</c:v>
                </c:pt>
                <c:pt idx="28">
                  <c:v>2.3222469999999999E-2</c:v>
                </c:pt>
                <c:pt idx="29">
                  <c:v>2.3919139999999998E-2</c:v>
                </c:pt>
                <c:pt idx="30">
                  <c:v>2.4636709999999999E-2</c:v>
                </c:pt>
                <c:pt idx="31">
                  <c:v>2.537582E-2</c:v>
                </c:pt>
                <c:pt idx="32">
                  <c:v>2.6137090000000002E-2</c:v>
                </c:pt>
                <c:pt idx="33">
                  <c:v>2.6921199999999999E-2</c:v>
                </c:pt>
                <c:pt idx="34">
                  <c:v>2.7728840000000001E-2</c:v>
                </c:pt>
                <c:pt idx="35">
                  <c:v>2.8560700000000001E-2</c:v>
                </c:pt>
                <c:pt idx="36">
                  <c:v>2.9417530000000001E-2</c:v>
                </c:pt>
                <c:pt idx="37">
                  <c:v>3.0300049999999999E-2</c:v>
                </c:pt>
                <c:pt idx="38">
                  <c:v>3.1209049999999999E-2</c:v>
                </c:pt>
                <c:pt idx="39">
                  <c:v>3.2145319999999998E-2</c:v>
                </c:pt>
                <c:pt idx="40">
                  <c:v>3.3109680000000002E-2</c:v>
                </c:pt>
                <c:pt idx="41">
                  <c:v>3.4102970000000003E-2</c:v>
                </c:pt>
                <c:pt idx="42">
                  <c:v>3.5126060000000001E-2</c:v>
                </c:pt>
                <c:pt idx="43">
                  <c:v>3.617985E-2</c:v>
                </c:pt>
                <c:pt idx="44">
                  <c:v>3.7265239999999998E-2</c:v>
                </c:pt>
                <c:pt idx="45">
                  <c:v>3.8383199999999999E-2</c:v>
                </c:pt>
                <c:pt idx="46">
                  <c:v>3.9534689999999997E-2</c:v>
                </c:pt>
                <c:pt idx="47">
                  <c:v>4.0720729999999997E-2</c:v>
                </c:pt>
                <c:pt idx="48">
                  <c:v>4.1942359999999998E-2</c:v>
                </c:pt>
                <c:pt idx="49">
                  <c:v>4.3200629999999997E-2</c:v>
                </c:pt>
                <c:pt idx="50">
                  <c:v>4.4496649999999999E-2</c:v>
                </c:pt>
                <c:pt idx="51">
                  <c:v>4.5831549999999999E-2</c:v>
                </c:pt>
                <c:pt idx="52">
                  <c:v>4.7206489999999997E-2</c:v>
                </c:pt>
                <c:pt idx="53">
                  <c:v>4.8622690000000003E-2</c:v>
                </c:pt>
                <c:pt idx="54">
                  <c:v>5.008137E-2</c:v>
                </c:pt>
                <c:pt idx="55">
                  <c:v>5.1583810000000001E-2</c:v>
                </c:pt>
                <c:pt idx="56">
                  <c:v>5.3131320000000003E-2</c:v>
                </c:pt>
                <c:pt idx="57">
                  <c:v>5.4725259999999998E-2</c:v>
                </c:pt>
                <c:pt idx="58">
                  <c:v>5.6367019999999997E-2</c:v>
                </c:pt>
                <c:pt idx="59">
                  <c:v>5.8058029999999997E-2</c:v>
                </c:pt>
                <c:pt idx="60">
                  <c:v>5.9799770000000002E-2</c:v>
                </c:pt>
                <c:pt idx="61">
                  <c:v>6.1593759999999997E-2</c:v>
                </c:pt>
                <c:pt idx="62">
                  <c:v>6.3441579999999997E-2</c:v>
                </c:pt>
                <c:pt idx="63">
                  <c:v>6.5344819999999998E-2</c:v>
                </c:pt>
                <c:pt idx="64">
                  <c:v>6.7305169999999997E-2</c:v>
                </c:pt>
                <c:pt idx="65">
                  <c:v>6.9324319999999995E-2</c:v>
                </c:pt>
                <c:pt idx="66">
                  <c:v>7.1404049999999997E-2</c:v>
                </c:pt>
                <c:pt idx="67">
                  <c:v>7.3546180000000003E-2</c:v>
                </c:pt>
                <c:pt idx="68">
                  <c:v>7.5752559999999997E-2</c:v>
                </c:pt>
                <c:pt idx="69">
                  <c:v>7.8025140000000007E-2</c:v>
                </c:pt>
                <c:pt idx="70">
                  <c:v>8.0365889999999995E-2</c:v>
                </c:pt>
                <c:pt idx="71">
                  <c:v>8.2776870000000002E-2</c:v>
                </c:pt>
                <c:pt idx="72">
                  <c:v>8.5260180000000005E-2</c:v>
                </c:pt>
                <c:pt idx="73">
                  <c:v>8.7817980000000004E-2</c:v>
                </c:pt>
                <c:pt idx="74">
                  <c:v>9.0452519999999995E-2</c:v>
                </c:pt>
                <c:pt idx="75">
                  <c:v>9.3166100000000002E-2</c:v>
                </c:pt>
                <c:pt idx="76">
                  <c:v>9.5961080000000004E-2</c:v>
                </c:pt>
                <c:pt idx="77">
                  <c:v>9.8839910000000003E-2</c:v>
                </c:pt>
                <c:pt idx="78">
                  <c:v>0.1018051</c:v>
                </c:pt>
                <c:pt idx="79">
                  <c:v>0.1048593</c:v>
                </c:pt>
                <c:pt idx="80">
                  <c:v>0.108005</c:v>
                </c:pt>
                <c:pt idx="81">
                  <c:v>0.1112452</c:v>
                </c:pt>
                <c:pt idx="82">
                  <c:v>0.1145825</c:v>
                </c:pt>
                <c:pt idx="83">
                  <c:v>0.11802</c:v>
                </c:pt>
                <c:pt idx="84">
                  <c:v>0.1215606</c:v>
                </c:pt>
                <c:pt idx="85">
                  <c:v>0.1252074</c:v>
                </c:pt>
                <c:pt idx="86" formatCode="General">
                  <c:v>0.12896369999999999</c:v>
                </c:pt>
                <c:pt idx="87" formatCode="General">
                  <c:v>0.1328326</c:v>
                </c:pt>
                <c:pt idx="88" formatCode="General">
                  <c:v>0.13681760000000001</c:v>
                </c:pt>
                <c:pt idx="89" formatCode="General">
                  <c:v>0.14092209999999999</c:v>
                </c:pt>
                <c:pt idx="90" formatCode="General">
                  <c:v>0.14514969999999999</c:v>
                </c:pt>
                <c:pt idx="91" formatCode="General">
                  <c:v>0.1495042</c:v>
                </c:pt>
                <c:pt idx="92" formatCode="General">
                  <c:v>0.1539894</c:v>
                </c:pt>
                <c:pt idx="93" formatCode="General">
                  <c:v>0.158609</c:v>
                </c:pt>
                <c:pt idx="94" formatCode="General">
                  <c:v>0.16336729999999999</c:v>
                </c:pt>
                <c:pt idx="95" formatCode="General">
                  <c:v>0.16826830000000001</c:v>
                </c:pt>
                <c:pt idx="96" formatCode="General">
                  <c:v>0.17331640000000001</c:v>
                </c:pt>
                <c:pt idx="97" formatCode="General">
                  <c:v>0.17851590000000001</c:v>
                </c:pt>
                <c:pt idx="98" formatCode="General">
                  <c:v>0.18387129999999999</c:v>
                </c:pt>
                <c:pt idx="99" formatCode="General">
                  <c:v>0.18938749999999999</c:v>
                </c:pt>
                <c:pt idx="100" formatCode="General">
                  <c:v>0.1950691</c:v>
                </c:pt>
                <c:pt idx="101" formatCode="General">
                  <c:v>0.20092119999999999</c:v>
                </c:pt>
                <c:pt idx="102" formatCode="General">
                  <c:v>0.20694879999999999</c:v>
                </c:pt>
                <c:pt idx="103" formatCode="General">
                  <c:v>0.21315729999999999</c:v>
                </c:pt>
                <c:pt idx="104" formatCode="General">
                  <c:v>0.219552</c:v>
                </c:pt>
                <c:pt idx="105" formatCode="General">
                  <c:v>0.2261386</c:v>
                </c:pt>
                <c:pt idx="106" formatCode="General">
                  <c:v>0.23292270000000001</c:v>
                </c:pt>
                <c:pt idx="107" formatCode="General">
                  <c:v>0.2399104</c:v>
                </c:pt>
                <c:pt idx="108" formatCode="General">
                  <c:v>0.24710770000000001</c:v>
                </c:pt>
                <c:pt idx="109" formatCode="General">
                  <c:v>0.25452089999999999</c:v>
                </c:pt>
                <c:pt idx="110" formatCode="General">
                  <c:v>0.26215660000000002</c:v>
                </c:pt>
                <c:pt idx="111" formatCode="General">
                  <c:v>0.27002130000000002</c:v>
                </c:pt>
                <c:pt idx="112" formatCode="General">
                  <c:v>0.27812189999999998</c:v>
                </c:pt>
                <c:pt idx="113" formatCode="General">
                  <c:v>0.28646559999999999</c:v>
                </c:pt>
                <c:pt idx="114" formatCode="General">
                  <c:v>0.29505949999999997</c:v>
                </c:pt>
                <c:pt idx="115" formatCode="General">
                  <c:v>0.3039113</c:v>
                </c:pt>
                <c:pt idx="116" formatCode="General">
                  <c:v>0.31302869999999999</c:v>
                </c:pt>
                <c:pt idx="117" formatCode="General">
                  <c:v>0.32241950000000003</c:v>
                </c:pt>
                <c:pt idx="118" formatCode="General">
                  <c:v>0.3320921</c:v>
                </c:pt>
                <c:pt idx="119" formatCode="General">
                  <c:v>0.33849990000000002</c:v>
                </c:pt>
              </c:numCache>
            </c:numRef>
          </c:xVal>
          <c:yVal>
            <c:numRef>
              <c:f>'[Fx Sf 5-30k pH.xls]Data'!$F$13:$F$150</c:f>
              <c:numCache>
                <c:formatCode>0.00E+00</c:formatCode>
                <c:ptCount val="138"/>
                <c:pt idx="0">
                  <c:v>0.8012802</c:v>
                </c:pt>
                <c:pt idx="1">
                  <c:v>0.86984640000000002</c:v>
                </c:pt>
                <c:pt idx="2">
                  <c:v>0.9750704</c:v>
                </c:pt>
                <c:pt idx="3">
                  <c:v>0.94759490000000002</c:v>
                </c:pt>
                <c:pt idx="4">
                  <c:v>0.92869250000000003</c:v>
                </c:pt>
                <c:pt idx="5">
                  <c:v>0.9435403</c:v>
                </c:pt>
                <c:pt idx="6">
                  <c:v>0.98306070000000001</c:v>
                </c:pt>
                <c:pt idx="7">
                  <c:v>0.99772349999999999</c:v>
                </c:pt>
                <c:pt idx="8">
                  <c:v>0.97296260000000001</c:v>
                </c:pt>
                <c:pt idx="9">
                  <c:v>0.99620679999999995</c:v>
                </c:pt>
                <c:pt idx="10">
                  <c:v>0.93076550000000002</c:v>
                </c:pt>
                <c:pt idx="11">
                  <c:v>0.88333729999999999</c:v>
                </c:pt>
                <c:pt idx="12">
                  <c:v>0.56231699999999996</c:v>
                </c:pt>
                <c:pt idx="13">
                  <c:v>0.27776380000000001</c:v>
                </c:pt>
                <c:pt idx="14">
                  <c:v>0.19137489999999999</c:v>
                </c:pt>
                <c:pt idx="15">
                  <c:v>0.13379150000000001</c:v>
                </c:pt>
                <c:pt idx="16">
                  <c:v>0.11246639999999999</c:v>
                </c:pt>
                <c:pt idx="17">
                  <c:v>7.7011010000000005E-2</c:v>
                </c:pt>
                <c:pt idx="18">
                  <c:v>6.3948720000000001E-2</c:v>
                </c:pt>
                <c:pt idx="19">
                  <c:v>4.955818E-2</c:v>
                </c:pt>
                <c:pt idx="20">
                  <c:v>4.1523959999999999E-2</c:v>
                </c:pt>
                <c:pt idx="21">
                  <c:v>3.3293929999999999E-2</c:v>
                </c:pt>
                <c:pt idx="22">
                  <c:v>2.710682E-2</c:v>
                </c:pt>
                <c:pt idx="23">
                  <c:v>2.2337360000000001E-2</c:v>
                </c:pt>
                <c:pt idx="24">
                  <c:v>1.9916759999999999E-2</c:v>
                </c:pt>
                <c:pt idx="25">
                  <c:v>1.6709109999999999E-2</c:v>
                </c:pt>
                <c:pt idx="26">
                  <c:v>1.195446E-2</c:v>
                </c:pt>
                <c:pt idx="27">
                  <c:v>1.1044460000000001E-2</c:v>
                </c:pt>
                <c:pt idx="28">
                  <c:v>9.1910519999999999E-3</c:v>
                </c:pt>
                <c:pt idx="29">
                  <c:v>7.8054079999999998E-3</c:v>
                </c:pt>
                <c:pt idx="30">
                  <c:v>6.0313270000000004E-3</c:v>
                </c:pt>
                <c:pt idx="31">
                  <c:v>5.498892E-3</c:v>
                </c:pt>
                <c:pt idx="32">
                  <c:v>4.6067110000000003E-3</c:v>
                </c:pt>
                <c:pt idx="33">
                  <c:v>3.8741449999999998E-3</c:v>
                </c:pt>
                <c:pt idx="34">
                  <c:v>3.4354540000000001E-3</c:v>
                </c:pt>
                <c:pt idx="35">
                  <c:v>2.8665629999999999E-3</c:v>
                </c:pt>
                <c:pt idx="36">
                  <c:v>2.2765229999999999E-3</c:v>
                </c:pt>
                <c:pt idx="37">
                  <c:v>1.7300429999999999E-3</c:v>
                </c:pt>
                <c:pt idx="38">
                  <c:v>1.6463809999999999E-3</c:v>
                </c:pt>
                <c:pt idx="39">
                  <c:v>1.3020390000000001E-3</c:v>
                </c:pt>
                <c:pt idx="40">
                  <c:v>9.9820599999999996E-4</c:v>
                </c:pt>
                <c:pt idx="41">
                  <c:v>9.911811999999999E-4</c:v>
                </c:pt>
                <c:pt idx="42">
                  <c:v>8.4726449999999998E-4</c:v>
                </c:pt>
                <c:pt idx="43">
                  <c:v>7.2351830000000003E-4</c:v>
                </c:pt>
                <c:pt idx="44">
                  <c:v>5.7689289999999995E-4</c:v>
                </c:pt>
                <c:pt idx="45">
                  <c:v>4.6078599999999998E-4</c:v>
                </c:pt>
                <c:pt idx="46">
                  <c:v>4.0160290000000002E-4</c:v>
                </c:pt>
                <c:pt idx="47">
                  <c:v>3.5769909999999999E-4</c:v>
                </c:pt>
                <c:pt idx="48">
                  <c:v>2.9654539999999997E-4</c:v>
                </c:pt>
                <c:pt idx="49">
                  <c:v>2.5274120000000003E-4</c:v>
                </c:pt>
                <c:pt idx="50">
                  <c:v>1.8474830000000001E-4</c:v>
                </c:pt>
                <c:pt idx="51">
                  <c:v>1.6909419999999999E-4</c:v>
                </c:pt>
                <c:pt idx="52">
                  <c:v>1.594694E-4</c:v>
                </c:pt>
                <c:pt idx="53">
                  <c:v>1.061342E-4</c:v>
                </c:pt>
                <c:pt idx="54">
                  <c:v>1.0840640000000001E-4</c:v>
                </c:pt>
                <c:pt idx="55">
                  <c:v>8.2046799999999995E-5</c:v>
                </c:pt>
                <c:pt idx="56">
                  <c:v>8.3316559999999998E-5</c:v>
                </c:pt>
                <c:pt idx="57">
                  <c:v>7.4477569999999998E-5</c:v>
                </c:pt>
                <c:pt idx="58">
                  <c:v>5.5298810000000001E-5</c:v>
                </c:pt>
                <c:pt idx="59">
                  <c:v>6.2671939999999995E-5</c:v>
                </c:pt>
                <c:pt idx="60">
                  <c:v>4.118966E-5</c:v>
                </c:pt>
                <c:pt idx="61">
                  <c:v>4.3127229999999998E-5</c:v>
                </c:pt>
                <c:pt idx="62">
                  <c:v>3.2505280000000001E-5</c:v>
                </c:pt>
                <c:pt idx="63">
                  <c:v>2.8847890000000001E-5</c:v>
                </c:pt>
                <c:pt idx="64">
                  <c:v>3.700216E-5</c:v>
                </c:pt>
                <c:pt idx="65">
                  <c:v>2.7791850000000001E-5</c:v>
                </c:pt>
                <c:pt idx="66">
                  <c:v>2.435679E-5</c:v>
                </c:pt>
                <c:pt idx="67">
                  <c:v>2.2133070000000001E-5</c:v>
                </c:pt>
                <c:pt idx="68">
                  <c:v>1.8714799999999999E-5</c:v>
                </c:pt>
                <c:pt idx="69">
                  <c:v>1.468784E-5</c:v>
                </c:pt>
                <c:pt idx="70">
                  <c:v>1.5059190000000001E-5</c:v>
                </c:pt>
                <c:pt idx="71">
                  <c:v>1.385284E-5</c:v>
                </c:pt>
                <c:pt idx="72">
                  <c:v>1.246122E-5</c:v>
                </c:pt>
                <c:pt idx="73">
                  <c:v>1.3506779999999999E-5</c:v>
                </c:pt>
                <c:pt idx="74">
                  <c:v>1.295637E-5</c:v>
                </c:pt>
                <c:pt idx="75">
                  <c:v>1.129077E-5</c:v>
                </c:pt>
                <c:pt idx="76">
                  <c:v>9.7955010000000007E-6</c:v>
                </c:pt>
                <c:pt idx="77">
                  <c:v>8.7779719999999997E-6</c:v>
                </c:pt>
                <c:pt idx="78">
                  <c:v>7.5393059999999997E-6</c:v>
                </c:pt>
                <c:pt idx="79">
                  <c:v>7.3996040000000004E-6</c:v>
                </c:pt>
                <c:pt idx="80">
                  <c:v>7.8485189999999998E-6</c:v>
                </c:pt>
                <c:pt idx="81">
                  <c:v>7.5459629999999999E-6</c:v>
                </c:pt>
                <c:pt idx="82">
                  <c:v>5.4034370000000002E-6</c:v>
                </c:pt>
                <c:pt idx="83">
                  <c:v>5.7081249999999997E-6</c:v>
                </c:pt>
                <c:pt idx="84">
                  <c:v>5.4991189999999999E-6</c:v>
                </c:pt>
                <c:pt idx="85">
                  <c:v>5.1910760000000003E-6</c:v>
                </c:pt>
                <c:pt idx="86" formatCode="General">
                  <c:v>3.4703290000000002E-6</c:v>
                </c:pt>
                <c:pt idx="87" formatCode="General">
                  <c:v>2.1490659999999998E-6</c:v>
                </c:pt>
                <c:pt idx="88" formatCode="General">
                  <c:v>2.9449660000000001E-6</c:v>
                </c:pt>
                <c:pt idx="89" formatCode="General">
                  <c:v>3.5464730000000002E-6</c:v>
                </c:pt>
                <c:pt idx="90" formatCode="General">
                  <c:v>3.7113489999999998E-6</c:v>
                </c:pt>
                <c:pt idx="91" formatCode="General">
                  <c:v>3.3237660000000002E-6</c:v>
                </c:pt>
                <c:pt idx="92" formatCode="General">
                  <c:v>2.726252E-6</c:v>
                </c:pt>
                <c:pt idx="93" formatCode="General">
                  <c:v>3.4791950000000002E-6</c:v>
                </c:pt>
                <c:pt idx="94" formatCode="General">
                  <c:v>3.1964290000000002E-6</c:v>
                </c:pt>
                <c:pt idx="95" formatCode="General">
                  <c:v>3.353954E-6</c:v>
                </c:pt>
                <c:pt idx="96" formatCode="General">
                  <c:v>3.1473980000000001E-6</c:v>
                </c:pt>
                <c:pt idx="97" formatCode="General">
                  <c:v>2.422027E-6</c:v>
                </c:pt>
                <c:pt idx="98" formatCode="General">
                  <c:v>2.384177E-6</c:v>
                </c:pt>
                <c:pt idx="99" formatCode="General">
                  <c:v>2.630445E-6</c:v>
                </c:pt>
                <c:pt idx="100" formatCode="General">
                  <c:v>2.6774360000000001E-6</c:v>
                </c:pt>
                <c:pt idx="101" formatCode="General">
                  <c:v>3.2883700000000002E-6</c:v>
                </c:pt>
                <c:pt idx="102" formatCode="General">
                  <c:v>3.6756189999999999E-6</c:v>
                </c:pt>
                <c:pt idx="103" formatCode="General">
                  <c:v>2.8781509999999999E-6</c:v>
                </c:pt>
                <c:pt idx="104" formatCode="General">
                  <c:v>3.291731E-6</c:v>
                </c:pt>
                <c:pt idx="105" formatCode="General">
                  <c:v>3.2697319999999998E-6</c:v>
                </c:pt>
                <c:pt idx="106" formatCode="General">
                  <c:v>2.6933710000000002E-6</c:v>
                </c:pt>
                <c:pt idx="107" formatCode="General">
                  <c:v>2.1852319999999999E-6</c:v>
                </c:pt>
                <c:pt idx="108" formatCode="General">
                  <c:v>2.6208209999999999E-6</c:v>
                </c:pt>
                <c:pt idx="109" formatCode="General">
                  <c:v>2.5609509999999998E-6</c:v>
                </c:pt>
                <c:pt idx="110" formatCode="General">
                  <c:v>2.843332E-6</c:v>
                </c:pt>
                <c:pt idx="111" formatCode="General">
                  <c:v>2.885404E-6</c:v>
                </c:pt>
                <c:pt idx="112" formatCode="General">
                  <c:v>3.6142180000000001E-6</c:v>
                </c:pt>
                <c:pt idx="113" formatCode="General">
                  <c:v>4.2331990000000002E-6</c:v>
                </c:pt>
                <c:pt idx="114" formatCode="General">
                  <c:v>3.6030699999999999E-6</c:v>
                </c:pt>
                <c:pt idx="115" formatCode="General">
                  <c:v>3.3462829999999998E-6</c:v>
                </c:pt>
                <c:pt idx="116" formatCode="General">
                  <c:v>2.6536700000000001E-6</c:v>
                </c:pt>
                <c:pt idx="117" formatCode="General">
                  <c:v>2.5140209999999999E-6</c:v>
                </c:pt>
                <c:pt idx="118" formatCode="General">
                  <c:v>2.672255E-6</c:v>
                </c:pt>
                <c:pt idx="119" formatCode="General">
                  <c:v>2.6097210000000001E-6</c:v>
                </c:pt>
              </c:numCache>
            </c:numRef>
          </c:yVal>
          <c:smooth val="1"/>
        </c:ser>
        <c:ser>
          <c:idx val="2"/>
          <c:order val="2"/>
          <c:spPr>
            <a:ln w="38100">
              <a:solidFill>
                <a:srgbClr val="0000FF"/>
              </a:solidFill>
              <a:prstDash val="solid"/>
            </a:ln>
          </c:spPr>
          <c:marker>
            <c:symbol val="none"/>
          </c:marker>
          <c:xVal>
            <c:numRef>
              <c:f>'[Fx Sf 5-30k pH.xls]Data'!$I$13:$I$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Fx Sf 5-30k pH.xls]Data'!$J$13:$J$512</c:f>
              <c:numCache>
                <c:formatCode>General</c:formatCode>
                <c:ptCount val="500"/>
                <c:pt idx="0">
                  <c:v>9.500030000000001E-2</c:v>
                </c:pt>
                <c:pt idx="1">
                  <c:v>9.5000299999999913E-2</c:v>
                </c:pt>
                <c:pt idx="2">
                  <c:v>9.500030000000001E-2</c:v>
                </c:pt>
                <c:pt idx="3">
                  <c:v>9.500030000000001E-2</c:v>
                </c:pt>
                <c:pt idx="4">
                  <c:v>9.500030000000001E-2</c:v>
                </c:pt>
                <c:pt idx="5">
                  <c:v>9.500030000000001E-2</c:v>
                </c:pt>
                <c:pt idx="6">
                  <c:v>9.500030000000001E-2</c:v>
                </c:pt>
                <c:pt idx="7">
                  <c:v>9.500030000000001E-2</c:v>
                </c:pt>
                <c:pt idx="8">
                  <c:v>9.5000299999922905E-2</c:v>
                </c:pt>
                <c:pt idx="9">
                  <c:v>9.4732722909892403E-2</c:v>
                </c:pt>
                <c:pt idx="10">
                  <c:v>6.0453023001658807E-2</c:v>
                </c:pt>
                <c:pt idx="11">
                  <c:v>2.9129371078889601E-2</c:v>
                </c:pt>
                <c:pt idx="12">
                  <c:v>1.9233079103089502E-2</c:v>
                </c:pt>
                <c:pt idx="13">
                  <c:v>1.3916219331213401E-2</c:v>
                </c:pt>
                <c:pt idx="14">
                  <c:v>1.0570347281987E-2</c:v>
                </c:pt>
                <c:pt idx="15">
                  <c:v>8.2869882215270904E-3</c:v>
                </c:pt>
                <c:pt idx="16">
                  <c:v>6.6463778760639802E-3</c:v>
                </c:pt>
                <c:pt idx="17">
                  <c:v>5.4240231302210302E-3</c:v>
                </c:pt>
                <c:pt idx="18">
                  <c:v>4.4881304305037202E-3</c:v>
                </c:pt>
                <c:pt idx="19">
                  <c:v>3.7560798446627606E-3</c:v>
                </c:pt>
                <c:pt idx="20">
                  <c:v>3.1734717049067005E-3</c:v>
                </c:pt>
                <c:pt idx="21">
                  <c:v>2.7030885829583602E-3</c:v>
                </c:pt>
                <c:pt idx="22">
                  <c:v>2.3186705772178301E-3</c:v>
                </c:pt>
                <c:pt idx="23">
                  <c:v>2.00121173693043E-3</c:v>
                </c:pt>
                <c:pt idx="24">
                  <c:v>1.7366588011880403E-3</c:v>
                </c:pt>
                <c:pt idx="25">
                  <c:v>1.5144289670706102E-3</c:v>
                </c:pt>
                <c:pt idx="26">
                  <c:v>1.3264258266431101E-3</c:v>
                </c:pt>
                <c:pt idx="27">
                  <c:v>1.1663688822165501E-3</c:v>
                </c:pt>
                <c:pt idx="28">
                  <c:v>1.0293263381371401E-3</c:v>
                </c:pt>
                <c:pt idx="29">
                  <c:v>9.1138307374612714E-4</c:v>
                </c:pt>
                <c:pt idx="30">
                  <c:v>8.0940054796427112E-4</c:v>
                </c:pt>
                <c:pt idx="31">
                  <c:v>7.2084047316112502E-4</c:v>
                </c:pt>
                <c:pt idx="32">
                  <c:v>6.4363351107747505E-4</c:v>
                </c:pt>
                <c:pt idx="33">
                  <c:v>5.7608026228451504E-4</c:v>
                </c:pt>
                <c:pt idx="34">
                  <c:v>5.1677575362655203E-4</c:v>
                </c:pt>
                <c:pt idx="35">
                  <c:v>4.6455124620228003E-4</c:v>
                </c:pt>
                <c:pt idx="36">
                  <c:v>4.1842896352763202E-4</c:v>
                </c:pt>
                <c:pt idx="37">
                  <c:v>3.7758656199751104E-4</c:v>
                </c:pt>
                <c:pt idx="38">
                  <c:v>3.4132902161696502E-4</c:v>
                </c:pt>
                <c:pt idx="39">
                  <c:v>3.0906624021082105E-4</c:v>
                </c:pt>
                <c:pt idx="40">
                  <c:v>2.8029504982084798E-4</c:v>
                </c:pt>
                <c:pt idx="41">
                  <c:v>2.54584688538778E-4</c:v>
                </c:pt>
                <c:pt idx="42">
                  <c:v>2.3156499281422999E-4</c:v>
                </c:pt>
                <c:pt idx="43">
                  <c:v>2.1091674628912402E-4</c:v>
                </c:pt>
                <c:pt idx="44">
                  <c:v>1.9236374921306301E-4</c:v>
                </c:pt>
                <c:pt idx="45">
                  <c:v>1.75666269151082E-4</c:v>
                </c:pt>
                <c:pt idx="46">
                  <c:v>1.6061560667445402E-4</c:v>
                </c:pt>
                <c:pt idx="47">
                  <c:v>1.4702956621796999E-4</c:v>
                </c:pt>
                <c:pt idx="48">
                  <c:v>1.34748665349186E-4</c:v>
                </c:pt>
                <c:pt idx="49">
                  <c:v>1.2363294936941599E-4</c:v>
                </c:pt>
                <c:pt idx="50">
                  <c:v>1.1355930442189699E-4</c:v>
                </c:pt>
                <c:pt idx="51">
                  <c:v>1.0441918294766501E-4</c:v>
                </c:pt>
                <c:pt idx="52">
                  <c:v>9.6116671512898807E-5</c:v>
                </c:pt>
                <c:pt idx="53">
                  <c:v>8.8566844213937504E-5</c:v>
                </c:pt>
                <c:pt idx="54">
                  <c:v>8.1694354964000299E-5</c:v>
                </c:pt>
                <c:pt idx="55">
                  <c:v>7.5432230483314609E-5</c:v>
                </c:pt>
                <c:pt idx="56">
                  <c:v>6.9720832400287794E-5</c:v>
                </c:pt>
                <c:pt idx="57">
                  <c:v>6.4506962334769512E-5</c:v>
                </c:pt>
                <c:pt idx="58">
                  <c:v>5.9743088246762207E-5</c:v>
                </c:pt>
                <c:pt idx="59">
                  <c:v>5.5386673941953501E-5</c:v>
                </c:pt>
                <c:pt idx="60">
                  <c:v>5.1399596588455104E-5</c:v>
                </c:pt>
                <c:pt idx="61">
                  <c:v>4.7747639487586002E-5</c:v>
                </c:pt>
                <c:pt idx="62">
                  <c:v>4.4400049446446803E-5</c:v>
                </c:pt>
                <c:pt idx="63">
                  <c:v>4.1329149639392603E-5</c:v>
                </c:pt>
                <c:pt idx="64">
                  <c:v>3.8510000347017305E-5</c:v>
                </c:pt>
                <c:pt idx="65">
                  <c:v>3.5920101040683898E-5</c:v>
                </c:pt>
                <c:pt idx="66">
                  <c:v>3.3539128273126501E-5</c:v>
                </c:pt>
                <c:pt idx="67">
                  <c:v>3.1348704649138205E-5</c:v>
                </c:pt>
                <c:pt idx="68">
                  <c:v>2.93321948253845E-5</c:v>
                </c:pt>
                <c:pt idx="69">
                  <c:v>2.7474525067214501E-5</c:v>
                </c:pt>
                <c:pt idx="70">
                  <c:v>2.5762023374152801E-5</c:v>
                </c:pt>
                <c:pt idx="71">
                  <c:v>2.4182277598954003E-5</c:v>
                </c:pt>
                <c:pt idx="72">
                  <c:v>2.2724009346371301E-5</c:v>
                </c:pt>
                <c:pt idx="73">
                  <c:v>2.1376961718804101E-5</c:v>
                </c:pt>
                <c:pt idx="74">
                  <c:v>2.01317992444089E-5</c:v>
                </c:pt>
                <c:pt idx="75">
                  <c:v>1.8980018541643503E-5</c:v>
                </c:pt>
                <c:pt idx="76">
                  <c:v>1.7913868457966199E-5</c:v>
                </c:pt>
                <c:pt idx="77">
                  <c:v>1.6926278577569101E-5</c:v>
                </c:pt>
                <c:pt idx="78">
                  <c:v>1.60107951463416E-5</c:v>
                </c:pt>
                <c:pt idx="79">
                  <c:v>1.51615235676668E-5</c:v>
                </c:pt>
                <c:pt idx="80">
                  <c:v>1.4373076732972901E-5</c:v>
                </c:pt>
                <c:pt idx="81">
                  <c:v>1.3640528540705001E-5</c:v>
                </c:pt>
                <c:pt idx="82">
                  <c:v>1.29593720348229E-5</c:v>
                </c:pt>
                <c:pt idx="83">
                  <c:v>1.2325481661692401E-5</c:v>
                </c:pt>
                <c:pt idx="84">
                  <c:v>1.17350792032402E-5</c:v>
                </c:pt>
                <c:pt idx="85">
                  <c:v>1.1184702995697001E-5</c:v>
                </c:pt>
                <c:pt idx="86">
                  <c:v>1.0671180088493902E-5</c:v>
                </c:pt>
                <c:pt idx="87">
                  <c:v>1.01916010395924E-5</c:v>
                </c:pt>
                <c:pt idx="88">
                  <c:v>9.7432970732282807E-6</c:v>
                </c:pt>
                <c:pt idx="89">
                  <c:v>9.323819357850772E-6</c:v>
                </c:pt>
                <c:pt idx="90">
                  <c:v>8.9309201976433501E-6</c:v>
                </c:pt>
                <c:pt idx="91">
                  <c:v>8.56253593437031E-6</c:v>
                </c:pt>
                <c:pt idx="92">
                  <c:v>8.2167714034258598E-6</c:v>
                </c:pt>
                <c:pt idx="93">
                  <c:v>7.8918857798372006E-6</c:v>
                </c:pt>
                <c:pt idx="94">
                  <c:v>7.5862796867749402E-6</c:v>
                </c:pt>
                <c:pt idx="95">
                  <c:v>7.2984834429494803E-6</c:v>
                </c:pt>
                <c:pt idx="96">
                  <c:v>7.0271463379048504E-6</c:v>
                </c:pt>
                <c:pt idx="97">
                  <c:v>6.7710268408268702E-6</c:v>
                </c:pt>
                <c:pt idx="98">
                  <c:v>6.5289836542660605E-6</c:v>
                </c:pt>
                <c:pt idx="99">
                  <c:v>6.2999675340999702E-6</c:v>
                </c:pt>
                <c:pt idx="100">
                  <c:v>6.0830138052006206E-6</c:v>
                </c:pt>
                <c:pt idx="101">
                  <c:v>5.8772355092700004E-6</c:v>
                </c:pt>
                <c:pt idx="102">
                  <c:v>5.6818171275624302E-6</c:v>
                </c:pt>
                <c:pt idx="103">
                  <c:v>5.4960088268100905E-6</c:v>
                </c:pt>
                <c:pt idx="104">
                  <c:v>5.3191211816839707E-6</c:v>
                </c:pt>
                <c:pt idx="105">
                  <c:v>5.150520331615451E-6</c:v>
                </c:pt>
                <c:pt idx="106">
                  <c:v>4.9896235338366299E-6</c:v>
                </c:pt>
                <c:pt idx="107">
                  <c:v>4.8358950781629004E-6</c:v>
                </c:pt>
                <c:pt idx="108">
                  <c:v>4.6888425327502006E-6</c:v>
                </c:pt>
                <c:pt idx="109">
                  <c:v>4.54801329151687E-6</c:v>
                </c:pt>
                <c:pt idx="110">
                  <c:v>4.41299139763813E-6</c:v>
                </c:pt>
                <c:pt idx="111">
                  <c:v>4.2833946214022003E-6</c:v>
                </c:pt>
                <c:pt idx="112">
                  <c:v>4.15887176885725E-6</c:v>
                </c:pt>
                <c:pt idx="113">
                  <c:v>4.0391002030411099E-6</c:v>
                </c:pt>
                <c:pt idx="114">
                  <c:v>3.9237835613149603E-6</c:v>
                </c:pt>
                <c:pt idx="115">
                  <c:v>3.8126496498944805E-6</c:v>
                </c:pt>
                <c:pt idx="116">
                  <c:v>3.7054485046833802E-6</c:v>
                </c:pt>
                <c:pt idx="117">
                  <c:v>3.6019506015836602E-6</c:v>
                </c:pt>
                <c:pt idx="118">
                  <c:v>3.50194520658765E-6</c:v>
                </c:pt>
                <c:pt idx="119">
                  <c:v>3.4052388537617302E-6</c:v>
                </c:pt>
                <c:pt idx="120">
                  <c:v>3.3116539400494407E-6</c:v>
                </c:pt>
                <c:pt idx="121">
                  <c:v>3.2210274293302798E-6</c:v>
                </c:pt>
                <c:pt idx="122">
                  <c:v>3.1332096560608705E-6</c:v>
                </c:pt>
                <c:pt idx="123">
                  <c:v>3.0480632206769899E-6</c:v>
                </c:pt>
                <c:pt idx="124">
                  <c:v>2.9654619702277E-6</c:v>
                </c:pt>
                <c:pt idx="125">
                  <c:v>2.8852900573656404E-6</c:v>
                </c:pt>
                <c:pt idx="126">
                  <c:v>2.8074410716812203E-6</c:v>
                </c:pt>
                <c:pt idx="127">
                  <c:v>2.7318172378262103E-6</c:v>
                </c:pt>
                <c:pt idx="128">
                  <c:v>2.6583286754235101E-6</c:v>
                </c:pt>
                <c:pt idx="129">
                  <c:v>2.5868927161040004E-6</c:v>
                </c:pt>
                <c:pt idx="130">
                  <c:v>2.51743327334703E-6</c:v>
                </c:pt>
                <c:pt idx="131">
                  <c:v>2.4498802611742104E-6</c:v>
                </c:pt>
                <c:pt idx="132">
                  <c:v>2.3841690580565803E-6</c:v>
                </c:pt>
                <c:pt idx="133">
                  <c:v>2.3202400126790703E-6</c:v>
                </c:pt>
                <c:pt idx="134">
                  <c:v>2.2580379884663102E-6</c:v>
                </c:pt>
                <c:pt idx="135">
                  <c:v>2.1975119440130001E-6</c:v>
                </c:pt>
                <c:pt idx="136">
                  <c:v>2.13861454678787E-6</c:v>
                </c:pt>
                <c:pt idx="137">
                  <c:v>2.08130181767932E-6</c:v>
                </c:pt>
                <c:pt idx="138">
                  <c:v>2.0255328040940502E-6</c:v>
                </c:pt>
                <c:pt idx="139">
                  <c:v>1.9712692795524304E-6</c:v>
                </c:pt>
                <c:pt idx="140">
                  <c:v>1.9184754678537203E-6</c:v>
                </c:pt>
                <c:pt idx="141">
                  <c:v>1.86711779004628E-6</c:v>
                </c:pt>
                <c:pt idx="142">
                  <c:v>1.8171646325575399E-6</c:v>
                </c:pt>
                <c:pt idx="143">
                  <c:v>1.7685861348214602E-6</c:v>
                </c:pt>
                <c:pt idx="144">
                  <c:v>1.72135399513292E-6</c:v>
                </c:pt>
                <c:pt idx="145">
                  <c:v>1.6754412934416301E-6</c:v>
                </c:pt>
                <c:pt idx="146">
                  <c:v>1.63082232966906E-6</c:v>
                </c:pt>
                <c:pt idx="147">
                  <c:v>1.5874724765538002E-6</c:v>
                </c:pt>
                <c:pt idx="148">
                  <c:v>1.5453680460274E-6</c:v>
                </c:pt>
                <c:pt idx="149">
                  <c:v>1.5044861679283101E-6</c:v>
                </c:pt>
                <c:pt idx="150">
                  <c:v>1.4648046803776401E-6</c:v>
                </c:pt>
                <c:pt idx="151">
                  <c:v>1.4263020308002201E-6</c:v>
                </c:pt>
                <c:pt idx="152">
                  <c:v>1.3889571868904701E-6</c:v>
                </c:pt>
                <c:pt idx="153">
                  <c:v>1.3527495567493001E-6</c:v>
                </c:pt>
                <c:pt idx="154">
                  <c:v>1.31765891752785E-6</c:v>
                </c:pt>
                <c:pt idx="155">
                  <c:v>1.2836653519277102E-6</c:v>
                </c:pt>
                <c:pt idx="156">
                  <c:v>1.25074919195773E-6</c:v>
                </c:pt>
                <c:pt idx="157">
                  <c:v>1.21889096944675E-6</c:v>
                </c:pt>
                <c:pt idx="158">
                  <c:v>1.18807137266412E-6</c:v>
                </c:pt>
                <c:pt idx="159">
                  <c:v>1.15827120877526E-6</c:v>
                </c:pt>
                <c:pt idx="160">
                  <c:v>1.1294713714552101E-6</c:v>
                </c:pt>
                <c:pt idx="161">
                  <c:v>1.1016528133792601E-6</c:v>
                </c:pt>
                <c:pt idx="162">
                  <c:v>1.07479652322691E-6</c:v>
                </c:pt>
                <c:pt idx="163">
                  <c:v>1.0488835066774501E-6</c:v>
                </c:pt>
                <c:pt idx="164">
                  <c:v>1.02389477118237E-6</c:v>
                </c:pt>
                <c:pt idx="165">
                  <c:v>9.9981131421626605E-7</c:v>
                </c:pt>
                <c:pt idx="166">
                  <c:v>9.7661411460520806E-7</c:v>
                </c:pt>
                <c:pt idx="167">
                  <c:v>9.5428412668009411E-7</c:v>
                </c:pt>
                <c:pt idx="168">
                  <c:v>9.3280227706145001E-7</c:v>
                </c:pt>
                <c:pt idx="169">
                  <c:v>9.1214946379345799E-7</c:v>
                </c:pt>
                <c:pt idx="170">
                  <c:v>8.9230655757469902E-7</c:v>
                </c:pt>
                <c:pt idx="171">
                  <c:v>8.7325440489503807E-7</c:v>
                </c:pt>
                <c:pt idx="172">
                  <c:v>8.5497383287762504E-7</c:v>
                </c:pt>
                <c:pt idx="173">
                  <c:v>8.3744565564790009E-7</c:v>
                </c:pt>
                <c:pt idx="174">
                  <c:v>8.2065068206078199E-7</c:v>
                </c:pt>
                <c:pt idx="175">
                  <c:v>8.0456972460730596E-7</c:v>
                </c:pt>
                <c:pt idx="176">
                  <c:v>7.8918360935834411E-7</c:v>
                </c:pt>
                <c:pt idx="177">
                  <c:v>7.74473186806025E-7</c:v>
                </c:pt>
                <c:pt idx="178">
                  <c:v>7.6041934347199103E-7</c:v>
                </c:pt>
                <c:pt idx="179">
                  <c:v>7.4700301416058509E-7</c:v>
                </c:pt>
                <c:pt idx="180">
                  <c:v>7.3420519474355103E-7</c:v>
                </c:pt>
                <c:pt idx="181">
                  <c:v>7.2200695537080398E-7</c:v>
                </c:pt>
                <c:pt idx="182">
                  <c:v>7.1038945400934709E-7</c:v>
                </c:pt>
                <c:pt idx="183">
                  <c:v>6.993339502194631E-7</c:v>
                </c:pt>
                <c:pt idx="184">
                  <c:v>6.8882181908402199E-7</c:v>
                </c:pt>
                <c:pt idx="185">
                  <c:v>6.7883456521296112E-7</c:v>
                </c:pt>
                <c:pt idx="186">
                  <c:v>6.693538367509101E-7</c:v>
                </c:pt>
                <c:pt idx="187">
                  <c:v>6.603614393215921E-7</c:v>
                </c:pt>
                <c:pt idx="188">
                  <c:v>6.5183934984771307E-7</c:v>
                </c:pt>
                <c:pt idx="189">
                  <c:v>6.4376973019011906E-7</c:v>
                </c:pt>
                <c:pt idx="190">
                  <c:v>6.3613494055316804E-7</c:v>
                </c:pt>
                <c:pt idx="191">
                  <c:v>6.2891755260707302E-7</c:v>
                </c:pt>
                <c:pt idx="192">
                  <c:v>6.2210036229585006E-7</c:v>
                </c:pt>
                <c:pt idx="193">
                  <c:v>6.1566640228262607E-7</c:v>
                </c:pt>
                <c:pt idx="194">
                  <c:v>6.0959895399706204E-7</c:v>
                </c:pt>
                <c:pt idx="195">
                  <c:v>6.0388155925398799E-7</c:v>
                </c:pt>
                <c:pt idx="196">
                  <c:v>5.9849803141002506E-7</c:v>
                </c:pt>
                <c:pt idx="197">
                  <c:v>5.9343246603822611E-7</c:v>
                </c:pt>
                <c:pt idx="198">
                  <c:v>5.8866925111551203E-7</c:v>
                </c:pt>
                <c:pt idx="199">
                  <c:v>5.8419307667634112E-7</c:v>
                </c:pt>
                <c:pt idx="200">
                  <c:v>5.7998894392069302E-7</c:v>
                </c:pt>
                <c:pt idx="201">
                  <c:v>5.7604217376802802E-7</c:v>
                </c:pt>
                <c:pt idx="202">
                  <c:v>5.7233841486186811E-7</c:v>
                </c:pt>
                <c:pt idx="203">
                  <c:v>5.6886365098485805E-7</c:v>
                </c:pt>
                <c:pt idx="204">
                  <c:v>5.6560420789167597E-7</c:v>
                </c:pt>
                <c:pt idx="205">
                  <c:v>5.6254675956694204E-7</c:v>
                </c:pt>
                <c:pt idx="206">
                  <c:v>5.5967833387361198E-7</c:v>
                </c:pt>
                <c:pt idx="207">
                  <c:v>5.5698631762136309E-7</c:v>
                </c:pt>
                <c:pt idx="208">
                  <c:v>5.5445846105636097E-7</c:v>
                </c:pt>
                <c:pt idx="209">
                  <c:v>5.5208288171176107E-7</c:v>
                </c:pt>
                <c:pt idx="210">
                  <c:v>5.4984806773368807E-7</c:v>
                </c:pt>
                <c:pt idx="211">
                  <c:v>5.4774288059175498E-7</c:v>
                </c:pt>
                <c:pt idx="212">
                  <c:v>5.4575655717462102E-7</c:v>
                </c:pt>
                <c:pt idx="213">
                  <c:v>5.4387871143392805E-7</c:v>
                </c:pt>
                <c:pt idx="214">
                  <c:v>5.4209933529929008E-7</c:v>
                </c:pt>
                <c:pt idx="215">
                  <c:v>5.4040879920527599E-7</c:v>
                </c:pt>
                <c:pt idx="216">
                  <c:v>5.3879785196414401E-7</c:v>
                </c:pt>
                <c:pt idx="217">
                  <c:v>5.3725762014001204E-7</c:v>
                </c:pt>
                <c:pt idx="218">
                  <c:v>5.3577960696318398E-7</c:v>
                </c:pt>
                <c:pt idx="219">
                  <c:v>5.3435569059589203E-7</c:v>
                </c:pt>
                <c:pt idx="220">
                  <c:v>5.3297812212042804E-7</c:v>
                </c:pt>
                <c:pt idx="221">
                  <c:v>5.31639522781627E-7</c:v>
                </c:pt>
                <c:pt idx="222">
                  <c:v>5.3033288107212896E-7</c:v>
                </c:pt>
                <c:pt idx="223">
                  <c:v>5.2905154904556396E-7</c:v>
                </c:pt>
                <c:pt idx="224">
                  <c:v>5.2778923852444202E-7</c:v>
                </c:pt>
                <c:pt idx="225">
                  <c:v>5.26540016590342E-7</c:v>
                </c:pt>
                <c:pt idx="226">
                  <c:v>5.2529830092634302E-7</c:v>
                </c:pt>
                <c:pt idx="227">
                  <c:v>5.2405885461754008E-7</c:v>
                </c:pt>
                <c:pt idx="228">
                  <c:v>5.2281678062151697E-7</c:v>
                </c:pt>
                <c:pt idx="229">
                  <c:v>5.2156751601681204E-7</c:v>
                </c:pt>
                <c:pt idx="230">
                  <c:v>5.2030682563936006E-7</c:v>
                </c:pt>
                <c:pt idx="231">
                  <c:v>5.1903079581087007E-7</c:v>
                </c:pt>
                <c:pt idx="232">
                  <c:v>5.1773582735687804E-7</c:v>
                </c:pt>
                <c:pt idx="233">
                  <c:v>5.1641862864561906E-7</c:v>
                </c:pt>
                <c:pt idx="234">
                  <c:v>5.1507620831358297E-7</c:v>
                </c:pt>
                <c:pt idx="235">
                  <c:v>5.1370586756011203E-7</c:v>
                </c:pt>
                <c:pt idx="236">
                  <c:v>5.1230519255558102E-7</c:v>
                </c:pt>
                <c:pt idx="237">
                  <c:v>5.1087204638006409E-7</c:v>
                </c:pt>
                <c:pt idx="238">
                  <c:v>5.0940456080701908E-7</c:v>
                </c:pt>
                <c:pt idx="239">
                  <c:v>5.0790112813643202E-7</c:v>
                </c:pt>
                <c:pt idx="240">
                  <c:v>5.0636039262578999E-7</c:v>
                </c:pt>
                <c:pt idx="241">
                  <c:v>5.0478124185244702E-7</c:v>
                </c:pt>
                <c:pt idx="242">
                  <c:v>5.03162798121809E-7</c:v>
                </c:pt>
                <c:pt idx="243">
                  <c:v>5.01504409610719E-7</c:v>
                </c:pt>
                <c:pt idx="244">
                  <c:v>4.9980564142453502E-7</c:v>
                </c:pt>
                <c:pt idx="245">
                  <c:v>4.98066266707073E-7</c:v>
                </c:pt>
                <c:pt idx="246">
                  <c:v>4.9628625769179302E-7</c:v>
                </c:pt>
                <c:pt idx="247">
                  <c:v>4.9446577660152599E-7</c:v>
                </c:pt>
                <c:pt idx="248">
                  <c:v>4.9260516661264903E-7</c:v>
                </c:pt>
                <c:pt idx="249">
                  <c:v>4.9070494286195094E-7</c:v>
                </c:pt>
                <c:pt idx="250">
                  <c:v>4.8876578343872501E-7</c:v>
                </c:pt>
                <c:pt idx="251">
                  <c:v>4.8678852034549501E-7</c:v>
                </c:pt>
                <c:pt idx="252">
                  <c:v>4.8477413055388995E-7</c:v>
                </c:pt>
                <c:pt idx="253">
                  <c:v>4.8272372712627E-7</c:v>
                </c:pt>
                <c:pt idx="254">
                  <c:v>4.80638550424054E-7</c:v>
                </c:pt>
                <c:pt idx="255">
                  <c:v>4.7851995934602199E-7</c:v>
                </c:pt>
                <c:pt idx="256">
                  <c:v>4.7636942267723502E-7</c:v>
                </c:pt>
                <c:pt idx="257">
                  <c:v>4.7418851055854404E-7</c:v>
                </c:pt>
                <c:pt idx="258">
                  <c:v>4.7197888607357704E-7</c:v>
                </c:pt>
                <c:pt idx="259">
                  <c:v>4.6974229697078302E-7</c:v>
                </c:pt>
                <c:pt idx="260">
                  <c:v>4.6748056751551097E-7</c:v>
                </c:pt>
                <c:pt idx="261">
                  <c:v>4.6519559047951599E-7</c:v>
                </c:pt>
                <c:pt idx="262">
                  <c:v>4.6288931930106807E-7</c:v>
                </c:pt>
                <c:pt idx="263">
                  <c:v>4.6056376041258204E-7</c:v>
                </c:pt>
                <c:pt idx="264">
                  <c:v>4.5822096574308103E-7</c:v>
                </c:pt>
                <c:pt idx="265">
                  <c:v>4.5586302540337305E-7</c:v>
                </c:pt>
                <c:pt idx="266">
                  <c:v>4.5349206056146206E-7</c:v>
                </c:pt>
                <c:pt idx="267">
                  <c:v>4.5111021651575805E-7</c:v>
                </c:pt>
                <c:pt idx="268">
                  <c:v>4.4871965596792104E-7</c:v>
                </c:pt>
                <c:pt idx="269">
                  <c:v>4.4632255250616802E-7</c:v>
                </c:pt>
                <c:pt idx="270">
                  <c:v>4.4392108430395707E-7</c:v>
                </c:pt>
                <c:pt idx="271">
                  <c:v>4.4151742803749406E-7</c:v>
                </c:pt>
                <c:pt idx="272">
                  <c:v>4.3911375302629399E-7</c:v>
                </c:pt>
                <c:pt idx="273">
                  <c:v>4.3671221560059203E-7</c:v>
                </c:pt>
                <c:pt idx="274">
                  <c:v>4.3431495369883304E-7</c:v>
                </c:pt>
                <c:pt idx="275">
                  <c:v>4.3192408169809803E-7</c:v>
                </c:pt>
                <c:pt idx="276">
                  <c:v>4.2954168547972801E-7</c:v>
                </c:pt>
                <c:pt idx="277">
                  <c:v>4.2716981773203605E-7</c:v>
                </c:pt>
                <c:pt idx="278">
                  <c:v>4.2481049349146402E-7</c:v>
                </c:pt>
                <c:pt idx="279">
                  <c:v>4.2246568592314999E-7</c:v>
                </c:pt>
                <c:pt idx="280">
                  <c:v>4.2013732234139798E-7</c:v>
                </c:pt>
                <c:pt idx="281">
                  <c:v>4.1782728047009599E-7</c:v>
                </c:pt>
                <c:pt idx="282">
                  <c:v>4.1553738494277098E-7</c:v>
                </c:pt>
                <c:pt idx="283">
                  <c:v>4.1326940404149202E-7</c:v>
                </c:pt>
                <c:pt idx="284">
                  <c:v>4.11025046673472E-7</c:v>
                </c:pt>
                <c:pt idx="285">
                  <c:v>4.08805959583834E-7</c:v>
                </c:pt>
                <c:pt idx="286">
                  <c:v>4.0661372480263203E-7</c:v>
                </c:pt>
                <c:pt idx="287">
                  <c:v>4.0444985732383103E-7</c:v>
                </c:pt>
                <c:pt idx="288">
                  <c:v>4.0231580301365802E-7</c:v>
                </c:pt>
                <c:pt idx="289">
                  <c:v>4.0021293674534698E-7</c:v>
                </c:pt>
                <c:pt idx="290">
                  <c:v>3.9814256075700601E-7</c:v>
                </c:pt>
                <c:pt idx="291">
                  <c:v>3.96105903229028E-7</c:v>
                </c:pt>
                <c:pt idx="292">
                  <c:v>3.9410411707716403E-7</c:v>
                </c:pt>
                <c:pt idx="293">
                  <c:v>3.9213827895708806E-7</c:v>
                </c:pt>
                <c:pt idx="294">
                  <c:v>3.9020938847603898E-7</c:v>
                </c:pt>
                <c:pt idx="295">
                  <c:v>3.8831836760683598E-7</c:v>
                </c:pt>
                <c:pt idx="296">
                  <c:v>3.86466060299104E-7</c:v>
                </c:pt>
                <c:pt idx="297">
                  <c:v>3.8465323228008602E-7</c:v>
                </c:pt>
                <c:pt idx="298">
                  <c:v>3.8288057104483902E-7</c:v>
                </c:pt>
                <c:pt idx="299">
                  <c:v>3.8114868602906805E-7</c:v>
                </c:pt>
                <c:pt idx="300">
                  <c:v>3.7945810895641603E-7</c:v>
                </c:pt>
                <c:pt idx="301">
                  <c:v>3.7780929435545298E-7</c:v>
                </c:pt>
                <c:pt idx="302">
                  <c:v>3.7620262024028998E-7</c:v>
                </c:pt>
                <c:pt idx="303">
                  <c:v>3.74638388948594E-7</c:v>
                </c:pt>
                <c:pt idx="304">
                  <c:v>3.7311682813037704E-7</c:v>
                </c:pt>
                <c:pt idx="305">
                  <c:v>3.7163809187320502E-7</c:v>
                </c:pt>
                <c:pt idx="306">
                  <c:v>3.7020226196951504E-7</c:v>
                </c:pt>
                <c:pt idx="307">
                  <c:v>3.6880934932666403E-7</c:v>
                </c:pt>
                <c:pt idx="308">
                  <c:v>3.6745929549486001E-7</c:v>
                </c:pt>
                <c:pt idx="309">
                  <c:v>3.6615197431245001E-7</c:v>
                </c:pt>
                <c:pt idx="310">
                  <c:v>3.6488719366205801E-7</c:v>
                </c:pt>
                <c:pt idx="311">
                  <c:v>3.6366469731851002E-7</c:v>
                </c:pt>
                <c:pt idx="312">
                  <c:v>3.6248416689441901E-7</c:v>
                </c:pt>
                <c:pt idx="313">
                  <c:v>3.6134522390485102E-7</c:v>
                </c:pt>
                <c:pt idx="314">
                  <c:v>3.6024743190092702E-7</c:v>
                </c:pt>
                <c:pt idx="315">
                  <c:v>3.5919029867791906E-7</c:v>
                </c:pt>
                <c:pt idx="316">
                  <c:v>3.5817327854015298E-7</c:v>
                </c:pt>
                <c:pt idx="317">
                  <c:v>3.57195774618042E-7</c:v>
                </c:pt>
                <c:pt idx="318">
                  <c:v>3.5625714129121802E-7</c:v>
                </c:pt>
                <c:pt idx="319">
                  <c:v>3.5535668664076102E-7</c:v>
                </c:pt>
                <c:pt idx="320">
                  <c:v>3.5449367493624503E-7</c:v>
                </c:pt>
                <c:pt idx="321">
                  <c:v>3.5366732912792301E-7</c:v>
                </c:pt>
                <c:pt idx="322">
                  <c:v>3.5287683340799303E-7</c:v>
                </c:pt>
                <c:pt idx="323">
                  <c:v>3.5212133581712906E-7</c:v>
                </c:pt>
                <c:pt idx="324">
                  <c:v>3.51399950840417E-7</c:v>
                </c:pt>
                <c:pt idx="325">
                  <c:v>3.50711761981901E-7</c:v>
                </c:pt>
                <c:pt idx="326">
                  <c:v>3.5005582437491901E-7</c:v>
                </c:pt>
                <c:pt idx="327">
                  <c:v>3.4943116743172001E-7</c:v>
                </c:pt>
                <c:pt idx="328">
                  <c:v>3.4883679744742003E-7</c:v>
                </c:pt>
                <c:pt idx="329">
                  <c:v>3.4827170015410902E-7</c:v>
                </c:pt>
                <c:pt idx="330">
                  <c:v>3.47734843317261E-7</c:v>
                </c:pt>
                <c:pt idx="331">
                  <c:v>3.47225179321304E-7</c:v>
                </c:pt>
                <c:pt idx="332">
                  <c:v>3.4674164768012504E-7</c:v>
                </c:pt>
                <c:pt idx="333">
                  <c:v>3.4628317750386203E-7</c:v>
                </c:pt>
                <c:pt idx="334">
                  <c:v>3.4584869000400901E-7</c:v>
                </c:pt>
                <c:pt idx="335">
                  <c:v>3.4543710091382998E-7</c:v>
                </c:pt>
                <c:pt idx="336">
                  <c:v>3.4504732282701402E-7</c:v>
                </c:pt>
                <c:pt idx="337">
                  <c:v>3.4467826754882499E-7</c:v>
                </c:pt>
                <c:pt idx="338">
                  <c:v>3.4432884838372902E-7</c:v>
                </c:pt>
                <c:pt idx="339">
                  <c:v>3.4399798232317303E-7</c:v>
                </c:pt>
                <c:pt idx="340">
                  <c:v>3.4368459221271501E-7</c:v>
                </c:pt>
                <c:pt idx="341">
                  <c:v>3.4338760886014201E-7</c:v>
                </c:pt>
                <c:pt idx="342">
                  <c:v>3.4310597304229004E-7</c:v>
                </c:pt>
                <c:pt idx="343">
                  <c:v>3.4283863747132703E-7</c:v>
                </c:pt>
                <c:pt idx="344">
                  <c:v>3.4258456868414802E-7</c:v>
                </c:pt>
                <c:pt idx="345">
                  <c:v>3.4234274884556101E-7</c:v>
                </c:pt>
                <c:pt idx="346">
                  <c:v>3.4211217749272404E-7</c:v>
                </c:pt>
                <c:pt idx="347">
                  <c:v>3.4189187317882503E-7</c:v>
                </c:pt>
                <c:pt idx="348">
                  <c:v>3.4168087506196006E-7</c:v>
                </c:pt>
                <c:pt idx="349">
                  <c:v>3.4147824439626001E-7</c:v>
                </c:pt>
                <c:pt idx="350">
                  <c:v>3.4128306592331599E-7</c:v>
                </c:pt>
                <c:pt idx="351">
                  <c:v>3.4109444923729002E-7</c:v>
                </c:pt>
                <c:pt idx="352">
                  <c:v>3.4091152998584602E-7</c:v>
                </c:pt>
                <c:pt idx="353">
                  <c:v>3.4073347103741106E-7</c:v>
                </c:pt>
                <c:pt idx="354">
                  <c:v>3.4055946357672402E-7</c:v>
                </c:pt>
                <c:pt idx="355">
                  <c:v>3.4038872801962902E-7</c:v>
                </c:pt>
                <c:pt idx="356">
                  <c:v>3.40220514983421E-7</c:v>
                </c:pt>
                <c:pt idx="357">
                  <c:v>3.4005410603545203E-7</c:v>
                </c:pt>
                <c:pt idx="358">
                  <c:v>3.3988881441555605E-7</c:v>
                </c:pt>
                <c:pt idx="359">
                  <c:v>3.3972398572266001E-7</c:v>
                </c:pt>
                <c:pt idx="360">
                  <c:v>3.3955899835426605E-7</c:v>
                </c:pt>
                <c:pt idx="361">
                  <c:v>3.3939326409009403E-7</c:v>
                </c:pt>
                <c:pt idx="362">
                  <c:v>3.3922622835529303E-7</c:v>
                </c:pt>
                <c:pt idx="363">
                  <c:v>3.3905737057306703E-7</c:v>
                </c:pt>
                <c:pt idx="364">
                  <c:v>3.3888620437292905E-7</c:v>
                </c:pt>
                <c:pt idx="365">
                  <c:v>3.3871227764679303E-7</c:v>
                </c:pt>
                <c:pt idx="366">
                  <c:v>3.3853517272225803E-7</c:v>
                </c:pt>
                <c:pt idx="367">
                  <c:v>3.3835450616282E-7</c:v>
                </c:pt>
                <c:pt idx="368">
                  <c:v>3.3816992884008105E-7</c:v>
                </c:pt>
                <c:pt idx="369">
                  <c:v>3.3798112557716599E-7</c:v>
                </c:pt>
                <c:pt idx="370">
                  <c:v>3.3778781503459603E-7</c:v>
                </c:pt>
                <c:pt idx="371">
                  <c:v>3.3758974928142403E-7</c:v>
                </c:pt>
                <c:pt idx="372">
                  <c:v>3.3738671345268402E-7</c:v>
                </c:pt>
                <c:pt idx="373">
                  <c:v>3.3717852528158705E-7</c:v>
                </c:pt>
                <c:pt idx="374">
                  <c:v>3.3696503453348704E-7</c:v>
                </c:pt>
                <c:pt idx="375">
                  <c:v>3.3674612249832903E-7</c:v>
                </c:pt>
                <c:pt idx="376">
                  <c:v>3.3652170123070703E-7</c:v>
                </c:pt>
                <c:pt idx="377">
                  <c:v>3.3629171298815601E-7</c:v>
                </c:pt>
                <c:pt idx="378">
                  <c:v>3.3605612931405699E-7</c:v>
                </c:pt>
                <c:pt idx="379">
                  <c:v>3.3581495040709303E-7</c:v>
                </c:pt>
                <c:pt idx="380">
                  <c:v>3.3556820408123605E-7</c:v>
                </c:pt>
                <c:pt idx="381">
                  <c:v>3.35315945057336E-7</c:v>
                </c:pt>
                <c:pt idx="382">
                  <c:v>3.3505825382891899E-7</c:v>
                </c:pt>
                <c:pt idx="383">
                  <c:v>3.34795235872658E-7</c:v>
                </c:pt>
                <c:pt idx="384">
                  <c:v>3.34527020444857E-7</c:v>
                </c:pt>
                <c:pt idx="385">
                  <c:v>3.3425375971021102E-7</c:v>
                </c:pt>
                <c:pt idx="386">
                  <c:v>3.3397562749346302E-7</c:v>
                </c:pt>
                <c:pt idx="387">
                  <c:v>3.3369281832491805E-7</c:v>
                </c:pt>
                <c:pt idx="388">
                  <c:v>3.3340554617407105E-7</c:v>
                </c:pt>
                <c:pt idx="389">
                  <c:v>3.3311404340780004E-7</c:v>
                </c:pt>
                <c:pt idx="390">
                  <c:v>3.3281855953470601E-7</c:v>
                </c:pt>
                <c:pt idx="391">
                  <c:v>3.3251936007155101E-7</c:v>
                </c:pt>
                <c:pt idx="392">
                  <c:v>3.3221672532455902E-7</c:v>
                </c:pt>
                <c:pt idx="393">
                  <c:v>3.31910949165531E-7</c:v>
                </c:pt>
                <c:pt idx="394">
                  <c:v>3.3160233786576004E-7</c:v>
                </c:pt>
                <c:pt idx="395">
                  <c:v>3.3129120879817401E-7</c:v>
                </c:pt>
                <c:pt idx="396">
                  <c:v>3.3097788931938403E-7</c:v>
                </c:pt>
                <c:pt idx="397">
                  <c:v>3.3066271543781505E-7</c:v>
                </c:pt>
                <c:pt idx="398">
                  <c:v>3.3034603071336203E-7</c:v>
                </c:pt>
                <c:pt idx="399">
                  <c:v>3.3002818495320406E-7</c:v>
                </c:pt>
                <c:pt idx="400">
                  <c:v>3.29709533086596E-7</c:v>
                </c:pt>
                <c:pt idx="401">
                  <c:v>3.2939043394272803E-7</c:v>
                </c:pt>
                <c:pt idx="402">
                  <c:v>3.2907124908605902E-7</c:v>
                </c:pt>
                <c:pt idx="403">
                  <c:v>3.2875234168673106E-7</c:v>
                </c:pt>
                <c:pt idx="404">
                  <c:v>3.2843407534873103E-7</c:v>
                </c:pt>
                <c:pt idx="405">
                  <c:v>3.2811681304087202E-7</c:v>
                </c:pt>
                <c:pt idx="406">
                  <c:v>3.2780091597561E-7</c:v>
                </c:pt>
                <c:pt idx="407">
                  <c:v>3.2748674256601602E-7</c:v>
                </c:pt>
                <c:pt idx="408">
                  <c:v>3.2717464738609801E-7</c:v>
                </c:pt>
                <c:pt idx="409">
                  <c:v>3.2686498016691903E-7</c:v>
                </c:pt>
                <c:pt idx="410">
                  <c:v>3.26558084819491E-7</c:v>
                </c:pt>
                <c:pt idx="411">
                  <c:v>3.2625429850607003E-7</c:v>
                </c:pt>
                <c:pt idx="412">
                  <c:v>3.2595395072011301E-7</c:v>
                </c:pt>
                <c:pt idx="413">
                  <c:v>3.2565736242286598E-7</c:v>
                </c:pt>
                <c:pt idx="414">
                  <c:v>3.2536484522653001E-7</c:v>
                </c:pt>
                <c:pt idx="415">
                  <c:v>3.25076700561775E-7</c:v>
                </c:pt>
                <c:pt idx="416">
                  <c:v>3.2479321897253402E-7</c:v>
                </c:pt>
                <c:pt idx="417">
                  <c:v>3.2451467937203002E-7</c:v>
                </c:pt>
                <c:pt idx="418">
                  <c:v>3.2424134836360701E-7</c:v>
                </c:pt>
                <c:pt idx="419">
                  <c:v>3.2397347966480003E-7</c:v>
                </c:pt>
                <c:pt idx="420">
                  <c:v>3.2371131344988803E-7</c:v>
                </c:pt>
                <c:pt idx="421">
                  <c:v>3.2345507585749099E-7</c:v>
                </c:pt>
                <c:pt idx="422">
                  <c:v>3.2320497850957204E-7</c:v>
                </c:pt>
                <c:pt idx="423">
                  <c:v>3.2296121798400002E-7</c:v>
                </c:pt>
                <c:pt idx="424">
                  <c:v>3.2272397549533903E-7</c:v>
                </c:pt>
                <c:pt idx="425">
                  <c:v>3.2249341650349706E-7</c:v>
                </c:pt>
                <c:pt idx="426">
                  <c:v>3.2226969034825603E-7</c:v>
                </c:pt>
                <c:pt idx="427">
                  <c:v>3.2205293007552605E-7</c:v>
                </c:pt>
                <c:pt idx="428">
                  <c:v>3.2184325215162204E-7</c:v>
                </c:pt>
                <c:pt idx="429">
                  <c:v>3.2164075626202102E-7</c:v>
                </c:pt>
                <c:pt idx="430">
                  <c:v>3.2144552526921002E-7</c:v>
                </c:pt>
                <c:pt idx="431">
                  <c:v>3.2125762504796204E-7</c:v>
                </c:pt>
                <c:pt idx="432">
                  <c:v>3.2107710443326502E-7</c:v>
                </c:pt>
                <c:pt idx="433">
                  <c:v>3.2090399530650703E-7</c:v>
                </c:pt>
                <c:pt idx="434">
                  <c:v>3.2073831256180701E-7</c:v>
                </c:pt>
                <c:pt idx="435">
                  <c:v>3.2058005418045604E-7</c:v>
                </c:pt>
                <c:pt idx="436">
                  <c:v>3.2042920144489604E-7</c:v>
                </c:pt>
                <c:pt idx="437">
                  <c:v>3.2028571904266902E-7</c:v>
                </c:pt>
                <c:pt idx="438">
                  <c:v>3.2014955524256101E-7</c:v>
                </c:pt>
                <c:pt idx="439">
                  <c:v>3.20020642231787E-7</c:v>
                </c:pt>
                <c:pt idx="440">
                  <c:v>3.1989889636191104E-7</c:v>
                </c:pt>
                <c:pt idx="441">
                  <c:v>3.1978421840690105E-7</c:v>
                </c:pt>
                <c:pt idx="442">
                  <c:v>3.1967649400863206E-7</c:v>
                </c:pt>
                <c:pt idx="443">
                  <c:v>3.1957559406175602E-7</c:v>
                </c:pt>
                <c:pt idx="444">
                  <c:v>3.19481375055086E-7</c:v>
                </c:pt>
                <c:pt idx="445">
                  <c:v>3.1939367958954304E-7</c:v>
                </c:pt>
                <c:pt idx="446">
                  <c:v>3.1931233688987706E-7</c:v>
                </c:pt>
                <c:pt idx="447">
                  <c:v>3.1923716325481803E-7</c:v>
                </c:pt>
                <c:pt idx="448">
                  <c:v>3.1916796259719501E-7</c:v>
                </c:pt>
                <c:pt idx="449">
                  <c:v>3.1910452706614401E-7</c:v>
                </c:pt>
                <c:pt idx="450">
                  <c:v>3.1904663761541001E-7</c:v>
                </c:pt>
                <c:pt idx="451">
                  <c:v>3.1899406455924005E-7</c:v>
                </c:pt>
                <c:pt idx="452">
                  <c:v>3.18946568258251E-7</c:v>
                </c:pt>
                <c:pt idx="453">
                  <c:v>3.1890389978193602E-7</c:v>
                </c:pt>
                <c:pt idx="454">
                  <c:v>3.18865801538592E-7</c:v>
                </c:pt>
                <c:pt idx="455">
                  <c:v>3.1883200794580904E-7</c:v>
                </c:pt>
                <c:pt idx="456">
                  <c:v>3.1880224616929702E-7</c:v>
                </c:pt>
                <c:pt idx="457">
                  <c:v>3.1877623682622903E-7</c:v>
                </c:pt>
                <c:pt idx="458">
                  <c:v>3.1875369466938502E-7</c:v>
                </c:pt>
                <c:pt idx="459">
                  <c:v>3.187343293249E-7</c:v>
                </c:pt>
                <c:pt idx="460">
                  <c:v>3.1871784604787404E-7</c:v>
                </c:pt>
                <c:pt idx="461">
                  <c:v>3.18703946453411E-7</c:v>
                </c:pt>
                <c:pt idx="462">
                  <c:v>3.1869232923543099E-7</c:v>
                </c:pt>
                <c:pt idx="463">
                  <c:v>3.1868269092249004E-7</c:v>
                </c:pt>
                <c:pt idx="464">
                  <c:v>3.1867472663170804E-7</c:v>
                </c:pt>
                <c:pt idx="465">
                  <c:v>3.186681308043E-7</c:v>
                </c:pt>
                <c:pt idx="466">
                  <c:v>3.1866259793199402E-7</c:v>
                </c:pt>
                <c:pt idx="467">
                  <c:v>3.1865782329611601E-7</c:v>
                </c:pt>
                <c:pt idx="468">
                  <c:v>3.1865350369909903E-7</c:v>
                </c:pt>
                <c:pt idx="469">
                  <c:v>3.1864933817814505E-7</c:v>
                </c:pt>
                <c:pt idx="470">
                  <c:v>3.1864502871049005E-7</c:v>
                </c:pt>
                <c:pt idx="471">
                  <c:v>3.1864028091354601E-7</c:v>
                </c:pt>
                <c:pt idx="472">
                  <c:v>3.1863480472943703E-7</c:v>
                </c:pt>
                <c:pt idx="473">
                  <c:v>3.1862831509179001E-7</c:v>
                </c:pt>
                <c:pt idx="474">
                  <c:v>3.1862053257913601E-7</c:v>
                </c:pt>
                <c:pt idx="475">
                  <c:v>3.1861118406169801E-7</c:v>
                </c:pt>
                <c:pt idx="476">
                  <c:v>3.1860000331805104E-7</c:v>
                </c:pt>
                <c:pt idx="477">
                  <c:v>3.1858673163055102E-7</c:v>
                </c:pt>
                <c:pt idx="478">
                  <c:v>3.1857111836347905E-7</c:v>
                </c:pt>
                <c:pt idx="479">
                  <c:v>3.1855292152723906E-7</c:v>
                </c:pt>
                <c:pt idx="480">
                  <c:v>3.1853190832698502E-7</c:v>
                </c:pt>
                <c:pt idx="481">
                  <c:v>3.18507855662636E-7</c:v>
                </c:pt>
                <c:pt idx="482">
                  <c:v>3.1848055061341905E-7</c:v>
                </c:pt>
                <c:pt idx="483">
                  <c:v>3.1844979089988905E-7</c:v>
                </c:pt>
                <c:pt idx="484">
                  <c:v>3.1841538532933102E-7</c:v>
                </c:pt>
                <c:pt idx="485">
                  <c:v>3.18377154220154E-7</c:v>
                </c:pt>
                <c:pt idx="486">
                  <c:v>3.1833492976760704E-7</c:v>
                </c:pt>
                <c:pt idx="487">
                  <c:v>3.18288556394679E-7</c:v>
                </c:pt>
                <c:pt idx="488">
                  <c:v>3.1823789107762199E-7</c:v>
                </c:pt>
                <c:pt idx="489">
                  <c:v>3.1818280364655604E-7</c:v>
                </c:pt>
                <c:pt idx="490">
                  <c:v>3.1812317707306901E-7</c:v>
                </c:pt>
                <c:pt idx="491">
                  <c:v>3.1805890769386703E-7</c:v>
                </c:pt>
                <c:pt idx="492">
                  <c:v>3.1798990540918502E-7</c:v>
                </c:pt>
                <c:pt idx="493">
                  <c:v>3.1791609385942E-7</c:v>
                </c:pt>
                <c:pt idx="494">
                  <c:v>3.1783741057141903E-7</c:v>
                </c:pt>
                <c:pt idx="495">
                  <c:v>3.1775380708342204E-7</c:v>
                </c:pt>
                <c:pt idx="496">
                  <c:v>3.1766524904319903E-7</c:v>
                </c:pt>
                <c:pt idx="497">
                  <c:v>3.1757171624326006E-7</c:v>
                </c:pt>
                <c:pt idx="498">
                  <c:v>3.1747320264111804E-7</c:v>
                </c:pt>
                <c:pt idx="499">
                  <c:v>3.1736971635250098E-7</c:v>
                </c:pt>
              </c:numCache>
            </c:numRef>
          </c:yVal>
          <c:smooth val="1"/>
        </c:ser>
        <c:ser>
          <c:idx val="4"/>
          <c:order val="3"/>
          <c:spPr>
            <a:ln w="25400">
              <a:solidFill>
                <a:srgbClr val="FF00FF"/>
              </a:solidFill>
              <a:prstDash val="solid"/>
            </a:ln>
          </c:spPr>
          <c:marker>
            <c:symbol val="none"/>
          </c:marker>
          <c:xVal>
            <c:numRef>
              <c:f>'[Fx Sf 5-30k pH.xls]Data'!$Q$13:$Q$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Fx Sf 5-30k pH.xls]Data'!$R$13:$R$512</c:f>
              <c:numCache>
                <c:formatCode>General</c:formatCode>
                <c:ptCount val="500"/>
                <c:pt idx="0">
                  <c:v>7.2000299999999996E-3</c:v>
                </c:pt>
                <c:pt idx="1">
                  <c:v>7.2000299999999996E-3</c:v>
                </c:pt>
                <c:pt idx="2">
                  <c:v>7.2000299999999996E-3</c:v>
                </c:pt>
                <c:pt idx="3">
                  <c:v>7.2000299999999996E-3</c:v>
                </c:pt>
                <c:pt idx="4">
                  <c:v>7.2000299999999996E-3</c:v>
                </c:pt>
                <c:pt idx="5">
                  <c:v>7.2000299999999996E-3</c:v>
                </c:pt>
                <c:pt idx="6">
                  <c:v>7.2000299999999996E-3</c:v>
                </c:pt>
                <c:pt idx="7">
                  <c:v>7.2000299999999996E-3</c:v>
                </c:pt>
                <c:pt idx="8">
                  <c:v>7.2000299999942195E-3</c:v>
                </c:pt>
                <c:pt idx="9">
                  <c:v>7.1799493850861094E-3</c:v>
                </c:pt>
                <c:pt idx="10">
                  <c:v>4.6036833571900101E-3</c:v>
                </c:pt>
                <c:pt idx="11">
                  <c:v>2.2399061039935202E-3</c:v>
                </c:pt>
                <c:pt idx="12">
                  <c:v>1.48789900192434E-3</c:v>
                </c:pt>
                <c:pt idx="13">
                  <c:v>1.08221543558194E-3</c:v>
                </c:pt>
                <c:pt idx="14">
                  <c:v>8.2605075393612799E-4</c:v>
                </c:pt>
                <c:pt idx="15">
                  <c:v>6.5069062915787998E-4</c:v>
                </c:pt>
                <c:pt idx="16">
                  <c:v>5.2432119670907601E-4</c:v>
                </c:pt>
                <c:pt idx="17">
                  <c:v>4.2989771689928797E-4</c:v>
                </c:pt>
                <c:pt idx="18">
                  <c:v>3.5739724787044901E-4</c:v>
                </c:pt>
                <c:pt idx="19">
                  <c:v>3.00526799997695E-4</c:v>
                </c:pt>
                <c:pt idx="20">
                  <c:v>2.5513674034090001E-4</c:v>
                </c:pt>
                <c:pt idx="21">
                  <c:v>2.1838404917380198E-4</c:v>
                </c:pt>
                <c:pt idx="22">
                  <c:v>1.88259948945037E-4</c:v>
                </c:pt>
                <c:pt idx="23">
                  <c:v>1.6330856644474899E-4</c:v>
                </c:pt>
                <c:pt idx="24">
                  <c:v>1.4245194826582102E-4</c:v>
                </c:pt>
                <c:pt idx="25">
                  <c:v>1.2487724657177099E-4</c:v>
                </c:pt>
                <c:pt idx="26">
                  <c:v>1.09961751405577E-4</c:v>
                </c:pt>
                <c:pt idx="27">
                  <c:v>9.7221765469272003E-5</c:v>
                </c:pt>
                <c:pt idx="28">
                  <c:v>8.6276947097567796E-5</c:v>
                </c:pt>
                <c:pt idx="29">
                  <c:v>7.6824947806959607E-5</c:v>
                </c:pt>
                <c:pt idx="30">
                  <c:v>6.8623056181956707E-5</c:v>
                </c:pt>
                <c:pt idx="31">
                  <c:v>6.1474705458545707E-5</c:v>
                </c:pt>
                <c:pt idx="32">
                  <c:v>5.5219417518855001E-5</c:v>
                </c:pt>
                <c:pt idx="33">
                  <c:v>4.97252135897602E-5</c:v>
                </c:pt>
                <c:pt idx="34">
                  <c:v>4.4882821126678399E-5</c:v>
                </c:pt>
                <c:pt idx="35">
                  <c:v>4.0601205646058003E-5</c:v>
                </c:pt>
                <c:pt idx="36">
                  <c:v>3.6804091616854499E-5</c:v>
                </c:pt>
                <c:pt idx="37">
                  <c:v>3.3427229680622798E-5</c:v>
                </c:pt>
                <c:pt idx="38">
                  <c:v>3.0416232728643697E-5</c:v>
                </c:pt>
                <c:pt idx="39">
                  <c:v>2.7724849539533299E-5</c:v>
                </c:pt>
                <c:pt idx="40">
                  <c:v>2.5313577925560601E-5</c:v>
                </c:pt>
                <c:pt idx="41">
                  <c:v>2.3148543359589001E-5</c:v>
                </c:pt>
                <c:pt idx="42">
                  <c:v>2.12005867685629E-5</c:v>
                </c:pt>
                <c:pt idx="43">
                  <c:v>1.94445182556152E-5</c:v>
                </c:pt>
                <c:pt idx="44">
                  <c:v>1.78585033058625E-5</c:v>
                </c:pt>
                <c:pt idx="45">
                  <c:v>1.64235554299924E-5</c:v>
                </c:pt>
                <c:pt idx="46">
                  <c:v>1.5123114789083901E-5</c:v>
                </c:pt>
                <c:pt idx="47">
                  <c:v>1.3942696673488299E-5</c:v>
                </c:pt>
                <c:pt idx="48">
                  <c:v>1.28695970102824E-5</c:v>
                </c:pt>
                <c:pt idx="49">
                  <c:v>1.1892644657245701E-5</c:v>
                </c:pt>
                <c:pt idx="50">
                  <c:v>1.10019922566983E-5</c:v>
                </c:pt>
                <c:pt idx="51">
                  <c:v>1.01889390097019E-5</c:v>
                </c:pt>
                <c:pt idx="52">
                  <c:v>9.4457799746531393E-6</c:v>
                </c:pt>
                <c:pt idx="53">
                  <c:v>8.76567750801263E-6</c:v>
                </c:pt>
                <c:pt idx="54">
                  <c:v>8.1425512416142592E-6</c:v>
                </c:pt>
                <c:pt idx="55">
                  <c:v>7.57098364676229E-6</c:v>
                </c:pt>
                <c:pt idx="56">
                  <c:v>7.0461387425107493E-6</c:v>
                </c:pt>
                <c:pt idx="57">
                  <c:v>6.5636919265634608E-6</c:v>
                </c:pt>
                <c:pt idx="58">
                  <c:v>6.1197692474555896E-6</c:v>
                </c:pt>
                <c:pt idx="59">
                  <c:v>5.7108947150466201E-6</c:v>
                </c:pt>
                <c:pt idx="60">
                  <c:v>5.3339444750974507E-6</c:v>
                </c:pt>
                <c:pt idx="61">
                  <c:v>4.9861068581670303E-6</c:v>
                </c:pt>
                <c:pt idx="62">
                  <c:v>4.66484747580552E-6</c:v>
                </c:pt>
                <c:pt idx="63">
                  <c:v>4.3678786559998202E-6</c:v>
                </c:pt>
                <c:pt idx="64">
                  <c:v>4.0931326260754607E-6</c:v>
                </c:pt>
                <c:pt idx="65">
                  <c:v>3.8387379348025603E-6</c:v>
                </c:pt>
                <c:pt idx="66">
                  <c:v>3.6029986823586703E-6</c:v>
                </c:pt>
                <c:pt idx="67">
                  <c:v>3.3843761898688001E-6</c:v>
                </c:pt>
                <c:pt idx="68">
                  <c:v>3.1814727926039899E-6</c:v>
                </c:pt>
                <c:pt idx="69">
                  <c:v>2.99301748585119E-6</c:v>
                </c:pt>
                <c:pt idx="70">
                  <c:v>2.8178531900445903E-6</c:v>
                </c:pt>
                <c:pt idx="71">
                  <c:v>2.6549254338626302E-6</c:v>
                </c:pt>
                <c:pt idx="72">
                  <c:v>2.5032722820963299E-6</c:v>
                </c:pt>
                <c:pt idx="73">
                  <c:v>2.3620153569578103E-6</c:v>
                </c:pt>
                <c:pt idx="74">
                  <c:v>2.2303518224045703E-6</c:v>
                </c:pt>
                <c:pt idx="75">
                  <c:v>2.1075472180739499E-6</c:v>
                </c:pt>
                <c:pt idx="76">
                  <c:v>1.9929290437502002E-6</c:v>
                </c:pt>
                <c:pt idx="77">
                  <c:v>1.88588100754941E-6</c:v>
                </c:pt>
                <c:pt idx="78">
                  <c:v>1.78583786298219E-6</c:v>
                </c:pt>
                <c:pt idx="79">
                  <c:v>1.6922807682890801E-6</c:v>
                </c:pt>
                <c:pt idx="80">
                  <c:v>1.6047331100714401E-6</c:v>
                </c:pt>
                <c:pt idx="81">
                  <c:v>1.5227567402628001E-6</c:v>
                </c:pt>
                <c:pt idx="82">
                  <c:v>1.4459485815508602E-6</c:v>
                </c:pt>
                <c:pt idx="83">
                  <c:v>1.3739375616702801E-6</c:v>
                </c:pt>
                <c:pt idx="84">
                  <c:v>1.3063818416144902E-6</c:v>
                </c:pt>
                <c:pt idx="85">
                  <c:v>1.2429663068526199E-6</c:v>
                </c:pt>
                <c:pt idx="86">
                  <c:v>1.1834002941918999E-6</c:v>
                </c:pt>
                <c:pt idx="87">
                  <c:v>1.1274155302034402E-6</c:v>
                </c:pt>
                <c:pt idx="88">
                  <c:v>1.07476425946854E-6</c:v>
                </c:pt>
                <c:pt idx="89">
                  <c:v>1.02521754340493E-6</c:v>
                </c:pt>
                <c:pt idx="90">
                  <c:v>9.7856371323404412E-7</c:v>
                </c:pt>
                <c:pt idx="91">
                  <c:v>9.3460696092602402E-7</c:v>
                </c:pt>
                <c:pt idx="92">
                  <c:v>8.9316605566285609E-7</c:v>
                </c:pt>
                <c:pt idx="93">
                  <c:v>8.5407317273614298E-7</c:v>
                </c:pt>
                <c:pt idx="94">
                  <c:v>8.1717282468998497E-7</c:v>
                </c:pt>
                <c:pt idx="95">
                  <c:v>7.8232088483074298E-7</c:v>
                </c:pt>
                <c:pt idx="96">
                  <c:v>7.4938369422562905E-7</c:v>
                </c:pt>
                <c:pt idx="97">
                  <c:v>7.1823724462337905E-7</c:v>
                </c:pt>
                <c:pt idx="98">
                  <c:v>6.8876643019323401E-7</c:v>
                </c:pt>
                <c:pt idx="99">
                  <c:v>6.6086436176529998E-7</c:v>
                </c:pt>
                <c:pt idx="100">
                  <c:v>6.3443173790210708E-7</c:v>
                </c:pt>
                <c:pt idx="101">
                  <c:v>6.0937626768784796E-7</c:v>
                </c:pt>
                <c:pt idx="102">
                  <c:v>5.8561214061993499E-7</c:v>
                </c:pt>
                <c:pt idx="103">
                  <c:v>5.6305953943354506E-7</c:v>
                </c:pt>
                <c:pt idx="104">
                  <c:v>5.41644192090129E-7</c:v>
                </c:pt>
                <c:pt idx="105">
                  <c:v>5.2129695951941402E-7</c:v>
                </c:pt>
                <c:pt idx="106">
                  <c:v>5.0195345602688499E-7</c:v>
                </c:pt>
                <c:pt idx="107">
                  <c:v>4.8355369957182801E-7</c:v>
                </c:pt>
                <c:pt idx="108">
                  <c:v>4.66041789417774E-7</c:v>
                </c:pt>
                <c:pt idx="109">
                  <c:v>4.49365608775561E-7</c:v>
                </c:pt>
                <c:pt idx="110">
                  <c:v>4.3347655035570002E-7</c:v>
                </c:pt>
                <c:pt idx="111">
                  <c:v>4.1832926305823096E-7</c:v>
                </c:pt>
                <c:pt idx="112">
                  <c:v>4.03881417882001E-7</c:v>
                </c:pt>
                <c:pt idx="113">
                  <c:v>3.9009349156294199E-7</c:v>
                </c:pt>
                <c:pt idx="114">
                  <c:v>3.7692856659249702E-7</c:v>
                </c:pt>
                <c:pt idx="115">
                  <c:v>3.6435214607171601E-7</c:v>
                </c:pt>
                <c:pt idx="116">
                  <c:v>3.5233198250215101E-7</c:v>
                </c:pt>
                <c:pt idx="117">
                  <c:v>3.4083791913652805E-7</c:v>
                </c:pt>
                <c:pt idx="118">
                  <c:v>3.2984174308847298E-7</c:v>
                </c:pt>
                <c:pt idx="119">
                  <c:v>3.1931704922392403E-7</c:v>
                </c:pt>
                <c:pt idx="120">
                  <c:v>3.0923911392068097E-7</c:v>
                </c:pt>
                <c:pt idx="121">
                  <c:v>2.9958477807115501E-7</c:v>
                </c:pt>
                <c:pt idx="122">
                  <c:v>2.9033233852930299E-7</c:v>
                </c:pt>
                <c:pt idx="123">
                  <c:v>2.8146144735300303E-7</c:v>
                </c:pt>
                <c:pt idx="124">
                  <c:v>2.7295301830107602E-7</c:v>
                </c:pt>
                <c:pt idx="125">
                  <c:v>2.6478914001410202E-7</c:v>
                </c:pt>
                <c:pt idx="126">
                  <c:v>2.5695299537903501E-7</c:v>
                </c:pt>
                <c:pt idx="127">
                  <c:v>2.4942878661483498E-7</c:v>
                </c:pt>
                <c:pt idx="128">
                  <c:v>2.4220166566203099E-7</c:v>
                </c:pt>
                <c:pt idx="129">
                  <c:v>2.3525766948739201E-7</c:v>
                </c:pt>
                <c:pt idx="130">
                  <c:v>2.2858365994207E-7</c:v>
                </c:pt>
                <c:pt idx="131">
                  <c:v>2.2216726784248901E-7</c:v>
                </c:pt>
                <c:pt idx="132">
                  <c:v>2.15996840968778E-7</c:v>
                </c:pt>
                <c:pt idx="133">
                  <c:v>2.1006139569899901E-7</c:v>
                </c:pt>
                <c:pt idx="134">
                  <c:v>2.0435057201888802E-7</c:v>
                </c:pt>
                <c:pt idx="135">
                  <c:v>1.9885459166657402E-7</c:v>
                </c:pt>
                <c:pt idx="136">
                  <c:v>1.93564219190675E-7</c:v>
                </c:pt>
                <c:pt idx="137">
                  <c:v>1.8847072571679099E-7</c:v>
                </c:pt>
                <c:pt idx="138">
                  <c:v>1.8356585522812103E-7</c:v>
                </c:pt>
                <c:pt idx="139">
                  <c:v>1.7884179318651599E-7</c:v>
                </c:pt>
                <c:pt idx="140">
                  <c:v>1.7429113733060901E-7</c:v>
                </c:pt>
                <c:pt idx="141">
                  <c:v>1.6990687050225302E-7</c:v>
                </c:pt>
                <c:pt idx="142">
                  <c:v>1.6568233536327399E-7</c:v>
                </c:pt>
                <c:pt idx="143">
                  <c:v>1.6161121085392602E-7</c:v>
                </c:pt>
                <c:pt idx="144">
                  <c:v>1.57687490290203E-7</c:v>
                </c:pt>
                <c:pt idx="145">
                  <c:v>1.53905460996946E-7</c:v>
                </c:pt>
                <c:pt idx="146">
                  <c:v>1.5025968534139501E-7</c:v>
                </c:pt>
                <c:pt idx="147">
                  <c:v>1.46744983087516E-7</c:v>
                </c:pt>
                <c:pt idx="148">
                  <c:v>1.43356415002144E-7</c:v>
                </c:pt>
                <c:pt idx="149">
                  <c:v>1.4008926757625599E-7</c:v>
                </c:pt>
                <c:pt idx="150">
                  <c:v>1.3693903884201101E-7</c:v>
                </c:pt>
                <c:pt idx="151">
                  <c:v>1.3390142516928701E-7</c:v>
                </c:pt>
                <c:pt idx="152">
                  <c:v>1.3097230899553301E-7</c:v>
                </c:pt>
                <c:pt idx="153">
                  <c:v>1.28147747422082E-7</c:v>
                </c:pt>
                <c:pt idx="154">
                  <c:v>1.25423961612198E-7</c:v>
                </c:pt>
                <c:pt idx="155">
                  <c:v>1.22797326943016E-7</c:v>
                </c:pt>
                <c:pt idx="156">
                  <c:v>1.20264363859071E-7</c:v>
                </c:pt>
                <c:pt idx="157">
                  <c:v>1.17821729369933E-7</c:v>
                </c:pt>
                <c:pt idx="158">
                  <c:v>1.15466209169394E-7</c:v>
                </c:pt>
                <c:pt idx="159">
                  <c:v>1.1319471030392701E-7</c:v>
                </c:pt>
                <c:pt idx="160">
                  <c:v>1.11004254381581E-7</c:v>
                </c:pt>
                <c:pt idx="161">
                  <c:v>1.08891971266274E-7</c:v>
                </c:pt>
                <c:pt idx="162">
                  <c:v>1.06855093225714E-7</c:v>
                </c:pt>
                <c:pt idx="163">
                  <c:v>1.0489094951066E-7</c:v>
                </c:pt>
                <c:pt idx="164">
                  <c:v>1.02996961326585E-7</c:v>
                </c:pt>
                <c:pt idx="165">
                  <c:v>1.01170637171034E-7</c:v>
                </c:pt>
                <c:pt idx="166">
                  <c:v>9.9409568515303091E-8</c:v>
                </c:pt>
                <c:pt idx="167">
                  <c:v>9.7711425803903195E-8</c:v>
                </c:pt>
                <c:pt idx="168">
                  <c:v>9.6073954747239412E-8</c:v>
                </c:pt>
                <c:pt idx="169">
                  <c:v>9.4494972888020002E-8</c:v>
                </c:pt>
                <c:pt idx="170">
                  <c:v>9.2972366422050099E-8</c:v>
                </c:pt>
                <c:pt idx="171">
                  <c:v>9.1504087254099106E-8</c:v>
                </c:pt>
                <c:pt idx="172">
                  <c:v>9.0088150271573606E-8</c:v>
                </c:pt>
                <c:pt idx="173">
                  <c:v>8.8722630819642801E-8</c:v>
                </c:pt>
                <c:pt idx="174">
                  <c:v>8.7405662362607499E-8</c:v>
                </c:pt>
                <c:pt idx="175">
                  <c:v>8.6135434317617102E-8</c:v>
                </c:pt>
                <c:pt idx="176">
                  <c:v>8.4910190047278307E-8</c:v>
                </c:pt>
                <c:pt idx="177">
                  <c:v>8.3728224998714802E-8</c:v>
                </c:pt>
                <c:pt idx="178">
                  <c:v>8.2587884977483513E-8</c:v>
                </c:pt>
                <c:pt idx="179">
                  <c:v>8.1487564545502097E-8</c:v>
                </c:pt>
                <c:pt idx="180">
                  <c:v>8.0425705532857691E-8</c:v>
                </c:pt>
                <c:pt idx="181">
                  <c:v>7.9400795654038298E-8</c:v>
                </c:pt>
                <c:pt idx="182">
                  <c:v>7.8411367219757293E-8</c:v>
                </c:pt>
                <c:pt idx="183">
                  <c:v>7.7455995936137303E-8</c:v>
                </c:pt>
                <c:pt idx="184">
                  <c:v>7.6533299783567601E-8</c:v>
                </c:pt>
                <c:pt idx="185">
                  <c:v>7.5641937968089208E-8</c:v>
                </c:pt>
                <c:pt idx="186">
                  <c:v>7.4780609938630307E-8</c:v>
                </c:pt>
                <c:pt idx="187">
                  <c:v>7.3948054463906504E-8</c:v>
                </c:pt>
                <c:pt idx="188">
                  <c:v>7.3143048763207295E-8</c:v>
                </c:pt>
                <c:pt idx="189">
                  <c:v>7.23644076857202E-8</c:v>
                </c:pt>
                <c:pt idx="190">
                  <c:v>7.1610982933473804E-8</c:v>
                </c:pt>
                <c:pt idx="191">
                  <c:v>7.08816623234362E-8</c:v>
                </c:pt>
                <c:pt idx="192">
                  <c:v>7.0175369084096508E-8</c:v>
                </c:pt>
                <c:pt idx="193">
                  <c:v>6.9491061182825808E-8</c:v>
                </c:pt>
                <c:pt idx="194">
                  <c:v>6.8827730680390305E-8</c:v>
                </c:pt>
                <c:pt idx="195">
                  <c:v>6.8184403109223208E-8</c:v>
                </c:pt>
                <c:pt idx="196">
                  <c:v>6.7560136872808697E-8</c:v>
                </c:pt>
                <c:pt idx="197">
                  <c:v>6.6954022663476003E-8</c:v>
                </c:pt>
                <c:pt idx="198">
                  <c:v>6.6365182894108098E-8</c:v>
                </c:pt>
                <c:pt idx="199">
                  <c:v>6.5792771143106205E-8</c:v>
                </c:pt>
                <c:pt idx="200">
                  <c:v>6.5235971610718805E-8</c:v>
                </c:pt>
                <c:pt idx="201">
                  <c:v>6.46939985860682E-8</c:v>
                </c:pt>
                <c:pt idx="202">
                  <c:v>6.4166095917977404E-8</c:v>
                </c:pt>
                <c:pt idx="203">
                  <c:v>6.3651536491608609E-8</c:v>
                </c:pt>
                <c:pt idx="204">
                  <c:v>6.3149621712593408E-8</c:v>
                </c:pt>
                <c:pt idx="205">
                  <c:v>6.2659680992689604E-8</c:v>
                </c:pt>
                <c:pt idx="206">
                  <c:v>6.2181071232907801E-8</c:v>
                </c:pt>
                <c:pt idx="207">
                  <c:v>6.1713176313554598E-8</c:v>
                </c:pt>
                <c:pt idx="208">
                  <c:v>6.1255406583477804E-8</c:v>
                </c:pt>
                <c:pt idx="209">
                  <c:v>6.0807198341315897E-8</c:v>
                </c:pt>
                <c:pt idx="210">
                  <c:v>6.0368013326085102E-8</c:v>
                </c:pt>
                <c:pt idx="211">
                  <c:v>5.9937338199175203E-8</c:v>
                </c:pt>
                <c:pt idx="212">
                  <c:v>5.9514684021371706E-8</c:v>
                </c:pt>
                <c:pt idx="213">
                  <c:v>5.9099585739464101E-8</c:v>
                </c:pt>
                <c:pt idx="214">
                  <c:v>5.8691601652553205E-8</c:v>
                </c:pt>
                <c:pt idx="215">
                  <c:v>5.8290312891946103E-8</c:v>
                </c:pt>
                <c:pt idx="216">
                  <c:v>5.7895322886693803E-8</c:v>
                </c:pt>
                <c:pt idx="217">
                  <c:v>5.7506256829746098E-8</c:v>
                </c:pt>
                <c:pt idx="218">
                  <c:v>5.7122761144859099E-8</c:v>
                </c:pt>
                <c:pt idx="219">
                  <c:v>5.67445029401771E-8</c:v>
                </c:pt>
                <c:pt idx="220">
                  <c:v>5.63711694742063E-8</c:v>
                </c:pt>
                <c:pt idx="221">
                  <c:v>5.60024676006325E-8</c:v>
                </c:pt>
                <c:pt idx="222">
                  <c:v>5.5638123231145102E-8</c:v>
                </c:pt>
                <c:pt idx="223">
                  <c:v>5.5277880775158504E-8</c:v>
                </c:pt>
                <c:pt idx="224">
                  <c:v>5.4921502598133699E-8</c:v>
                </c:pt>
                <c:pt idx="225">
                  <c:v>5.4568768460084503E-8</c:v>
                </c:pt>
                <c:pt idx="226">
                  <c:v>5.4219474967807798E-8</c:v>
                </c:pt>
                <c:pt idx="227">
                  <c:v>5.3873435017167801E-8</c:v>
                </c:pt>
                <c:pt idx="228">
                  <c:v>5.3530477237181501E-8</c:v>
                </c:pt>
                <c:pt idx="229">
                  <c:v>5.3190445440843606E-8</c:v>
                </c:pt>
                <c:pt idx="230">
                  <c:v>5.2853198061862397E-8</c:v>
                </c:pt>
                <c:pt idx="231">
                  <c:v>5.2518607613122502E-8</c:v>
                </c:pt>
                <c:pt idx="232">
                  <c:v>5.2186560125755403E-8</c:v>
                </c:pt>
                <c:pt idx="233">
                  <c:v>5.1856954605039199E-8</c:v>
                </c:pt>
                <c:pt idx="234">
                  <c:v>5.1529702485839599E-8</c:v>
                </c:pt>
                <c:pt idx="235">
                  <c:v>5.1204727082428902E-8</c:v>
                </c:pt>
                <c:pt idx="236">
                  <c:v>5.0881963057103299E-8</c:v>
                </c:pt>
                <c:pt idx="237">
                  <c:v>5.0561355880748097E-8</c:v>
                </c:pt>
                <c:pt idx="238">
                  <c:v>5.02428612996458E-8</c:v>
                </c:pt>
                <c:pt idx="239">
                  <c:v>4.9926444816389607E-8</c:v>
                </c:pt>
                <c:pt idx="240">
                  <c:v>4.9612081165669702E-8</c:v>
                </c:pt>
                <c:pt idx="241">
                  <c:v>4.9299753799022301E-8</c:v>
                </c:pt>
                <c:pt idx="242">
                  <c:v>4.89894543823177E-8</c:v>
                </c:pt>
                <c:pt idx="243">
                  <c:v>4.8681182293540601E-8</c:v>
                </c:pt>
                <c:pt idx="244">
                  <c:v>4.8374944128034208E-8</c:v>
                </c:pt>
                <c:pt idx="245">
                  <c:v>4.8070753215988198E-8</c:v>
                </c:pt>
                <c:pt idx="246">
                  <c:v>4.7768629147589099E-8</c:v>
                </c:pt>
                <c:pt idx="247">
                  <c:v>4.7468597302705303E-8</c:v>
                </c:pt>
                <c:pt idx="248">
                  <c:v>4.7170688392662497E-8</c:v>
                </c:pt>
                <c:pt idx="249">
                  <c:v>4.6874938012863202E-8</c:v>
                </c:pt>
                <c:pt idx="250">
                  <c:v>4.6581386204164999E-8</c:v>
                </c:pt>
                <c:pt idx="251">
                  <c:v>4.6290077022630498E-8</c:v>
                </c:pt>
                <c:pt idx="252">
                  <c:v>4.6001058121535306E-8</c:v>
                </c:pt>
                <c:pt idx="253">
                  <c:v>4.5714380344443497E-8</c:v>
                </c:pt>
                <c:pt idx="254">
                  <c:v>4.5430097329762703E-8</c:v>
                </c:pt>
                <c:pt idx="255">
                  <c:v>4.5148265125204298E-8</c:v>
                </c:pt>
                <c:pt idx="256">
                  <c:v>4.4868941814385307E-8</c:v>
                </c:pt>
                <c:pt idx="257">
                  <c:v>4.4592187155650202E-8</c:v>
                </c:pt>
                <c:pt idx="258">
                  <c:v>4.4318062232897003E-8</c:v>
                </c:pt>
                <c:pt idx="259">
                  <c:v>4.4046629118715302E-8</c:v>
                </c:pt>
                <c:pt idx="260">
                  <c:v>4.37779505496567E-8</c:v>
                </c:pt>
                <c:pt idx="261">
                  <c:v>4.3512089613825095E-8</c:v>
                </c:pt>
                <c:pt idx="262">
                  <c:v>4.3249109451363301E-8</c:v>
                </c:pt>
                <c:pt idx="263">
                  <c:v>4.2989072967650901E-8</c:v>
                </c:pt>
                <c:pt idx="264">
                  <c:v>4.2732042559266998E-8</c:v>
                </c:pt>
                <c:pt idx="265">
                  <c:v>4.2478079852770795E-8</c:v>
                </c:pt>
                <c:pt idx="266">
                  <c:v>4.2227245456331602E-8</c:v>
                </c:pt>
                <c:pt idx="267">
                  <c:v>4.19795987242083E-8</c:v>
                </c:pt>
                <c:pt idx="268">
                  <c:v>4.1735197534069801E-8</c:v>
                </c:pt>
                <c:pt idx="269">
                  <c:v>4.14940980771684E-8</c:v>
                </c:pt>
                <c:pt idx="270">
                  <c:v>4.1256354661284302E-8</c:v>
                </c:pt>
                <c:pt idx="271">
                  <c:v>4.1022019526367897E-8</c:v>
                </c:pt>
                <c:pt idx="272">
                  <c:v>4.0791142672787302E-8</c:v>
                </c:pt>
                <c:pt idx="273">
                  <c:v>4.0563771702077395E-8</c:v>
                </c:pt>
                <c:pt idx="274">
                  <c:v>4.0339951670064706E-8</c:v>
                </c:pt>
                <c:pt idx="275">
                  <c:v>4.0119724952226203E-8</c:v>
                </c:pt>
                <c:pt idx="276">
                  <c:v>3.9903131121125005E-8</c:v>
                </c:pt>
                <c:pt idx="277">
                  <c:v>3.9690206835746001E-8</c:v>
                </c:pt>
                <c:pt idx="278">
                  <c:v>3.9480985742543399E-8</c:v>
                </c:pt>
                <c:pt idx="279">
                  <c:v>3.9275498387993704E-8</c:v>
                </c:pt>
                <c:pt idx="280">
                  <c:v>3.9073772142435204E-8</c:v>
                </c:pt>
                <c:pt idx="281">
                  <c:v>3.8875831134961901E-8</c:v>
                </c:pt>
                <c:pt idx="282">
                  <c:v>3.8681696199124897E-8</c:v>
                </c:pt>
                <c:pt idx="283">
                  <c:v>3.8491384829185103E-8</c:v>
                </c:pt>
                <c:pt idx="284">
                  <c:v>3.8304911146646403E-8</c:v>
                </c:pt>
                <c:pt idx="285">
                  <c:v>3.81222858767908E-8</c:v>
                </c:pt>
                <c:pt idx="286">
                  <c:v>3.79435163349254E-8</c:v>
                </c:pt>
                <c:pt idx="287">
                  <c:v>3.77686064220411E-8</c:v>
                </c:pt>
                <c:pt idx="288">
                  <c:v>3.7597556629576403E-8</c:v>
                </c:pt>
                <c:pt idx="289">
                  <c:v>3.7430364052970703E-8</c:v>
                </c:pt>
                <c:pt idx="290">
                  <c:v>3.7267022413682698E-8</c:v>
                </c:pt>
                <c:pt idx="291">
                  <c:v>3.7107522089347401E-8</c:v>
                </c:pt>
                <c:pt idx="292">
                  <c:v>3.69518501517347E-8</c:v>
                </c:pt>
                <c:pt idx="293">
                  <c:v>3.679999041217E-8</c:v>
                </c:pt>
                <c:pt idx="294">
                  <c:v>3.6651923474072503E-8</c:v>
                </c:pt>
                <c:pt idx="295">
                  <c:v>3.6507626792263802E-8</c:v>
                </c:pt>
                <c:pt idx="296">
                  <c:v>3.6367074738680097E-8</c:v>
                </c:pt>
                <c:pt idx="297">
                  <c:v>3.6230238674016301E-8</c:v>
                </c:pt>
                <c:pt idx="298">
                  <c:v>3.6097087025224297E-8</c:v>
                </c:pt>
                <c:pt idx="299">
                  <c:v>3.59675853684276E-8</c:v>
                </c:pt>
                <c:pt idx="300">
                  <c:v>3.58416965167705E-8</c:v>
                </c:pt>
                <c:pt idx="301">
                  <c:v>3.5719380612908699E-8</c:v>
                </c:pt>
                <c:pt idx="302">
                  <c:v>3.5600595225789499E-8</c:v>
                </c:pt>
                <c:pt idx="303">
                  <c:v>3.54852954513657E-8</c:v>
                </c:pt>
                <c:pt idx="304">
                  <c:v>3.5373434016881302E-8</c:v>
                </c:pt>
                <c:pt idx="305">
                  <c:v>3.5264961388054701E-8</c:v>
                </c:pt>
                <c:pt idx="306">
                  <c:v>3.51598258793705E-8</c:v>
                </c:pt>
                <c:pt idx="307">
                  <c:v>3.5057973767390499E-8</c:v>
                </c:pt>
                <c:pt idx="308">
                  <c:v>3.4959349405968298E-8</c:v>
                </c:pt>
                <c:pt idx="309">
                  <c:v>3.4863895343323097E-8</c:v>
                </c:pt>
                <c:pt idx="310">
                  <c:v>3.4771552440659399E-8</c:v>
                </c:pt>
                <c:pt idx="311">
                  <c:v>3.4682259991580303E-8</c:v>
                </c:pt>
                <c:pt idx="312">
                  <c:v>3.4595955842510602E-8</c:v>
                </c:pt>
                <c:pt idx="313">
                  <c:v>3.4512576514767204E-8</c:v>
                </c:pt>
                <c:pt idx="314">
                  <c:v>3.4432057326364801E-8</c:v>
                </c:pt>
                <c:pt idx="315">
                  <c:v>3.4354332513760903E-8</c:v>
                </c:pt>
                <c:pt idx="316">
                  <c:v>3.4279335352937403E-8</c:v>
                </c:pt>
                <c:pt idx="317">
                  <c:v>3.4206998279707302E-8</c:v>
                </c:pt>
                <c:pt idx="318">
                  <c:v>3.4137253010796098E-8</c:v>
                </c:pt>
                <c:pt idx="319">
                  <c:v>3.4070030663127804E-8</c:v>
                </c:pt>
                <c:pt idx="320">
                  <c:v>3.40052618715435E-8</c:v>
                </c:pt>
                <c:pt idx="321">
                  <c:v>3.3942876904195901E-8</c:v>
                </c:pt>
                <c:pt idx="322">
                  <c:v>3.3882805777364104E-8</c:v>
                </c:pt>
                <c:pt idx="323">
                  <c:v>3.3824978368725704E-8</c:v>
                </c:pt>
                <c:pt idx="324">
                  <c:v>3.3769324527608703E-8</c:v>
                </c:pt>
                <c:pt idx="325">
                  <c:v>3.37157741821918E-8</c:v>
                </c:pt>
                <c:pt idx="326">
                  <c:v>3.3664257444999203E-8</c:v>
                </c:pt>
                <c:pt idx="327">
                  <c:v>3.3614704716334002E-8</c:v>
                </c:pt>
                <c:pt idx="328">
                  <c:v>3.35670467838214E-8</c:v>
                </c:pt>
                <c:pt idx="329">
                  <c:v>3.3521214918409298E-8</c:v>
                </c:pt>
                <c:pt idx="330">
                  <c:v>3.3477140968316697E-8</c:v>
                </c:pt>
                <c:pt idx="331">
                  <c:v>3.3434757449492704E-8</c:v>
                </c:pt>
                <c:pt idx="332">
                  <c:v>3.33939976318958E-8</c:v>
                </c:pt>
                <c:pt idx="333">
                  <c:v>3.3354795622521399E-8</c:v>
                </c:pt>
                <c:pt idx="334">
                  <c:v>3.33170864452459E-8</c:v>
                </c:pt>
                <c:pt idx="335">
                  <c:v>3.3280806116200701E-8</c:v>
                </c:pt>
                <c:pt idx="336">
                  <c:v>3.32458917157187E-8</c:v>
                </c:pt>
                <c:pt idx="337">
                  <c:v>3.3212281456477497E-8</c:v>
                </c:pt>
                <c:pt idx="338">
                  <c:v>3.3179914746989001E-8</c:v>
                </c:pt>
                <c:pt idx="339">
                  <c:v>3.3148732251974999E-8</c:v>
                </c:pt>
                <c:pt idx="340">
                  <c:v>3.3118675948584203E-8</c:v>
                </c:pt>
                <c:pt idx="341">
                  <c:v>3.3089689177244097E-8</c:v>
                </c:pt>
                <c:pt idx="342">
                  <c:v>3.3061716690240403E-8</c:v>
                </c:pt>
                <c:pt idx="343">
                  <c:v>3.3034704695801001E-8</c:v>
                </c:pt>
                <c:pt idx="344">
                  <c:v>3.3008600896028601E-8</c:v>
                </c:pt>
                <c:pt idx="345">
                  <c:v>3.2983354523961199E-8</c:v>
                </c:pt>
                <c:pt idx="346">
                  <c:v>3.2958916375041404E-8</c:v>
                </c:pt>
                <c:pt idx="347">
                  <c:v>3.2935238832464199E-8</c:v>
                </c:pt>
                <c:pt idx="348">
                  <c:v>3.2912275893364103E-8</c:v>
                </c:pt>
                <c:pt idx="349">
                  <c:v>3.2889983186843401E-8</c:v>
                </c:pt>
                <c:pt idx="350">
                  <c:v>3.2868317988166403E-8</c:v>
                </c:pt>
                <c:pt idx="351">
                  <c:v>3.2847239234134303E-8</c:v>
                </c:pt>
                <c:pt idx="352">
                  <c:v>3.2826707527235502E-8</c:v>
                </c:pt>
                <c:pt idx="353">
                  <c:v>3.2806685141492903E-8</c:v>
                </c:pt>
                <c:pt idx="354">
                  <c:v>3.2787136024774402E-8</c:v>
                </c:pt>
                <c:pt idx="355">
                  <c:v>3.2768025791619301E-8</c:v>
                </c:pt>
                <c:pt idx="356">
                  <c:v>3.2749321722074502E-8</c:v>
                </c:pt>
                <c:pt idx="357">
                  <c:v>3.2730992748336504E-8</c:v>
                </c:pt>
                <c:pt idx="358">
                  <c:v>3.2713009442528501E-8</c:v>
                </c:pt>
                <c:pt idx="359">
                  <c:v>3.2695344003590903E-8</c:v>
                </c:pt>
                <c:pt idx="360">
                  <c:v>3.2677970232880598E-8</c:v>
                </c:pt>
                <c:pt idx="361">
                  <c:v>3.2660863518774398E-8</c:v>
                </c:pt>
                <c:pt idx="362">
                  <c:v>3.2644000806495702E-8</c:v>
                </c:pt>
                <c:pt idx="363">
                  <c:v>3.2627360574120898E-8</c:v>
                </c:pt>
                <c:pt idx="364">
                  <c:v>3.2610922802700502E-8</c:v>
                </c:pt>
                <c:pt idx="365">
                  <c:v>3.2594668941291603E-8</c:v>
                </c:pt>
                <c:pt idx="366">
                  <c:v>3.2578581878017001E-8</c:v>
                </c:pt>
                <c:pt idx="367">
                  <c:v>3.25626458967398E-8</c:v>
                </c:pt>
                <c:pt idx="368">
                  <c:v>3.2546846646079096E-8</c:v>
                </c:pt>
                <c:pt idx="369">
                  <c:v>3.2531171092365701E-8</c:v>
                </c:pt>
                <c:pt idx="370">
                  <c:v>3.25156074833665E-8</c:v>
                </c:pt>
                <c:pt idx="371">
                  <c:v>3.2500145300991897E-8</c:v>
                </c:pt>
                <c:pt idx="372">
                  <c:v>3.2484775218597598E-8</c:v>
                </c:pt>
                <c:pt idx="373">
                  <c:v>3.2469489054614003E-8</c:v>
                </c:pt>
                <c:pt idx="374">
                  <c:v>3.2454279724182598E-8</c:v>
                </c:pt>
                <c:pt idx="375">
                  <c:v>3.2439141193572597E-8</c:v>
                </c:pt>
                <c:pt idx="376">
                  <c:v>3.2424068427699203E-8</c:v>
                </c:pt>
                <c:pt idx="377">
                  <c:v>3.24090573448025E-8</c:v>
                </c:pt>
                <c:pt idx="378">
                  <c:v>3.2394104761474902E-8</c:v>
                </c:pt>
                <c:pt idx="379">
                  <c:v>3.2379208347175599E-8</c:v>
                </c:pt>
                <c:pt idx="380">
                  <c:v>3.2364366568155398E-8</c:v>
                </c:pt>
                <c:pt idx="381">
                  <c:v>3.2349578641644001E-8</c:v>
                </c:pt>
                <c:pt idx="382">
                  <c:v>3.2334844479761805E-8</c:v>
                </c:pt>
                <c:pt idx="383">
                  <c:v>3.2320164643445799E-8</c:v>
                </c:pt>
                <c:pt idx="384">
                  <c:v>3.23055402872212E-8</c:v>
                </c:pt>
                <c:pt idx="385">
                  <c:v>3.2290973113047402E-8</c:v>
                </c:pt>
                <c:pt idx="386">
                  <c:v>3.2276465316709302E-8</c:v>
                </c:pt>
                <c:pt idx="387">
                  <c:v>3.2262019541787602E-8</c:v>
                </c:pt>
                <c:pt idx="388">
                  <c:v>3.2247638828369697E-8</c:v>
                </c:pt>
                <c:pt idx="389">
                  <c:v>3.22333265673589E-8</c:v>
                </c:pt>
                <c:pt idx="390">
                  <c:v>3.2219086452101301E-8</c:v>
                </c:pt>
                <c:pt idx="391">
                  <c:v>3.2204922433337501E-8</c:v>
                </c:pt>
                <c:pt idx="392">
                  <c:v>3.2190838674124599E-8</c:v>
                </c:pt>
                <c:pt idx="393">
                  <c:v>3.2176839505948002E-8</c:v>
                </c:pt>
                <c:pt idx="394">
                  <c:v>3.2162929386978399E-8</c:v>
                </c:pt>
                <c:pt idx="395">
                  <c:v>3.2149112860153198E-8</c:v>
                </c:pt>
                <c:pt idx="396">
                  <c:v>3.2135394514461299E-8</c:v>
                </c:pt>
                <c:pt idx="397">
                  <c:v>3.2121778945990897E-8</c:v>
                </c:pt>
                <c:pt idx="398">
                  <c:v>3.2108270721832205E-8</c:v>
                </c:pt>
                <c:pt idx="399">
                  <c:v>3.20948743448571E-8</c:v>
                </c:pt>
                <c:pt idx="400">
                  <c:v>3.2081594220284006E-8</c:v>
                </c:pt>
                <c:pt idx="401">
                  <c:v>3.2068434624171001E-8</c:v>
                </c:pt>
                <c:pt idx="402">
                  <c:v>3.2055399673483099E-8</c:v>
                </c:pt>
                <c:pt idx="403">
                  <c:v>3.2042493297561197E-8</c:v>
                </c:pt>
                <c:pt idx="404">
                  <c:v>3.2029719212723698E-8</c:v>
                </c:pt>
                <c:pt idx="405">
                  <c:v>3.2017080896345803E-8</c:v>
                </c:pt>
                <c:pt idx="406">
                  <c:v>3.2004581565837897E-8</c:v>
                </c:pt>
                <c:pt idx="407">
                  <c:v>3.1992224156623702E-8</c:v>
                </c:pt>
                <c:pt idx="408">
                  <c:v>3.1980011303706601E-8</c:v>
                </c:pt>
                <c:pt idx="409">
                  <c:v>3.1967945325510001E-8</c:v>
                </c:pt>
                <c:pt idx="410">
                  <c:v>3.1956028206855697E-8</c:v>
                </c:pt>
                <c:pt idx="411">
                  <c:v>3.1944261588346999E-8</c:v>
                </c:pt>
                <c:pt idx="412">
                  <c:v>3.1932646752944202E-8</c:v>
                </c:pt>
                <c:pt idx="413">
                  <c:v>3.1921184617431099E-8</c:v>
                </c:pt>
                <c:pt idx="414">
                  <c:v>3.1909875725900601E-8</c:v>
                </c:pt>
                <c:pt idx="415">
                  <c:v>3.1898720241499704E-8</c:v>
                </c:pt>
                <c:pt idx="416">
                  <c:v>3.1887717945517997E-8</c:v>
                </c:pt>
                <c:pt idx="417">
                  <c:v>3.1876868233504199E-8</c:v>
                </c:pt>
                <c:pt idx="418">
                  <c:v>3.1866170114677696E-8</c:v>
                </c:pt>
                <c:pt idx="419">
                  <c:v>3.1855622215580502E-8</c:v>
                </c:pt>
                <c:pt idx="420">
                  <c:v>3.1845222780139503E-8</c:v>
                </c:pt>
                <c:pt idx="421">
                  <c:v>3.18349696763399E-8</c:v>
                </c:pt>
                <c:pt idx="422">
                  <c:v>3.18248604029286E-8</c:v>
                </c:pt>
                <c:pt idx="423">
                  <c:v>3.1814892094732803E-8</c:v>
                </c:pt>
                <c:pt idx="424">
                  <c:v>3.1805061534765902E-8</c:v>
                </c:pt>
                <c:pt idx="425">
                  <c:v>3.17953651639058E-8</c:v>
                </c:pt>
                <c:pt idx="426">
                  <c:v>3.1785799091650999E-8</c:v>
                </c:pt>
                <c:pt idx="427">
                  <c:v>3.1776359112040897E-8</c:v>
                </c:pt>
                <c:pt idx="428">
                  <c:v>3.1767040716632399E-8</c:v>
                </c:pt>
                <c:pt idx="429">
                  <c:v>3.1757839109854301E-8</c:v>
                </c:pt>
                <c:pt idx="430">
                  <c:v>3.1748749227882301E-8</c:v>
                </c:pt>
                <c:pt idx="431">
                  <c:v>3.1739765754900498E-8</c:v>
                </c:pt>
                <c:pt idx="432">
                  <c:v>3.1730883141937404E-8</c:v>
                </c:pt>
                <c:pt idx="433">
                  <c:v>3.1722095628156396E-8</c:v>
                </c:pt>
                <c:pt idx="434">
                  <c:v>3.1713397260070599E-8</c:v>
                </c:pt>
                <c:pt idx="435">
                  <c:v>3.1704781912800302E-8</c:v>
                </c:pt>
                <c:pt idx="436">
                  <c:v>3.1696243313257099E-8</c:v>
                </c:pt>
                <c:pt idx="437">
                  <c:v>3.1687775061771899E-8</c:v>
                </c:pt>
                <c:pt idx="438">
                  <c:v>3.1679370654903204E-8</c:v>
                </c:pt>
                <c:pt idx="439">
                  <c:v>3.1671023509873902E-8</c:v>
                </c:pt>
                <c:pt idx="440">
                  <c:v>3.1662726987924201E-8</c:v>
                </c:pt>
                <c:pt idx="441">
                  <c:v>3.1654474418043402E-8</c:v>
                </c:pt>
                <c:pt idx="442">
                  <c:v>3.1646259121906998E-8</c:v>
                </c:pt>
                <c:pt idx="443">
                  <c:v>3.1638074438100997E-8</c:v>
                </c:pt>
                <c:pt idx="444">
                  <c:v>3.16299137463706E-8</c:v>
                </c:pt>
                <c:pt idx="445">
                  <c:v>3.1621770492302705E-8</c:v>
                </c:pt>
                <c:pt idx="446">
                  <c:v>3.16136382115147E-8</c:v>
                </c:pt>
                <c:pt idx="447">
                  <c:v>3.1605510553843201E-8</c:v>
                </c:pt>
                <c:pt idx="448">
                  <c:v>3.1597381307393002E-8</c:v>
                </c:pt>
                <c:pt idx="449">
                  <c:v>3.1589244421809203E-8</c:v>
                </c:pt>
                <c:pt idx="450">
                  <c:v>3.1581094031416201E-8</c:v>
                </c:pt>
                <c:pt idx="451">
                  <c:v>3.1572924478552899E-8</c:v>
                </c:pt>
                <c:pt idx="452">
                  <c:v>3.1564730335300102E-8</c:v>
                </c:pt>
                <c:pt idx="453">
                  <c:v>3.1556506424744E-8</c:v>
                </c:pt>
                <c:pt idx="454">
                  <c:v>3.1548247842482099E-8</c:v>
                </c:pt>
                <c:pt idx="455">
                  <c:v>3.1539949977319098E-8</c:v>
                </c:pt>
                <c:pt idx="456">
                  <c:v>3.1531608529868403E-8</c:v>
                </c:pt>
                <c:pt idx="457">
                  <c:v>3.15232195311088E-8</c:v>
                </c:pt>
                <c:pt idx="458">
                  <c:v>3.1514779361275103E-8</c:v>
                </c:pt>
                <c:pt idx="459">
                  <c:v>3.1506284766642303E-8</c:v>
                </c:pt>
                <c:pt idx="460">
                  <c:v>3.1497732874558503E-8</c:v>
                </c:pt>
                <c:pt idx="461">
                  <c:v>3.1489121208427803E-8</c:v>
                </c:pt>
                <c:pt idx="462">
                  <c:v>3.1480447702961697E-8</c:v>
                </c:pt>
                <c:pt idx="463">
                  <c:v>3.1471710716569702E-8</c:v>
                </c:pt>
                <c:pt idx="464">
                  <c:v>3.1462909042190495E-8</c:v>
                </c:pt>
                <c:pt idx="465">
                  <c:v>3.1454041917935701E-8</c:v>
                </c:pt>
                <c:pt idx="466">
                  <c:v>3.1445109037877301E-8</c:v>
                </c:pt>
                <c:pt idx="467">
                  <c:v>3.1436110560019803E-8</c:v>
                </c:pt>
                <c:pt idx="468">
                  <c:v>3.1427047112273601E-8</c:v>
                </c:pt>
                <c:pt idx="469">
                  <c:v>3.1417919798244201E-8</c:v>
                </c:pt>
                <c:pt idx="470">
                  <c:v>3.1408730202790898E-8</c:v>
                </c:pt>
                <c:pt idx="471">
                  <c:v>3.1399480395887499E-8</c:v>
                </c:pt>
                <c:pt idx="472">
                  <c:v>3.1390172933303604E-8</c:v>
                </c:pt>
                <c:pt idx="473">
                  <c:v>3.1380810857275998E-8</c:v>
                </c:pt>
                <c:pt idx="474">
                  <c:v>3.13713976963216E-8</c:v>
                </c:pt>
                <c:pt idx="475">
                  <c:v>3.1361937464848501E-8</c:v>
                </c:pt>
                <c:pt idx="476">
                  <c:v>3.1352434659106195E-8</c:v>
                </c:pt>
                <c:pt idx="477">
                  <c:v>3.1342894252339603E-8</c:v>
                </c:pt>
                <c:pt idx="478">
                  <c:v>3.1333321689306499E-8</c:v>
                </c:pt>
                <c:pt idx="479">
                  <c:v>3.1323722880129304E-8</c:v>
                </c:pt>
                <c:pt idx="480">
                  <c:v>3.1314104193150999E-8</c:v>
                </c:pt>
                <c:pt idx="481">
                  <c:v>3.1304472444551999E-8</c:v>
                </c:pt>
                <c:pt idx="482">
                  <c:v>3.1294834887828499E-8</c:v>
                </c:pt>
                <c:pt idx="483">
                  <c:v>3.1285199202347806E-8</c:v>
                </c:pt>
                <c:pt idx="484">
                  <c:v>3.1275573481250796E-8</c:v>
                </c:pt>
                <c:pt idx="485">
                  <c:v>3.12659662183597E-8</c:v>
                </c:pt>
                <c:pt idx="486">
                  <c:v>3.1256386292386101E-8</c:v>
                </c:pt>
                <c:pt idx="487">
                  <c:v>3.1246842951001197E-8</c:v>
                </c:pt>
                <c:pt idx="488">
                  <c:v>3.12373457940888E-8</c:v>
                </c:pt>
                <c:pt idx="489">
                  <c:v>3.1227904756190896E-8</c:v>
                </c:pt>
                <c:pt idx="490">
                  <c:v>3.1218530088538699E-8</c:v>
                </c:pt>
                <c:pt idx="491">
                  <c:v>3.1209232338900899E-8</c:v>
                </c:pt>
                <c:pt idx="492">
                  <c:v>3.1200022330934405E-8</c:v>
                </c:pt>
                <c:pt idx="493">
                  <c:v>3.1190911143098202E-8</c:v>
                </c:pt>
                <c:pt idx="494">
                  <c:v>3.1181910086838101E-8</c:v>
                </c:pt>
                <c:pt idx="495">
                  <c:v>3.1173030684296101E-8</c:v>
                </c:pt>
                <c:pt idx="496">
                  <c:v>3.1164284645376801E-8</c:v>
                </c:pt>
                <c:pt idx="497">
                  <c:v>3.1155683843485301E-8</c:v>
                </c:pt>
                <c:pt idx="498">
                  <c:v>3.1147240291207801E-8</c:v>
                </c:pt>
                <c:pt idx="499">
                  <c:v>3.11389661156E-8</c:v>
                </c:pt>
              </c:numCache>
            </c:numRef>
          </c:yVal>
          <c:smooth val="1"/>
        </c:ser>
        <c:ser>
          <c:idx val="5"/>
          <c:order val="4"/>
          <c:spPr>
            <a:ln w="28575">
              <a:noFill/>
            </a:ln>
          </c:spPr>
          <c:marker>
            <c:symbol val="triangle"/>
            <c:size val="6"/>
            <c:spPr>
              <a:noFill/>
              <a:ln>
                <a:solidFill>
                  <a:srgbClr val="FF00FF"/>
                </a:solidFill>
                <a:prstDash val="solid"/>
              </a:ln>
            </c:spPr>
          </c:marker>
          <c:xVal>
            <c:numRef>
              <c:f>'[Fx Sf 5-30k pH.xls]Data'!$U$13:$U$512</c:f>
              <c:numCache>
                <c:formatCode>0.00E+00</c:formatCode>
                <c:ptCount val="500"/>
                <c:pt idx="0">
                  <c:v>1.0149999999999999E-2</c:v>
                </c:pt>
                <c:pt idx="1">
                  <c:v>1.04545E-2</c:v>
                </c:pt>
                <c:pt idx="2">
                  <c:v>1.0768140000000001E-2</c:v>
                </c:pt>
                <c:pt idx="3">
                  <c:v>1.1091180000000001E-2</c:v>
                </c:pt>
                <c:pt idx="4">
                  <c:v>1.1423910000000001E-2</c:v>
                </c:pt>
                <c:pt idx="5">
                  <c:v>1.176663E-2</c:v>
                </c:pt>
                <c:pt idx="6">
                  <c:v>1.2119629999999999E-2</c:v>
                </c:pt>
                <c:pt idx="7">
                  <c:v>1.248322E-2</c:v>
                </c:pt>
                <c:pt idx="8">
                  <c:v>1.285772E-2</c:v>
                </c:pt>
                <c:pt idx="9">
                  <c:v>1.324345E-2</c:v>
                </c:pt>
                <c:pt idx="10">
                  <c:v>1.364075E-2</c:v>
                </c:pt>
                <c:pt idx="11">
                  <c:v>1.404997E-2</c:v>
                </c:pt>
                <c:pt idx="12">
                  <c:v>1.447147E-2</c:v>
                </c:pt>
                <c:pt idx="13">
                  <c:v>1.490562E-2</c:v>
                </c:pt>
                <c:pt idx="14">
                  <c:v>1.535279E-2</c:v>
                </c:pt>
                <c:pt idx="15">
                  <c:v>1.581337E-2</c:v>
                </c:pt>
                <c:pt idx="16">
                  <c:v>1.628777E-2</c:v>
                </c:pt>
                <c:pt idx="17">
                  <c:v>1.67764E-2</c:v>
                </c:pt>
                <c:pt idx="18">
                  <c:v>1.7279699999999999E-2</c:v>
                </c:pt>
                <c:pt idx="19">
                  <c:v>1.7798089999999999E-2</c:v>
                </c:pt>
                <c:pt idx="20">
                  <c:v>1.8332029999999999E-2</c:v>
                </c:pt>
                <c:pt idx="21">
                  <c:v>1.8881990000000001E-2</c:v>
                </c:pt>
                <c:pt idx="22">
                  <c:v>1.9448449999999999E-2</c:v>
                </c:pt>
                <c:pt idx="23">
                  <c:v>2.0031899999999998E-2</c:v>
                </c:pt>
                <c:pt idx="24">
                  <c:v>2.0632859999999999E-2</c:v>
                </c:pt>
                <c:pt idx="25">
                  <c:v>2.1251849999999999E-2</c:v>
                </c:pt>
                <c:pt idx="26">
                  <c:v>2.18894E-2</c:v>
                </c:pt>
                <c:pt idx="27">
                  <c:v>2.254608E-2</c:v>
                </c:pt>
                <c:pt idx="28">
                  <c:v>2.3222469999999999E-2</c:v>
                </c:pt>
                <c:pt idx="29">
                  <c:v>2.3919139999999998E-2</c:v>
                </c:pt>
                <c:pt idx="30">
                  <c:v>2.4636709999999999E-2</c:v>
                </c:pt>
                <c:pt idx="31">
                  <c:v>2.537582E-2</c:v>
                </c:pt>
                <c:pt idx="32">
                  <c:v>2.6137090000000002E-2</c:v>
                </c:pt>
                <c:pt idx="33">
                  <c:v>2.6921199999999999E-2</c:v>
                </c:pt>
                <c:pt idx="34">
                  <c:v>2.7728840000000001E-2</c:v>
                </c:pt>
                <c:pt idx="35">
                  <c:v>2.8560700000000001E-2</c:v>
                </c:pt>
                <c:pt idx="36">
                  <c:v>2.9417530000000001E-2</c:v>
                </c:pt>
                <c:pt idx="37">
                  <c:v>3.0300049999999999E-2</c:v>
                </c:pt>
                <c:pt idx="38">
                  <c:v>3.1209049999999999E-2</c:v>
                </c:pt>
                <c:pt idx="39">
                  <c:v>3.2145319999999998E-2</c:v>
                </c:pt>
                <c:pt idx="40">
                  <c:v>3.3109680000000002E-2</c:v>
                </c:pt>
                <c:pt idx="41">
                  <c:v>3.4102970000000003E-2</c:v>
                </c:pt>
                <c:pt idx="42">
                  <c:v>3.5126060000000001E-2</c:v>
                </c:pt>
                <c:pt idx="43">
                  <c:v>3.617985E-2</c:v>
                </c:pt>
                <c:pt idx="44">
                  <c:v>3.7265239999999998E-2</c:v>
                </c:pt>
                <c:pt idx="45">
                  <c:v>3.8383199999999999E-2</c:v>
                </c:pt>
                <c:pt idx="46">
                  <c:v>3.9534689999999997E-2</c:v>
                </c:pt>
                <c:pt idx="47">
                  <c:v>4.0720729999999997E-2</c:v>
                </c:pt>
                <c:pt idx="48">
                  <c:v>4.1942359999999998E-2</c:v>
                </c:pt>
                <c:pt idx="49">
                  <c:v>4.3200629999999997E-2</c:v>
                </c:pt>
                <c:pt idx="50">
                  <c:v>4.4496649999999999E-2</c:v>
                </c:pt>
                <c:pt idx="51">
                  <c:v>4.5831549999999999E-2</c:v>
                </c:pt>
                <c:pt idx="52">
                  <c:v>4.7206489999999997E-2</c:v>
                </c:pt>
                <c:pt idx="53">
                  <c:v>4.8622690000000003E-2</c:v>
                </c:pt>
                <c:pt idx="54">
                  <c:v>5.008137E-2</c:v>
                </c:pt>
                <c:pt idx="55">
                  <c:v>5.1583810000000001E-2</c:v>
                </c:pt>
                <c:pt idx="56">
                  <c:v>5.3131320000000003E-2</c:v>
                </c:pt>
                <c:pt idx="57">
                  <c:v>5.4725259999999998E-2</c:v>
                </c:pt>
                <c:pt idx="58">
                  <c:v>5.6367019999999997E-2</c:v>
                </c:pt>
                <c:pt idx="59">
                  <c:v>5.8058029999999997E-2</c:v>
                </c:pt>
                <c:pt idx="60">
                  <c:v>5.9799770000000002E-2</c:v>
                </c:pt>
                <c:pt idx="61">
                  <c:v>6.1593759999999997E-2</c:v>
                </c:pt>
                <c:pt idx="62">
                  <c:v>6.3441579999999997E-2</c:v>
                </c:pt>
                <c:pt idx="63">
                  <c:v>6.5344819999999998E-2</c:v>
                </c:pt>
                <c:pt idx="64">
                  <c:v>6.7305169999999997E-2</c:v>
                </c:pt>
                <c:pt idx="65">
                  <c:v>6.9324319999999995E-2</c:v>
                </c:pt>
                <c:pt idx="66">
                  <c:v>7.1404049999999997E-2</c:v>
                </c:pt>
                <c:pt idx="67">
                  <c:v>7.3546180000000003E-2</c:v>
                </c:pt>
                <c:pt idx="68">
                  <c:v>7.5752559999999997E-2</c:v>
                </c:pt>
                <c:pt idx="69">
                  <c:v>7.8025140000000007E-2</c:v>
                </c:pt>
                <c:pt idx="70">
                  <c:v>8.0365889999999995E-2</c:v>
                </c:pt>
                <c:pt idx="71">
                  <c:v>8.2776870000000002E-2</c:v>
                </c:pt>
                <c:pt idx="72">
                  <c:v>8.5260180000000005E-2</c:v>
                </c:pt>
                <c:pt idx="73">
                  <c:v>8.7817980000000004E-2</c:v>
                </c:pt>
                <c:pt idx="74">
                  <c:v>9.0452519999999995E-2</c:v>
                </c:pt>
                <c:pt idx="75">
                  <c:v>9.3166100000000002E-2</c:v>
                </c:pt>
                <c:pt idx="76">
                  <c:v>9.5961080000000004E-2</c:v>
                </c:pt>
                <c:pt idx="77">
                  <c:v>9.8839910000000003E-2</c:v>
                </c:pt>
                <c:pt idx="78">
                  <c:v>0.1018051</c:v>
                </c:pt>
                <c:pt idx="79">
                  <c:v>0.1048593</c:v>
                </c:pt>
                <c:pt idx="80">
                  <c:v>0.108005</c:v>
                </c:pt>
                <c:pt idx="81">
                  <c:v>0.1112452</c:v>
                </c:pt>
                <c:pt idx="82">
                  <c:v>0.1145825</c:v>
                </c:pt>
                <c:pt idx="83">
                  <c:v>0.11802</c:v>
                </c:pt>
                <c:pt idx="84">
                  <c:v>0.1215606</c:v>
                </c:pt>
                <c:pt idx="85">
                  <c:v>0.1252074</c:v>
                </c:pt>
                <c:pt idx="86" formatCode="General">
                  <c:v>0.12896369999999999</c:v>
                </c:pt>
                <c:pt idx="87" formatCode="General">
                  <c:v>0.1328326</c:v>
                </c:pt>
                <c:pt idx="88" formatCode="General">
                  <c:v>0.13681760000000001</c:v>
                </c:pt>
                <c:pt idx="89" formatCode="General">
                  <c:v>0.14092209999999999</c:v>
                </c:pt>
                <c:pt idx="90" formatCode="General">
                  <c:v>0.14514969999999999</c:v>
                </c:pt>
                <c:pt idx="91" formatCode="General">
                  <c:v>0.1495042</c:v>
                </c:pt>
                <c:pt idx="92" formatCode="General">
                  <c:v>0.1539894</c:v>
                </c:pt>
                <c:pt idx="93" formatCode="General">
                  <c:v>0.158609</c:v>
                </c:pt>
                <c:pt idx="94" formatCode="General">
                  <c:v>0.16336729999999999</c:v>
                </c:pt>
                <c:pt idx="95" formatCode="General">
                  <c:v>0.16826830000000001</c:v>
                </c:pt>
                <c:pt idx="96" formatCode="General">
                  <c:v>0.17331640000000001</c:v>
                </c:pt>
                <c:pt idx="97" formatCode="General">
                  <c:v>0.17851590000000001</c:v>
                </c:pt>
                <c:pt idx="98" formatCode="General">
                  <c:v>0.18387129999999999</c:v>
                </c:pt>
                <c:pt idx="99" formatCode="General">
                  <c:v>0.18938749999999999</c:v>
                </c:pt>
                <c:pt idx="100" formatCode="General">
                  <c:v>0.1950691</c:v>
                </c:pt>
                <c:pt idx="101" formatCode="General">
                  <c:v>0.20092119999999999</c:v>
                </c:pt>
                <c:pt idx="102" formatCode="General">
                  <c:v>0.20694879999999999</c:v>
                </c:pt>
                <c:pt idx="103" formatCode="General">
                  <c:v>0.21315729999999999</c:v>
                </c:pt>
                <c:pt idx="104" formatCode="General">
                  <c:v>0.219552</c:v>
                </c:pt>
                <c:pt idx="105" formatCode="General">
                  <c:v>0.2261386</c:v>
                </c:pt>
                <c:pt idx="106" formatCode="General">
                  <c:v>0.23292270000000001</c:v>
                </c:pt>
                <c:pt idx="107" formatCode="General">
                  <c:v>0.2399104</c:v>
                </c:pt>
                <c:pt idx="108" formatCode="General">
                  <c:v>0.24710770000000001</c:v>
                </c:pt>
                <c:pt idx="109" formatCode="General">
                  <c:v>0.25452089999999999</c:v>
                </c:pt>
                <c:pt idx="110" formatCode="General">
                  <c:v>0.26215660000000002</c:v>
                </c:pt>
                <c:pt idx="111" formatCode="General">
                  <c:v>0.27002130000000002</c:v>
                </c:pt>
                <c:pt idx="112" formatCode="General">
                  <c:v>0.27812189999999998</c:v>
                </c:pt>
                <c:pt idx="113" formatCode="General">
                  <c:v>0.28646559999999999</c:v>
                </c:pt>
                <c:pt idx="114" formatCode="General">
                  <c:v>0.29505949999999997</c:v>
                </c:pt>
                <c:pt idx="115" formatCode="General">
                  <c:v>0.3039113</c:v>
                </c:pt>
                <c:pt idx="116" formatCode="General">
                  <c:v>0.31302869999999999</c:v>
                </c:pt>
                <c:pt idx="117" formatCode="General">
                  <c:v>0.32241950000000003</c:v>
                </c:pt>
                <c:pt idx="118" formatCode="General">
                  <c:v>0.3320921</c:v>
                </c:pt>
                <c:pt idx="119" formatCode="General">
                  <c:v>0.33849990000000002</c:v>
                </c:pt>
              </c:numCache>
            </c:numRef>
          </c:xVal>
          <c:yVal>
            <c:numRef>
              <c:f>'[Fx Sf 5-30k pH.xls]Data'!$V$13:$V$512</c:f>
              <c:numCache>
                <c:formatCode>General</c:formatCode>
                <c:ptCount val="500"/>
                <c:pt idx="0">
                  <c:v>6.3375400000000009E-3</c:v>
                </c:pt>
                <c:pt idx="1">
                  <c:v>6.621587E-3</c:v>
                </c:pt>
                <c:pt idx="2">
                  <c:v>7.558777E-3</c:v>
                </c:pt>
                <c:pt idx="3">
                  <c:v>7.6002450000000003E-3</c:v>
                </c:pt>
                <c:pt idx="4">
                  <c:v>7.9053479999999995E-3</c:v>
                </c:pt>
                <c:pt idx="5">
                  <c:v>8.2040559999999995E-3</c:v>
                </c:pt>
                <c:pt idx="6">
                  <c:v>7.7207709999999995E-3</c:v>
                </c:pt>
                <c:pt idx="7">
                  <c:v>8.2591090000000006E-3</c:v>
                </c:pt>
                <c:pt idx="8">
                  <c:v>7.9182680000000009E-3</c:v>
                </c:pt>
                <c:pt idx="9">
                  <c:v>7.6272629999999996E-3</c:v>
                </c:pt>
                <c:pt idx="10">
                  <c:v>7.7282589999999995E-3</c:v>
                </c:pt>
                <c:pt idx="11">
                  <c:v>7.2158180000000006E-3</c:v>
                </c:pt>
                <c:pt idx="12">
                  <c:v>5.2391790000000009E-3</c:v>
                </c:pt>
                <c:pt idx="13">
                  <c:v>2.6866640000000005E-3</c:v>
                </c:pt>
                <c:pt idx="14">
                  <c:v>1.6217409999999999E-3</c:v>
                </c:pt>
                <c:pt idx="15">
                  <c:v>1.269439E-3</c:v>
                </c:pt>
                <c:pt idx="16">
                  <c:v>9.256192000000001E-4</c:v>
                </c:pt>
                <c:pt idx="17">
                  <c:v>7.2657540000000006E-4</c:v>
                </c:pt>
                <c:pt idx="18">
                  <c:v>6.0187480000000002E-4</c:v>
                </c:pt>
                <c:pt idx="19">
                  <c:v>4.446823E-4</c:v>
                </c:pt>
                <c:pt idx="20">
                  <c:v>3.649929E-4</c:v>
                </c:pt>
                <c:pt idx="21">
                  <c:v>2.8354979999999997E-4</c:v>
                </c:pt>
                <c:pt idx="22">
                  <c:v>2.547033E-4</c:v>
                </c:pt>
                <c:pt idx="23">
                  <c:v>2.0377710000000002E-4</c:v>
                </c:pt>
                <c:pt idx="24">
                  <c:v>1.6916819999999999E-4</c:v>
                </c:pt>
                <c:pt idx="25">
                  <c:v>1.4477479999999999E-4</c:v>
                </c:pt>
                <c:pt idx="26">
                  <c:v>1.196728E-4</c:v>
                </c:pt>
                <c:pt idx="27">
                  <c:v>1.12385E-4</c:v>
                </c:pt>
                <c:pt idx="28">
                  <c:v>9.0671740000000011E-5</c:v>
                </c:pt>
                <c:pt idx="29">
                  <c:v>7.9539569999999998E-5</c:v>
                </c:pt>
                <c:pt idx="30">
                  <c:v>6.9900059999999996E-5</c:v>
                </c:pt>
                <c:pt idx="31">
                  <c:v>5.5572699999999997E-5</c:v>
                </c:pt>
                <c:pt idx="32">
                  <c:v>4.4803580000000004E-5</c:v>
                </c:pt>
                <c:pt idx="33">
                  <c:v>3.7216760000000003E-5</c:v>
                </c:pt>
                <c:pt idx="34">
                  <c:v>3.5352709999999999E-5</c:v>
                </c:pt>
                <c:pt idx="35">
                  <c:v>2.4498570000000001E-5</c:v>
                </c:pt>
                <c:pt idx="36">
                  <c:v>2.2002800000000002E-5</c:v>
                </c:pt>
                <c:pt idx="37">
                  <c:v>2.0783559999999999E-5</c:v>
                </c:pt>
                <c:pt idx="38">
                  <c:v>1.7500110000000003E-5</c:v>
                </c:pt>
                <c:pt idx="39">
                  <c:v>1.4697860000000001E-5</c:v>
                </c:pt>
                <c:pt idx="40">
                  <c:v>1.32381E-5</c:v>
                </c:pt>
                <c:pt idx="41">
                  <c:v>1.07554E-5</c:v>
                </c:pt>
                <c:pt idx="42">
                  <c:v>7.4968379999999997E-6</c:v>
                </c:pt>
                <c:pt idx="43">
                  <c:v>7.3944440000000002E-6</c:v>
                </c:pt>
                <c:pt idx="44">
                  <c:v>5.9529549999999998E-6</c:v>
                </c:pt>
                <c:pt idx="45">
                  <c:v>4.9454790000000004E-6</c:v>
                </c:pt>
                <c:pt idx="46">
                  <c:v>4.8270149999999999E-6</c:v>
                </c:pt>
                <c:pt idx="47">
                  <c:v>4.1238680000000004E-6</c:v>
                </c:pt>
                <c:pt idx="48">
                  <c:v>3.5598720000000001E-6</c:v>
                </c:pt>
                <c:pt idx="49">
                  <c:v>2.9151090000000003E-6</c:v>
                </c:pt>
                <c:pt idx="50">
                  <c:v>2.6791880000000002E-6</c:v>
                </c:pt>
                <c:pt idx="51">
                  <c:v>2.3474880000000001E-6</c:v>
                </c:pt>
                <c:pt idx="52">
                  <c:v>1.5564840000000002E-6</c:v>
                </c:pt>
                <c:pt idx="53">
                  <c:v>1.7621140000000002E-6</c:v>
                </c:pt>
                <c:pt idx="54">
                  <c:v>1.5620170000000001E-6</c:v>
                </c:pt>
                <c:pt idx="55">
                  <c:v>1.1265900000000001E-6</c:v>
                </c:pt>
                <c:pt idx="56">
                  <c:v>1.075842E-6</c:v>
                </c:pt>
                <c:pt idx="57">
                  <c:v>8.739584000000001E-7</c:v>
                </c:pt>
                <c:pt idx="58">
                  <c:v>7.633001E-7</c:v>
                </c:pt>
                <c:pt idx="59">
                  <c:v>5.8257359999999999E-7</c:v>
                </c:pt>
                <c:pt idx="60">
                  <c:v>4.8690549999999999E-7</c:v>
                </c:pt>
                <c:pt idx="61">
                  <c:v>4.8048040000000005E-7</c:v>
                </c:pt>
                <c:pt idx="62">
                  <c:v>4.1709830000000002E-7</c:v>
                </c:pt>
                <c:pt idx="63">
                  <c:v>3.4740560000000004E-7</c:v>
                </c:pt>
                <c:pt idx="64">
                  <c:v>3.1252609999999999E-7</c:v>
                </c:pt>
                <c:pt idx="65">
                  <c:v>2.7084000000000001E-7</c:v>
                </c:pt>
                <c:pt idx="66">
                  <c:v>2.2639580000000003E-7</c:v>
                </c:pt>
                <c:pt idx="67">
                  <c:v>2.1674650000000001E-7</c:v>
                </c:pt>
                <c:pt idx="68">
                  <c:v>2.2221740000000001E-7</c:v>
                </c:pt>
                <c:pt idx="69">
                  <c:v>1.5962359999999998E-7</c:v>
                </c:pt>
                <c:pt idx="70">
                  <c:v>1.20267E-7</c:v>
                </c:pt>
                <c:pt idx="71">
                  <c:v>1.045545E-7</c:v>
                </c:pt>
                <c:pt idx="72">
                  <c:v>9.1576750000000006E-8</c:v>
                </c:pt>
                <c:pt idx="73">
                  <c:v>1.0560100000000001E-7</c:v>
                </c:pt>
                <c:pt idx="74">
                  <c:v>9.7987810000000003E-8</c:v>
                </c:pt>
                <c:pt idx="75">
                  <c:v>8.7621769999999988E-8</c:v>
                </c:pt>
                <c:pt idx="76">
                  <c:v>9.6034570000000001E-8</c:v>
                </c:pt>
                <c:pt idx="77">
                  <c:v>8.3635159999999992E-8</c:v>
                </c:pt>
                <c:pt idx="78">
                  <c:v>8.002340000000001E-8</c:v>
                </c:pt>
                <c:pt idx="79">
                  <c:v>7.2845350000000001E-8</c:v>
                </c:pt>
                <c:pt idx="80">
                  <c:v>7.0435229999999996E-8</c:v>
                </c:pt>
                <c:pt idx="81">
                  <c:v>6.0422560000000003E-8</c:v>
                </c:pt>
                <c:pt idx="82">
                  <c:v>5.056036E-8</c:v>
                </c:pt>
                <c:pt idx="83">
                  <c:v>4.7578450000000002E-8</c:v>
                </c:pt>
                <c:pt idx="84">
                  <c:v>4.4616800000000004E-8</c:v>
                </c:pt>
                <c:pt idx="85">
                  <c:v>3.8181720000000001E-8</c:v>
                </c:pt>
                <c:pt idx="86">
                  <c:v>4.3965150000000005E-8</c:v>
                </c:pt>
                <c:pt idx="87">
                  <c:v>4.8950079999999997E-8</c:v>
                </c:pt>
                <c:pt idx="88">
                  <c:v>4.6775300000000003E-8</c:v>
                </c:pt>
                <c:pt idx="89">
                  <c:v>4.458218E-8</c:v>
                </c:pt>
                <c:pt idx="90">
                  <c:v>3.8893839999999999E-8</c:v>
                </c:pt>
                <c:pt idx="91">
                  <c:v>3.1451179999999999E-8</c:v>
                </c:pt>
                <c:pt idx="92">
                  <c:v>3.1573919999999996E-8</c:v>
                </c:pt>
                <c:pt idx="93">
                  <c:v>3.3604219999999998E-8</c:v>
                </c:pt>
                <c:pt idx="94">
                  <c:v>3.2521080000000003E-8</c:v>
                </c:pt>
                <c:pt idx="95">
                  <c:v>3.616174E-8</c:v>
                </c:pt>
                <c:pt idx="96">
                  <c:v>3.2803170000000001E-8</c:v>
                </c:pt>
                <c:pt idx="97">
                  <c:v>3.5533990000000003E-8</c:v>
                </c:pt>
                <c:pt idx="98">
                  <c:v>3.0073090000000003E-8</c:v>
                </c:pt>
                <c:pt idx="99">
                  <c:v>2.8806980000000001E-8</c:v>
                </c:pt>
                <c:pt idx="100">
                  <c:v>3.1153300000000004E-8</c:v>
                </c:pt>
                <c:pt idx="101">
                  <c:v>2.7239360000000002E-8</c:v>
                </c:pt>
                <c:pt idx="102">
                  <c:v>2.8907120000000001E-8</c:v>
                </c:pt>
                <c:pt idx="103">
                  <c:v>3.5311890000000003E-8</c:v>
                </c:pt>
                <c:pt idx="104">
                  <c:v>2.6674979999999999E-8</c:v>
                </c:pt>
                <c:pt idx="105">
                  <c:v>2.497723E-8</c:v>
                </c:pt>
                <c:pt idx="106">
                  <c:v>2.888334E-8</c:v>
                </c:pt>
                <c:pt idx="107">
                  <c:v>3.7185840000000002E-8</c:v>
                </c:pt>
                <c:pt idx="108">
                  <c:v>3.8754540000000004E-8</c:v>
                </c:pt>
                <c:pt idx="109">
                  <c:v>3.3948679999999999E-8</c:v>
                </c:pt>
                <c:pt idx="110">
                  <c:v>2.6956570000000003E-8</c:v>
                </c:pt>
                <c:pt idx="111">
                  <c:v>2.7305340000000001E-8</c:v>
                </c:pt>
                <c:pt idx="112">
                  <c:v>2.8013970000000002E-8</c:v>
                </c:pt>
                <c:pt idx="113">
                  <c:v>2.2840219999999999E-8</c:v>
                </c:pt>
                <c:pt idx="114">
                  <c:v>1.6184139999999999E-8</c:v>
                </c:pt>
                <c:pt idx="115">
                  <c:v>2.3182640000000001E-8</c:v>
                </c:pt>
                <c:pt idx="116">
                  <c:v>2.1114130000000001E-8</c:v>
                </c:pt>
                <c:pt idx="117">
                  <c:v>1.205013E-8</c:v>
                </c:pt>
                <c:pt idx="118">
                  <c:v>1.6121589999999999E-8</c:v>
                </c:pt>
                <c:pt idx="119">
                  <c:v>2.0324700000000002E-8</c:v>
                </c:pt>
              </c:numCache>
            </c:numRef>
          </c:yVal>
          <c:smooth val="1"/>
        </c:ser>
        <c:ser>
          <c:idx val="6"/>
          <c:order val="5"/>
          <c:spPr>
            <a:ln w="25400">
              <a:solidFill>
                <a:srgbClr val="FF0000"/>
              </a:solidFill>
              <a:prstDash val="solid"/>
            </a:ln>
          </c:spPr>
          <c:marker>
            <c:symbol val="none"/>
          </c:marker>
          <c:xVal>
            <c:numRef>
              <c:f>'[Fx Sf 5-30k pH.xls]Data'!$Y$13:$Y$150</c:f>
              <c:numCache>
                <c:formatCode>General</c:formatCode>
                <c:ptCount val="138"/>
              </c:numCache>
            </c:numRef>
          </c:xVal>
          <c:yVal>
            <c:numRef>
              <c:f>'[Fx Sf 5-30k pH.xls]Data'!$Z$13:$Z$150</c:f>
              <c:numCache>
                <c:formatCode>General</c:formatCode>
                <c:ptCount val="138"/>
              </c:numCache>
            </c:numRef>
          </c:yVal>
          <c:smooth val="1"/>
        </c:ser>
        <c:ser>
          <c:idx val="7"/>
          <c:order val="6"/>
          <c:spPr>
            <a:ln w="28575">
              <a:noFill/>
            </a:ln>
          </c:spPr>
          <c:marker>
            <c:symbol val="circle"/>
            <c:size val="6"/>
            <c:spPr>
              <a:noFill/>
              <a:ln>
                <a:solidFill>
                  <a:srgbClr val="FF0000"/>
                </a:solidFill>
                <a:prstDash val="solid"/>
              </a:ln>
            </c:spPr>
          </c:marker>
          <c:xVal>
            <c:numRef>
              <c:f>'[Fx Sf 5-30k pH.xls]Data'!$AC$13:$AC$150</c:f>
              <c:numCache>
                <c:formatCode>General</c:formatCode>
                <c:ptCount val="138"/>
              </c:numCache>
            </c:numRef>
          </c:xVal>
          <c:yVal>
            <c:numRef>
              <c:f>'[Fx Sf 5-30k pH.xls]Data'!$AD$13:$AD$150</c:f>
              <c:numCache>
                <c:formatCode>General</c:formatCode>
                <c:ptCount val="138"/>
              </c:numCache>
            </c:numRef>
          </c:yVal>
          <c:smooth val="1"/>
        </c:ser>
        <c:ser>
          <c:idx val="8"/>
          <c:order val="7"/>
          <c:spPr>
            <a:ln w="25400">
              <a:solidFill>
                <a:srgbClr val="FF6600"/>
              </a:solidFill>
              <a:prstDash val="solid"/>
            </a:ln>
          </c:spPr>
          <c:marker>
            <c:symbol val="none"/>
          </c:marker>
          <c:xVal>
            <c:numRef>
              <c:f>'[Fx Sf 5-30k pH.xls]Data'!$AG$13:$AG$150</c:f>
              <c:numCache>
                <c:formatCode>General</c:formatCode>
                <c:ptCount val="138"/>
              </c:numCache>
            </c:numRef>
          </c:xVal>
          <c:yVal>
            <c:numRef>
              <c:f>'[Fx Sf 5-30k pH.xls]Data'!$AH$13:$AH$150</c:f>
              <c:numCache>
                <c:formatCode>General</c:formatCode>
                <c:ptCount val="138"/>
              </c:numCache>
            </c:numRef>
          </c:yVal>
          <c:smooth val="1"/>
        </c:ser>
        <c:ser>
          <c:idx val="9"/>
          <c:order val="8"/>
          <c:spPr>
            <a:ln w="28575">
              <a:noFill/>
            </a:ln>
          </c:spPr>
          <c:marker>
            <c:symbol val="star"/>
            <c:size val="6"/>
            <c:spPr>
              <a:noFill/>
              <a:ln>
                <a:solidFill>
                  <a:srgbClr val="FF6600"/>
                </a:solidFill>
                <a:prstDash val="solid"/>
              </a:ln>
            </c:spPr>
          </c:marker>
          <c:xVal>
            <c:numRef>
              <c:f>'[Fx Sf 5-30k pH.xls]Data'!$AK$13:$AK$99</c:f>
              <c:numCache>
                <c:formatCode>General</c:formatCode>
                <c:ptCount val="87"/>
              </c:numCache>
            </c:numRef>
          </c:xVal>
          <c:yVal>
            <c:numRef>
              <c:f>'[Fx Sf 5-30k pH.xls]Data'!$AL$13:$AL$99</c:f>
              <c:numCache>
                <c:formatCode>General</c:formatCode>
                <c:ptCount val="87"/>
              </c:numCache>
            </c:numRef>
          </c:yVal>
          <c:smooth val="1"/>
        </c:ser>
        <c:ser>
          <c:idx val="3"/>
          <c:order val="9"/>
          <c:spPr>
            <a:ln w="28575">
              <a:noFill/>
            </a:ln>
          </c:spPr>
          <c:marker>
            <c:symbol val="diamond"/>
            <c:size val="5"/>
            <c:spPr>
              <a:noFill/>
              <a:ln>
                <a:solidFill>
                  <a:srgbClr val="333333"/>
                </a:solidFill>
                <a:prstDash val="solid"/>
              </a:ln>
            </c:spPr>
          </c:marker>
          <c:xVal>
            <c:numRef>
              <c:f>'[Fx Sf 5-30k pH.xls]Data'!$M$13:$M$512</c:f>
              <c:numCache>
                <c:formatCode>0.00E+00</c:formatCode>
                <c:ptCount val="500"/>
                <c:pt idx="0">
                  <c:v>1.0302E-2</c:v>
                </c:pt>
                <c:pt idx="1">
                  <c:v>1.050804E-2</c:v>
                </c:pt>
                <c:pt idx="2">
                  <c:v>1.0718200000000001E-2</c:v>
                </c:pt>
                <c:pt idx="3">
                  <c:v>1.0932559999999999E-2</c:v>
                </c:pt>
                <c:pt idx="4">
                  <c:v>1.115122E-2</c:v>
                </c:pt>
                <c:pt idx="5">
                  <c:v>1.1374240000000001E-2</c:v>
                </c:pt>
                <c:pt idx="6">
                  <c:v>1.1601729999999999E-2</c:v>
                </c:pt>
                <c:pt idx="7">
                  <c:v>1.183376E-2</c:v>
                </c:pt>
                <c:pt idx="8">
                  <c:v>1.207043E-2</c:v>
                </c:pt>
                <c:pt idx="9">
                  <c:v>1.2311839999999999E-2</c:v>
                </c:pt>
                <c:pt idx="10">
                  <c:v>1.2558079999999999E-2</c:v>
                </c:pt>
                <c:pt idx="11">
                  <c:v>1.280924E-2</c:v>
                </c:pt>
                <c:pt idx="12">
                  <c:v>1.3065429999999999E-2</c:v>
                </c:pt>
                <c:pt idx="13">
                  <c:v>1.332674E-2</c:v>
                </c:pt>
                <c:pt idx="14">
                  <c:v>1.3593269999999999E-2</c:v>
                </c:pt>
                <c:pt idx="15">
                  <c:v>1.386514E-2</c:v>
                </c:pt>
                <c:pt idx="16">
                  <c:v>1.4142439999999999E-2</c:v>
                </c:pt>
                <c:pt idx="17">
                  <c:v>1.442529E-2</c:v>
                </c:pt>
                <c:pt idx="18">
                  <c:v>1.4713789999999999E-2</c:v>
                </c:pt>
                <c:pt idx="19">
                  <c:v>1.500807E-2</c:v>
                </c:pt>
                <c:pt idx="20">
                  <c:v>1.5308230000000001E-2</c:v>
                </c:pt>
                <c:pt idx="21">
                  <c:v>1.5614390000000001E-2</c:v>
                </c:pt>
                <c:pt idx="22">
                  <c:v>1.5926679999999999E-2</c:v>
                </c:pt>
                <c:pt idx="23">
                  <c:v>1.6245220000000001E-2</c:v>
                </c:pt>
                <c:pt idx="24">
                  <c:v>1.6570120000000001E-2</c:v>
                </c:pt>
                <c:pt idx="25">
                  <c:v>1.690152E-2</c:v>
                </c:pt>
                <c:pt idx="26">
                  <c:v>1.7239549999999999E-2</c:v>
                </c:pt>
                <c:pt idx="27">
                  <c:v>1.758434E-2</c:v>
                </c:pt>
                <c:pt idx="28">
                  <c:v>1.7936029999999999E-2</c:v>
                </c:pt>
                <c:pt idx="29">
                  <c:v>1.8294749999999999E-2</c:v>
                </c:pt>
                <c:pt idx="30">
                  <c:v>1.8660650000000001E-2</c:v>
                </c:pt>
                <c:pt idx="31">
                  <c:v>1.903386E-2</c:v>
                </c:pt>
                <c:pt idx="32">
                  <c:v>1.9414540000000001E-2</c:v>
                </c:pt>
                <c:pt idx="33">
                  <c:v>1.980283E-2</c:v>
                </c:pt>
                <c:pt idx="34">
                  <c:v>2.0198879999999999E-2</c:v>
                </c:pt>
                <c:pt idx="35">
                  <c:v>2.0602860000000001E-2</c:v>
                </c:pt>
                <c:pt idx="36">
                  <c:v>2.1014919999999999E-2</c:v>
                </c:pt>
                <c:pt idx="37">
                  <c:v>2.1435220000000001E-2</c:v>
                </c:pt>
                <c:pt idx="38">
                  <c:v>2.1863919999999998E-2</c:v>
                </c:pt>
                <c:pt idx="39">
                  <c:v>2.23012E-2</c:v>
                </c:pt>
                <c:pt idx="40">
                  <c:v>2.2747219999999999E-2</c:v>
                </c:pt>
                <c:pt idx="41">
                  <c:v>2.3202170000000001E-2</c:v>
                </c:pt>
                <c:pt idx="42">
                  <c:v>2.366621E-2</c:v>
                </c:pt>
                <c:pt idx="43">
                  <c:v>2.4139540000000001E-2</c:v>
                </c:pt>
                <c:pt idx="44">
                  <c:v>2.4622330000000001E-2</c:v>
                </c:pt>
                <c:pt idx="45">
                  <c:v>2.5114770000000002E-2</c:v>
                </c:pt>
                <c:pt idx="46">
                  <c:v>2.5617069999999999E-2</c:v>
                </c:pt>
                <c:pt idx="47">
                  <c:v>2.6129409999999999E-2</c:v>
                </c:pt>
                <c:pt idx="48">
                  <c:v>2.6651999999999999E-2</c:v>
                </c:pt>
                <c:pt idx="49">
                  <c:v>2.7185040000000001E-2</c:v>
                </c:pt>
                <c:pt idx="50">
                  <c:v>2.7728740000000002E-2</c:v>
                </c:pt>
                <c:pt idx="51">
                  <c:v>2.8283309999999999E-2</c:v>
                </c:pt>
                <c:pt idx="52">
                  <c:v>2.884898E-2</c:v>
                </c:pt>
                <c:pt idx="53">
                  <c:v>2.9425960000000001E-2</c:v>
                </c:pt>
                <c:pt idx="54">
                  <c:v>3.001448E-2</c:v>
                </c:pt>
                <c:pt idx="55">
                  <c:v>3.0614769999999999E-2</c:v>
                </c:pt>
                <c:pt idx="56">
                  <c:v>3.1227060000000001E-2</c:v>
                </c:pt>
                <c:pt idx="57">
                  <c:v>3.1851610000000002E-2</c:v>
                </c:pt>
                <c:pt idx="58">
                  <c:v>3.2488639999999999E-2</c:v>
                </c:pt>
                <c:pt idx="59">
                  <c:v>3.313841E-2</c:v>
                </c:pt>
                <c:pt idx="60">
                  <c:v>3.380118E-2</c:v>
                </c:pt>
                <c:pt idx="61">
                  <c:v>3.44772E-2</c:v>
                </c:pt>
                <c:pt idx="62">
                  <c:v>3.5166749999999997E-2</c:v>
                </c:pt>
                <c:pt idx="63">
                  <c:v>3.5870079999999999E-2</c:v>
                </c:pt>
                <c:pt idx="64">
                  <c:v>3.6587479999999999E-2</c:v>
                </c:pt>
                <c:pt idx="65">
                  <c:v>3.7319230000000002E-2</c:v>
                </c:pt>
                <c:pt idx="66">
                  <c:v>3.8065620000000001E-2</c:v>
                </c:pt>
                <c:pt idx="67">
                  <c:v>3.8826930000000003E-2</c:v>
                </c:pt>
                <c:pt idx="68">
                  <c:v>3.9603470000000002E-2</c:v>
                </c:pt>
                <c:pt idx="69">
                  <c:v>4.0395540000000001E-2</c:v>
                </c:pt>
                <c:pt idx="70">
                  <c:v>4.1203450000000003E-2</c:v>
                </c:pt>
                <c:pt idx="71">
                  <c:v>4.2027519999999999E-2</c:v>
                </c:pt>
                <c:pt idx="72">
                  <c:v>4.2868070000000001E-2</c:v>
                </c:pt>
                <c:pt idx="73">
                  <c:v>4.3725430000000003E-2</c:v>
                </c:pt>
                <c:pt idx="74">
                  <c:v>4.4599939999999998E-2</c:v>
                </c:pt>
                <c:pt idx="75">
                  <c:v>4.5491940000000002E-2</c:v>
                </c:pt>
                <c:pt idx="76">
                  <c:v>4.6401779999999997E-2</c:v>
                </c:pt>
                <c:pt idx="77">
                  <c:v>4.732981E-2</c:v>
                </c:pt>
                <c:pt idx="78">
                  <c:v>4.8276409999999999E-2</c:v>
                </c:pt>
                <c:pt idx="79">
                  <c:v>4.9241939999999998E-2</c:v>
                </c:pt>
                <c:pt idx="80">
                  <c:v>5.0226769999999997E-2</c:v>
                </c:pt>
                <c:pt idx="81">
                  <c:v>5.1231310000000002E-2</c:v>
                </c:pt>
                <c:pt idx="82">
                  <c:v>5.2255940000000001E-2</c:v>
                </c:pt>
                <c:pt idx="83">
                  <c:v>5.3301050000000003E-2</c:v>
                </c:pt>
                <c:pt idx="84">
                  <c:v>5.4367079999999998E-2</c:v>
                </c:pt>
                <c:pt idx="85">
                  <c:v>5.5454419999999997E-2</c:v>
                </c:pt>
                <c:pt idx="86" formatCode="General">
                  <c:v>5.6563509999999997E-2</c:v>
                </c:pt>
                <c:pt idx="87" formatCode="General">
                  <c:v>5.7694780000000001E-2</c:v>
                </c:pt>
                <c:pt idx="88" formatCode="General">
                  <c:v>5.8848669999999999E-2</c:v>
                </c:pt>
                <c:pt idx="89" formatCode="General">
                  <c:v>6.0025639999999998E-2</c:v>
                </c:pt>
                <c:pt idx="90" formatCode="General">
                  <c:v>6.1226160000000002E-2</c:v>
                </c:pt>
                <c:pt idx="91" formatCode="General">
                  <c:v>6.2450680000000001E-2</c:v>
                </c:pt>
                <c:pt idx="92" formatCode="General">
                  <c:v>6.3699690000000003E-2</c:v>
                </c:pt>
                <c:pt idx="93" formatCode="General">
                  <c:v>6.4973690000000001E-2</c:v>
                </c:pt>
                <c:pt idx="94" formatCode="General">
                  <c:v>6.6273159999999998E-2</c:v>
                </c:pt>
                <c:pt idx="95" formatCode="General">
                  <c:v>6.7598630000000007E-2</c:v>
                </c:pt>
                <c:pt idx="96" formatCode="General">
                  <c:v>6.8950600000000001E-2</c:v>
                </c:pt>
                <c:pt idx="97" formatCode="General">
                  <c:v>7.0329610000000001E-2</c:v>
                </c:pt>
                <c:pt idx="98" formatCode="General">
                  <c:v>7.17362E-2</c:v>
                </c:pt>
                <c:pt idx="99" formatCode="General">
                  <c:v>7.3170929999999995E-2</c:v>
                </c:pt>
                <c:pt idx="100" formatCode="General">
                  <c:v>7.4634339999999993E-2</c:v>
                </c:pt>
                <c:pt idx="101" formatCode="General">
                  <c:v>7.6127029999999998E-2</c:v>
                </c:pt>
                <c:pt idx="102" formatCode="General">
                  <c:v>7.7649570000000001E-2</c:v>
                </c:pt>
                <c:pt idx="103" formatCode="General">
                  <c:v>7.9202560000000005E-2</c:v>
                </c:pt>
                <c:pt idx="104" formatCode="General">
                  <c:v>8.0786609999999995E-2</c:v>
                </c:pt>
                <c:pt idx="105" formatCode="General">
                  <c:v>8.2402349999999999E-2</c:v>
                </c:pt>
                <c:pt idx="106" formatCode="General">
                  <c:v>8.4050390000000003E-2</c:v>
                </c:pt>
                <c:pt idx="107" formatCode="General">
                  <c:v>8.5731399999999999E-2</c:v>
                </c:pt>
                <c:pt idx="108" formatCode="General">
                  <c:v>8.7446029999999994E-2</c:v>
                </c:pt>
                <c:pt idx="109" formatCode="General">
                  <c:v>8.9194949999999995E-2</c:v>
                </c:pt>
                <c:pt idx="110" formatCode="General">
                  <c:v>9.097885E-2</c:v>
                </c:pt>
                <c:pt idx="111" formatCode="General">
                  <c:v>9.2798430000000001E-2</c:v>
                </c:pt>
                <c:pt idx="112" formatCode="General">
                  <c:v>9.4654390000000005E-2</c:v>
                </c:pt>
                <c:pt idx="113" formatCode="General">
                  <c:v>9.6547480000000005E-2</c:v>
                </c:pt>
                <c:pt idx="114" formatCode="General">
                  <c:v>9.8478430000000006E-2</c:v>
                </c:pt>
                <c:pt idx="115" formatCode="General">
                  <c:v>0.100448</c:v>
                </c:pt>
                <c:pt idx="116" formatCode="General">
                  <c:v>0.10245700000000001</c:v>
                </c:pt>
                <c:pt idx="117" formatCode="General">
                  <c:v>0.1045061</c:v>
                </c:pt>
                <c:pt idx="118" formatCode="General">
                  <c:v>0.1065962</c:v>
                </c:pt>
                <c:pt idx="119" formatCode="General">
                  <c:v>0.10872809999999999</c:v>
                </c:pt>
                <c:pt idx="120" formatCode="General">
                  <c:v>0.11090270000000001</c:v>
                </c:pt>
                <c:pt idx="121" formatCode="General">
                  <c:v>0.11312079999999999</c:v>
                </c:pt>
                <c:pt idx="122" formatCode="General">
                  <c:v>0.11538320000000001</c:v>
                </c:pt>
                <c:pt idx="123" formatCode="General">
                  <c:v>0.1176908</c:v>
                </c:pt>
                <c:pt idx="124" formatCode="General">
                  <c:v>0.1200447</c:v>
                </c:pt>
                <c:pt idx="125" formatCode="General">
                  <c:v>0.1224456</c:v>
                </c:pt>
                <c:pt idx="126" formatCode="General">
                  <c:v>0.12489450000000001</c:v>
                </c:pt>
                <c:pt idx="127" formatCode="General">
                  <c:v>0.12739239999999999</c:v>
                </c:pt>
                <c:pt idx="128" formatCode="General">
                  <c:v>0.12994020000000001</c:v>
                </c:pt>
                <c:pt idx="129" formatCode="General">
                  <c:v>0.13253899999999999</c:v>
                </c:pt>
                <c:pt idx="130" formatCode="General">
                  <c:v>0.1351898</c:v>
                </c:pt>
                <c:pt idx="131" formatCode="General">
                  <c:v>0.13789360000000001</c:v>
                </c:pt>
                <c:pt idx="132" formatCode="General">
                  <c:v>0.14065150000000001</c:v>
                </c:pt>
                <c:pt idx="133" formatCode="General">
                  <c:v>0.14346449999999999</c:v>
                </c:pt>
                <c:pt idx="134" formatCode="General">
                  <c:v>0.14633380000000001</c:v>
                </c:pt>
                <c:pt idx="135" formatCode="General">
                  <c:v>0.14926039999999999</c:v>
                </c:pt>
                <c:pt idx="136" formatCode="General">
                  <c:v>0.15224570000000001</c:v>
                </c:pt>
                <c:pt idx="137" formatCode="General">
                  <c:v>0.1552906</c:v>
                </c:pt>
                <c:pt idx="138" formatCode="General">
                  <c:v>0.15839639999999999</c:v>
                </c:pt>
                <c:pt idx="139" formatCode="General">
                  <c:v>0.16156429999999999</c:v>
                </c:pt>
                <c:pt idx="140" formatCode="General">
                  <c:v>0.16479559999999999</c:v>
                </c:pt>
                <c:pt idx="141" formatCode="General">
                  <c:v>0.1680915</c:v>
                </c:pt>
                <c:pt idx="142" formatCode="General">
                  <c:v>0.1714533</c:v>
                </c:pt>
                <c:pt idx="143" formatCode="General">
                  <c:v>0.17488239999999999</c:v>
                </c:pt>
                <c:pt idx="144" formatCode="General">
                  <c:v>0.17838000000000001</c:v>
                </c:pt>
                <c:pt idx="145" formatCode="General">
                  <c:v>0.18194769999999999</c:v>
                </c:pt>
                <c:pt idx="146" formatCode="General">
                  <c:v>0.18558659999999999</c:v>
                </c:pt>
                <c:pt idx="147" formatCode="General">
                  <c:v>0.1892983</c:v>
                </c:pt>
                <c:pt idx="148" formatCode="General">
                  <c:v>0.19308429999999999</c:v>
                </c:pt>
                <c:pt idx="149" formatCode="General">
                  <c:v>0.19694600000000001</c:v>
                </c:pt>
                <c:pt idx="150" formatCode="General">
                  <c:v>0.20088490000000001</c:v>
                </c:pt>
                <c:pt idx="151" formatCode="General">
                  <c:v>0.20490259999999999</c:v>
                </c:pt>
                <c:pt idx="152" formatCode="General">
                  <c:v>0.20900070000000001</c:v>
                </c:pt>
                <c:pt idx="153" formatCode="General">
                  <c:v>0.2131807</c:v>
                </c:pt>
                <c:pt idx="154" formatCode="General">
                  <c:v>0.21744430000000001</c:v>
                </c:pt>
                <c:pt idx="155" formatCode="General">
                  <c:v>0.2217932</c:v>
                </c:pt>
                <c:pt idx="156" formatCode="General">
                  <c:v>0.22622900000000001</c:v>
                </c:pt>
                <c:pt idx="157" formatCode="General">
                  <c:v>0.2307536</c:v>
                </c:pt>
                <c:pt idx="158" formatCode="General">
                  <c:v>0.23536869999999999</c:v>
                </c:pt>
                <c:pt idx="159" formatCode="General">
                  <c:v>0.24007609999999999</c:v>
                </c:pt>
                <c:pt idx="160" formatCode="General">
                  <c:v>0.2448776</c:v>
                </c:pt>
                <c:pt idx="161" formatCode="General">
                  <c:v>0.2497751</c:v>
                </c:pt>
                <c:pt idx="162" formatCode="General">
                  <c:v>0.25477060000000001</c:v>
                </c:pt>
                <c:pt idx="163" formatCode="General">
                  <c:v>0.25986599999999999</c:v>
                </c:pt>
                <c:pt idx="164" formatCode="General">
                  <c:v>0.2650634</c:v>
                </c:pt>
                <c:pt idx="165" formatCode="General">
                  <c:v>0.27036460000000001</c:v>
                </c:pt>
                <c:pt idx="166" formatCode="General">
                  <c:v>0.27577190000000001</c:v>
                </c:pt>
                <c:pt idx="167" formatCode="General">
                  <c:v>0.28128740000000002</c:v>
                </c:pt>
                <c:pt idx="168" formatCode="General">
                  <c:v>0.28691309999999998</c:v>
                </c:pt>
                <c:pt idx="169" formatCode="General">
                  <c:v>0.29265140000000001</c:v>
                </c:pt>
                <c:pt idx="170" formatCode="General">
                  <c:v>0.2985044</c:v>
                </c:pt>
                <c:pt idx="171" formatCode="General">
                  <c:v>0.30447449999999998</c:v>
                </c:pt>
                <c:pt idx="172" formatCode="General">
                  <c:v>0.31056400000000001</c:v>
                </c:pt>
                <c:pt idx="173" formatCode="General">
                  <c:v>0.31677529999999998</c:v>
                </c:pt>
                <c:pt idx="174" formatCode="General">
                  <c:v>0.32311079999999998</c:v>
                </c:pt>
                <c:pt idx="175" formatCode="General">
                  <c:v>0.32815490000000003</c:v>
                </c:pt>
              </c:numCache>
            </c:numRef>
          </c:xVal>
          <c:yVal>
            <c:numRef>
              <c:f>'[Fx Sf 5-30k pH.xls]Data'!$N$13:$N$512</c:f>
              <c:numCache>
                <c:formatCode>General</c:formatCode>
                <c:ptCount val="500"/>
                <c:pt idx="0">
                  <c:v>8.8565470000000007E-2</c:v>
                </c:pt>
                <c:pt idx="1">
                  <c:v>9.2524240000000008E-2</c:v>
                </c:pt>
                <c:pt idx="2">
                  <c:v>9.4913600000000001E-2</c:v>
                </c:pt>
                <c:pt idx="3">
                  <c:v>9.2360460000000005E-2</c:v>
                </c:pt>
                <c:pt idx="4">
                  <c:v>9.369841000000001E-2</c:v>
                </c:pt>
                <c:pt idx="5">
                  <c:v>9.3581080000000011E-2</c:v>
                </c:pt>
                <c:pt idx="6">
                  <c:v>9.6315540000000005E-2</c:v>
                </c:pt>
                <c:pt idx="7">
                  <c:v>9.7346350000000012E-2</c:v>
                </c:pt>
                <c:pt idx="8">
                  <c:v>9.7457310000000005E-2</c:v>
                </c:pt>
                <c:pt idx="9">
                  <c:v>9.7388189999999999E-2</c:v>
                </c:pt>
                <c:pt idx="10">
                  <c:v>9.5081570000000004E-2</c:v>
                </c:pt>
                <c:pt idx="11">
                  <c:v>9.6409440000000013E-2</c:v>
                </c:pt>
                <c:pt idx="12">
                  <c:v>9.5315770000000008E-2</c:v>
                </c:pt>
                <c:pt idx="13">
                  <c:v>9.6254410000000012E-2</c:v>
                </c:pt>
                <c:pt idx="14">
                  <c:v>9.487226E-2</c:v>
                </c:pt>
                <c:pt idx="15">
                  <c:v>9.5614220000000014E-2</c:v>
                </c:pt>
                <c:pt idx="16">
                  <c:v>9.1053160000000008E-2</c:v>
                </c:pt>
                <c:pt idx="17">
                  <c:v>7.7882750000000001E-2</c:v>
                </c:pt>
                <c:pt idx="18">
                  <c:v>5.2293990000000005E-2</c:v>
                </c:pt>
                <c:pt idx="19">
                  <c:v>3.2097130000000001E-2</c:v>
                </c:pt>
                <c:pt idx="20">
                  <c:v>2.39066E-2</c:v>
                </c:pt>
                <c:pt idx="21">
                  <c:v>1.8129990000000002E-2</c:v>
                </c:pt>
                <c:pt idx="22">
                  <c:v>1.4021850000000001E-2</c:v>
                </c:pt>
                <c:pt idx="23">
                  <c:v>1.204507E-2</c:v>
                </c:pt>
                <c:pt idx="24">
                  <c:v>1.0168180000000001E-2</c:v>
                </c:pt>
                <c:pt idx="25">
                  <c:v>8.5486629999999997E-3</c:v>
                </c:pt>
                <c:pt idx="26">
                  <c:v>6.9858610000000003E-3</c:v>
                </c:pt>
                <c:pt idx="27">
                  <c:v>6.0119450000000003E-3</c:v>
                </c:pt>
                <c:pt idx="28">
                  <c:v>5.37493E-3</c:v>
                </c:pt>
                <c:pt idx="29">
                  <c:v>4.4249730000000004E-3</c:v>
                </c:pt>
                <c:pt idx="30">
                  <c:v>3.7626420000000001E-3</c:v>
                </c:pt>
                <c:pt idx="31">
                  <c:v>3.6452390000000002E-3</c:v>
                </c:pt>
                <c:pt idx="32">
                  <c:v>2.8758619999999999E-3</c:v>
                </c:pt>
                <c:pt idx="33">
                  <c:v>2.595525E-3</c:v>
                </c:pt>
                <c:pt idx="34">
                  <c:v>2.3763870000000002E-3</c:v>
                </c:pt>
                <c:pt idx="35">
                  <c:v>1.9371449999999999E-3</c:v>
                </c:pt>
                <c:pt idx="36">
                  <c:v>1.9792870000000001E-3</c:v>
                </c:pt>
                <c:pt idx="37">
                  <c:v>1.633064E-3</c:v>
                </c:pt>
                <c:pt idx="38">
                  <c:v>1.2677140000000001E-3</c:v>
                </c:pt>
                <c:pt idx="39">
                  <c:v>1.2275480000000002E-3</c:v>
                </c:pt>
                <c:pt idx="40">
                  <c:v>1.132126E-3</c:v>
                </c:pt>
                <c:pt idx="41">
                  <c:v>9.4918680000000014E-4</c:v>
                </c:pt>
                <c:pt idx="42">
                  <c:v>8.812939000000001E-4</c:v>
                </c:pt>
                <c:pt idx="43">
                  <c:v>7.5248200000000006E-4</c:v>
                </c:pt>
                <c:pt idx="44">
                  <c:v>6.8195230000000009E-4</c:v>
                </c:pt>
                <c:pt idx="45">
                  <c:v>6.7895100000000012E-4</c:v>
                </c:pt>
                <c:pt idx="46">
                  <c:v>5.5717700000000006E-4</c:v>
                </c:pt>
                <c:pt idx="47">
                  <c:v>4.9082429999999994E-4</c:v>
                </c:pt>
                <c:pt idx="48">
                  <c:v>4.4099999999999999E-4</c:v>
                </c:pt>
                <c:pt idx="49">
                  <c:v>4.4661290000000002E-4</c:v>
                </c:pt>
                <c:pt idx="50">
                  <c:v>3.6880820000000005E-4</c:v>
                </c:pt>
                <c:pt idx="51">
                  <c:v>3.3960540000000001E-4</c:v>
                </c:pt>
                <c:pt idx="52">
                  <c:v>2.9366100000000002E-4</c:v>
                </c:pt>
                <c:pt idx="53">
                  <c:v>2.7945380000000004E-4</c:v>
                </c:pt>
                <c:pt idx="54">
                  <c:v>2.149787E-4</c:v>
                </c:pt>
                <c:pt idx="55">
                  <c:v>2.3360930000000001E-4</c:v>
                </c:pt>
                <c:pt idx="56">
                  <c:v>2.0913590000000003E-4</c:v>
                </c:pt>
                <c:pt idx="57">
                  <c:v>1.9055470000000003E-4</c:v>
                </c:pt>
                <c:pt idx="58">
                  <c:v>1.63237E-4</c:v>
                </c:pt>
                <c:pt idx="59">
                  <c:v>1.6481239999999999E-4</c:v>
                </c:pt>
                <c:pt idx="60">
                  <c:v>1.3301070000000002E-4</c:v>
                </c:pt>
                <c:pt idx="61">
                  <c:v>1.150066E-4</c:v>
                </c:pt>
                <c:pt idx="62">
                  <c:v>1.079575E-4</c:v>
                </c:pt>
                <c:pt idx="63">
                  <c:v>1.003396E-4</c:v>
                </c:pt>
                <c:pt idx="64">
                  <c:v>7.7244410000000009E-5</c:v>
                </c:pt>
                <c:pt idx="65">
                  <c:v>7.3399140000000003E-5</c:v>
                </c:pt>
                <c:pt idx="66">
                  <c:v>6.2842770000000005E-5</c:v>
                </c:pt>
                <c:pt idx="67">
                  <c:v>6.7182829999999999E-5</c:v>
                </c:pt>
                <c:pt idx="68">
                  <c:v>5.3123080000000005E-5</c:v>
                </c:pt>
                <c:pt idx="69">
                  <c:v>4.4921110000000007E-5</c:v>
                </c:pt>
                <c:pt idx="70">
                  <c:v>3.7824500000000004E-5</c:v>
                </c:pt>
                <c:pt idx="71">
                  <c:v>3.5978049999999997E-5</c:v>
                </c:pt>
                <c:pt idx="72">
                  <c:v>3.4101470000000003E-5</c:v>
                </c:pt>
                <c:pt idx="73">
                  <c:v>2.4373730000000002E-5</c:v>
                </c:pt>
                <c:pt idx="74">
                  <c:v>2.3706140000000003E-5</c:v>
                </c:pt>
                <c:pt idx="75">
                  <c:v>2.2026490000000003E-5</c:v>
                </c:pt>
                <c:pt idx="76">
                  <c:v>1.8818820000000002E-5</c:v>
                </c:pt>
                <c:pt idx="77">
                  <c:v>1.810655E-5</c:v>
                </c:pt>
                <c:pt idx="78">
                  <c:v>1.5857060000000002E-5</c:v>
                </c:pt>
                <c:pt idx="79">
                  <c:v>1.5952629999999999E-5</c:v>
                </c:pt>
                <c:pt idx="80">
                  <c:v>1.6496710000000002E-5</c:v>
                </c:pt>
                <c:pt idx="81">
                  <c:v>1.1983350000000001E-5</c:v>
                </c:pt>
                <c:pt idx="82">
                  <c:v>9.3811800000000012E-6</c:v>
                </c:pt>
                <c:pt idx="83">
                  <c:v>9.2825210000000004E-6</c:v>
                </c:pt>
                <c:pt idx="84">
                  <c:v>1.0271560000000001E-5</c:v>
                </c:pt>
                <c:pt idx="85">
                  <c:v>7.5151539999999996E-6</c:v>
                </c:pt>
                <c:pt idx="86">
                  <c:v>8.2615220000000006E-6</c:v>
                </c:pt>
                <c:pt idx="87">
                  <c:v>7.1912430000000008E-6</c:v>
                </c:pt>
                <c:pt idx="88">
                  <c:v>5.2006340000000003E-6</c:v>
                </c:pt>
                <c:pt idx="89">
                  <c:v>4.9796800000000002E-6</c:v>
                </c:pt>
                <c:pt idx="90">
                  <c:v>4.8552730000000002E-6</c:v>
                </c:pt>
                <c:pt idx="91">
                  <c:v>4.3346990000000008E-6</c:v>
                </c:pt>
                <c:pt idx="92">
                  <c:v>3.3562440000000001E-6</c:v>
                </c:pt>
                <c:pt idx="93">
                  <c:v>3.3888480000000001E-6</c:v>
                </c:pt>
                <c:pt idx="94">
                  <c:v>3.1948730000000004E-6</c:v>
                </c:pt>
                <c:pt idx="95">
                  <c:v>3.001992E-6</c:v>
                </c:pt>
                <c:pt idx="96">
                  <c:v>3.3090960000000005E-6</c:v>
                </c:pt>
                <c:pt idx="97">
                  <c:v>2.6375680000000003E-6</c:v>
                </c:pt>
                <c:pt idx="98">
                  <c:v>2.231335E-6</c:v>
                </c:pt>
                <c:pt idx="99">
                  <c:v>2.1761100000000001E-6</c:v>
                </c:pt>
                <c:pt idx="100">
                  <c:v>2.0388210000000002E-6</c:v>
                </c:pt>
                <c:pt idx="101">
                  <c:v>1.834164E-6</c:v>
                </c:pt>
                <c:pt idx="102">
                  <c:v>1.576244E-6</c:v>
                </c:pt>
                <c:pt idx="103">
                  <c:v>1.909165E-6</c:v>
                </c:pt>
                <c:pt idx="104">
                  <c:v>1.5824490000000002E-6</c:v>
                </c:pt>
                <c:pt idx="105">
                  <c:v>1.2115920000000002E-6</c:v>
                </c:pt>
                <c:pt idx="106">
                  <c:v>1.0350310000000001E-6</c:v>
                </c:pt>
                <c:pt idx="107">
                  <c:v>8.9059540000000004E-7</c:v>
                </c:pt>
                <c:pt idx="108">
                  <c:v>9.5199830000000013E-7</c:v>
                </c:pt>
                <c:pt idx="109">
                  <c:v>9.903470000000001E-7</c:v>
                </c:pt>
                <c:pt idx="110">
                  <c:v>1.0030990000000002E-6</c:v>
                </c:pt>
                <c:pt idx="111">
                  <c:v>7.5719340000000002E-7</c:v>
                </c:pt>
                <c:pt idx="112">
                  <c:v>8.3593380000000012E-7</c:v>
                </c:pt>
                <c:pt idx="113">
                  <c:v>8.620639000000001E-7</c:v>
                </c:pt>
                <c:pt idx="114">
                  <c:v>8.0564249999999997E-7</c:v>
                </c:pt>
                <c:pt idx="115">
                  <c:v>7.3483630000000011E-7</c:v>
                </c:pt>
                <c:pt idx="116">
                  <c:v>6.8456409999999998E-7</c:v>
                </c:pt>
                <c:pt idx="117">
                  <c:v>7.1401980000000011E-7</c:v>
                </c:pt>
                <c:pt idx="118">
                  <c:v>6.543525000000001E-7</c:v>
                </c:pt>
                <c:pt idx="119">
                  <c:v>6.857156E-7</c:v>
                </c:pt>
                <c:pt idx="120">
                  <c:v>6.9616510000000003E-7</c:v>
                </c:pt>
                <c:pt idx="121">
                  <c:v>5.6352920000000003E-7</c:v>
                </c:pt>
                <c:pt idx="122">
                  <c:v>6.2611990000000001E-7</c:v>
                </c:pt>
                <c:pt idx="123">
                  <c:v>6.3023050000000001E-7</c:v>
                </c:pt>
                <c:pt idx="124">
                  <c:v>5.0265029999999999E-7</c:v>
                </c:pt>
                <c:pt idx="125">
                  <c:v>4.6870800000000002E-7</c:v>
                </c:pt>
                <c:pt idx="126">
                  <c:v>5.8213520000000011E-7</c:v>
                </c:pt>
                <c:pt idx="127">
                  <c:v>6.1831689999999997E-7</c:v>
                </c:pt>
                <c:pt idx="128">
                  <c:v>5.395106E-7</c:v>
                </c:pt>
                <c:pt idx="129">
                  <c:v>4.7963310000000004E-7</c:v>
                </c:pt>
                <c:pt idx="130">
                  <c:v>4.8390450000000006E-7</c:v>
                </c:pt>
                <c:pt idx="131">
                  <c:v>3.8184440000000001E-7</c:v>
                </c:pt>
                <c:pt idx="132">
                  <c:v>4.0426210000000004E-7</c:v>
                </c:pt>
                <c:pt idx="133">
                  <c:v>4.507261E-7</c:v>
                </c:pt>
                <c:pt idx="134">
                  <c:v>3.4339600000000001E-7</c:v>
                </c:pt>
                <c:pt idx="135">
                  <c:v>3.577965E-7</c:v>
                </c:pt>
                <c:pt idx="136">
                  <c:v>4.1370400000000001E-7</c:v>
                </c:pt>
                <c:pt idx="137">
                  <c:v>3.205391E-7</c:v>
                </c:pt>
                <c:pt idx="138">
                  <c:v>3.5105979999999998E-7</c:v>
                </c:pt>
                <c:pt idx="139">
                  <c:v>4.0337860000000006E-7</c:v>
                </c:pt>
                <c:pt idx="140">
                  <c:v>3.7304800000000002E-7</c:v>
                </c:pt>
                <c:pt idx="141">
                  <c:v>3.2908790000000005E-7</c:v>
                </c:pt>
                <c:pt idx="142">
                  <c:v>3.9358289999999999E-7</c:v>
                </c:pt>
                <c:pt idx="143">
                  <c:v>4.7261230000000003E-7</c:v>
                </c:pt>
                <c:pt idx="144">
                  <c:v>4.0094689999999998E-7</c:v>
                </c:pt>
                <c:pt idx="145">
                  <c:v>3.7494410000000004E-7</c:v>
                </c:pt>
                <c:pt idx="146">
                  <c:v>3.2212440000000005E-7</c:v>
                </c:pt>
                <c:pt idx="147">
                  <c:v>2.9763350000000004E-7</c:v>
                </c:pt>
                <c:pt idx="148">
                  <c:v>3.4758750000000004E-7</c:v>
                </c:pt>
                <c:pt idx="149">
                  <c:v>3.7595020000000001E-7</c:v>
                </c:pt>
                <c:pt idx="150">
                  <c:v>3.911947E-7</c:v>
                </c:pt>
                <c:pt idx="151">
                  <c:v>3.5604250000000002E-7</c:v>
                </c:pt>
                <c:pt idx="152">
                  <c:v>3.7394530000000003E-7</c:v>
                </c:pt>
                <c:pt idx="153">
                  <c:v>4.3211869999999998E-7</c:v>
                </c:pt>
                <c:pt idx="154">
                  <c:v>4.3728290000000005E-7</c:v>
                </c:pt>
                <c:pt idx="155">
                  <c:v>3.3592200000000001E-7</c:v>
                </c:pt>
                <c:pt idx="156">
                  <c:v>3.7033359999999999E-7</c:v>
                </c:pt>
                <c:pt idx="157">
                  <c:v>3.3168520000000003E-7</c:v>
                </c:pt>
                <c:pt idx="158">
                  <c:v>2.9680670000000002E-7</c:v>
                </c:pt>
                <c:pt idx="159">
                  <c:v>3.2163850000000002E-7</c:v>
                </c:pt>
                <c:pt idx="160">
                  <c:v>4.395079E-7</c:v>
                </c:pt>
                <c:pt idx="161">
                  <c:v>4.3463079999999996E-7</c:v>
                </c:pt>
                <c:pt idx="162">
                  <c:v>4.29986E-7</c:v>
                </c:pt>
                <c:pt idx="163">
                  <c:v>4.3277549999999997E-7</c:v>
                </c:pt>
                <c:pt idx="164">
                  <c:v>3.0745299999999999E-7</c:v>
                </c:pt>
                <c:pt idx="165">
                  <c:v>2.7649500000000004E-7</c:v>
                </c:pt>
                <c:pt idx="166">
                  <c:v>3.5692390000000001E-7</c:v>
                </c:pt>
                <c:pt idx="167">
                  <c:v>2.972972E-7</c:v>
                </c:pt>
                <c:pt idx="168">
                  <c:v>2.6319390000000003E-7</c:v>
                </c:pt>
                <c:pt idx="169">
                  <c:v>2.8883020000000001E-7</c:v>
                </c:pt>
                <c:pt idx="170">
                  <c:v>3.4270210000000001E-7</c:v>
                </c:pt>
                <c:pt idx="171">
                  <c:v>4.0233720000000005E-7</c:v>
                </c:pt>
                <c:pt idx="172">
                  <c:v>3.263143E-7</c:v>
                </c:pt>
                <c:pt idx="173">
                  <c:v>2.8097730000000002E-7</c:v>
                </c:pt>
                <c:pt idx="174">
                  <c:v>2.7479160000000002E-7</c:v>
                </c:pt>
                <c:pt idx="175">
                  <c:v>2.7354480000000005E-7</c:v>
                </c:pt>
              </c:numCache>
            </c:numRef>
          </c:yVal>
          <c:smooth val="1"/>
        </c:ser>
        <c:dLbls>
          <c:showLegendKey val="0"/>
          <c:showVal val="0"/>
          <c:showCatName val="0"/>
          <c:showSerName val="0"/>
          <c:showPercent val="0"/>
          <c:showBubbleSize val="0"/>
        </c:dLbls>
        <c:axId val="480576072"/>
        <c:axId val="480575288"/>
      </c:scatterChart>
      <c:valAx>
        <c:axId val="480576072"/>
        <c:scaling>
          <c:orientation val="minMax"/>
          <c:max val="0.2"/>
        </c:scaling>
        <c:delete val="0"/>
        <c:axPos val="b"/>
        <c:title>
          <c:tx>
            <c:rich>
              <a:bodyPr/>
              <a:lstStyle/>
              <a:p>
                <a:pPr>
                  <a:defRPr sz="1100" b="0" i="0" u="none" strike="noStrike" baseline="0">
                    <a:solidFill>
                      <a:srgbClr val="000000"/>
                    </a:solidFill>
                    <a:latin typeface="Calibri"/>
                    <a:ea typeface="Calibri"/>
                    <a:cs typeface="Calibri"/>
                  </a:defRPr>
                </a:pPr>
                <a:r>
                  <a:rPr lang="en-GB" sz="1000" b="1" i="0" u="none" strike="noStrike" baseline="0">
                    <a:solidFill>
                      <a:srgbClr val="000000"/>
                    </a:solidFill>
                    <a:latin typeface="Arial"/>
                    <a:cs typeface="Arial"/>
                  </a:rPr>
                  <a:t>Q/ Å</a:t>
                </a:r>
                <a:r>
                  <a:rPr lang="en-GB" sz="1000" b="1" i="0" u="none" strike="noStrike" baseline="30000">
                    <a:solidFill>
                      <a:srgbClr val="000000"/>
                    </a:solidFill>
                    <a:latin typeface="Arial"/>
                    <a:cs typeface="Arial"/>
                  </a:rPr>
                  <a:t>-1</a:t>
                </a:r>
              </a:p>
            </c:rich>
          </c:tx>
          <c:layout>
            <c:manualLayout>
              <c:xMode val="edge"/>
              <c:yMode val="edge"/>
              <c:x val="0.50232622955469541"/>
              <c:y val="0.91896672398708779"/>
            </c:manualLayout>
          </c:layout>
          <c:overlay val="0"/>
          <c:spPr>
            <a:noFill/>
            <a:ln w="25400">
              <a:noFill/>
            </a:ln>
          </c:spPr>
        </c:title>
        <c:numFmt formatCode="General"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80575288"/>
        <c:crossesAt val="1.0000000000000001E-9"/>
        <c:crossBetween val="midCat"/>
      </c:valAx>
      <c:valAx>
        <c:axId val="480575288"/>
        <c:scaling>
          <c:logBase val="10"/>
          <c:orientation val="minMax"/>
          <c:max val="1"/>
          <c:min val="1.0000000000000001E-9"/>
        </c:scaling>
        <c:delete val="0"/>
        <c:axPos val="l"/>
        <c:title>
          <c:tx>
            <c:rich>
              <a:bodyPr/>
              <a:lstStyle/>
              <a:p>
                <a:pPr>
                  <a:defRPr sz="1000" b="1" i="0" u="none" strike="noStrike" baseline="0">
                    <a:solidFill>
                      <a:srgbClr val="000000"/>
                    </a:solidFill>
                    <a:latin typeface="Arial"/>
                    <a:ea typeface="Arial"/>
                    <a:cs typeface="Arial"/>
                  </a:defRPr>
                </a:pPr>
                <a:r>
                  <a:rPr lang="en-GB"/>
                  <a:t>Reflectivity</a:t>
                </a:r>
              </a:p>
            </c:rich>
          </c:tx>
          <c:layout>
            <c:manualLayout>
              <c:xMode val="edge"/>
              <c:yMode val="edge"/>
              <c:x val="1.2499460464703294E-2"/>
              <c:y val="0.32737381965185386"/>
            </c:manualLayout>
          </c:layout>
          <c:overlay val="0"/>
          <c:spPr>
            <a:noFill/>
            <a:ln w="25400">
              <a:noFill/>
            </a:ln>
          </c:spPr>
        </c:title>
        <c:numFmt formatCode="0.E+0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80576072"/>
        <c:crossesAt val="1.0000000000000006E-10"/>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8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43000957463892"/>
          <c:y val="5.1355626115507549E-2"/>
          <c:w val="0.86190026246719176"/>
          <c:h val="0.78537401574803145"/>
        </c:manualLayout>
      </c:layout>
      <c:scatterChart>
        <c:scatterStyle val="lineMarker"/>
        <c:varyColors val="0"/>
        <c:ser>
          <c:idx val="0"/>
          <c:order val="0"/>
          <c:tx>
            <c:v>5 mM</c:v>
          </c:tx>
          <c:spPr>
            <a:ln w="12700">
              <a:solidFill>
                <a:schemeClr val="tx1"/>
              </a:solidFill>
            </a:ln>
          </c:spPr>
          <c:marker>
            <c:symbol val="square"/>
            <c:size val="5"/>
            <c:spPr>
              <a:solidFill>
                <a:schemeClr val="bg1"/>
              </a:solidFill>
              <a:ln w="12700">
                <a:solidFill>
                  <a:schemeClr val="tx1"/>
                </a:solidFill>
              </a:ln>
            </c:spPr>
          </c:marker>
          <c:xVal>
            <c:numRef>
              <c:f>Salt!$A$76:$A$90</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Salt!$C$5:$C$19</c:f>
              <c:numCache>
                <c:formatCode>General</c:formatCode>
                <c:ptCount val="15"/>
                <c:pt idx="0">
                  <c:v>0</c:v>
                </c:pt>
                <c:pt idx="1">
                  <c:v>1.62615957</c:v>
                </c:pt>
                <c:pt idx="2">
                  <c:v>1.94029955</c:v>
                </c:pt>
                <c:pt idx="3">
                  <c:v>2.13444784</c:v>
                </c:pt>
                <c:pt idx="4">
                  <c:v>2.3981771100000002</c:v>
                </c:pt>
                <c:pt idx="5">
                  <c:v>2.5550104300000003</c:v>
                </c:pt>
                <c:pt idx="6">
                  <c:v>2.6470750600000001</c:v>
                </c:pt>
                <c:pt idx="7">
                  <c:v>2.7139737800000003</c:v>
                </c:pt>
                <c:pt idx="8">
                  <c:v>2.7753502000000001</c:v>
                </c:pt>
                <c:pt idx="9">
                  <c:v>2.82804872</c:v>
                </c:pt>
                <c:pt idx="10">
                  <c:v>2.8629969899999996</c:v>
                </c:pt>
                <c:pt idx="11">
                  <c:v>2.9033097799999998</c:v>
                </c:pt>
                <c:pt idx="12">
                  <c:v>2.9319999999999999</c:v>
                </c:pt>
                <c:pt idx="13">
                  <c:v>2.9630000000000001</c:v>
                </c:pt>
                <c:pt idx="14">
                  <c:v>2.9820000000000002</c:v>
                </c:pt>
              </c:numCache>
            </c:numRef>
          </c:yVal>
          <c:smooth val="0"/>
        </c:ser>
        <c:ser>
          <c:idx val="2"/>
          <c:order val="1"/>
          <c:tx>
            <c:v>20 mM</c:v>
          </c:tx>
          <c:spPr>
            <a:ln w="12700">
              <a:solidFill>
                <a:schemeClr val="tx1"/>
              </a:solidFill>
            </a:ln>
          </c:spPr>
          <c:marker>
            <c:symbol val="diamond"/>
            <c:size val="5"/>
            <c:spPr>
              <a:solidFill>
                <a:schemeClr val="bg1"/>
              </a:solidFill>
              <a:ln w="12700">
                <a:solidFill>
                  <a:schemeClr val="tx1"/>
                </a:solidFill>
              </a:ln>
            </c:spPr>
          </c:marker>
          <c:xVal>
            <c:numRef>
              <c:f>Salt!$E$76:$E$90</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Salt!$G$76:$G$90</c:f>
              <c:numCache>
                <c:formatCode>General</c:formatCode>
                <c:ptCount val="15"/>
                <c:pt idx="0">
                  <c:v>0</c:v>
                </c:pt>
                <c:pt idx="1">
                  <c:v>1.6450931700000002</c:v>
                </c:pt>
                <c:pt idx="2">
                  <c:v>1.8983300699999999</c:v>
                </c:pt>
                <c:pt idx="3">
                  <c:v>2.0683380200000001</c:v>
                </c:pt>
                <c:pt idx="4">
                  <c:v>2.2924645100000003</c:v>
                </c:pt>
                <c:pt idx="5">
                  <c:v>2.4020427200000003</c:v>
                </c:pt>
                <c:pt idx="6">
                  <c:v>2.4682314299999999</c:v>
                </c:pt>
                <c:pt idx="7">
                  <c:v>2.5358401599999998</c:v>
                </c:pt>
                <c:pt idx="8">
                  <c:v>2.5756007200000002</c:v>
                </c:pt>
                <c:pt idx="9">
                  <c:v>2.6102334300000005</c:v>
                </c:pt>
                <c:pt idx="10">
                  <c:v>2.6232502800000002</c:v>
                </c:pt>
                <c:pt idx="11">
                  <c:v>2.6623797199999997</c:v>
                </c:pt>
                <c:pt idx="12">
                  <c:v>2.7759024299999999</c:v>
                </c:pt>
                <c:pt idx="13">
                  <c:v>2.7254128299999998</c:v>
                </c:pt>
                <c:pt idx="14">
                  <c:v>2.72872621</c:v>
                </c:pt>
              </c:numCache>
            </c:numRef>
          </c:yVal>
          <c:smooth val="0"/>
        </c:ser>
        <c:ser>
          <c:idx val="3"/>
          <c:order val="2"/>
          <c:tx>
            <c:v>50 mM</c:v>
          </c:tx>
          <c:spPr>
            <a:ln w="12700">
              <a:solidFill>
                <a:schemeClr val="tx1"/>
              </a:solidFill>
            </a:ln>
          </c:spPr>
          <c:marker>
            <c:symbol val="triangle"/>
            <c:size val="5"/>
            <c:spPr>
              <a:solidFill>
                <a:schemeClr val="bg1"/>
              </a:solidFill>
              <a:ln w="12700">
                <a:solidFill>
                  <a:schemeClr val="tx1"/>
                </a:solidFill>
              </a:ln>
            </c:spPr>
          </c:marker>
          <c:xVal>
            <c:numRef>
              <c:f>Salt!$I$76:$I$90</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Salt!$K$76:$K$90</c:f>
              <c:numCache>
                <c:formatCode>General</c:formatCode>
                <c:ptCount val="15"/>
                <c:pt idx="0">
                  <c:v>0</c:v>
                </c:pt>
                <c:pt idx="1">
                  <c:v>1.3939863000000001</c:v>
                </c:pt>
                <c:pt idx="2">
                  <c:v>1.5869512400000001</c:v>
                </c:pt>
                <c:pt idx="3">
                  <c:v>1.7318721699999999</c:v>
                </c:pt>
                <c:pt idx="4">
                  <c:v>1.9544208600000001</c:v>
                </c:pt>
                <c:pt idx="5">
                  <c:v>2.114252</c:v>
                </c:pt>
                <c:pt idx="6">
                  <c:v>2.2234357600000001</c:v>
                </c:pt>
                <c:pt idx="7">
                  <c:v>2.2964090100000001</c:v>
                </c:pt>
                <c:pt idx="8">
                  <c:v>2.35273647</c:v>
                </c:pt>
                <c:pt idx="9">
                  <c:v>2.4085905899999998</c:v>
                </c:pt>
                <c:pt idx="10">
                  <c:v>2.42783975</c:v>
                </c:pt>
                <c:pt idx="11">
                  <c:v>2.508702</c:v>
                </c:pt>
                <c:pt idx="12">
                  <c:v>2.52298109</c:v>
                </c:pt>
                <c:pt idx="13">
                  <c:v>2.5184054699999998</c:v>
                </c:pt>
                <c:pt idx="14">
                  <c:v>2.55359041</c:v>
                </c:pt>
              </c:numCache>
            </c:numRef>
          </c:yVal>
          <c:smooth val="0"/>
        </c:ser>
        <c:ser>
          <c:idx val="4"/>
          <c:order val="3"/>
          <c:tx>
            <c:v>150 mM</c:v>
          </c:tx>
          <c:spPr>
            <a:ln w="12700">
              <a:solidFill>
                <a:schemeClr val="tx1"/>
              </a:solidFill>
            </a:ln>
          </c:spPr>
          <c:marker>
            <c:symbol val="circle"/>
            <c:size val="5"/>
            <c:spPr>
              <a:solidFill>
                <a:schemeClr val="bg1"/>
              </a:solidFill>
              <a:ln w="12700">
                <a:solidFill>
                  <a:schemeClr val="tx1"/>
                </a:solidFill>
              </a:ln>
            </c:spPr>
          </c:marker>
          <c:xVal>
            <c:numRef>
              <c:f>Salt!$M$76:$M$90</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Salt!$O$76:$O$90</c:f>
              <c:numCache>
                <c:formatCode>General</c:formatCode>
                <c:ptCount val="15"/>
                <c:pt idx="0">
                  <c:v>0</c:v>
                </c:pt>
                <c:pt idx="1">
                  <c:v>0.79379117999999993</c:v>
                </c:pt>
                <c:pt idx="2">
                  <c:v>0.91228396</c:v>
                </c:pt>
                <c:pt idx="3">
                  <c:v>0.954569</c:v>
                </c:pt>
                <c:pt idx="4">
                  <c:v>1.0536548400000001</c:v>
                </c:pt>
                <c:pt idx="5">
                  <c:v>1.1208691200000001</c:v>
                </c:pt>
                <c:pt idx="6">
                  <c:v>1.1636275</c:v>
                </c:pt>
                <c:pt idx="7">
                  <c:v>1.2652378200000001</c:v>
                </c:pt>
                <c:pt idx="8">
                  <c:v>1.3851506200000001</c:v>
                </c:pt>
                <c:pt idx="9">
                  <c:v>1.4643561800000002</c:v>
                </c:pt>
                <c:pt idx="10">
                  <c:v>1.4997620119999999</c:v>
                </c:pt>
                <c:pt idx="11">
                  <c:v>1.5563419200000002</c:v>
                </c:pt>
                <c:pt idx="12">
                  <c:v>1.6115649200000002</c:v>
                </c:pt>
                <c:pt idx="13">
                  <c:v>1.6327863300000001</c:v>
                </c:pt>
                <c:pt idx="14">
                  <c:v>1.6824870300000001</c:v>
                </c:pt>
              </c:numCache>
            </c:numRef>
          </c:yVal>
          <c:smooth val="0"/>
        </c:ser>
        <c:ser>
          <c:idx val="5"/>
          <c:order val="4"/>
          <c:tx>
            <c:v>500 mM</c:v>
          </c:tx>
          <c:spPr>
            <a:ln w="12700">
              <a:solidFill>
                <a:schemeClr val="tx1"/>
              </a:solidFill>
            </a:ln>
          </c:spPr>
          <c:marker>
            <c:symbol val="star"/>
            <c:size val="5"/>
            <c:spPr>
              <a:noFill/>
              <a:ln w="12700">
                <a:solidFill>
                  <a:schemeClr val="tx1"/>
                </a:solidFill>
              </a:ln>
            </c:spPr>
          </c:marker>
          <c:xVal>
            <c:numRef>
              <c:f>Salt!$Q$76:$Q$90</c:f>
              <c:numCache>
                <c:formatCode>General</c:formatCode>
                <c:ptCount val="15"/>
                <c:pt idx="0">
                  <c:v>0</c:v>
                </c:pt>
                <c:pt idx="1">
                  <c:v>1</c:v>
                </c:pt>
                <c:pt idx="2">
                  <c:v>3</c:v>
                </c:pt>
                <c:pt idx="3">
                  <c:v>5</c:v>
                </c:pt>
                <c:pt idx="4">
                  <c:v>10</c:v>
                </c:pt>
                <c:pt idx="5">
                  <c:v>15</c:v>
                </c:pt>
                <c:pt idx="6">
                  <c:v>20</c:v>
                </c:pt>
                <c:pt idx="7">
                  <c:v>25</c:v>
                </c:pt>
                <c:pt idx="8">
                  <c:v>30</c:v>
                </c:pt>
                <c:pt idx="9">
                  <c:v>35</c:v>
                </c:pt>
                <c:pt idx="10">
                  <c:v>40</c:v>
                </c:pt>
                <c:pt idx="11">
                  <c:v>45</c:v>
                </c:pt>
                <c:pt idx="12">
                  <c:v>50</c:v>
                </c:pt>
                <c:pt idx="13">
                  <c:v>55</c:v>
                </c:pt>
                <c:pt idx="14">
                  <c:v>60</c:v>
                </c:pt>
              </c:numCache>
            </c:numRef>
          </c:xVal>
          <c:yVal>
            <c:numRef>
              <c:f>Salt!$S$76:$S$90</c:f>
              <c:numCache>
                <c:formatCode>General</c:formatCode>
                <c:ptCount val="15"/>
                <c:pt idx="0">
                  <c:v>0</c:v>
                </c:pt>
                <c:pt idx="1">
                  <c:v>0.33788587000000003</c:v>
                </c:pt>
                <c:pt idx="2">
                  <c:v>0.39468667000000002</c:v>
                </c:pt>
                <c:pt idx="3">
                  <c:v>0.44359847000000002</c:v>
                </c:pt>
                <c:pt idx="4">
                  <c:v>0.47831006999999998</c:v>
                </c:pt>
                <c:pt idx="5">
                  <c:v>0.50055704999999995</c:v>
                </c:pt>
                <c:pt idx="6">
                  <c:v>0.50418598999999997</c:v>
                </c:pt>
                <c:pt idx="7">
                  <c:v>0.52927300999999993</c:v>
                </c:pt>
                <c:pt idx="8">
                  <c:v>0.56090790000000001</c:v>
                </c:pt>
                <c:pt idx="9">
                  <c:v>0.56303793000000002</c:v>
                </c:pt>
                <c:pt idx="10">
                  <c:v>0.57447698000000003</c:v>
                </c:pt>
                <c:pt idx="11">
                  <c:v>0.59869621000000006</c:v>
                </c:pt>
                <c:pt idx="12">
                  <c:v>0.61076638000000005</c:v>
                </c:pt>
                <c:pt idx="13">
                  <c:v>0.61108194000000005</c:v>
                </c:pt>
                <c:pt idx="14">
                  <c:v>0.63033110000000003</c:v>
                </c:pt>
              </c:numCache>
            </c:numRef>
          </c:yVal>
          <c:smooth val="0"/>
        </c:ser>
        <c:dLbls>
          <c:showLegendKey val="0"/>
          <c:showVal val="0"/>
          <c:showCatName val="0"/>
          <c:showSerName val="0"/>
          <c:showPercent val="0"/>
          <c:showBubbleSize val="0"/>
        </c:dLbls>
        <c:axId val="480575680"/>
        <c:axId val="480573720"/>
      </c:scatterChart>
      <c:valAx>
        <c:axId val="480575680"/>
        <c:scaling>
          <c:orientation val="minMax"/>
        </c:scaling>
        <c:delete val="0"/>
        <c:axPos val="b"/>
        <c:title>
          <c:tx>
            <c:rich>
              <a:bodyPr/>
              <a:lstStyle/>
              <a:p>
                <a:pPr>
                  <a:defRPr/>
                </a:pPr>
                <a:r>
                  <a:rPr lang="en-US"/>
                  <a:t>Time (min)</a:t>
                </a:r>
              </a:p>
            </c:rich>
          </c:tx>
          <c:overlay val="0"/>
        </c:title>
        <c:numFmt formatCode="General" sourceLinked="1"/>
        <c:majorTickMark val="out"/>
        <c:minorTickMark val="none"/>
        <c:tickLblPos val="nextTo"/>
        <c:spPr>
          <a:ln>
            <a:solidFill>
              <a:sysClr val="windowText" lastClr="000000"/>
            </a:solidFill>
          </a:ln>
        </c:spPr>
        <c:crossAx val="480573720"/>
        <c:crosses val="autoZero"/>
        <c:crossBetween val="midCat"/>
      </c:valAx>
      <c:valAx>
        <c:axId val="480573720"/>
        <c:scaling>
          <c:orientation val="minMax"/>
          <c:max val="3"/>
        </c:scaling>
        <c:delete val="0"/>
        <c:axPos val="l"/>
        <c:title>
          <c:tx>
            <c:rich>
              <a:bodyPr rot="-5400000" vert="horz"/>
              <a:lstStyle/>
              <a:p>
                <a:pPr>
                  <a:defRPr/>
                </a:pPr>
                <a:r>
                  <a:rPr lang="en-US"/>
                  <a:t>Surface Excess (mg/m</a:t>
                </a:r>
                <a:r>
                  <a:rPr lang="en-US" baseline="30000"/>
                  <a:t>2</a:t>
                </a:r>
                <a:r>
                  <a:rPr lang="en-US"/>
                  <a:t>)</a:t>
                </a:r>
              </a:p>
            </c:rich>
          </c:tx>
          <c:overlay val="0"/>
        </c:title>
        <c:numFmt formatCode="General" sourceLinked="1"/>
        <c:majorTickMark val="out"/>
        <c:minorTickMark val="none"/>
        <c:tickLblPos val="nextTo"/>
        <c:spPr>
          <a:ln>
            <a:solidFill>
              <a:sysClr val="windowText" lastClr="000000"/>
            </a:solidFill>
          </a:ln>
        </c:spPr>
        <c:crossAx val="480575680"/>
        <c:crosses val="autoZero"/>
        <c:crossBetween val="midCat"/>
        <c:majorUnit val="1"/>
      </c:valAx>
      <c:spPr>
        <a:noFill/>
        <a:ln>
          <a:solidFill>
            <a:sysClr val="windowText" lastClr="000000"/>
          </a:solidFill>
        </a:ln>
      </c:spPr>
    </c:plotArea>
    <c:plotVisOnly val="1"/>
    <c:dispBlanksAs val="gap"/>
    <c:showDLblsOverMax val="0"/>
  </c:chart>
  <c:spPr>
    <a:noFill/>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44337239535196"/>
          <c:y val="2.1390817632585931E-2"/>
          <c:w val="0.75602454622749626"/>
          <c:h val="0.77933132330004784"/>
        </c:manualLayout>
      </c:layout>
      <c:scatterChart>
        <c:scatterStyle val="smoothMarker"/>
        <c:varyColors val="0"/>
        <c:ser>
          <c:idx val="0"/>
          <c:order val="0"/>
          <c:spPr>
            <a:ln w="38100">
              <a:solidFill>
                <a:srgbClr val="FF0000"/>
              </a:solidFill>
              <a:prstDash val="solid"/>
            </a:ln>
          </c:spPr>
          <c:marker>
            <c:symbol val="none"/>
          </c:marker>
          <c:xVal>
            <c:numRef>
              <c:f>Data!$A$13:$A$512</c:f>
              <c:numCache>
                <c:formatCode>General</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c:v>5.1279999999999999E-2</c:v>
                </c:pt>
                <c:pt idx="87">
                  <c:v>5.176E-2</c:v>
                </c:pt>
                <c:pt idx="88">
                  <c:v>5.2240000000000002E-2</c:v>
                </c:pt>
                <c:pt idx="89">
                  <c:v>5.2720000000000003E-2</c:v>
                </c:pt>
                <c:pt idx="90">
                  <c:v>5.3199999999999997E-2</c:v>
                </c:pt>
                <c:pt idx="91">
                  <c:v>5.3679999999999999E-2</c:v>
                </c:pt>
                <c:pt idx="92">
                  <c:v>5.416E-2</c:v>
                </c:pt>
                <c:pt idx="93">
                  <c:v>5.4640000000000001E-2</c:v>
                </c:pt>
                <c:pt idx="94">
                  <c:v>5.5120000000000002E-2</c:v>
                </c:pt>
                <c:pt idx="95">
                  <c:v>5.5599999999999997E-2</c:v>
                </c:pt>
                <c:pt idx="96">
                  <c:v>5.6079999999999998E-2</c:v>
                </c:pt>
                <c:pt idx="97">
                  <c:v>5.6559999999999999E-2</c:v>
                </c:pt>
                <c:pt idx="98">
                  <c:v>5.704E-2</c:v>
                </c:pt>
                <c:pt idx="99">
                  <c:v>5.7520000000000002E-2</c:v>
                </c:pt>
                <c:pt idx="100">
                  <c:v>5.8000000000000003E-2</c:v>
                </c:pt>
                <c:pt idx="101">
                  <c:v>5.8479999999999997E-2</c:v>
                </c:pt>
                <c:pt idx="102">
                  <c:v>5.8959999999999999E-2</c:v>
                </c:pt>
                <c:pt idx="103">
                  <c:v>5.944E-2</c:v>
                </c:pt>
                <c:pt idx="104">
                  <c:v>5.9920000000000001E-2</c:v>
                </c:pt>
                <c:pt idx="105">
                  <c:v>6.0400000000000002E-2</c:v>
                </c:pt>
                <c:pt idx="106">
                  <c:v>6.0879999999999997E-2</c:v>
                </c:pt>
                <c:pt idx="107">
                  <c:v>6.1359999999999998E-2</c:v>
                </c:pt>
                <c:pt idx="108">
                  <c:v>6.1839999999999999E-2</c:v>
                </c:pt>
                <c:pt idx="109">
                  <c:v>6.232E-2</c:v>
                </c:pt>
                <c:pt idx="110">
                  <c:v>6.2799999999999995E-2</c:v>
                </c:pt>
                <c:pt idx="111">
                  <c:v>6.3280000000000003E-2</c:v>
                </c:pt>
                <c:pt idx="112">
                  <c:v>6.3759999999999997E-2</c:v>
                </c:pt>
                <c:pt idx="113">
                  <c:v>6.4240000000000005E-2</c:v>
                </c:pt>
                <c:pt idx="114">
                  <c:v>6.472E-2</c:v>
                </c:pt>
                <c:pt idx="115">
                  <c:v>6.5199999999999994E-2</c:v>
                </c:pt>
                <c:pt idx="116">
                  <c:v>6.5680000000000002E-2</c:v>
                </c:pt>
                <c:pt idx="117">
                  <c:v>6.6159999999999997E-2</c:v>
                </c:pt>
                <c:pt idx="118">
                  <c:v>6.6640000000000005E-2</c:v>
                </c:pt>
                <c:pt idx="119">
                  <c:v>6.7119999999999999E-2</c:v>
                </c:pt>
                <c:pt idx="120">
                  <c:v>6.7599999999999993E-2</c:v>
                </c:pt>
                <c:pt idx="121">
                  <c:v>6.8080000000000002E-2</c:v>
                </c:pt>
                <c:pt idx="122">
                  <c:v>6.8559999999999996E-2</c:v>
                </c:pt>
                <c:pt idx="123">
                  <c:v>6.9040000000000004E-2</c:v>
                </c:pt>
                <c:pt idx="124">
                  <c:v>6.9519999999999998E-2</c:v>
                </c:pt>
                <c:pt idx="125">
                  <c:v>7.0000000000000007E-2</c:v>
                </c:pt>
                <c:pt idx="126">
                  <c:v>7.0480000000000001E-2</c:v>
                </c:pt>
                <c:pt idx="127">
                  <c:v>7.0959999999999995E-2</c:v>
                </c:pt>
                <c:pt idx="128">
                  <c:v>7.1440000000000003E-2</c:v>
                </c:pt>
                <c:pt idx="129">
                  <c:v>7.1919999999999998E-2</c:v>
                </c:pt>
                <c:pt idx="130">
                  <c:v>7.2400000000000006E-2</c:v>
                </c:pt>
                <c:pt idx="131">
                  <c:v>7.288E-2</c:v>
                </c:pt>
                <c:pt idx="132">
                  <c:v>7.3359999999999995E-2</c:v>
                </c:pt>
                <c:pt idx="133">
                  <c:v>7.3840000000000003E-2</c:v>
                </c:pt>
                <c:pt idx="134">
                  <c:v>7.4319999999999997E-2</c:v>
                </c:pt>
                <c:pt idx="135">
                  <c:v>7.4800000000000005E-2</c:v>
                </c:pt>
                <c:pt idx="136">
                  <c:v>7.528E-2</c:v>
                </c:pt>
                <c:pt idx="137">
                  <c:v>7.5759999999999994E-2</c:v>
                </c:pt>
                <c:pt idx="138">
                  <c:v>7.6240000000000002E-2</c:v>
                </c:pt>
                <c:pt idx="139">
                  <c:v>7.6719999999999997E-2</c:v>
                </c:pt>
                <c:pt idx="140">
                  <c:v>7.7200000000000005E-2</c:v>
                </c:pt>
                <c:pt idx="141">
                  <c:v>7.7679999999999999E-2</c:v>
                </c:pt>
                <c:pt idx="142">
                  <c:v>7.8159999999999993E-2</c:v>
                </c:pt>
                <c:pt idx="143">
                  <c:v>7.8640000000000002E-2</c:v>
                </c:pt>
                <c:pt idx="144">
                  <c:v>7.9119999999999996E-2</c:v>
                </c:pt>
                <c:pt idx="145">
                  <c:v>7.9600000000000004E-2</c:v>
                </c:pt>
                <c:pt idx="146">
                  <c:v>8.0079999999999998E-2</c:v>
                </c:pt>
                <c:pt idx="147">
                  <c:v>8.0560000000000007E-2</c:v>
                </c:pt>
                <c:pt idx="148">
                  <c:v>8.1040000000000001E-2</c:v>
                </c:pt>
                <c:pt idx="149">
                  <c:v>8.1519999999999995E-2</c:v>
                </c:pt>
                <c:pt idx="150">
                  <c:v>8.2000000000000003E-2</c:v>
                </c:pt>
                <c:pt idx="151">
                  <c:v>8.2479999999999998E-2</c:v>
                </c:pt>
                <c:pt idx="152">
                  <c:v>8.2960000000000006E-2</c:v>
                </c:pt>
                <c:pt idx="153">
                  <c:v>8.344E-2</c:v>
                </c:pt>
                <c:pt idx="154">
                  <c:v>8.3919999999999995E-2</c:v>
                </c:pt>
                <c:pt idx="155">
                  <c:v>8.4400000000000003E-2</c:v>
                </c:pt>
                <c:pt idx="156">
                  <c:v>8.4879999999999997E-2</c:v>
                </c:pt>
                <c:pt idx="157">
                  <c:v>8.5360000000000005E-2</c:v>
                </c:pt>
                <c:pt idx="158">
                  <c:v>8.584E-2</c:v>
                </c:pt>
                <c:pt idx="159">
                  <c:v>8.6319999999999994E-2</c:v>
                </c:pt>
                <c:pt idx="160">
                  <c:v>8.6800000000000002E-2</c:v>
                </c:pt>
                <c:pt idx="161">
                  <c:v>8.7279999999999996E-2</c:v>
                </c:pt>
                <c:pt idx="162">
                  <c:v>8.7760000000000005E-2</c:v>
                </c:pt>
                <c:pt idx="163">
                  <c:v>8.8239999999999999E-2</c:v>
                </c:pt>
                <c:pt idx="164">
                  <c:v>8.8719999999999993E-2</c:v>
                </c:pt>
                <c:pt idx="165">
                  <c:v>8.9200000000000002E-2</c:v>
                </c:pt>
                <c:pt idx="166">
                  <c:v>8.9679999999999996E-2</c:v>
                </c:pt>
                <c:pt idx="167">
                  <c:v>9.0160000000000004E-2</c:v>
                </c:pt>
                <c:pt idx="168">
                  <c:v>9.0639999999999998E-2</c:v>
                </c:pt>
                <c:pt idx="169">
                  <c:v>9.1120000000000007E-2</c:v>
                </c:pt>
                <c:pt idx="170">
                  <c:v>9.1600000000000001E-2</c:v>
                </c:pt>
                <c:pt idx="171">
                  <c:v>9.2079999999999995E-2</c:v>
                </c:pt>
                <c:pt idx="172">
                  <c:v>9.2560000000000003E-2</c:v>
                </c:pt>
                <c:pt idx="173">
                  <c:v>9.3039999999999998E-2</c:v>
                </c:pt>
                <c:pt idx="174">
                  <c:v>9.3520000000000006E-2</c:v>
                </c:pt>
                <c:pt idx="175">
                  <c:v>9.4E-2</c:v>
                </c:pt>
                <c:pt idx="176">
                  <c:v>9.4479999999999995E-2</c:v>
                </c:pt>
                <c:pt idx="177">
                  <c:v>9.4960000000000003E-2</c:v>
                </c:pt>
                <c:pt idx="178">
                  <c:v>9.5439999999999997E-2</c:v>
                </c:pt>
                <c:pt idx="179">
                  <c:v>9.5920000000000005E-2</c:v>
                </c:pt>
                <c:pt idx="180">
                  <c:v>9.64E-2</c:v>
                </c:pt>
                <c:pt idx="181">
                  <c:v>9.6879999999999994E-2</c:v>
                </c:pt>
                <c:pt idx="182">
                  <c:v>9.7360000000000002E-2</c:v>
                </c:pt>
                <c:pt idx="183">
                  <c:v>9.7839999999999996E-2</c:v>
                </c:pt>
                <c:pt idx="184">
                  <c:v>9.8320000000000005E-2</c:v>
                </c:pt>
                <c:pt idx="185">
                  <c:v>9.8799999999999999E-2</c:v>
                </c:pt>
                <c:pt idx="186">
                  <c:v>9.9279999999999993E-2</c:v>
                </c:pt>
                <c:pt idx="187">
                  <c:v>9.9760000000000001E-2</c:v>
                </c:pt>
                <c:pt idx="188">
                  <c:v>0.10024</c:v>
                </c:pt>
                <c:pt idx="189">
                  <c:v>0.10072</c:v>
                </c:pt>
                <c:pt idx="190">
                  <c:v>0.1012</c:v>
                </c:pt>
                <c:pt idx="191">
                  <c:v>0.10168000000000001</c:v>
                </c:pt>
                <c:pt idx="192">
                  <c:v>0.10216</c:v>
                </c:pt>
                <c:pt idx="193">
                  <c:v>0.10264</c:v>
                </c:pt>
                <c:pt idx="194">
                  <c:v>0.10312</c:v>
                </c:pt>
                <c:pt idx="195">
                  <c:v>0.1036</c:v>
                </c:pt>
                <c:pt idx="196">
                  <c:v>0.10408000000000001</c:v>
                </c:pt>
                <c:pt idx="197">
                  <c:v>0.10456</c:v>
                </c:pt>
                <c:pt idx="198">
                  <c:v>0.10503999999999999</c:v>
                </c:pt>
                <c:pt idx="199">
                  <c:v>0.10552</c:v>
                </c:pt>
                <c:pt idx="200">
                  <c:v>0.106</c:v>
                </c:pt>
                <c:pt idx="201">
                  <c:v>0.10648000000000001</c:v>
                </c:pt>
                <c:pt idx="202">
                  <c:v>0.10696</c:v>
                </c:pt>
                <c:pt idx="203">
                  <c:v>0.10743999999999999</c:v>
                </c:pt>
                <c:pt idx="204">
                  <c:v>0.10792</c:v>
                </c:pt>
                <c:pt idx="205">
                  <c:v>0.1084</c:v>
                </c:pt>
                <c:pt idx="206">
                  <c:v>0.10888</c:v>
                </c:pt>
                <c:pt idx="207">
                  <c:v>0.10936</c:v>
                </c:pt>
                <c:pt idx="208">
                  <c:v>0.10983999999999999</c:v>
                </c:pt>
                <c:pt idx="209">
                  <c:v>0.11032</c:v>
                </c:pt>
                <c:pt idx="210">
                  <c:v>0.1108</c:v>
                </c:pt>
                <c:pt idx="211">
                  <c:v>0.11128</c:v>
                </c:pt>
                <c:pt idx="212">
                  <c:v>0.11176</c:v>
                </c:pt>
                <c:pt idx="213">
                  <c:v>0.11224000000000001</c:v>
                </c:pt>
                <c:pt idx="214">
                  <c:v>0.11272</c:v>
                </c:pt>
                <c:pt idx="215">
                  <c:v>0.1132</c:v>
                </c:pt>
                <c:pt idx="216">
                  <c:v>0.11368</c:v>
                </c:pt>
                <c:pt idx="217">
                  <c:v>0.11416</c:v>
                </c:pt>
                <c:pt idx="218">
                  <c:v>0.11464000000000001</c:v>
                </c:pt>
                <c:pt idx="219">
                  <c:v>0.11512</c:v>
                </c:pt>
                <c:pt idx="220">
                  <c:v>0.11559999999999999</c:v>
                </c:pt>
                <c:pt idx="221">
                  <c:v>0.11608</c:v>
                </c:pt>
                <c:pt idx="222">
                  <c:v>0.11656</c:v>
                </c:pt>
                <c:pt idx="223">
                  <c:v>0.11704000000000001</c:v>
                </c:pt>
                <c:pt idx="224">
                  <c:v>0.11752</c:v>
                </c:pt>
                <c:pt idx="225">
                  <c:v>0.11799999999999999</c:v>
                </c:pt>
                <c:pt idx="226">
                  <c:v>0.11848</c:v>
                </c:pt>
                <c:pt idx="227">
                  <c:v>0.11896</c:v>
                </c:pt>
                <c:pt idx="228">
                  <c:v>0.11944</c:v>
                </c:pt>
                <c:pt idx="229">
                  <c:v>0.11992</c:v>
                </c:pt>
                <c:pt idx="230">
                  <c:v>0.12039999999999999</c:v>
                </c:pt>
                <c:pt idx="231">
                  <c:v>0.12088</c:v>
                </c:pt>
                <c:pt idx="232">
                  <c:v>0.12136</c:v>
                </c:pt>
                <c:pt idx="233">
                  <c:v>0.12184</c:v>
                </c:pt>
                <c:pt idx="234">
                  <c:v>0.12232</c:v>
                </c:pt>
                <c:pt idx="235">
                  <c:v>0.12280000000000001</c:v>
                </c:pt>
                <c:pt idx="236">
                  <c:v>0.12328</c:v>
                </c:pt>
                <c:pt idx="237">
                  <c:v>0.12376</c:v>
                </c:pt>
                <c:pt idx="238">
                  <c:v>0.12424</c:v>
                </c:pt>
                <c:pt idx="239">
                  <c:v>0.12472</c:v>
                </c:pt>
                <c:pt idx="240">
                  <c:v>0.12520000000000001</c:v>
                </c:pt>
                <c:pt idx="241">
                  <c:v>0.12567999999999999</c:v>
                </c:pt>
                <c:pt idx="242">
                  <c:v>0.12615999999999999</c:v>
                </c:pt>
                <c:pt idx="243">
                  <c:v>0.12664</c:v>
                </c:pt>
                <c:pt idx="244">
                  <c:v>0.12712000000000001</c:v>
                </c:pt>
                <c:pt idx="245">
                  <c:v>0.12759999999999999</c:v>
                </c:pt>
                <c:pt idx="246">
                  <c:v>0.12808</c:v>
                </c:pt>
                <c:pt idx="247">
                  <c:v>0.12856000000000001</c:v>
                </c:pt>
                <c:pt idx="248">
                  <c:v>0.12903999999999999</c:v>
                </c:pt>
                <c:pt idx="249">
                  <c:v>0.12952</c:v>
                </c:pt>
                <c:pt idx="250">
                  <c:v>0.13</c:v>
                </c:pt>
                <c:pt idx="251">
                  <c:v>0.13048000000000001</c:v>
                </c:pt>
                <c:pt idx="252">
                  <c:v>0.13095999999999999</c:v>
                </c:pt>
                <c:pt idx="253">
                  <c:v>0.13144</c:v>
                </c:pt>
                <c:pt idx="254">
                  <c:v>0.13192000000000001</c:v>
                </c:pt>
                <c:pt idx="255">
                  <c:v>0.13239999999999999</c:v>
                </c:pt>
                <c:pt idx="256">
                  <c:v>0.13288</c:v>
                </c:pt>
                <c:pt idx="257">
                  <c:v>0.13336000000000001</c:v>
                </c:pt>
                <c:pt idx="258">
                  <c:v>0.13383999999999999</c:v>
                </c:pt>
                <c:pt idx="259">
                  <c:v>0.13431999999999999</c:v>
                </c:pt>
                <c:pt idx="260">
                  <c:v>0.1348</c:v>
                </c:pt>
                <c:pt idx="261">
                  <c:v>0.13528000000000001</c:v>
                </c:pt>
                <c:pt idx="262">
                  <c:v>0.13575999999999999</c:v>
                </c:pt>
                <c:pt idx="263">
                  <c:v>0.13624</c:v>
                </c:pt>
                <c:pt idx="264">
                  <c:v>0.13672000000000001</c:v>
                </c:pt>
                <c:pt idx="265">
                  <c:v>0.13719999999999999</c:v>
                </c:pt>
                <c:pt idx="266">
                  <c:v>0.13768</c:v>
                </c:pt>
                <c:pt idx="267">
                  <c:v>0.13816000000000001</c:v>
                </c:pt>
                <c:pt idx="268">
                  <c:v>0.13864000000000001</c:v>
                </c:pt>
                <c:pt idx="269">
                  <c:v>0.13911999999999999</c:v>
                </c:pt>
                <c:pt idx="270">
                  <c:v>0.1396</c:v>
                </c:pt>
                <c:pt idx="271">
                  <c:v>0.14008000000000001</c:v>
                </c:pt>
                <c:pt idx="272">
                  <c:v>0.14055999999999999</c:v>
                </c:pt>
                <c:pt idx="273">
                  <c:v>0.14104</c:v>
                </c:pt>
                <c:pt idx="274">
                  <c:v>0.14152000000000001</c:v>
                </c:pt>
                <c:pt idx="275">
                  <c:v>0.14199999999999999</c:v>
                </c:pt>
                <c:pt idx="276">
                  <c:v>0.14248</c:v>
                </c:pt>
                <c:pt idx="277">
                  <c:v>0.14296</c:v>
                </c:pt>
                <c:pt idx="278">
                  <c:v>0.14344000000000001</c:v>
                </c:pt>
                <c:pt idx="279">
                  <c:v>0.14391999999999999</c:v>
                </c:pt>
                <c:pt idx="280">
                  <c:v>0.1444</c:v>
                </c:pt>
                <c:pt idx="281">
                  <c:v>0.14488000000000001</c:v>
                </c:pt>
                <c:pt idx="282">
                  <c:v>0.14535999999999999</c:v>
                </c:pt>
                <c:pt idx="283">
                  <c:v>0.14584</c:v>
                </c:pt>
                <c:pt idx="284">
                  <c:v>0.14632000000000001</c:v>
                </c:pt>
                <c:pt idx="285">
                  <c:v>0.14680000000000001</c:v>
                </c:pt>
                <c:pt idx="286">
                  <c:v>0.14727999999999999</c:v>
                </c:pt>
                <c:pt idx="287">
                  <c:v>0.14776</c:v>
                </c:pt>
                <c:pt idx="288">
                  <c:v>0.14824000000000001</c:v>
                </c:pt>
                <c:pt idx="289">
                  <c:v>0.14871999999999999</c:v>
                </c:pt>
                <c:pt idx="290">
                  <c:v>0.1492</c:v>
                </c:pt>
                <c:pt idx="291">
                  <c:v>0.14968000000000001</c:v>
                </c:pt>
                <c:pt idx="292">
                  <c:v>0.15015999999999999</c:v>
                </c:pt>
                <c:pt idx="293">
                  <c:v>0.15064</c:v>
                </c:pt>
                <c:pt idx="294">
                  <c:v>0.15112</c:v>
                </c:pt>
                <c:pt idx="295">
                  <c:v>0.15160000000000001</c:v>
                </c:pt>
                <c:pt idx="296">
                  <c:v>0.15207999999999999</c:v>
                </c:pt>
                <c:pt idx="297">
                  <c:v>0.15256</c:v>
                </c:pt>
                <c:pt idx="298">
                  <c:v>0.15304000000000001</c:v>
                </c:pt>
                <c:pt idx="299">
                  <c:v>0.15351999999999999</c:v>
                </c:pt>
                <c:pt idx="300">
                  <c:v>0.154</c:v>
                </c:pt>
                <c:pt idx="301">
                  <c:v>0.15448000000000001</c:v>
                </c:pt>
                <c:pt idx="302">
                  <c:v>0.15495999999999999</c:v>
                </c:pt>
                <c:pt idx="303">
                  <c:v>0.15543999999999999</c:v>
                </c:pt>
                <c:pt idx="304">
                  <c:v>0.15592</c:v>
                </c:pt>
                <c:pt idx="305">
                  <c:v>0.15640000000000001</c:v>
                </c:pt>
                <c:pt idx="306">
                  <c:v>0.15687999999999999</c:v>
                </c:pt>
                <c:pt idx="307">
                  <c:v>0.15736</c:v>
                </c:pt>
                <c:pt idx="308">
                  <c:v>0.15784000000000001</c:v>
                </c:pt>
                <c:pt idx="309">
                  <c:v>0.15831999999999999</c:v>
                </c:pt>
                <c:pt idx="310">
                  <c:v>0.1588</c:v>
                </c:pt>
                <c:pt idx="311">
                  <c:v>0.15928</c:v>
                </c:pt>
                <c:pt idx="312">
                  <c:v>0.15976000000000001</c:v>
                </c:pt>
                <c:pt idx="313">
                  <c:v>0.16023999999999999</c:v>
                </c:pt>
                <c:pt idx="314">
                  <c:v>0.16072</c:v>
                </c:pt>
                <c:pt idx="315">
                  <c:v>0.16120000000000001</c:v>
                </c:pt>
                <c:pt idx="316">
                  <c:v>0.16167999999999999</c:v>
                </c:pt>
                <c:pt idx="317">
                  <c:v>0.16216</c:v>
                </c:pt>
                <c:pt idx="318">
                  <c:v>0.16264000000000001</c:v>
                </c:pt>
                <c:pt idx="319">
                  <c:v>0.16311999999999999</c:v>
                </c:pt>
                <c:pt idx="320">
                  <c:v>0.1636</c:v>
                </c:pt>
                <c:pt idx="321">
                  <c:v>0.16408</c:v>
                </c:pt>
                <c:pt idx="322">
                  <c:v>0.16456000000000001</c:v>
                </c:pt>
                <c:pt idx="323">
                  <c:v>0.16503999999999999</c:v>
                </c:pt>
                <c:pt idx="324">
                  <c:v>0.16552</c:v>
                </c:pt>
                <c:pt idx="325">
                  <c:v>0.16600000000000001</c:v>
                </c:pt>
                <c:pt idx="326">
                  <c:v>0.16647999999999999</c:v>
                </c:pt>
                <c:pt idx="327">
                  <c:v>0.16696</c:v>
                </c:pt>
                <c:pt idx="328">
                  <c:v>0.16744000000000001</c:v>
                </c:pt>
                <c:pt idx="329">
                  <c:v>0.16792000000000001</c:v>
                </c:pt>
                <c:pt idx="330">
                  <c:v>0.16839999999999999</c:v>
                </c:pt>
                <c:pt idx="331">
                  <c:v>0.16888</c:v>
                </c:pt>
                <c:pt idx="332">
                  <c:v>0.16936000000000001</c:v>
                </c:pt>
                <c:pt idx="333">
                  <c:v>0.16983999999999999</c:v>
                </c:pt>
                <c:pt idx="334">
                  <c:v>0.17032</c:v>
                </c:pt>
                <c:pt idx="335">
                  <c:v>0.17080000000000001</c:v>
                </c:pt>
                <c:pt idx="336">
                  <c:v>0.17127999999999999</c:v>
                </c:pt>
                <c:pt idx="337">
                  <c:v>0.17176</c:v>
                </c:pt>
                <c:pt idx="338">
                  <c:v>0.17224</c:v>
                </c:pt>
                <c:pt idx="339">
                  <c:v>0.17272000000000001</c:v>
                </c:pt>
                <c:pt idx="340">
                  <c:v>0.17319999999999999</c:v>
                </c:pt>
                <c:pt idx="341">
                  <c:v>0.17368</c:v>
                </c:pt>
                <c:pt idx="342">
                  <c:v>0.17416000000000001</c:v>
                </c:pt>
                <c:pt idx="343">
                  <c:v>0.17463999999999999</c:v>
                </c:pt>
                <c:pt idx="344">
                  <c:v>0.17512</c:v>
                </c:pt>
                <c:pt idx="345">
                  <c:v>0.17560000000000001</c:v>
                </c:pt>
                <c:pt idx="346">
                  <c:v>0.17607999999999999</c:v>
                </c:pt>
                <c:pt idx="347">
                  <c:v>0.17655999999999999</c:v>
                </c:pt>
                <c:pt idx="348">
                  <c:v>0.17704</c:v>
                </c:pt>
                <c:pt idx="349">
                  <c:v>0.17752000000000001</c:v>
                </c:pt>
                <c:pt idx="350">
                  <c:v>0.17799999999999999</c:v>
                </c:pt>
                <c:pt idx="351">
                  <c:v>0.17848</c:v>
                </c:pt>
                <c:pt idx="352">
                  <c:v>0.17896000000000001</c:v>
                </c:pt>
                <c:pt idx="353">
                  <c:v>0.17943999999999999</c:v>
                </c:pt>
                <c:pt idx="354">
                  <c:v>0.17992</c:v>
                </c:pt>
                <c:pt idx="355">
                  <c:v>0.1804</c:v>
                </c:pt>
                <c:pt idx="356">
                  <c:v>0.18088000000000001</c:v>
                </c:pt>
                <c:pt idx="357">
                  <c:v>0.18135999999999999</c:v>
                </c:pt>
                <c:pt idx="358">
                  <c:v>0.18184</c:v>
                </c:pt>
                <c:pt idx="359">
                  <c:v>0.18232000000000001</c:v>
                </c:pt>
                <c:pt idx="360">
                  <c:v>0.18279999999999999</c:v>
                </c:pt>
                <c:pt idx="361">
                  <c:v>0.18328</c:v>
                </c:pt>
                <c:pt idx="362">
                  <c:v>0.18376000000000001</c:v>
                </c:pt>
                <c:pt idx="363">
                  <c:v>0.18423999999999999</c:v>
                </c:pt>
                <c:pt idx="364">
                  <c:v>0.18472</c:v>
                </c:pt>
                <c:pt idx="365">
                  <c:v>0.1852</c:v>
                </c:pt>
                <c:pt idx="366">
                  <c:v>0.18568000000000001</c:v>
                </c:pt>
                <c:pt idx="367">
                  <c:v>0.18615999999999999</c:v>
                </c:pt>
                <c:pt idx="368">
                  <c:v>0.18664</c:v>
                </c:pt>
                <c:pt idx="369">
                  <c:v>0.18712000000000001</c:v>
                </c:pt>
                <c:pt idx="370">
                  <c:v>0.18759999999999999</c:v>
                </c:pt>
                <c:pt idx="371">
                  <c:v>0.18808</c:v>
                </c:pt>
                <c:pt idx="372">
                  <c:v>0.18856000000000001</c:v>
                </c:pt>
                <c:pt idx="373">
                  <c:v>0.18904000000000001</c:v>
                </c:pt>
                <c:pt idx="374">
                  <c:v>0.18951999999999999</c:v>
                </c:pt>
                <c:pt idx="375">
                  <c:v>0.19</c:v>
                </c:pt>
                <c:pt idx="376">
                  <c:v>0.19048000000000001</c:v>
                </c:pt>
                <c:pt idx="377">
                  <c:v>0.19095999999999999</c:v>
                </c:pt>
                <c:pt idx="378">
                  <c:v>0.19144</c:v>
                </c:pt>
                <c:pt idx="379">
                  <c:v>0.19192000000000001</c:v>
                </c:pt>
                <c:pt idx="380">
                  <c:v>0.19239999999999999</c:v>
                </c:pt>
                <c:pt idx="381">
                  <c:v>0.19288</c:v>
                </c:pt>
                <c:pt idx="382">
                  <c:v>0.19336</c:v>
                </c:pt>
                <c:pt idx="383">
                  <c:v>0.19384000000000001</c:v>
                </c:pt>
                <c:pt idx="384">
                  <c:v>0.19431999999999999</c:v>
                </c:pt>
                <c:pt idx="385">
                  <c:v>0.1948</c:v>
                </c:pt>
                <c:pt idx="386">
                  <c:v>0.19528000000000001</c:v>
                </c:pt>
                <c:pt idx="387">
                  <c:v>0.19575999999999999</c:v>
                </c:pt>
                <c:pt idx="388">
                  <c:v>0.19624</c:v>
                </c:pt>
                <c:pt idx="389">
                  <c:v>0.19672000000000001</c:v>
                </c:pt>
                <c:pt idx="390">
                  <c:v>0.19719999999999999</c:v>
                </c:pt>
                <c:pt idx="391">
                  <c:v>0.19767999999999999</c:v>
                </c:pt>
                <c:pt idx="392">
                  <c:v>0.19816</c:v>
                </c:pt>
                <c:pt idx="393">
                  <c:v>0.19864000000000001</c:v>
                </c:pt>
                <c:pt idx="394">
                  <c:v>0.19911999999999999</c:v>
                </c:pt>
                <c:pt idx="395">
                  <c:v>0.1996</c:v>
                </c:pt>
                <c:pt idx="396">
                  <c:v>0.20008000000000001</c:v>
                </c:pt>
                <c:pt idx="397">
                  <c:v>0.20055999999999999</c:v>
                </c:pt>
                <c:pt idx="398">
                  <c:v>0.20104</c:v>
                </c:pt>
                <c:pt idx="399">
                  <c:v>0.20152</c:v>
                </c:pt>
                <c:pt idx="400">
                  <c:v>0.20200000000000001</c:v>
                </c:pt>
                <c:pt idx="401">
                  <c:v>0.20247999999999999</c:v>
                </c:pt>
                <c:pt idx="402">
                  <c:v>0.20296</c:v>
                </c:pt>
                <c:pt idx="403">
                  <c:v>0.20344000000000001</c:v>
                </c:pt>
                <c:pt idx="404">
                  <c:v>0.20391999999999999</c:v>
                </c:pt>
                <c:pt idx="405">
                  <c:v>0.2044</c:v>
                </c:pt>
                <c:pt idx="406">
                  <c:v>0.20488000000000001</c:v>
                </c:pt>
                <c:pt idx="407">
                  <c:v>0.20535999999999999</c:v>
                </c:pt>
                <c:pt idx="408">
                  <c:v>0.20584</c:v>
                </c:pt>
                <c:pt idx="409">
                  <c:v>0.20632</c:v>
                </c:pt>
                <c:pt idx="410">
                  <c:v>0.20680000000000001</c:v>
                </c:pt>
                <c:pt idx="411">
                  <c:v>0.20727999999999999</c:v>
                </c:pt>
                <c:pt idx="412">
                  <c:v>0.20776</c:v>
                </c:pt>
                <c:pt idx="413">
                  <c:v>0.20824000000000001</c:v>
                </c:pt>
                <c:pt idx="414">
                  <c:v>0.20871999999999999</c:v>
                </c:pt>
                <c:pt idx="415">
                  <c:v>0.2092</c:v>
                </c:pt>
                <c:pt idx="416">
                  <c:v>0.20968000000000001</c:v>
                </c:pt>
                <c:pt idx="417">
                  <c:v>0.21016000000000001</c:v>
                </c:pt>
                <c:pt idx="418">
                  <c:v>0.21063999999999999</c:v>
                </c:pt>
                <c:pt idx="419">
                  <c:v>0.21112</c:v>
                </c:pt>
                <c:pt idx="420">
                  <c:v>0.21160000000000001</c:v>
                </c:pt>
                <c:pt idx="421">
                  <c:v>0.21207999999999999</c:v>
                </c:pt>
                <c:pt idx="422">
                  <c:v>0.21256</c:v>
                </c:pt>
                <c:pt idx="423">
                  <c:v>0.21304000000000001</c:v>
                </c:pt>
                <c:pt idx="424">
                  <c:v>0.21351999999999999</c:v>
                </c:pt>
                <c:pt idx="425">
                  <c:v>0.214</c:v>
                </c:pt>
                <c:pt idx="426">
                  <c:v>0.21448</c:v>
                </c:pt>
                <c:pt idx="427">
                  <c:v>0.21496000000000001</c:v>
                </c:pt>
                <c:pt idx="428">
                  <c:v>0.21543999999999999</c:v>
                </c:pt>
                <c:pt idx="429">
                  <c:v>0.21592</c:v>
                </c:pt>
                <c:pt idx="430">
                  <c:v>0.21640000000000001</c:v>
                </c:pt>
                <c:pt idx="431">
                  <c:v>0.21687999999999999</c:v>
                </c:pt>
                <c:pt idx="432">
                  <c:v>0.21736</c:v>
                </c:pt>
                <c:pt idx="433">
                  <c:v>0.21784000000000001</c:v>
                </c:pt>
                <c:pt idx="434">
                  <c:v>0.21831999999999999</c:v>
                </c:pt>
                <c:pt idx="435">
                  <c:v>0.21879999999999999</c:v>
                </c:pt>
                <c:pt idx="436">
                  <c:v>0.21928</c:v>
                </c:pt>
                <c:pt idx="437">
                  <c:v>0.21976000000000001</c:v>
                </c:pt>
                <c:pt idx="438">
                  <c:v>0.22023999999999999</c:v>
                </c:pt>
                <c:pt idx="439">
                  <c:v>0.22072</c:v>
                </c:pt>
                <c:pt idx="440">
                  <c:v>0.22120000000000001</c:v>
                </c:pt>
                <c:pt idx="441">
                  <c:v>0.22167999999999999</c:v>
                </c:pt>
                <c:pt idx="442">
                  <c:v>0.22216</c:v>
                </c:pt>
                <c:pt idx="443">
                  <c:v>0.22264</c:v>
                </c:pt>
                <c:pt idx="444">
                  <c:v>0.22312000000000001</c:v>
                </c:pt>
                <c:pt idx="445">
                  <c:v>0.22359999999999999</c:v>
                </c:pt>
                <c:pt idx="446">
                  <c:v>0.22408</c:v>
                </c:pt>
                <c:pt idx="447">
                  <c:v>0.22456000000000001</c:v>
                </c:pt>
                <c:pt idx="448">
                  <c:v>0.22503999999999999</c:v>
                </c:pt>
                <c:pt idx="449">
                  <c:v>0.22552</c:v>
                </c:pt>
                <c:pt idx="450">
                  <c:v>0.22600000000000001</c:v>
                </c:pt>
                <c:pt idx="451">
                  <c:v>0.22647999999999999</c:v>
                </c:pt>
                <c:pt idx="452">
                  <c:v>0.22696</c:v>
                </c:pt>
                <c:pt idx="453">
                  <c:v>0.22744</c:v>
                </c:pt>
                <c:pt idx="454">
                  <c:v>0.22792000000000001</c:v>
                </c:pt>
                <c:pt idx="455">
                  <c:v>0.22839999999999999</c:v>
                </c:pt>
                <c:pt idx="456">
                  <c:v>0.22888</c:v>
                </c:pt>
                <c:pt idx="457">
                  <c:v>0.22936000000000001</c:v>
                </c:pt>
                <c:pt idx="458">
                  <c:v>0.22983999999999999</c:v>
                </c:pt>
                <c:pt idx="459">
                  <c:v>0.23032</c:v>
                </c:pt>
                <c:pt idx="460">
                  <c:v>0.23080000000000001</c:v>
                </c:pt>
                <c:pt idx="461">
                  <c:v>0.23128000000000001</c:v>
                </c:pt>
                <c:pt idx="462">
                  <c:v>0.23175999999999999</c:v>
                </c:pt>
                <c:pt idx="463">
                  <c:v>0.23224</c:v>
                </c:pt>
                <c:pt idx="464">
                  <c:v>0.23272000000000001</c:v>
                </c:pt>
                <c:pt idx="465">
                  <c:v>0.23319999999999999</c:v>
                </c:pt>
                <c:pt idx="466">
                  <c:v>0.23368</c:v>
                </c:pt>
                <c:pt idx="467">
                  <c:v>0.23416000000000001</c:v>
                </c:pt>
                <c:pt idx="468">
                  <c:v>0.23463999999999999</c:v>
                </c:pt>
                <c:pt idx="469">
                  <c:v>0.23512</c:v>
                </c:pt>
                <c:pt idx="470">
                  <c:v>0.2356</c:v>
                </c:pt>
                <c:pt idx="471">
                  <c:v>0.23608000000000001</c:v>
                </c:pt>
                <c:pt idx="472">
                  <c:v>0.23655999999999999</c:v>
                </c:pt>
                <c:pt idx="473">
                  <c:v>0.23704</c:v>
                </c:pt>
                <c:pt idx="474">
                  <c:v>0.23752000000000001</c:v>
                </c:pt>
                <c:pt idx="475">
                  <c:v>0.23799999999999999</c:v>
                </c:pt>
                <c:pt idx="476">
                  <c:v>0.23848</c:v>
                </c:pt>
                <c:pt idx="477">
                  <c:v>0.23896000000000001</c:v>
                </c:pt>
                <c:pt idx="478">
                  <c:v>0.23943999999999999</c:v>
                </c:pt>
                <c:pt idx="479">
                  <c:v>0.23991999999999999</c:v>
                </c:pt>
                <c:pt idx="480">
                  <c:v>0.2404</c:v>
                </c:pt>
                <c:pt idx="481">
                  <c:v>0.24088000000000001</c:v>
                </c:pt>
                <c:pt idx="482">
                  <c:v>0.24135999999999999</c:v>
                </c:pt>
                <c:pt idx="483">
                  <c:v>0.24184</c:v>
                </c:pt>
                <c:pt idx="484">
                  <c:v>0.24232000000000001</c:v>
                </c:pt>
                <c:pt idx="485">
                  <c:v>0.24279999999999999</c:v>
                </c:pt>
                <c:pt idx="486">
                  <c:v>0.24328</c:v>
                </c:pt>
                <c:pt idx="487">
                  <c:v>0.24376</c:v>
                </c:pt>
                <c:pt idx="488">
                  <c:v>0.24424000000000001</c:v>
                </c:pt>
                <c:pt idx="489">
                  <c:v>0.24471999999999999</c:v>
                </c:pt>
                <c:pt idx="490">
                  <c:v>0.2452</c:v>
                </c:pt>
                <c:pt idx="491">
                  <c:v>0.24568000000000001</c:v>
                </c:pt>
                <c:pt idx="492">
                  <c:v>0.24615999999999999</c:v>
                </c:pt>
                <c:pt idx="493">
                  <c:v>0.24664</c:v>
                </c:pt>
                <c:pt idx="494">
                  <c:v>0.24712000000000001</c:v>
                </c:pt>
                <c:pt idx="495">
                  <c:v>0.24759999999999999</c:v>
                </c:pt>
                <c:pt idx="496">
                  <c:v>0.24807999999999999</c:v>
                </c:pt>
                <c:pt idx="497">
                  <c:v>0.24856</c:v>
                </c:pt>
                <c:pt idx="498">
                  <c:v>0.24904000000000001</c:v>
                </c:pt>
                <c:pt idx="499">
                  <c:v>0.24951999999999999</c:v>
                </c:pt>
              </c:numCache>
            </c:numRef>
          </c:xVal>
          <c:yVal>
            <c:numRef>
              <c:f>Data!$B$13:$B$512</c:f>
              <c:numCache>
                <c:formatCode>General</c:formatCode>
                <c:ptCount val="500"/>
                <c:pt idx="0">
                  <c:v>1.0000035</c:v>
                </c:pt>
                <c:pt idx="1">
                  <c:v>1.0000035</c:v>
                </c:pt>
                <c:pt idx="2">
                  <c:v>1.0000035</c:v>
                </c:pt>
                <c:pt idx="3">
                  <c:v>1.0000035</c:v>
                </c:pt>
                <c:pt idx="4">
                  <c:v>1.0000035</c:v>
                </c:pt>
                <c:pt idx="5">
                  <c:v>1.0000035</c:v>
                </c:pt>
                <c:pt idx="6">
                  <c:v>1.0000035</c:v>
                </c:pt>
                <c:pt idx="7">
                  <c:v>1.0000035</c:v>
                </c:pt>
                <c:pt idx="8">
                  <c:v>1.0000034999992</c:v>
                </c:pt>
                <c:pt idx="9">
                  <c:v>0.99720819687113604</c:v>
                </c:pt>
                <c:pt idx="10">
                  <c:v>0.63869838998522099</c:v>
                </c:pt>
                <c:pt idx="11">
                  <c:v>0.31006135447861999</c:v>
                </c:pt>
                <c:pt idx="12">
                  <c:v>0.205670958907618</c:v>
                </c:pt>
                <c:pt idx="13">
                  <c:v>0.14940664390184699</c:v>
                </c:pt>
                <c:pt idx="14">
                  <c:v>0.11390565465246601</c:v>
                </c:pt>
                <c:pt idx="15">
                  <c:v>8.9619597187385297E-2</c:v>
                </c:pt>
                <c:pt idx="16">
                  <c:v>7.21296663516134E-2</c:v>
                </c:pt>
                <c:pt idx="17">
                  <c:v>5.9069358355219197E-2</c:v>
                </c:pt>
                <c:pt idx="18">
                  <c:v>4.90475843080245E-2</c:v>
                </c:pt>
                <c:pt idx="19">
                  <c:v>4.1191233424814198E-2</c:v>
                </c:pt>
                <c:pt idx="20">
                  <c:v>3.4924757609107397E-2</c:v>
                </c:pt>
                <c:pt idx="21">
                  <c:v>2.9853957084665199E-2</c:v>
                </c:pt>
                <c:pt idx="22">
                  <c:v>2.5700388767922602E-2</c:v>
                </c:pt>
                <c:pt idx="23">
                  <c:v>2.2262309564160199E-2</c:v>
                </c:pt>
                <c:pt idx="24">
                  <c:v>1.93903894068389E-2</c:v>
                </c:pt>
                <c:pt idx="25">
                  <c:v>1.6972056496324901E-2</c:v>
                </c:pt>
                <c:pt idx="26">
                  <c:v>1.4921096464824301E-2</c:v>
                </c:pt>
                <c:pt idx="27">
                  <c:v>1.31705608003306E-2</c:v>
                </c:pt>
                <c:pt idx="28">
                  <c:v>1.1667821829699301E-2</c:v>
                </c:pt>
                <c:pt idx="29">
                  <c:v>1.0371056059896199E-2</c:v>
                </c:pt>
                <c:pt idx="30">
                  <c:v>9.2466994751616103E-3</c:v>
                </c:pt>
                <c:pt idx="31">
                  <c:v>8.2675774400270997E-3</c:v>
                </c:pt>
                <c:pt idx="32">
                  <c:v>7.4115111624597704E-3</c:v>
                </c:pt>
                <c:pt idx="33">
                  <c:v>6.6602661832276403E-3</c:v>
                </c:pt>
                <c:pt idx="34">
                  <c:v>5.9987498793412598E-3</c:v>
                </c:pt>
                <c:pt idx="35" formatCode="0.00E+00">
                  <c:v>5.4143926224950603E-3</c:v>
                </c:pt>
                <c:pt idx="36" formatCode="0.00E+00">
                  <c:v>4.8966660121539897E-3</c:v>
                </c:pt>
                <c:pt idx="37" formatCode="0.00E+00">
                  <c:v>4.4367045267323596E-3</c:v>
                </c:pt>
                <c:pt idx="38" formatCode="0.00E+00">
                  <c:v>4.0270059883723598E-3</c:v>
                </c:pt>
                <c:pt idx="39" formatCode="0.00E+00">
                  <c:v>3.6611926410024401E-3</c:v>
                </c:pt>
                <c:pt idx="40" formatCode="0.00E+00">
                  <c:v>3.3338192515957798E-3</c:v>
                </c:pt>
                <c:pt idx="41" formatCode="0.00E+00">
                  <c:v>3.0402179756659699E-3</c:v>
                </c:pt>
                <c:pt idx="42" formatCode="0.00E+00">
                  <c:v>2.77637218393863E-3</c:v>
                </c:pt>
                <c:pt idx="43" formatCode="0.00E+00">
                  <c:v>2.53881325982946E-3</c:v>
                </c:pt>
                <c:pt idx="44" formatCode="0.00E+00">
                  <c:v>2.3245357347535401E-3</c:v>
                </c:pt>
                <c:pt idx="45" formatCode="0.00E+00">
                  <c:v>2.1309271537365698E-3</c:v>
                </c:pt>
                <c:pt idx="46" formatCode="0.00E+00">
                  <c:v>1.9557098383485602E-3</c:v>
                </c:pt>
                <c:pt idx="47" formatCode="0.00E+00">
                  <c:v>1.7968923138505101E-3</c:v>
                </c:pt>
                <c:pt idx="48" formatCode="0.00E+00">
                  <c:v>1.6527286248706999E-3</c:v>
                </c:pt>
                <c:pt idx="49" formatCode="0.00E+00">
                  <c:v>1.52168412179834E-3</c:v>
                </c:pt>
                <c:pt idx="50" formatCode="0.00E+00">
                  <c:v>1.4024065792324399E-3</c:v>
                </c:pt>
                <c:pt idx="51" formatCode="0.00E+00">
                  <c:v>1.2937017276319601E-3</c:v>
                </c:pt>
                <c:pt idx="52" formatCode="0.00E+00">
                  <c:v>1.1945124515150101E-3</c:v>
                </c:pt>
                <c:pt idx="53" formatCode="0.00E+00">
                  <c:v>1.1039010479077E-3</c:v>
                </c:pt>
                <c:pt idx="54" formatCode="0.00E+00">
                  <c:v>1.02103404627601E-3</c:v>
                </c:pt>
                <c:pt idx="55" formatCode="0.00E+00">
                  <c:v>9.4516918194464201E-4</c:v>
                </c:pt>
                <c:pt idx="56" formatCode="0.00E+00">
                  <c:v>8.7564418520713605E-4</c:v>
                </c:pt>
                <c:pt idx="57" formatCode="0.00E+00">
                  <c:v>8.1186710659982399E-4</c:v>
                </c:pt>
                <c:pt idx="58" formatCode="0.00E+00">
                  <c:v>7.5330794589005795E-4</c:v>
                </c:pt>
                <c:pt idx="59" formatCode="0.00E+00">
                  <c:v>6.9949139084318399E-4</c:v>
                </c:pt>
                <c:pt idx="60" formatCode="0.00E+00">
                  <c:v>6.4999050347653502E-4</c:v>
                </c:pt>
                <c:pt idx="61" formatCode="0.00E+00">
                  <c:v>6.0442121702502605E-4</c:v>
                </c:pt>
                <c:pt idx="62" formatCode="0.00E+00">
                  <c:v>5.6243752934844197E-4</c:v>
                </c:pt>
                <c:pt idx="63" formatCode="0.00E+00">
                  <c:v>5.2372729496641597E-4</c:v>
                </c:pt>
                <c:pt idx="64" formatCode="0.00E+00">
                  <c:v>4.8800853397795003E-4</c:v>
                </c:pt>
                <c:pt idx="65" formatCode="0.00E+00">
                  <c:v>4.5502618767380302E-4</c:v>
                </c:pt>
                <c:pt idx="66" formatCode="0.00E+00">
                  <c:v>4.2454926128030997E-4</c:v>
                </c:pt>
                <c:pt idx="67" formatCode="0.00E+00">
                  <c:v>3.9636830298981301E-4</c:v>
                </c:pt>
                <c:pt idx="68" formatCode="0.00E+00">
                  <c:v>3.7029317566908399E-4</c:v>
                </c:pt>
                <c:pt idx="69" formatCode="0.00E+00">
                  <c:v>3.4615108384547402E-4</c:v>
                </c:pt>
                <c:pt idx="70" formatCode="0.00E+00">
                  <c:v>3.2378482376214501E-4</c:v>
                </c:pt>
                <c:pt idx="71" formatCode="0.00E+00">
                  <c:v>3.03051228729995E-4</c:v>
                </c:pt>
                <c:pt idx="72" formatCode="0.00E+00">
                  <c:v>2.83819785884822E-4</c:v>
                </c:pt>
                <c:pt idx="73" formatCode="0.00E+00">
                  <c:v>2.6597140347811002E-4</c:v>
                </c:pt>
                <c:pt idx="74" formatCode="0.00E+00">
                  <c:v>2.4939731071630202E-4</c:v>
                </c:pt>
                <c:pt idx="75" formatCode="0.00E+00">
                  <c:v>2.33998074512959E-4</c:v>
                </c:pt>
                <c:pt idx="76" formatCode="0.00E+00">
                  <c:v>2.19682719496184E-4</c:v>
                </c:pt>
                <c:pt idx="77" formatCode="0.00E+00">
                  <c:v>2.06367939306376E-4</c:v>
                </c:pt>
                <c:pt idx="78" formatCode="0.00E+00">
                  <c:v>1.9397738887133101E-4</c:v>
                </c:pt>
                <c:pt idx="79" formatCode="0.00E+00">
                  <c:v>1.8244104848252199E-4</c:v>
                </c:pt>
                <c:pt idx="80" formatCode="0.00E+00">
                  <c:v>1.71694651686331E-4</c:v>
                </c:pt>
                <c:pt idx="81" formatCode="0.00E+00">
                  <c:v>1.6167916997278099E-4</c:v>
                </c:pt>
                <c:pt idx="82" formatCode="0.00E+00">
                  <c:v>1.52340348080663E-4</c:v>
                </c:pt>
                <c:pt idx="83" formatCode="0.00E+00">
                  <c:v>1.43628284470284E-4</c:v>
                </c:pt>
                <c:pt idx="84" formatCode="0.00E+00">
                  <c:v>1.35497052153051E-4</c:v>
                </c:pt>
                <c:pt idx="85" formatCode="0.00E+00">
                  <c:v>1.2790435562382501E-4</c:v>
                </c:pt>
                <c:pt idx="86">
                  <c:v>1.2081122013174599E-4</c:v>
                </c:pt>
                <c:pt idx="87">
                  <c:v>1.14181709976901E-4</c:v>
                </c:pt>
                <c:pt idx="88">
                  <c:v>1.07982672842595E-4</c:v>
                </c:pt>
                <c:pt idx="89">
                  <c:v>1.02183507517755E-4</c:v>
                </c:pt>
                <c:pt idx="90">
                  <c:v>9.6755952749424999E-5</c:v>
                </c:pt>
                <c:pt idx="91">
                  <c:v>9.1673895004155398E-5</c:v>
                </c:pt>
                <c:pt idx="92">
                  <c:v>8.6913193425917996E-5</c:v>
                </c:pt>
                <c:pt idx="93">
                  <c:v>8.2451520193401403E-5</c:v>
                </c:pt>
                <c:pt idx="94">
                  <c:v>7.8268214877020003E-5</c:v>
                </c:pt>
                <c:pt idx="95">
                  <c:v>7.4344151439199795E-5</c:v>
                </c:pt>
                <c:pt idx="96">
                  <c:v>7.0661616659179307E-5</c:v>
                </c:pt>
                <c:pt idx="97">
                  <c:v>6.7204198943698703E-5</c:v>
                </c:pt>
                <c:pt idx="98">
                  <c:v>6.3956686548798005E-5</c:v>
                </c:pt>
                <c:pt idx="99">
                  <c:v>6.0904974346119098E-5</c:v>
                </c:pt>
                <c:pt idx="100">
                  <c:v>5.8035978356013902E-5</c:v>
                </c:pt>
                <c:pt idx="101">
                  <c:v>5.5337557346277497E-5</c:v>
                </c:pt>
                <c:pt idx="102">
                  <c:v>5.2798440863792899E-5</c:v>
                </c:pt>
                <c:pt idx="103">
                  <c:v>5.0408163127673298E-5</c:v>
                </c:pt>
                <c:pt idx="104">
                  <c:v>4.8157002267461297E-5</c:v>
                </c:pt>
                <c:pt idx="105">
                  <c:v>4.60359244392204E-5</c:v>
                </c:pt>
                <c:pt idx="106">
                  <c:v>4.4036532396611501E-5</c:v>
                </c:pt>
                <c:pt idx="107">
                  <c:v>4.21510181343074E-5</c:v>
                </c:pt>
                <c:pt idx="108">
                  <c:v>4.03721192617856E-5</c:v>
                </c:pt>
                <c:pt idx="109">
                  <c:v>3.8693078781882199E-5</c:v>
                </c:pt>
                <c:pt idx="110">
                  <c:v>3.7107607989116303E-5</c:v>
                </c:pt>
                <c:pt idx="111">
                  <c:v>3.5609852245415797E-5</c:v>
                </c:pt>
                <c:pt idx="112">
                  <c:v>3.4194359371055E-5</c:v>
                </c:pt>
                <c:pt idx="113">
                  <c:v>3.2856050447072902E-5</c:v>
                </c:pt>
                <c:pt idx="114">
                  <c:v>3.1590192844817298E-5</c:v>
                </c:pt>
                <c:pt idx="115">
                  <c:v>3.03923752717087E-5</c:v>
                </c:pt>
                <c:pt idx="116">
                  <c:v>2.9258484710384599E-5</c:v>
                </c:pt>
                <c:pt idx="117">
                  <c:v>2.8184685063298701E-5</c:v>
                </c:pt>
                <c:pt idx="118">
                  <c:v>2.7167397393453501E-5</c:v>
                </c:pt>
                <c:pt idx="119">
                  <c:v>2.6203281627914999E-5</c:v>
                </c:pt>
                <c:pt idx="120">
                  <c:v>2.52892195995307E-5</c:v>
                </c:pt>
                <c:pt idx="121">
                  <c:v>2.4422299341610301E-5</c:v>
                </c:pt>
                <c:pt idx="122">
                  <c:v>2.3599800526667699E-5</c:v>
                </c:pt>
                <c:pt idx="123">
                  <c:v>2.2819180960826201E-5</c:v>
                </c:pt>
                <c:pt idx="124">
                  <c:v>2.2078064060216602E-5</c:v>
                </c:pt>
                <c:pt idx="125">
                  <c:v>2.1374227231629501E-5</c:v>
                </c:pt>
                <c:pt idx="126">
                  <c:v>2.0705591089365099E-5</c:v>
                </c:pt>
                <c:pt idx="127">
                  <c:v>2.0070209445297198E-5</c:v>
                </c:pt>
                <c:pt idx="128">
                  <c:v>1.9466260015421499E-5</c:v>
                </c:pt>
                <c:pt idx="129">
                  <c:v>1.8892035790007102E-5</c:v>
                </c:pt>
                <c:pt idx="130">
                  <c:v>1.83459370181958E-5</c:v>
                </c:pt>
                <c:pt idx="131">
                  <c:v>1.78264637621062E-5</c:v>
                </c:pt>
                <c:pt idx="132">
                  <c:v>1.7332208978985602E-5</c:v>
                </c:pt>
                <c:pt idx="133">
                  <c:v>1.68618520931498E-5</c:v>
                </c:pt>
                <c:pt idx="134">
                  <c:v>1.6414153022383599E-5</c:v>
                </c:pt>
                <c:pt idx="135">
                  <c:v>1.5987946626165998E-5</c:v>
                </c:pt>
                <c:pt idx="136">
                  <c:v>1.55821375456611E-5</c:v>
                </c:pt>
                <c:pt idx="137">
                  <c:v>1.51956954076914E-5</c:v>
                </c:pt>
                <c:pt idx="138">
                  <c:v>1.4827650366355601E-5</c:v>
                </c:pt>
                <c:pt idx="139">
                  <c:v>1.44770889587688E-5</c:v>
                </c:pt>
                <c:pt idx="140">
                  <c:v>1.4143150252798899E-5</c:v>
                </c:pt>
                <c:pt idx="141">
                  <c:v>1.38250222666731E-5</c:v>
                </c:pt>
                <c:pt idx="142">
                  <c:v>1.35219386417883E-5</c:v>
                </c:pt>
                <c:pt idx="143">
                  <c:v>1.32331755485929E-5</c:v>
                </c:pt>
                <c:pt idx="144">
                  <c:v>1.29580488116654E-5</c:v>
                </c:pt>
                <c:pt idx="145">
                  <c:v>1.26959112401003E-5</c:v>
                </c:pt>
                <c:pt idx="146">
                  <c:v>1.24461501448407E-5</c:v>
                </c:pt>
                <c:pt idx="147">
                  <c:v>1.22081850322362E-5</c:v>
                </c:pt>
                <c:pt idx="148">
                  <c:v>1.19814654646074E-5</c:v>
                </c:pt>
                <c:pt idx="149">
                  <c:v>1.1765469069193299E-5</c:v>
                </c:pt>
                <c:pt idx="150">
                  <c:v>1.15596996930874E-5</c:v>
                </c:pt>
                <c:pt idx="151">
                  <c:v>1.13636856883322E-5</c:v>
                </c:pt>
                <c:pt idx="152">
                  <c:v>1.11769783210334E-5</c:v>
                </c:pt>
                <c:pt idx="153">
                  <c:v>1.09991502954931E-5</c:v>
                </c:pt>
                <c:pt idx="154">
                  <c:v>1.08297943846127E-5</c:v>
                </c:pt>
                <c:pt idx="155">
                  <c:v>1.06685221601768E-5</c:v>
                </c:pt>
                <c:pt idx="156">
                  <c:v>1.0514962815993101E-5</c:v>
                </c:pt>
                <c:pt idx="157">
                  <c:v>1.03687620760742E-5</c:v>
                </c:pt>
                <c:pt idx="158">
                  <c:v>1.02295811850467E-5</c:v>
                </c:pt>
                <c:pt idx="159">
                  <c:v>1.00970959707806E-5</c:v>
                </c:pt>
                <c:pt idx="160">
                  <c:v>9.9709959783749192E-6</c:v>
                </c:pt>
                <c:pt idx="161">
                  <c:v>9.8509836679286195E-6</c:v>
                </c:pt>
                <c:pt idx="162">
                  <c:v>9.7367736718334495E-6</c:v>
                </c:pt>
                <c:pt idx="163">
                  <c:v>9.6280921087689797E-6</c:v>
                </c:pt>
                <c:pt idx="164">
                  <c:v>9.5246759490507207E-6</c:v>
                </c:pt>
                <c:pt idx="165">
                  <c:v>9.4262724277582706E-6</c:v>
                </c:pt>
                <c:pt idx="166">
                  <c:v>9.3326385028809908E-6</c:v>
                </c:pt>
                <c:pt idx="167">
                  <c:v>9.2435403549156106E-6</c:v>
                </c:pt>
                <c:pt idx="168">
                  <c:v>9.1587529245776597E-6</c:v>
                </c:pt>
                <c:pt idx="169">
                  <c:v>9.0780594860708003E-6</c:v>
                </c:pt>
                <c:pt idx="170">
                  <c:v>9.0012512533583396E-6</c:v>
                </c:pt>
                <c:pt idx="171">
                  <c:v>8.9281270168500999E-6</c:v>
                </c:pt>
                <c:pt idx="172">
                  <c:v>8.8584928082125495E-6</c:v>
                </c:pt>
                <c:pt idx="173">
                  <c:v>8.79216159112528E-6</c:v>
                </c:pt>
                <c:pt idx="174">
                  <c:v>8.7289529759625301E-6</c:v>
                </c:pt>
                <c:pt idx="175">
                  <c:v>8.6686929565745399E-6</c:v>
                </c:pt>
                <c:pt idx="176">
                  <c:v>8.6112136673799497E-6</c:v>
                </c:pt>
                <c:pt idx="177">
                  <c:v>8.5563531591239293E-6</c:v>
                </c:pt>
                <c:pt idx="178">
                  <c:v>8.5039551917707602E-6</c:v>
                </c:pt>
                <c:pt idx="179">
                  <c:v>8.4538690430999407E-6</c:v>
                </c:pt>
                <c:pt idx="180">
                  <c:v>8.40594933167163E-6</c:v>
                </c:pt>
                <c:pt idx="181">
                  <c:v>8.3600558529164602E-6</c:v>
                </c:pt>
                <c:pt idx="182">
                  <c:v>8.3160534271902297E-6</c:v>
                </c:pt>
                <c:pt idx="183">
                  <c:v>8.2738117587117804E-6</c:v>
                </c:pt>
                <c:pt idx="184">
                  <c:v>8.2332053043788295E-6</c:v>
                </c:pt>
                <c:pt idx="185">
                  <c:v>8.1941131515252604E-6</c:v>
                </c:pt>
                <c:pt idx="186">
                  <c:v>8.1564189037495005E-6</c:v>
                </c:pt>
                <c:pt idx="187">
                  <c:v>8.1200105740061094E-6</c:v>
                </c:pt>
                <c:pt idx="188">
                  <c:v>8.0847804842101904E-6</c:v>
                </c:pt>
                <c:pt idx="189">
                  <c:v>8.05062517065914E-6</c:v>
                </c:pt>
                <c:pt idx="190">
                  <c:v>8.01744529463767E-6</c:v>
                </c:pt>
                <c:pt idx="191">
                  <c:v>7.9851455576355796E-6</c:v>
                </c:pt>
                <c:pt idx="192">
                  <c:v>7.9536346205538293E-6</c:v>
                </c:pt>
                <c:pt idx="193">
                  <c:v>7.9228250264372398E-6</c:v>
                </c:pt>
                <c:pt idx="194">
                  <c:v>7.8926331262694206E-6</c:v>
                </c:pt>
                <c:pt idx="195">
                  <c:v>7.8629790073943503E-6</c:v>
                </c:pt>
                <c:pt idx="196">
                  <c:v>7.8337864242465105E-6</c:v>
                </c:pt>
                <c:pt idx="197">
                  <c:v>7.8049827310468095E-6</c:v>
                </c:pt>
                <c:pt idx="198">
                  <c:v>7.7764988158172102E-6</c:v>
                </c:pt>
                <c:pt idx="199">
                  <c:v>7.7482690357131708E-6</c:v>
                </c:pt>
                <c:pt idx="200">
                  <c:v>7.7202311534433803E-6</c:v>
                </c:pt>
                <c:pt idx="201">
                  <c:v>7.6923262747357703E-6</c:v>
                </c:pt>
                <c:pt idx="202">
                  <c:v>7.6644987857940699E-6</c:v>
                </c:pt>
                <c:pt idx="203">
                  <c:v>7.6366962911552208E-6</c:v>
                </c:pt>
                <c:pt idx="204">
                  <c:v>7.6088695522596899E-6</c:v>
                </c:pt>
                <c:pt idx="205">
                  <c:v>7.5809724258186702E-6</c:v>
                </c:pt>
                <c:pt idx="206">
                  <c:v>7.5529618014013998E-6</c:v>
                </c:pt>
                <c:pt idx="207">
                  <c:v>7.5247975397744202E-6</c:v>
                </c:pt>
                <c:pt idx="208">
                  <c:v>7.4964424107924902E-6</c:v>
                </c:pt>
                <c:pt idx="209">
                  <c:v>7.4678620297794197E-6</c:v>
                </c:pt>
                <c:pt idx="210">
                  <c:v>7.4390247951103596E-6</c:v>
                </c:pt>
                <c:pt idx="211">
                  <c:v>7.4099018242359502E-6</c:v>
                </c:pt>
                <c:pt idx="212">
                  <c:v>7.3804668887610397E-6</c:v>
                </c:pt>
                <c:pt idx="213">
                  <c:v>7.35069635079139E-6</c:v>
                </c:pt>
                <c:pt idx="214">
                  <c:v>7.3205690960424003E-6</c:v>
                </c:pt>
                <c:pt idx="215">
                  <c:v>7.2900664688531898E-6</c:v>
                </c:pt>
                <c:pt idx="216">
                  <c:v>7.2591722049007199E-6</c:v>
                </c:pt>
                <c:pt idx="217">
                  <c:v>7.22787236389391E-6</c:v>
                </c:pt>
                <c:pt idx="218">
                  <c:v>7.1961552622543296E-6</c:v>
                </c:pt>
                <c:pt idx="219">
                  <c:v>7.1640114037325796E-6</c:v>
                </c:pt>
                <c:pt idx="220">
                  <c:v>7.1314334117441398E-6</c:v>
                </c:pt>
                <c:pt idx="221">
                  <c:v>7.0984159585254096E-6</c:v>
                </c:pt>
                <c:pt idx="222">
                  <c:v>7.0649556968288204E-6</c:v>
                </c:pt>
                <c:pt idx="223">
                  <c:v>7.0310511881953104E-6</c:v>
                </c:pt>
                <c:pt idx="224">
                  <c:v>6.9967028338435303E-6</c:v>
                </c:pt>
                <c:pt idx="225">
                  <c:v>6.9619128026494996E-6</c:v>
                </c:pt>
                <c:pt idx="226">
                  <c:v>6.9266849610355602E-6</c:v>
                </c:pt>
                <c:pt idx="227">
                  <c:v>6.8910248013905697E-6</c:v>
                </c:pt>
                <c:pt idx="228">
                  <c:v>6.8549393707059102E-6</c:v>
                </c:pt>
                <c:pt idx="229">
                  <c:v>6.8184372001198501E-6</c:v>
                </c:pt>
                <c:pt idx="230">
                  <c:v>6.7815282324562697E-6</c:v>
                </c:pt>
                <c:pt idx="231">
                  <c:v>6.7442237527725596E-6</c:v>
                </c:pt>
                <c:pt idx="232">
                  <c:v>6.7065363161894297E-6</c:v>
                </c:pt>
                <c:pt idx="233">
                  <c:v>6.6684796780453696E-6</c:v>
                </c:pt>
                <c:pt idx="234">
                  <c:v>6.6300687239727204E-6</c:v>
                </c:pt>
                <c:pt idx="235">
                  <c:v>6.5913193992162497E-6</c:v>
                </c:pt>
                <c:pt idx="236">
                  <c:v>6.5522486405197301E-6</c:v>
                </c:pt>
                <c:pt idx="237">
                  <c:v>6.5128743069350699E-6</c:v>
                </c:pt>
                <c:pt idx="238">
                  <c:v>6.4732151115144696E-6</c:v>
                </c:pt>
                <c:pt idx="239">
                  <c:v>6.4332905549172199E-6</c:v>
                </c:pt>
                <c:pt idx="240">
                  <c:v>6.3931208583816797E-6</c:v>
                </c:pt>
                <c:pt idx="241">
                  <c:v>6.35272689795419E-6</c:v>
                </c:pt>
                <c:pt idx="242">
                  <c:v>6.3121301404489204E-6</c:v>
                </c:pt>
                <c:pt idx="243">
                  <c:v>6.2713525795260598E-6</c:v>
                </c:pt>
                <c:pt idx="244">
                  <c:v>6.2304166728444504E-6</c:v>
                </c:pt>
                <c:pt idx="245">
                  <c:v>6.1893452808913803E-6</c:v>
                </c:pt>
                <c:pt idx="246">
                  <c:v>6.1481616068998502E-6</c:v>
                </c:pt>
                <c:pt idx="247">
                  <c:v>6.1068891374899999E-6</c:v>
                </c:pt>
                <c:pt idx="248">
                  <c:v>6.0655515849845696E-6</c:v>
                </c:pt>
                <c:pt idx="249">
                  <c:v>6.0241728312306997E-6</c:v>
                </c:pt>
                <c:pt idx="250">
                  <c:v>5.9827768726817197E-6</c:v>
                </c:pt>
                <c:pt idx="251">
                  <c:v>5.94138776671885E-6</c:v>
                </c:pt>
                <c:pt idx="252">
                  <c:v>5.9000295796756198E-6</c:v>
                </c:pt>
                <c:pt idx="253">
                  <c:v>5.8587263364225696E-6</c:v>
                </c:pt>
                <c:pt idx="254">
                  <c:v>5.8175019715569803E-6</c:v>
                </c:pt>
                <c:pt idx="255">
                  <c:v>5.7763802820466204E-6</c:v>
                </c:pt>
                <c:pt idx="256">
                  <c:v>5.7353848815812999E-6</c:v>
                </c:pt>
                <c:pt idx="257">
                  <c:v>5.6945391566385599E-6</c:v>
                </c:pt>
                <c:pt idx="258">
                  <c:v>5.6538662242454503E-6</c:v>
                </c:pt>
                <c:pt idx="259">
                  <c:v>5.6133888914677104E-6</c:v>
                </c:pt>
                <c:pt idx="260">
                  <c:v>5.5731296166200297E-6</c:v>
                </c:pt>
                <c:pt idx="261">
                  <c:v>5.5331104722317197E-6</c:v>
                </c:pt>
                <c:pt idx="262">
                  <c:v>5.4933531098127E-6</c:v>
                </c:pt>
                <c:pt idx="263">
                  <c:v>5.4538787264071803E-6</c:v>
                </c:pt>
                <c:pt idx="264">
                  <c:v>5.4147080329415198E-6</c:v>
                </c:pt>
                <c:pt idx="265">
                  <c:v>5.3758612243727398E-6</c:v>
                </c:pt>
                <c:pt idx="266">
                  <c:v>5.3373579516391901E-6</c:v>
                </c:pt>
                <c:pt idx="267">
                  <c:v>5.2992172954091599E-6</c:v>
                </c:pt>
                <c:pt idx="268">
                  <c:v>5.2614577416368996E-6</c:v>
                </c:pt>
                <c:pt idx="269">
                  <c:v>5.2240971589144404E-6</c:v>
                </c:pt>
                <c:pt idx="270">
                  <c:v>5.1871527776053899E-6</c:v>
                </c:pt>
                <c:pt idx="271">
                  <c:v>5.15064117075079E-6</c:v>
                </c:pt>
                <c:pt idx="272">
                  <c:v>5.1145782367329202E-6</c:v>
                </c:pt>
                <c:pt idx="273">
                  <c:v>5.0789791836797096E-6</c:v>
                </c:pt>
                <c:pt idx="274">
                  <c:v>5.0438585155908E-6</c:v>
                </c:pt>
                <c:pt idx="275">
                  <c:v>5.0092300201630804E-6</c:v>
                </c:pt>
                <c:pt idx="276">
                  <c:v>4.9751067582914397E-6</c:v>
                </c:pt>
                <c:pt idx="277">
                  <c:v>4.9415010552183297E-6</c:v>
                </c:pt>
                <c:pt idx="278">
                  <c:v>4.9084244933032997E-6</c:v>
                </c:pt>
                <c:pt idx="279">
                  <c:v>4.8758879063818104E-6</c:v>
                </c:pt>
                <c:pt idx="280">
                  <c:v>4.8439013756805604E-6</c:v>
                </c:pt>
                <c:pt idx="281">
                  <c:v>4.8124742272544697E-6</c:v>
                </c:pt>
                <c:pt idx="282">
                  <c:v>4.7816150309092803E-6</c:v>
                </c:pt>
                <c:pt idx="283">
                  <c:v>4.7513316005711196E-6</c:v>
                </c:pt>
                <c:pt idx="284">
                  <c:v>4.7216309960638697E-6</c:v>
                </c:pt>
                <c:pt idx="285">
                  <c:v>4.6925195262527303E-6</c:v>
                </c:pt>
                <c:pt idx="286">
                  <c:v>4.6640027535115002E-6</c:v>
                </c:pt>
                <c:pt idx="287">
                  <c:v>4.6360854994700402E-6</c:v>
                </c:pt>
                <c:pt idx="288">
                  <c:v>4.6087718519963999E-6</c:v>
                </c:pt>
                <c:pt idx="289">
                  <c:v>4.5820651733680302E-6</c:v>
                </c:pt>
                <c:pt idx="290">
                  <c:v>4.5559681095845598E-6</c:v>
                </c:pt>
                <c:pt idx="291">
                  <c:v>4.5304826007746799E-6</c:v>
                </c:pt>
                <c:pt idx="292">
                  <c:v>4.5056098926479899E-6</c:v>
                </c:pt>
                <c:pt idx="293">
                  <c:v>4.4813505489428203E-6</c:v>
                </c:pt>
                <c:pt idx="294">
                  <c:v>4.4577044648198303E-6</c:v>
                </c:pt>
                <c:pt idx="295">
                  <c:v>4.4346708811510901E-6</c:v>
                </c:pt>
                <c:pt idx="296">
                  <c:v>4.4122483996511699E-6</c:v>
                </c:pt>
                <c:pt idx="297">
                  <c:v>4.3904349987766297E-6</c:v>
                </c:pt>
                <c:pt idx="298">
                  <c:v>4.3692280503952098E-6</c:v>
                </c:pt>
                <c:pt idx="299">
                  <c:v>4.3486243371572998E-6</c:v>
                </c:pt>
                <c:pt idx="300">
                  <c:v>4.3286200704948397E-6</c:v>
                </c:pt>
                <c:pt idx="301">
                  <c:v>4.3092109092086596E-6</c:v>
                </c:pt>
                <c:pt idx="302">
                  <c:v>4.2903919785933897E-6</c:v>
                </c:pt>
                <c:pt idx="303">
                  <c:v>4.2721578900488203E-6</c:v>
                </c:pt>
                <c:pt idx="304">
                  <c:v>4.2545027611253802E-6</c:v>
                </c:pt>
                <c:pt idx="305">
                  <c:v>4.2374202358922604E-6</c:v>
                </c:pt>
                <c:pt idx="306">
                  <c:v>4.2209035056827501E-6</c:v>
                </c:pt>
                <c:pt idx="307">
                  <c:v>4.2049453302150804E-6</c:v>
                </c:pt>
                <c:pt idx="308">
                  <c:v>4.1895380588952698E-6</c:v>
                </c:pt>
                <c:pt idx="309">
                  <c:v>4.17467365230818E-6</c:v>
                </c:pt>
                <c:pt idx="310">
                  <c:v>4.1603437038525603E-6</c:v>
                </c:pt>
                <c:pt idx="311">
                  <c:v>4.1465394613913596E-6</c:v>
                </c:pt>
                <c:pt idx="312">
                  <c:v>4.1332518489714296E-6</c:v>
                </c:pt>
                <c:pt idx="313">
                  <c:v>4.1204714887515297E-6</c:v>
                </c:pt>
                <c:pt idx="314">
                  <c:v>4.1081887227903201E-6</c:v>
                </c:pt>
                <c:pt idx="315">
                  <c:v>4.0963936347453804E-6</c:v>
                </c:pt>
                <c:pt idx="316">
                  <c:v>4.0850760713795599E-6</c:v>
                </c:pt>
                <c:pt idx="317">
                  <c:v>4.07422566386136E-6</c:v>
                </c:pt>
                <c:pt idx="318">
                  <c:v>4.06383184918622E-6</c:v>
                </c:pt>
                <c:pt idx="319">
                  <c:v>4.0538838912305399E-6</c:v>
                </c:pt>
                <c:pt idx="320">
                  <c:v>4.0443709014930697E-6</c:v>
                </c:pt>
                <c:pt idx="321">
                  <c:v>4.0352818593732498E-6</c:v>
                </c:pt>
                <c:pt idx="322">
                  <c:v>4.0266056323591003E-6</c:v>
                </c:pt>
                <c:pt idx="323">
                  <c:v>4.0183309959601703E-6</c:v>
                </c:pt>
                <c:pt idx="324">
                  <c:v>4.01044665308726E-6</c:v>
                </c:pt>
                <c:pt idx="325">
                  <c:v>4.0029412528600497E-6</c:v>
                </c:pt>
                <c:pt idx="326">
                  <c:v>3.99580340914917E-6</c:v>
                </c:pt>
                <c:pt idx="327">
                  <c:v>3.9890217188299098E-6</c:v>
                </c:pt>
                <c:pt idx="328">
                  <c:v>3.9825847793366598E-6</c:v>
                </c:pt>
                <c:pt idx="329">
                  <c:v>3.9764812055563603E-6</c:v>
                </c:pt>
                <c:pt idx="330">
                  <c:v>3.9706996464712702E-6</c:v>
                </c:pt>
                <c:pt idx="331">
                  <c:v>3.9652288012665303E-6</c:v>
                </c:pt>
                <c:pt idx="332">
                  <c:v>3.9600574346700699E-6</c:v>
                </c:pt>
                <c:pt idx="333">
                  <c:v>3.9551743917128602E-6</c:v>
                </c:pt>
                <c:pt idx="334">
                  <c:v>3.9505686121459404E-6</c:v>
                </c:pt>
                <c:pt idx="335">
                  <c:v>3.9462291440620099E-6</c:v>
                </c:pt>
                <c:pt idx="336">
                  <c:v>3.9421451568417303E-6</c:v>
                </c:pt>
                <c:pt idx="337">
                  <c:v>3.9383059536507703E-6</c:v>
                </c:pt>
                <c:pt idx="338">
                  <c:v>3.93470098320931E-6</c:v>
                </c:pt>
                <c:pt idx="339">
                  <c:v>3.93131985089097E-6</c:v>
                </c:pt>
                <c:pt idx="340">
                  <c:v>3.9281523292726397E-6</c:v>
                </c:pt>
                <c:pt idx="341">
                  <c:v>3.9251883679288004E-6</c:v>
                </c:pt>
                <c:pt idx="342">
                  <c:v>3.9224181026532298E-6</c:v>
                </c:pt>
                <c:pt idx="343">
                  <c:v>3.9198318640692497E-6</c:v>
                </c:pt>
                <c:pt idx="344">
                  <c:v>3.91742018539118E-6</c:v>
                </c:pt>
                <c:pt idx="345">
                  <c:v>3.9151738098023701E-6</c:v>
                </c:pt>
                <c:pt idx="346">
                  <c:v>3.9130836970958997E-6</c:v>
                </c:pt>
                <c:pt idx="347">
                  <c:v>3.9111410294334397E-6</c:v>
                </c:pt>
                <c:pt idx="348">
                  <c:v>3.9093372169744101E-6</c:v>
                </c:pt>
                <c:pt idx="349">
                  <c:v>3.9076639024590796E-6</c:v>
                </c:pt>
                <c:pt idx="350">
                  <c:v>3.9061129651441397E-6</c:v>
                </c:pt>
                <c:pt idx="351">
                  <c:v>3.9046765247235E-6</c:v>
                </c:pt>
                <c:pt idx="352">
                  <c:v>3.9033469437908002E-6</c:v>
                </c:pt>
                <c:pt idx="353">
                  <c:v>3.9021168303312303E-6</c:v>
                </c:pt>
                <c:pt idx="354">
                  <c:v>3.90097903967907E-6</c:v>
                </c:pt>
                <c:pt idx="355">
                  <c:v>3.8999266751641296E-6</c:v>
                </c:pt>
                <c:pt idx="356">
                  <c:v>3.8989530893932103E-6</c:v>
                </c:pt>
                <c:pt idx="357">
                  <c:v>3.89805188389322E-6</c:v>
                </c:pt>
                <c:pt idx="358">
                  <c:v>3.8972169087758302E-6</c:v>
                </c:pt>
                <c:pt idx="359">
                  <c:v>3.8964422622147998E-6</c:v>
                </c:pt>
                <c:pt idx="360">
                  <c:v>3.8957222883413197E-6</c:v>
                </c:pt>
                <c:pt idx="361">
                  <c:v>3.8950515762531704E-6</c:v>
                </c:pt>
                <c:pt idx="362">
                  <c:v>3.89442495697902E-6</c:v>
                </c:pt>
                <c:pt idx="363">
                  <c:v>3.8938375011906903E-6</c:v>
                </c:pt>
                <c:pt idx="364">
                  <c:v>3.8932845160654102E-6</c:v>
                </c:pt>
                <c:pt idx="365">
                  <c:v>3.8927615413705798E-6</c:v>
                </c:pt>
                <c:pt idx="366">
                  <c:v>3.89226434633774E-6</c:v>
                </c:pt>
                <c:pt idx="367">
                  <c:v>3.8917889244671901E-6</c:v>
                </c:pt>
                <c:pt idx="368">
                  <c:v>3.8913314900191599E-6</c:v>
                </c:pt>
                <c:pt idx="369">
                  <c:v>3.8908884721838197E-6</c:v>
                </c:pt>
                <c:pt idx="370">
                  <c:v>3.8904565107367097E-6</c:v>
                </c:pt>
                <c:pt idx="371">
                  <c:v>3.8900324500758702E-6</c:v>
                </c:pt>
                <c:pt idx="372">
                  <c:v>3.8896133338724702E-6</c:v>
                </c:pt>
                <c:pt idx="373">
                  <c:v>3.8891963991587604E-6</c:v>
                </c:pt>
                <c:pt idx="374">
                  <c:v>3.8887790700716196E-6</c:v>
                </c:pt>
                <c:pt idx="375">
                  <c:v>3.8883589519867203E-6</c:v>
                </c:pt>
                <c:pt idx="376">
                  <c:v>3.8879338245702602E-6</c:v>
                </c:pt>
                <c:pt idx="377">
                  <c:v>3.8875016358926496E-6</c:v>
                </c:pt>
                <c:pt idx="378">
                  <c:v>3.8870604950217704E-6</c:v>
                </c:pt>
                <c:pt idx="379">
                  <c:v>3.8866086660581701E-6</c:v>
                </c:pt>
                <c:pt idx="380">
                  <c:v>3.8861445604727899E-6</c:v>
                </c:pt>
                <c:pt idx="381">
                  <c:v>3.8856667310407504E-6</c:v>
                </c:pt>
                <c:pt idx="382">
                  <c:v>3.8851738640857898E-6</c:v>
                </c:pt>
                <c:pt idx="383">
                  <c:v>3.8846647733209902E-6</c:v>
                </c:pt>
                <c:pt idx="384">
                  <c:v>3.8841383921325498E-6</c:v>
                </c:pt>
                <c:pt idx="385">
                  <c:v>3.8835937673502502E-6</c:v>
                </c:pt>
                <c:pt idx="386">
                  <c:v>3.8830300516902097E-6</c:v>
                </c:pt>
                <c:pt idx="387">
                  <c:v>3.8824464974771801E-6</c:v>
                </c:pt>
                <c:pt idx="388">
                  <c:v>3.8818424493623497E-6</c:v>
                </c:pt>
                <c:pt idx="389">
                  <c:v>3.8812173380144396E-6</c:v>
                </c:pt>
                <c:pt idx="390">
                  <c:v>3.8805706732218104E-6</c:v>
                </c:pt>
                <c:pt idx="391">
                  <c:v>3.8799020375741202E-6</c:v>
                </c:pt>
                <c:pt idx="392">
                  <c:v>3.8792110800334303E-6</c:v>
                </c:pt>
                <c:pt idx="393">
                  <c:v>3.8784975096549398E-6</c:v>
                </c:pt>
                <c:pt idx="394">
                  <c:v>3.8777610896626196E-6</c:v>
                </c:pt>
                <c:pt idx="395">
                  <c:v>3.8770016313070901E-6</c:v>
                </c:pt>
                <c:pt idx="396">
                  <c:v>3.8762189884135402E-6</c:v>
                </c:pt>
                <c:pt idx="397">
                  <c:v>3.8754130515336801E-6</c:v>
                </c:pt>
                <c:pt idx="398">
                  <c:v>3.8745837428718898E-6</c:v>
                </c:pt>
                <c:pt idx="399">
                  <c:v>3.8737310109134102E-6</c:v>
                </c:pt>
                <c:pt idx="400">
                  <c:v>3.8728548256403304E-6</c:v>
                </c:pt>
                <c:pt idx="401">
                  <c:v>3.87195517374734E-6</c:v>
                </c:pt>
                <c:pt idx="402">
                  <c:v>3.8710320541672698E-6</c:v>
                </c:pt>
                <c:pt idx="403">
                  <c:v>3.8700854738474003E-6</c:v>
                </c:pt>
                <c:pt idx="404">
                  <c:v>3.8691154437094402E-6</c:v>
                </c:pt>
                <c:pt idx="405">
                  <c:v>3.8681219748937898E-6</c:v>
                </c:pt>
                <c:pt idx="406">
                  <c:v>3.8671050752586302E-6</c:v>
                </c:pt>
                <c:pt idx="407">
                  <c:v>3.8660647460852699E-6</c:v>
                </c:pt>
                <c:pt idx="408">
                  <c:v>3.8650009790768298E-6</c:v>
                </c:pt>
                <c:pt idx="409">
                  <c:v>3.8639137536422896E-6</c:v>
                </c:pt>
                <c:pt idx="410">
                  <c:v>3.8628030342931296E-6</c:v>
                </c:pt>
                <c:pt idx="411">
                  <c:v>3.8616687685445804E-6</c:v>
                </c:pt>
                <c:pt idx="412">
                  <c:v>3.8605108848003604E-6</c:v>
                </c:pt>
                <c:pt idx="413">
                  <c:v>3.8593292906744701E-6</c:v>
                </c:pt>
                <c:pt idx="414">
                  <c:v>3.85812387158612E-6</c:v>
                </c:pt>
                <c:pt idx="415">
                  <c:v>3.8568944893546901E-6</c:v>
                </c:pt>
                <c:pt idx="416">
                  <c:v>3.8556409814351897E-6</c:v>
                </c:pt>
                <c:pt idx="417">
                  <c:v>3.8543631600577796E-6</c:v>
                </c:pt>
                <c:pt idx="418">
                  <c:v>3.85306081171764E-6</c:v>
                </c:pt>
                <c:pt idx="419">
                  <c:v>3.8517336970937001E-6</c:v>
                </c:pt>
                <c:pt idx="420">
                  <c:v>3.8503815507992601E-6</c:v>
                </c:pt>
                <c:pt idx="421">
                  <c:v>3.8490040817370599E-6</c:v>
                </c:pt>
                <c:pt idx="422">
                  <c:v>3.8476009735557496E-6</c:v>
                </c:pt>
                <c:pt idx="423">
                  <c:v>3.8461718850959596E-6</c:v>
                </c:pt>
                <c:pt idx="424">
                  <c:v>3.8447164514473302E-6</c:v>
                </c:pt>
                <c:pt idx="425">
                  <c:v>3.8432342849093002E-6</c:v>
                </c:pt>
                <c:pt idx="426">
                  <c:v>3.8417249761247603E-6</c:v>
                </c:pt>
                <c:pt idx="427">
                  <c:v>3.84018809567972E-6</c:v>
                </c:pt>
                <c:pt idx="428">
                  <c:v>3.8386231955686204E-6</c:v>
                </c:pt>
                <c:pt idx="429">
                  <c:v>3.83702981091763E-6</c:v>
                </c:pt>
                <c:pt idx="430">
                  <c:v>3.8354074620242403E-6</c:v>
                </c:pt>
                <c:pt idx="431">
                  <c:v>3.8337556562961504E-6</c:v>
                </c:pt>
                <c:pt idx="432">
                  <c:v>3.83207389044058E-6</c:v>
                </c:pt>
                <c:pt idx="433">
                  <c:v>3.8303616528634298E-6</c:v>
                </c:pt>
                <c:pt idx="434">
                  <c:v>3.8286184260184202E-6</c:v>
                </c:pt>
                <c:pt idx="435">
                  <c:v>3.8268436889456399E-6</c:v>
                </c:pt>
                <c:pt idx="436">
                  <c:v>3.8250369199469401E-6</c:v>
                </c:pt>
                <c:pt idx="437">
                  <c:v>3.8231975992573696E-6</c:v>
                </c:pt>
                <c:pt idx="438">
                  <c:v>3.8213252118368298E-6</c:v>
                </c:pt>
                <c:pt idx="439">
                  <c:v>3.8194192502269603E-6</c:v>
                </c:pt>
                <c:pt idx="440">
                  <c:v>3.8174792174352104E-6</c:v>
                </c:pt>
                <c:pt idx="441">
                  <c:v>3.8155046299073501E-6</c:v>
                </c:pt>
                <c:pt idx="442">
                  <c:v>3.81349502046657E-6</c:v>
                </c:pt>
                <c:pt idx="443">
                  <c:v>3.81144994128357E-6</c:v>
                </c:pt>
                <c:pt idx="444">
                  <c:v>3.8093689669580402E-6</c:v>
                </c:pt>
                <c:pt idx="445">
                  <c:v>3.8072516974667299E-6</c:v>
                </c:pt>
                <c:pt idx="446">
                  <c:v>3.8050977610932101E-6</c:v>
                </c:pt>
                <c:pt idx="447">
                  <c:v>3.8029068174871698E-6</c:v>
                </c:pt>
                <c:pt idx="448">
                  <c:v>3.8006785606219598E-6</c:v>
                </c:pt>
                <c:pt idx="449">
                  <c:v>3.7984127215632699E-6</c:v>
                </c:pt>
                <c:pt idx="450">
                  <c:v>3.7961090713326099E-6</c:v>
                </c:pt>
                <c:pt idx="451">
                  <c:v>3.7937674238592701E-6</c:v>
                </c:pt>
                <c:pt idx="452">
                  <c:v>3.7913876385446499E-6</c:v>
                </c:pt>
                <c:pt idx="453">
                  <c:v>3.7889696228236999E-6</c:v>
                </c:pt>
                <c:pt idx="454">
                  <c:v>3.7865133348466301E-6</c:v>
                </c:pt>
                <c:pt idx="455">
                  <c:v>3.7840187860160401E-6</c:v>
                </c:pt>
                <c:pt idx="456">
                  <c:v>3.7814860431349599E-6</c:v>
                </c:pt>
                <c:pt idx="457">
                  <c:v>3.77891523062932E-6</c:v>
                </c:pt>
                <c:pt idx="458">
                  <c:v>3.7763065328852699E-6</c:v>
                </c:pt>
                <c:pt idx="459">
                  <c:v>3.7736601962111098E-6</c:v>
                </c:pt>
                <c:pt idx="460">
                  <c:v>3.7709765305232501E-6</c:v>
                </c:pt>
                <c:pt idx="461">
                  <c:v>3.76825591108773E-6</c:v>
                </c:pt>
                <c:pt idx="462">
                  <c:v>3.7654987803548001E-6</c:v>
                </c:pt>
                <c:pt idx="463">
                  <c:v>3.7627056493083399E-6</c:v>
                </c:pt>
                <c:pt idx="464">
                  <c:v>3.75987709858854E-6</c:v>
                </c:pt>
                <c:pt idx="465">
                  <c:v>3.7570137796353102E-6</c:v>
                </c:pt>
                <c:pt idx="466">
                  <c:v>3.7541164158986898E-6</c:v>
                </c:pt>
                <c:pt idx="467">
                  <c:v>3.7511858035925699E-6</c:v>
                </c:pt>
                <c:pt idx="468">
                  <c:v>3.7482228121482499E-6</c:v>
                </c:pt>
                <c:pt idx="469">
                  <c:v>3.7452283846842402E-6</c:v>
                </c:pt>
                <c:pt idx="470">
                  <c:v>3.7422035384758401E-6</c:v>
                </c:pt>
                <c:pt idx="471">
                  <c:v>3.7391493651708802E-6</c:v>
                </c:pt>
                <c:pt idx="472">
                  <c:v>3.7360670305056801E-6</c:v>
                </c:pt>
                <c:pt idx="473">
                  <c:v>3.7329577740622798E-6</c:v>
                </c:pt>
                <c:pt idx="474">
                  <c:v>3.7298229089185801E-6</c:v>
                </c:pt>
                <c:pt idx="475">
                  <c:v>3.72666382129839E-6</c:v>
                </c:pt>
                <c:pt idx="476">
                  <c:v>3.7234819696444198E-6</c:v>
                </c:pt>
                <c:pt idx="477">
                  <c:v>3.7202788835960202E-6</c:v>
                </c:pt>
                <c:pt idx="478">
                  <c:v>3.7170561628956801E-6</c:v>
                </c:pt>
                <c:pt idx="479">
                  <c:v>3.7138154762167699E-6</c:v>
                </c:pt>
                <c:pt idx="480">
                  <c:v>3.71055855985709E-6</c:v>
                </c:pt>
                <c:pt idx="481">
                  <c:v>3.70728721592968E-6</c:v>
                </c:pt>
                <c:pt idx="482">
                  <c:v>3.70400331056136E-6</c:v>
                </c:pt>
                <c:pt idx="483">
                  <c:v>3.7007087719683401E-6</c:v>
                </c:pt>
                <c:pt idx="484">
                  <c:v>3.6974055884517399E-6</c:v>
                </c:pt>
                <c:pt idx="485">
                  <c:v>3.6940958062560502E-6</c:v>
                </c:pt>
                <c:pt idx="486">
                  <c:v>3.6907815270119799E-6</c:v>
                </c:pt>
                <c:pt idx="487">
                  <c:v>3.68746490518106E-6</c:v>
                </c:pt>
                <c:pt idx="488">
                  <c:v>3.6841481453904302E-6</c:v>
                </c:pt>
                <c:pt idx="489">
                  <c:v>3.6808334996575602E-6</c:v>
                </c:pt>
                <c:pt idx="490">
                  <c:v>3.67752326456895E-6</c:v>
                </c:pt>
                <c:pt idx="491">
                  <c:v>3.6742197781224601E-6</c:v>
                </c:pt>
                <c:pt idx="492">
                  <c:v>3.6709254165075902E-6</c:v>
                </c:pt>
                <c:pt idx="493">
                  <c:v>3.6676425908320798E-6</c:v>
                </c:pt>
                <c:pt idx="494">
                  <c:v>3.6643737437462502E-6</c:v>
                </c:pt>
                <c:pt idx="495">
                  <c:v>3.66112134600602E-6</c:v>
                </c:pt>
                <c:pt idx="496">
                  <c:v>3.6578878929457401E-6</c:v>
                </c:pt>
                <c:pt idx="497">
                  <c:v>3.6546759007461498E-6</c:v>
                </c:pt>
                <c:pt idx="498">
                  <c:v>3.6514879027047099E-6</c:v>
                </c:pt>
                <c:pt idx="499">
                  <c:v>3.6483264454532799E-6</c:v>
                </c:pt>
              </c:numCache>
            </c:numRef>
          </c:yVal>
          <c:smooth val="1"/>
        </c:ser>
        <c:ser>
          <c:idx val="1"/>
          <c:order val="1"/>
          <c:spPr>
            <a:ln w="28575">
              <a:noFill/>
            </a:ln>
          </c:spPr>
          <c:marker>
            <c:symbol val="square"/>
            <c:size val="5"/>
            <c:spPr>
              <a:noFill/>
              <a:ln>
                <a:solidFill>
                  <a:srgbClr val="333333"/>
                </a:solidFill>
                <a:prstDash val="solid"/>
              </a:ln>
            </c:spPr>
          </c:marker>
          <c:errBars>
            <c:errDir val="y"/>
            <c:errBarType val="both"/>
            <c:errValType val="cust"/>
            <c:noEndCap val="1"/>
            <c:plus>
              <c:numRef>
                <c:f>Data!$G$14:$G$150</c:f>
                <c:numCache>
                  <c:formatCode>General</c:formatCode>
                  <c:ptCount val="137"/>
                  <c:pt idx="0">
                    <c:v>3.2805399999999998E-2</c:v>
                  </c:pt>
                  <c:pt idx="1">
                    <c:v>3.1793200000000001E-2</c:v>
                  </c:pt>
                  <c:pt idx="2">
                    <c:v>2.7973000000000001E-2</c:v>
                  </c:pt>
                  <c:pt idx="3">
                    <c:v>2.7999E-2</c:v>
                  </c:pt>
                  <c:pt idx="4">
                    <c:v>2.5394699999999999E-2</c:v>
                  </c:pt>
                  <c:pt idx="5">
                    <c:v>2.35929E-2</c:v>
                  </c:pt>
                  <c:pt idx="6">
                    <c:v>2.1465600000000001E-2</c:v>
                  </c:pt>
                  <c:pt idx="7">
                    <c:v>1.9931899999999999E-2</c:v>
                  </c:pt>
                  <c:pt idx="8">
                    <c:v>1.8105400000000001E-2</c:v>
                  </c:pt>
                  <c:pt idx="9">
                    <c:v>1.65246E-2</c:v>
                  </c:pt>
                  <c:pt idx="10">
                    <c:v>1.54386E-2</c:v>
                  </c:pt>
                  <c:pt idx="11">
                    <c:v>1.40692E-2</c:v>
                  </c:pt>
                  <c:pt idx="12">
                    <c:v>1.3000100000000001E-2</c:v>
                  </c:pt>
                  <c:pt idx="13">
                    <c:v>1.13235E-2</c:v>
                  </c:pt>
                  <c:pt idx="14">
                    <c:v>8.42152E-3</c:v>
                  </c:pt>
                  <c:pt idx="15">
                    <c:v>5.4549799999999999E-3</c:v>
                  </c:pt>
                  <c:pt idx="16">
                    <c:v>4.0108899999999996E-3</c:v>
                  </c:pt>
                  <c:pt idx="17">
                    <c:v>3.1216799999999999E-3</c:v>
                  </c:pt>
                  <c:pt idx="18">
                    <c:v>2.48154E-3</c:v>
                  </c:pt>
                  <c:pt idx="19">
                    <c:v>2.0608800000000002E-3</c:v>
                  </c:pt>
                  <c:pt idx="20">
                    <c:v>1.7015400000000001E-3</c:v>
                  </c:pt>
                  <c:pt idx="21">
                    <c:v>1.40693E-3</c:v>
                  </c:pt>
                  <c:pt idx="22">
                    <c:v>1.2524400000000001E-3</c:v>
                  </c:pt>
                  <c:pt idx="23">
                    <c:v>1.06382E-3</c:v>
                  </c:pt>
                  <c:pt idx="24">
                    <c:v>9.0431500000000005E-4</c:v>
                  </c:pt>
                  <c:pt idx="25">
                    <c:v>7.6830400000000004E-4</c:v>
                  </c:pt>
                  <c:pt idx="26">
                    <c:v>6.5992600000000002E-4</c:v>
                  </c:pt>
                  <c:pt idx="27">
                    <c:v>5.7553200000000002E-4</c:v>
                  </c:pt>
                  <c:pt idx="28">
                    <c:v>5.2214299999999998E-4</c:v>
                  </c:pt>
                  <c:pt idx="29">
                    <c:v>4.5264399999999998E-4</c:v>
                  </c:pt>
                  <c:pt idx="30">
                    <c:v>3.9487700000000002E-4</c:v>
                  </c:pt>
                  <c:pt idx="31">
                    <c:v>3.5262999999999999E-4</c:v>
                  </c:pt>
                  <c:pt idx="32">
                    <c:v>3.1582799999999999E-4</c:v>
                  </c:pt>
                  <c:pt idx="33">
                    <c:v>2.88929E-4</c:v>
                  </c:pt>
                  <c:pt idx="34">
                    <c:v>2.5474500000000001E-4</c:v>
                  </c:pt>
                  <c:pt idx="35">
                    <c:v>2.34954E-4</c:v>
                  </c:pt>
                  <c:pt idx="36">
                    <c:v>1.9619400000000001E-4</c:v>
                  </c:pt>
                  <c:pt idx="37">
                    <c:v>1.93816E-4</c:v>
                  </c:pt>
                  <c:pt idx="38">
                    <c:v>1.74649E-4</c:v>
                  </c:pt>
                  <c:pt idx="39">
                    <c:v>1.6309899999999999E-4</c:v>
                  </c:pt>
                  <c:pt idx="40">
                    <c:v>1.32495E-4</c:v>
                  </c:pt>
                  <c:pt idx="41">
                    <c:v>1.3445899999999999E-4</c:v>
                  </c:pt>
                  <c:pt idx="42">
                    <c:v>1.12762E-4</c:v>
                  </c:pt>
                  <c:pt idx="43">
                    <c:v>9.4690099999999997E-5</c:v>
                  </c:pt>
                  <c:pt idx="44">
                    <c:v>8.6654200000000001E-5</c:v>
                  </c:pt>
                  <c:pt idx="45">
                    <c:v>6.7898900000000001E-5</c:v>
                  </c:pt>
                  <c:pt idx="46">
                    <c:v>5.6271099999999997E-5</c:v>
                  </c:pt>
                  <c:pt idx="47">
                    <c:v>4.8102000000000001E-5</c:v>
                  </c:pt>
                  <c:pt idx="48">
                    <c:v>4.5337599999999998E-5</c:v>
                  </c:pt>
                  <c:pt idx="49">
                    <c:v>3.9996999999999997E-5</c:v>
                  </c:pt>
                  <c:pt idx="50">
                    <c:v>3.5235199999999998E-5</c:v>
                  </c:pt>
                  <c:pt idx="51">
                    <c:v>3.2070499999999997E-5</c:v>
                  </c:pt>
                  <c:pt idx="52">
                    <c:v>2.9979199999999999E-5</c:v>
                  </c:pt>
                  <c:pt idx="53">
                    <c:v>2.6732699999999999E-5</c:v>
                  </c:pt>
                  <c:pt idx="54">
                    <c:v>2.4246000000000001E-5</c:v>
                  </c:pt>
                  <c:pt idx="55">
                    <c:v>1.9862500000000002E-5</c:v>
                  </c:pt>
                  <c:pt idx="56">
                    <c:v>1.7227600000000001E-5</c:v>
                  </c:pt>
                  <c:pt idx="57">
                    <c:v>1.6654E-5</c:v>
                  </c:pt>
                  <c:pt idx="58">
                    <c:v>1.3674599999999999E-5</c:v>
                  </c:pt>
                  <c:pt idx="59">
                    <c:v>1.19356E-5</c:v>
                  </c:pt>
                  <c:pt idx="60">
                    <c:v>9.4366300000000008E-6</c:v>
                  </c:pt>
                  <c:pt idx="61">
                    <c:v>8.5246499999999998E-6</c:v>
                  </c:pt>
                  <c:pt idx="62">
                    <c:v>6.2946200000000004E-6</c:v>
                  </c:pt>
                  <c:pt idx="63">
                    <c:v>5.0533800000000001E-6</c:v>
                  </c:pt>
                  <c:pt idx="64">
                    <c:v>4.9705799999999998E-6</c:v>
                  </c:pt>
                  <c:pt idx="65">
                    <c:v>4.6445600000000001E-6</c:v>
                  </c:pt>
                  <c:pt idx="66">
                    <c:v>3.6412E-6</c:v>
                  </c:pt>
                  <c:pt idx="67">
                    <c:v>3.88512E-6</c:v>
                  </c:pt>
                  <c:pt idx="68">
                    <c:v>3.4375300000000001E-6</c:v>
                  </c:pt>
                  <c:pt idx="69">
                    <c:v>2.88936E-6</c:v>
                  </c:pt>
                  <c:pt idx="70">
                    <c:v>2.3280399999999998E-6</c:v>
                  </c:pt>
                  <c:pt idx="71">
                    <c:v>2.2120199999999999E-6</c:v>
                  </c:pt>
                  <c:pt idx="72">
                    <c:v>2.1826800000000002E-6</c:v>
                  </c:pt>
                  <c:pt idx="73">
                    <c:v>1.9203800000000002E-6</c:v>
                  </c:pt>
                  <c:pt idx="74">
                    <c:v>1.37254E-6</c:v>
                  </c:pt>
                  <c:pt idx="75">
                    <c:v>1.4931200000000001E-6</c:v>
                  </c:pt>
                  <c:pt idx="76">
                    <c:v>1.50039E-6</c:v>
                  </c:pt>
                  <c:pt idx="77">
                    <c:v>1.16736E-6</c:v>
                  </c:pt>
                  <c:pt idx="78">
                    <c:v>1.1535799999999999E-6</c:v>
                  </c:pt>
                  <c:pt idx="79">
                    <c:v>1.08975E-6</c:v>
                  </c:pt>
                  <c:pt idx="80">
                    <c:v>1.12572E-6</c:v>
                  </c:pt>
                  <c:pt idx="81">
                    <c:v>9.6854099999999999E-7</c:v>
                  </c:pt>
                  <c:pt idx="82">
                    <c:v>1.0356399999999999E-6</c:v>
                  </c:pt>
                  <c:pt idx="83">
                    <c:v>1.04151E-6</c:v>
                  </c:pt>
                  <c:pt idx="84">
                    <c:v>8.0979100000000003E-7</c:v>
                  </c:pt>
                  <c:pt idx="85">
                    <c:v>9.16472E-7</c:v>
                  </c:pt>
                  <c:pt idx="86">
                    <c:v>8.8245500000000005E-7</c:v>
                  </c:pt>
                  <c:pt idx="87">
                    <c:v>9.2801699999999999E-7</c:v>
                  </c:pt>
                  <c:pt idx="88">
                    <c:v>7.9194800000000004E-7</c:v>
                  </c:pt>
                  <c:pt idx="89">
                    <c:v>7.5796899999999998E-7</c:v>
                  </c:pt>
                  <c:pt idx="90">
                    <c:v>6.9632400000000004E-7</c:v>
                  </c:pt>
                  <c:pt idx="91">
                    <c:v>6.9356399999999998E-7</c:v>
                  </c:pt>
                  <c:pt idx="92">
                    <c:v>6.4722099999999997E-7</c:v>
                  </c:pt>
                  <c:pt idx="93">
                    <c:v>6.7205200000000004E-7</c:v>
                  </c:pt>
                  <c:pt idx="94">
                    <c:v>5.8189300000000001E-7</c:v>
                  </c:pt>
                  <c:pt idx="95">
                    <c:v>5.6824700000000005E-7</c:v>
                  </c:pt>
                  <c:pt idx="96">
                    <c:v>5.6472699999999997E-7</c:v>
                  </c:pt>
                  <c:pt idx="97">
                    <c:v>5.2957200000000005E-7</c:v>
                  </c:pt>
                  <c:pt idx="98">
                    <c:v>4.7444099999999998E-7</c:v>
                  </c:pt>
                  <c:pt idx="99">
                    <c:v>4.8151599999999998E-7</c:v>
                  </c:pt>
                  <c:pt idx="100">
                    <c:v>4.58236E-7</c:v>
                  </c:pt>
                  <c:pt idx="101">
                    <c:v>5.3891E-7</c:v>
                  </c:pt>
                  <c:pt idx="102">
                    <c:v>5.2510200000000001E-7</c:v>
                  </c:pt>
                  <c:pt idx="103">
                    <c:v>5.3367200000000004E-7</c:v>
                  </c:pt>
                  <c:pt idx="104">
                    <c:v>5.0763299999999998E-7</c:v>
                  </c:pt>
                  <c:pt idx="105">
                    <c:v>5.5155499999999996E-7</c:v>
                  </c:pt>
                  <c:pt idx="106">
                    <c:v>5.8500100000000004E-7</c:v>
                  </c:pt>
                  <c:pt idx="107">
                    <c:v>5.3702599999999998E-7</c:v>
                  </c:pt>
                  <c:pt idx="108">
                    <c:v>6.5233399999999997E-7</c:v>
                  </c:pt>
                  <c:pt idx="109">
                    <c:v>6.8538800000000002E-7</c:v>
                  </c:pt>
                  <c:pt idx="110">
                    <c:v>5.5998199999999996E-7</c:v>
                  </c:pt>
                  <c:pt idx="111">
                    <c:v>6.1124100000000004E-7</c:v>
                  </c:pt>
                  <c:pt idx="112">
                    <c:v>6.3682500000000004E-7</c:v>
                  </c:pt>
                  <c:pt idx="113">
                    <c:v>7.8365599999999996E-7</c:v>
                  </c:pt>
                  <c:pt idx="114">
                    <c:v>7.2956000000000003E-7</c:v>
                  </c:pt>
                  <c:pt idx="115">
                    <c:v>8.73635E-7</c:v>
                  </c:pt>
                  <c:pt idx="116">
                    <c:v>9.816019999999999E-7</c:v>
                  </c:pt>
                </c:numCache>
              </c:numRef>
            </c:plus>
            <c:minus>
              <c:numRef>
                <c:f>Data!$G$14:$G$150</c:f>
                <c:numCache>
                  <c:formatCode>General</c:formatCode>
                  <c:ptCount val="137"/>
                  <c:pt idx="0">
                    <c:v>3.2805399999999998E-2</c:v>
                  </c:pt>
                  <c:pt idx="1">
                    <c:v>3.1793200000000001E-2</c:v>
                  </c:pt>
                  <c:pt idx="2">
                    <c:v>2.7973000000000001E-2</c:v>
                  </c:pt>
                  <c:pt idx="3">
                    <c:v>2.7999E-2</c:v>
                  </c:pt>
                  <c:pt idx="4">
                    <c:v>2.5394699999999999E-2</c:v>
                  </c:pt>
                  <c:pt idx="5">
                    <c:v>2.35929E-2</c:v>
                  </c:pt>
                  <c:pt idx="6">
                    <c:v>2.1465600000000001E-2</c:v>
                  </c:pt>
                  <c:pt idx="7">
                    <c:v>1.9931899999999999E-2</c:v>
                  </c:pt>
                  <c:pt idx="8">
                    <c:v>1.8105400000000001E-2</c:v>
                  </c:pt>
                  <c:pt idx="9">
                    <c:v>1.65246E-2</c:v>
                  </c:pt>
                  <c:pt idx="10">
                    <c:v>1.54386E-2</c:v>
                  </c:pt>
                  <c:pt idx="11">
                    <c:v>1.40692E-2</c:v>
                  </c:pt>
                  <c:pt idx="12">
                    <c:v>1.3000100000000001E-2</c:v>
                  </c:pt>
                  <c:pt idx="13">
                    <c:v>1.13235E-2</c:v>
                  </c:pt>
                  <c:pt idx="14">
                    <c:v>8.42152E-3</c:v>
                  </c:pt>
                  <c:pt idx="15">
                    <c:v>5.4549799999999999E-3</c:v>
                  </c:pt>
                  <c:pt idx="16">
                    <c:v>4.0108899999999996E-3</c:v>
                  </c:pt>
                  <c:pt idx="17">
                    <c:v>3.1216799999999999E-3</c:v>
                  </c:pt>
                  <c:pt idx="18">
                    <c:v>2.48154E-3</c:v>
                  </c:pt>
                  <c:pt idx="19">
                    <c:v>2.0608800000000002E-3</c:v>
                  </c:pt>
                  <c:pt idx="20">
                    <c:v>1.7015400000000001E-3</c:v>
                  </c:pt>
                  <c:pt idx="21">
                    <c:v>1.40693E-3</c:v>
                  </c:pt>
                  <c:pt idx="22">
                    <c:v>1.2524400000000001E-3</c:v>
                  </c:pt>
                  <c:pt idx="23">
                    <c:v>1.06382E-3</c:v>
                  </c:pt>
                  <c:pt idx="24">
                    <c:v>9.0431500000000005E-4</c:v>
                  </c:pt>
                  <c:pt idx="25">
                    <c:v>7.6830400000000004E-4</c:v>
                  </c:pt>
                  <c:pt idx="26">
                    <c:v>6.5992600000000002E-4</c:v>
                  </c:pt>
                  <c:pt idx="27">
                    <c:v>5.7553200000000002E-4</c:v>
                  </c:pt>
                  <c:pt idx="28">
                    <c:v>5.2214299999999998E-4</c:v>
                  </c:pt>
                  <c:pt idx="29">
                    <c:v>4.5264399999999998E-4</c:v>
                  </c:pt>
                  <c:pt idx="30">
                    <c:v>3.9487700000000002E-4</c:v>
                  </c:pt>
                  <c:pt idx="31">
                    <c:v>3.5262999999999999E-4</c:v>
                  </c:pt>
                  <c:pt idx="32">
                    <c:v>3.1582799999999999E-4</c:v>
                  </c:pt>
                  <c:pt idx="33">
                    <c:v>2.88929E-4</c:v>
                  </c:pt>
                  <c:pt idx="34">
                    <c:v>2.5474500000000001E-4</c:v>
                  </c:pt>
                  <c:pt idx="35">
                    <c:v>2.34954E-4</c:v>
                  </c:pt>
                  <c:pt idx="36">
                    <c:v>1.9619400000000001E-4</c:v>
                  </c:pt>
                  <c:pt idx="37">
                    <c:v>1.93816E-4</c:v>
                  </c:pt>
                  <c:pt idx="38">
                    <c:v>1.74649E-4</c:v>
                  </c:pt>
                  <c:pt idx="39">
                    <c:v>1.6309899999999999E-4</c:v>
                  </c:pt>
                  <c:pt idx="40">
                    <c:v>1.32495E-4</c:v>
                  </c:pt>
                  <c:pt idx="41">
                    <c:v>1.3445899999999999E-4</c:v>
                  </c:pt>
                  <c:pt idx="42">
                    <c:v>1.12762E-4</c:v>
                  </c:pt>
                  <c:pt idx="43">
                    <c:v>9.4690099999999997E-5</c:v>
                  </c:pt>
                  <c:pt idx="44">
                    <c:v>8.6654200000000001E-5</c:v>
                  </c:pt>
                  <c:pt idx="45">
                    <c:v>6.7898900000000001E-5</c:v>
                  </c:pt>
                  <c:pt idx="46">
                    <c:v>5.6271099999999997E-5</c:v>
                  </c:pt>
                  <c:pt idx="47">
                    <c:v>4.8102000000000001E-5</c:v>
                  </c:pt>
                  <c:pt idx="48">
                    <c:v>4.5337599999999998E-5</c:v>
                  </c:pt>
                  <c:pt idx="49">
                    <c:v>3.9996999999999997E-5</c:v>
                  </c:pt>
                  <c:pt idx="50">
                    <c:v>3.5235199999999998E-5</c:v>
                  </c:pt>
                  <c:pt idx="51">
                    <c:v>3.2070499999999997E-5</c:v>
                  </c:pt>
                  <c:pt idx="52">
                    <c:v>2.9979199999999999E-5</c:v>
                  </c:pt>
                  <c:pt idx="53">
                    <c:v>2.6732699999999999E-5</c:v>
                  </c:pt>
                  <c:pt idx="54">
                    <c:v>2.4246000000000001E-5</c:v>
                  </c:pt>
                  <c:pt idx="55">
                    <c:v>1.9862500000000002E-5</c:v>
                  </c:pt>
                  <c:pt idx="56">
                    <c:v>1.7227600000000001E-5</c:v>
                  </c:pt>
                  <c:pt idx="57">
                    <c:v>1.6654E-5</c:v>
                  </c:pt>
                  <c:pt idx="58">
                    <c:v>1.3674599999999999E-5</c:v>
                  </c:pt>
                  <c:pt idx="59">
                    <c:v>1.19356E-5</c:v>
                  </c:pt>
                  <c:pt idx="60">
                    <c:v>9.4366300000000008E-6</c:v>
                  </c:pt>
                  <c:pt idx="61">
                    <c:v>8.5246499999999998E-6</c:v>
                  </c:pt>
                  <c:pt idx="62">
                    <c:v>6.2946200000000004E-6</c:v>
                  </c:pt>
                  <c:pt idx="63">
                    <c:v>5.0533800000000001E-6</c:v>
                  </c:pt>
                  <c:pt idx="64">
                    <c:v>4.9705799999999998E-6</c:v>
                  </c:pt>
                  <c:pt idx="65">
                    <c:v>4.6445600000000001E-6</c:v>
                  </c:pt>
                  <c:pt idx="66">
                    <c:v>3.6412E-6</c:v>
                  </c:pt>
                  <c:pt idx="67">
                    <c:v>3.88512E-6</c:v>
                  </c:pt>
                  <c:pt idx="68">
                    <c:v>3.4375300000000001E-6</c:v>
                  </c:pt>
                  <c:pt idx="69">
                    <c:v>2.88936E-6</c:v>
                  </c:pt>
                  <c:pt idx="70">
                    <c:v>2.3280399999999998E-6</c:v>
                  </c:pt>
                  <c:pt idx="71">
                    <c:v>2.2120199999999999E-6</c:v>
                  </c:pt>
                  <c:pt idx="72">
                    <c:v>2.1826800000000002E-6</c:v>
                  </c:pt>
                  <c:pt idx="73">
                    <c:v>1.9203800000000002E-6</c:v>
                  </c:pt>
                  <c:pt idx="74">
                    <c:v>1.37254E-6</c:v>
                  </c:pt>
                  <c:pt idx="75">
                    <c:v>1.4931200000000001E-6</c:v>
                  </c:pt>
                  <c:pt idx="76">
                    <c:v>1.50039E-6</c:v>
                  </c:pt>
                  <c:pt idx="77">
                    <c:v>1.16736E-6</c:v>
                  </c:pt>
                  <c:pt idx="78">
                    <c:v>1.1535799999999999E-6</c:v>
                  </c:pt>
                  <c:pt idx="79">
                    <c:v>1.08975E-6</c:v>
                  </c:pt>
                  <c:pt idx="80">
                    <c:v>1.12572E-6</c:v>
                  </c:pt>
                  <c:pt idx="81">
                    <c:v>9.6854099999999999E-7</c:v>
                  </c:pt>
                  <c:pt idx="82">
                    <c:v>1.0356399999999999E-6</c:v>
                  </c:pt>
                  <c:pt idx="83">
                    <c:v>1.04151E-6</c:v>
                  </c:pt>
                  <c:pt idx="84">
                    <c:v>8.0979100000000003E-7</c:v>
                  </c:pt>
                  <c:pt idx="85">
                    <c:v>9.16472E-7</c:v>
                  </c:pt>
                  <c:pt idx="86">
                    <c:v>8.8245500000000005E-7</c:v>
                  </c:pt>
                  <c:pt idx="87">
                    <c:v>9.2801699999999999E-7</c:v>
                  </c:pt>
                  <c:pt idx="88">
                    <c:v>7.9194800000000004E-7</c:v>
                  </c:pt>
                  <c:pt idx="89">
                    <c:v>7.5796899999999998E-7</c:v>
                  </c:pt>
                  <c:pt idx="90">
                    <c:v>6.9632400000000004E-7</c:v>
                  </c:pt>
                  <c:pt idx="91">
                    <c:v>6.9356399999999998E-7</c:v>
                  </c:pt>
                  <c:pt idx="92">
                    <c:v>6.4722099999999997E-7</c:v>
                  </c:pt>
                  <c:pt idx="93">
                    <c:v>6.7205200000000004E-7</c:v>
                  </c:pt>
                  <c:pt idx="94">
                    <c:v>5.8189300000000001E-7</c:v>
                  </c:pt>
                  <c:pt idx="95">
                    <c:v>5.6824700000000005E-7</c:v>
                  </c:pt>
                  <c:pt idx="96">
                    <c:v>5.6472699999999997E-7</c:v>
                  </c:pt>
                  <c:pt idx="97">
                    <c:v>5.2957200000000005E-7</c:v>
                  </c:pt>
                  <c:pt idx="98">
                    <c:v>4.7444099999999998E-7</c:v>
                  </c:pt>
                  <c:pt idx="99">
                    <c:v>4.8151599999999998E-7</c:v>
                  </c:pt>
                  <c:pt idx="100">
                    <c:v>4.58236E-7</c:v>
                  </c:pt>
                  <c:pt idx="101">
                    <c:v>5.3891E-7</c:v>
                  </c:pt>
                  <c:pt idx="102">
                    <c:v>5.2510200000000001E-7</c:v>
                  </c:pt>
                  <c:pt idx="103">
                    <c:v>5.3367200000000004E-7</c:v>
                  </c:pt>
                  <c:pt idx="104">
                    <c:v>5.0763299999999998E-7</c:v>
                  </c:pt>
                  <c:pt idx="105">
                    <c:v>5.5155499999999996E-7</c:v>
                  </c:pt>
                  <c:pt idx="106">
                    <c:v>5.8500100000000004E-7</c:v>
                  </c:pt>
                  <c:pt idx="107">
                    <c:v>5.3702599999999998E-7</c:v>
                  </c:pt>
                  <c:pt idx="108">
                    <c:v>6.5233399999999997E-7</c:v>
                  </c:pt>
                  <c:pt idx="109">
                    <c:v>6.8538800000000002E-7</c:v>
                  </c:pt>
                  <c:pt idx="110">
                    <c:v>5.5998199999999996E-7</c:v>
                  </c:pt>
                  <c:pt idx="111">
                    <c:v>6.1124100000000004E-7</c:v>
                  </c:pt>
                  <c:pt idx="112">
                    <c:v>6.3682500000000004E-7</c:v>
                  </c:pt>
                  <c:pt idx="113">
                    <c:v>7.8365599999999996E-7</c:v>
                  </c:pt>
                  <c:pt idx="114">
                    <c:v>7.2956000000000003E-7</c:v>
                  </c:pt>
                  <c:pt idx="115">
                    <c:v>8.73635E-7</c:v>
                  </c:pt>
                  <c:pt idx="116">
                    <c:v>9.816019999999999E-7</c:v>
                  </c:pt>
                </c:numCache>
              </c:numRef>
            </c:minus>
            <c:spPr>
              <a:ln w="12700">
                <a:solidFill>
                  <a:srgbClr val="000000"/>
                </a:solidFill>
                <a:prstDash val="solid"/>
              </a:ln>
            </c:spPr>
          </c:errBars>
          <c:xVal>
            <c:numRef>
              <c:f>Data!$E$13:$E$150</c:f>
              <c:numCache>
                <c:formatCode>0.00E+00</c:formatCode>
                <c:ptCount val="138"/>
                <c:pt idx="0">
                  <c:v>9.4090500000000004E-3</c:v>
                </c:pt>
                <c:pt idx="1">
                  <c:v>9.6913199999999998E-3</c:v>
                </c:pt>
                <c:pt idx="2">
                  <c:v>9.9820599999999992E-3</c:v>
                </c:pt>
                <c:pt idx="3">
                  <c:v>1.0281500000000001E-2</c:v>
                </c:pt>
                <c:pt idx="4">
                  <c:v>1.059E-2</c:v>
                </c:pt>
                <c:pt idx="5">
                  <c:v>1.0907699999999999E-2</c:v>
                </c:pt>
                <c:pt idx="6">
                  <c:v>1.1234900000000001E-2</c:v>
                </c:pt>
                <c:pt idx="7">
                  <c:v>1.15719E-2</c:v>
                </c:pt>
                <c:pt idx="8">
                  <c:v>1.19191E-2</c:v>
                </c:pt>
                <c:pt idx="9">
                  <c:v>1.22767E-2</c:v>
                </c:pt>
                <c:pt idx="10">
                  <c:v>1.2645E-2</c:v>
                </c:pt>
                <c:pt idx="11">
                  <c:v>1.3024300000000001E-2</c:v>
                </c:pt>
                <c:pt idx="12">
                  <c:v>1.3415099999999999E-2</c:v>
                </c:pt>
                <c:pt idx="13">
                  <c:v>1.38175E-2</c:v>
                </c:pt>
                <c:pt idx="14">
                  <c:v>1.4232E-2</c:v>
                </c:pt>
                <c:pt idx="15">
                  <c:v>1.4659E-2</c:v>
                </c:pt>
                <c:pt idx="16">
                  <c:v>1.5098800000000001E-2</c:v>
                </c:pt>
                <c:pt idx="17">
                  <c:v>1.55517E-2</c:v>
                </c:pt>
                <c:pt idx="18">
                  <c:v>1.6018299999999999E-2</c:v>
                </c:pt>
                <c:pt idx="19">
                  <c:v>1.6498800000000001E-2</c:v>
                </c:pt>
                <c:pt idx="20">
                  <c:v>1.69938E-2</c:v>
                </c:pt>
                <c:pt idx="21">
                  <c:v>1.7503600000000001E-2</c:v>
                </c:pt>
                <c:pt idx="22">
                  <c:v>1.8028700000000002E-2</c:v>
                </c:pt>
                <c:pt idx="23">
                  <c:v>1.8569599999999999E-2</c:v>
                </c:pt>
                <c:pt idx="24">
                  <c:v>1.91267E-2</c:v>
                </c:pt>
                <c:pt idx="25">
                  <c:v>1.9700499999999999E-2</c:v>
                </c:pt>
                <c:pt idx="26">
                  <c:v>2.0291500000000001E-2</c:v>
                </c:pt>
                <c:pt idx="27">
                  <c:v>2.0900200000000001E-2</c:v>
                </c:pt>
                <c:pt idx="28">
                  <c:v>2.15272E-2</c:v>
                </c:pt>
                <c:pt idx="29">
                  <c:v>2.2172999999999998E-2</c:v>
                </c:pt>
                <c:pt idx="30">
                  <c:v>2.2838199999999999E-2</c:v>
                </c:pt>
                <c:pt idx="31">
                  <c:v>2.35234E-2</c:v>
                </c:pt>
                <c:pt idx="32">
                  <c:v>2.42291E-2</c:v>
                </c:pt>
                <c:pt idx="33">
                  <c:v>2.4955999999999999E-2</c:v>
                </c:pt>
                <c:pt idx="34">
                  <c:v>2.5704600000000001E-2</c:v>
                </c:pt>
                <c:pt idx="35">
                  <c:v>2.6475800000000001E-2</c:v>
                </c:pt>
                <c:pt idx="36">
                  <c:v>2.7269999999999999E-2</c:v>
                </c:pt>
                <c:pt idx="37">
                  <c:v>2.8088100000000001E-2</c:v>
                </c:pt>
                <c:pt idx="38">
                  <c:v>2.89308E-2</c:v>
                </c:pt>
                <c:pt idx="39">
                  <c:v>2.9798700000000001E-2</c:v>
                </c:pt>
                <c:pt idx="40">
                  <c:v>3.06927E-2</c:v>
                </c:pt>
                <c:pt idx="41">
                  <c:v>3.1613500000000003E-2</c:v>
                </c:pt>
                <c:pt idx="42">
                  <c:v>3.2561899999999998E-2</c:v>
                </c:pt>
                <c:pt idx="43">
                  <c:v>3.3538699999999998E-2</c:v>
                </c:pt>
                <c:pt idx="44">
                  <c:v>3.4544900000000003E-2</c:v>
                </c:pt>
                <c:pt idx="45">
                  <c:v>3.55812E-2</c:v>
                </c:pt>
                <c:pt idx="46">
                  <c:v>3.6648699999999999E-2</c:v>
                </c:pt>
                <c:pt idx="47">
                  <c:v>3.77481E-2</c:v>
                </c:pt>
                <c:pt idx="48">
                  <c:v>3.8880600000000001E-2</c:v>
                </c:pt>
                <c:pt idx="49">
                  <c:v>4.0046999999999999E-2</c:v>
                </c:pt>
                <c:pt idx="50">
                  <c:v>4.1248399999999998E-2</c:v>
                </c:pt>
                <c:pt idx="51">
                  <c:v>4.2485799999999997E-2</c:v>
                </c:pt>
                <c:pt idx="52">
                  <c:v>4.3760399999999998E-2</c:v>
                </c:pt>
                <c:pt idx="53">
                  <c:v>4.5073200000000001E-2</c:v>
                </c:pt>
                <c:pt idx="54">
                  <c:v>4.6425399999999999E-2</c:v>
                </c:pt>
                <c:pt idx="55">
                  <c:v>4.7818199999999998E-2</c:v>
                </c:pt>
                <c:pt idx="56">
                  <c:v>4.9252700000000003E-2</c:v>
                </c:pt>
                <c:pt idx="57">
                  <c:v>5.0730299999999999E-2</c:v>
                </c:pt>
                <c:pt idx="58">
                  <c:v>5.2252199999999999E-2</c:v>
                </c:pt>
                <c:pt idx="59">
                  <c:v>5.3819800000000001E-2</c:v>
                </c:pt>
                <c:pt idx="60">
                  <c:v>5.5434400000000002E-2</c:v>
                </c:pt>
                <c:pt idx="61">
                  <c:v>5.70974E-2</c:v>
                </c:pt>
                <c:pt idx="62">
                  <c:v>5.8810300000000003E-2</c:v>
                </c:pt>
                <c:pt idx="63">
                  <c:v>6.0574700000000002E-2</c:v>
                </c:pt>
                <c:pt idx="64">
                  <c:v>6.23919E-2</c:v>
                </c:pt>
                <c:pt idx="65">
                  <c:v>6.4263600000000004E-2</c:v>
                </c:pt>
                <c:pt idx="66">
                  <c:v>6.6191600000000003E-2</c:v>
                </c:pt>
                <c:pt idx="67">
                  <c:v>6.8177299999999996E-2</c:v>
                </c:pt>
                <c:pt idx="68">
                  <c:v>7.0222599999999996E-2</c:v>
                </c:pt>
                <c:pt idx="69">
                  <c:v>7.2329299999999999E-2</c:v>
                </c:pt>
                <c:pt idx="70">
                  <c:v>7.4499200000000002E-2</c:v>
                </c:pt>
                <c:pt idx="71">
                  <c:v>7.6734200000000002E-2</c:v>
                </c:pt>
                <c:pt idx="72">
                  <c:v>7.9036200000000001E-2</c:v>
                </c:pt>
                <c:pt idx="73">
                  <c:v>8.1407300000000002E-2</c:v>
                </c:pt>
                <c:pt idx="74">
                  <c:v>8.3849499999999993E-2</c:v>
                </c:pt>
                <c:pt idx="75">
                  <c:v>8.6364999999999997E-2</c:v>
                </c:pt>
                <c:pt idx="76">
                  <c:v>8.8955900000000004E-2</c:v>
                </c:pt>
                <c:pt idx="77">
                  <c:v>9.16246E-2</c:v>
                </c:pt>
                <c:pt idx="78">
                  <c:v>9.4373299999999993E-2</c:v>
                </c:pt>
                <c:pt idx="79">
                  <c:v>9.7204499999999999E-2</c:v>
                </c:pt>
                <c:pt idx="80">
                  <c:v>0.100121</c:v>
                </c:pt>
                <c:pt idx="81">
                  <c:v>0.10312399999999999</c:v>
                </c:pt>
                <c:pt idx="82">
                  <c:v>0.10621800000000001</c:v>
                </c:pt>
                <c:pt idx="83">
                  <c:v>0.109405</c:v>
                </c:pt>
                <c:pt idx="84">
                  <c:v>0.112687</c:v>
                </c:pt>
                <c:pt idx="85">
                  <c:v>0.116067</c:v>
                </c:pt>
                <c:pt idx="86" formatCode="General">
                  <c:v>0.119549</c:v>
                </c:pt>
                <c:pt idx="87" formatCode="General">
                  <c:v>0.123136</c:v>
                </c:pt>
                <c:pt idx="88" formatCode="General">
                  <c:v>0.12683</c:v>
                </c:pt>
                <c:pt idx="89" formatCode="General">
                  <c:v>0.130635</c:v>
                </c:pt>
                <c:pt idx="90" formatCode="General">
                  <c:v>0.13455400000000001</c:v>
                </c:pt>
                <c:pt idx="91" formatCode="General">
                  <c:v>0.13858999999999999</c:v>
                </c:pt>
                <c:pt idx="92" formatCode="General">
                  <c:v>0.14274800000000001</c:v>
                </c:pt>
                <c:pt idx="93" formatCode="General">
                  <c:v>0.147031</c:v>
                </c:pt>
                <c:pt idx="94" formatCode="General">
                  <c:v>0.15144099999999999</c:v>
                </c:pt>
                <c:pt idx="95" formatCode="General">
                  <c:v>0.15598500000000001</c:v>
                </c:pt>
                <c:pt idx="96" formatCode="General">
                  <c:v>0.160664</c:v>
                </c:pt>
                <c:pt idx="97" formatCode="General">
                  <c:v>0.16548399999999999</c:v>
                </c:pt>
                <c:pt idx="98" formatCode="General">
                  <c:v>0.17044899999999999</c:v>
                </c:pt>
                <c:pt idx="99" formatCode="General">
                  <c:v>0.175562</c:v>
                </c:pt>
                <c:pt idx="100" formatCode="General">
                  <c:v>0.18082899999999999</c:v>
                </c:pt>
                <c:pt idx="101" formatCode="General">
                  <c:v>0.186254</c:v>
                </c:pt>
                <c:pt idx="102" formatCode="General">
                  <c:v>0.19184200000000001</c:v>
                </c:pt>
                <c:pt idx="103" formatCode="General">
                  <c:v>0.19759699999999999</c:v>
                </c:pt>
                <c:pt idx="104" formatCode="General">
                  <c:v>0.20352500000000001</c:v>
                </c:pt>
                <c:pt idx="105" formatCode="General">
                  <c:v>0.20963000000000001</c:v>
                </c:pt>
                <c:pt idx="106" formatCode="General">
                  <c:v>0.215919</c:v>
                </c:pt>
                <c:pt idx="107" formatCode="General">
                  <c:v>0.22239700000000001</c:v>
                </c:pt>
                <c:pt idx="108" formatCode="General">
                  <c:v>0.22906899999999999</c:v>
                </c:pt>
                <c:pt idx="109" formatCode="General">
                  <c:v>0.23594100000000001</c:v>
                </c:pt>
                <c:pt idx="110" formatCode="General">
                  <c:v>0.24301900000000001</c:v>
                </c:pt>
                <c:pt idx="111" formatCode="General">
                  <c:v>0.25030999999999998</c:v>
                </c:pt>
                <c:pt idx="112" formatCode="General">
                  <c:v>0.25781900000000002</c:v>
                </c:pt>
                <c:pt idx="113" formatCode="General">
                  <c:v>0.26555400000000001</c:v>
                </c:pt>
                <c:pt idx="114" formatCode="General">
                  <c:v>0.27351999999999999</c:v>
                </c:pt>
                <c:pt idx="115" formatCode="General">
                  <c:v>0.28172599999999998</c:v>
                </c:pt>
                <c:pt idx="116" formatCode="General">
                  <c:v>0.29017799999999999</c:v>
                </c:pt>
                <c:pt idx="117" formatCode="General">
                  <c:v>0.29723300000000002</c:v>
                </c:pt>
              </c:numCache>
            </c:numRef>
          </c:xVal>
          <c:yVal>
            <c:numRef>
              <c:f>Data!$F$13:$F$150</c:f>
              <c:numCache>
                <c:formatCode>0.00E+00</c:formatCode>
                <c:ptCount val="138"/>
                <c:pt idx="0">
                  <c:v>0.98230499999999998</c:v>
                </c:pt>
                <c:pt idx="1">
                  <c:v>0.93916999999999995</c:v>
                </c:pt>
                <c:pt idx="2">
                  <c:v>0.98532600000000004</c:v>
                </c:pt>
                <c:pt idx="3">
                  <c:v>0.94053200000000003</c:v>
                </c:pt>
                <c:pt idx="4">
                  <c:v>1.0264200000000001</c:v>
                </c:pt>
                <c:pt idx="5">
                  <c:v>1.0029999999999999</c:v>
                </c:pt>
                <c:pt idx="6">
                  <c:v>1.02149</c:v>
                </c:pt>
                <c:pt idx="7">
                  <c:v>1.00291</c:v>
                </c:pt>
                <c:pt idx="8">
                  <c:v>1.02356</c:v>
                </c:pt>
                <c:pt idx="9">
                  <c:v>1.00868</c:v>
                </c:pt>
                <c:pt idx="10">
                  <c:v>0.99668699999999999</c:v>
                </c:pt>
                <c:pt idx="11">
                  <c:v>1.0066900000000001</c:v>
                </c:pt>
                <c:pt idx="12">
                  <c:v>0.99428799999999995</c:v>
                </c:pt>
                <c:pt idx="13">
                  <c:v>0.99934199999999995</c:v>
                </c:pt>
                <c:pt idx="14">
                  <c:v>0.91337199999999996</c:v>
                </c:pt>
                <c:pt idx="15">
                  <c:v>0.63844599999999996</c:v>
                </c:pt>
                <c:pt idx="16">
                  <c:v>0.34687400000000002</c:v>
                </c:pt>
                <c:pt idx="17">
                  <c:v>0.22636899999999999</c:v>
                </c:pt>
                <c:pt idx="18">
                  <c:v>0.160165</c:v>
                </c:pt>
                <c:pt idx="19">
                  <c:v>0.119047</c:v>
                </c:pt>
                <c:pt idx="20">
                  <c:v>9.3199199999999996E-2</c:v>
                </c:pt>
                <c:pt idx="21">
                  <c:v>7.2271100000000005E-2</c:v>
                </c:pt>
                <c:pt idx="22">
                  <c:v>5.63846E-2</c:v>
                </c:pt>
                <c:pt idx="23">
                  <c:v>4.9645799999999997E-2</c:v>
                </c:pt>
                <c:pt idx="24">
                  <c:v>4.0200899999999998E-2</c:v>
                </c:pt>
                <c:pt idx="25">
                  <c:v>3.2322799999999999E-2</c:v>
                </c:pt>
                <c:pt idx="26">
                  <c:v>2.5918299999999998E-2</c:v>
                </c:pt>
                <c:pt idx="27">
                  <c:v>2.11538E-2</c:v>
                </c:pt>
                <c:pt idx="28">
                  <c:v>1.7707799999999999E-2</c:v>
                </c:pt>
                <c:pt idx="29">
                  <c:v>1.5854199999999999E-2</c:v>
                </c:pt>
                <c:pt idx="30">
                  <c:v>1.30746E-2</c:v>
                </c:pt>
                <c:pt idx="31">
                  <c:v>1.0822399999999999E-2</c:v>
                </c:pt>
                <c:pt idx="32">
                  <c:v>9.2810199999999992E-3</c:v>
                </c:pt>
                <c:pt idx="33">
                  <c:v>8.0613200000000003E-3</c:v>
                </c:pt>
                <c:pt idx="34">
                  <c:v>6.9916500000000003E-3</c:v>
                </c:pt>
                <c:pt idx="35">
                  <c:v>5.7133399999999999E-3</c:v>
                </c:pt>
                <c:pt idx="36">
                  <c:v>5.1295899999999998E-3</c:v>
                </c:pt>
                <c:pt idx="37">
                  <c:v>3.7508699999999999E-3</c:v>
                </c:pt>
                <c:pt idx="38">
                  <c:v>3.7021599999999999E-3</c:v>
                </c:pt>
                <c:pt idx="39">
                  <c:v>3.00475E-3</c:v>
                </c:pt>
                <c:pt idx="40">
                  <c:v>2.71243E-3</c:v>
                </c:pt>
                <c:pt idx="41">
                  <c:v>1.8812499999999999E-3</c:v>
                </c:pt>
                <c:pt idx="42">
                  <c:v>2.02527E-3</c:v>
                </c:pt>
                <c:pt idx="43">
                  <c:v>1.55562E-3</c:v>
                </c:pt>
                <c:pt idx="44">
                  <c:v>1.2201200000000001E-3</c:v>
                </c:pt>
                <c:pt idx="45">
                  <c:v>1.0727899999999999E-3</c:v>
                </c:pt>
                <c:pt idx="46">
                  <c:v>9.7237199999999999E-4</c:v>
                </c:pt>
                <c:pt idx="47">
                  <c:v>7.2979900000000005E-4</c:v>
                </c:pt>
                <c:pt idx="48">
                  <c:v>5.8099400000000004E-4</c:v>
                </c:pt>
                <c:pt idx="49">
                  <c:v>5.3416900000000003E-4</c:v>
                </c:pt>
                <c:pt idx="50">
                  <c:v>4.4814900000000001E-4</c:v>
                </c:pt>
                <c:pt idx="51">
                  <c:v>3.71388E-4</c:v>
                </c:pt>
                <c:pt idx="52">
                  <c:v>3.3436799999999998E-4</c:v>
                </c:pt>
                <c:pt idx="53">
                  <c:v>3.1016699999999997E-4</c:v>
                </c:pt>
                <c:pt idx="54">
                  <c:v>2.7296200000000002E-4</c:v>
                </c:pt>
                <c:pt idx="55">
                  <c:v>2.39554E-4</c:v>
                </c:pt>
                <c:pt idx="56">
                  <c:v>1.79691E-4</c:v>
                </c:pt>
                <c:pt idx="57">
                  <c:v>1.4702199999999999E-4</c:v>
                </c:pt>
                <c:pt idx="58">
                  <c:v>1.46021E-4</c:v>
                </c:pt>
                <c:pt idx="59">
                  <c:v>1.1233E-4</c:v>
                </c:pt>
                <c:pt idx="60">
                  <c:v>9.3383100000000004E-5</c:v>
                </c:pt>
                <c:pt idx="61">
                  <c:v>6.8308599999999999E-5</c:v>
                </c:pt>
                <c:pt idx="62">
                  <c:v>6.3753799999999999E-5</c:v>
                </c:pt>
                <c:pt idx="63">
                  <c:v>4.0686799999999998E-5</c:v>
                </c:pt>
                <c:pt idx="64">
                  <c:v>3.0722300000000002E-5</c:v>
                </c:pt>
                <c:pt idx="65">
                  <c:v>3.2678999999999997E-5</c:v>
                </c:pt>
                <c:pt idx="66">
                  <c:v>3.2072800000000002E-5</c:v>
                </c:pt>
                <c:pt idx="67">
                  <c:v>2.2846399999999999E-5</c:v>
                </c:pt>
                <c:pt idx="68">
                  <c:v>2.7668600000000001E-5</c:v>
                </c:pt>
                <c:pt idx="69">
                  <c:v>2.4710199999999999E-5</c:v>
                </c:pt>
                <c:pt idx="70">
                  <c:v>1.95865E-5</c:v>
                </c:pt>
                <c:pt idx="71">
                  <c:v>1.46667E-5</c:v>
                </c:pt>
                <c:pt idx="72">
                  <c:v>1.4608E-5</c:v>
                </c:pt>
                <c:pt idx="73">
                  <c:v>1.51892E-5</c:v>
                </c:pt>
                <c:pt idx="74">
                  <c:v>1.3286600000000001E-5</c:v>
                </c:pt>
                <c:pt idx="75">
                  <c:v>7.8051700000000007E-6</c:v>
                </c:pt>
                <c:pt idx="76">
                  <c:v>9.9190499999999995E-6</c:v>
                </c:pt>
                <c:pt idx="77">
                  <c:v>1.0587800000000001E-5</c:v>
                </c:pt>
                <c:pt idx="78">
                  <c:v>7.3196600000000002E-6</c:v>
                </c:pt>
                <c:pt idx="79">
                  <c:v>7.5839000000000004E-6</c:v>
                </c:pt>
                <c:pt idx="80">
                  <c:v>7.3215699999999999E-6</c:v>
                </c:pt>
                <c:pt idx="81">
                  <c:v>8.2474199999999997E-6</c:v>
                </c:pt>
                <c:pt idx="82">
                  <c:v>6.6196600000000001E-6</c:v>
                </c:pt>
                <c:pt idx="83">
                  <c:v>7.5575400000000003E-6</c:v>
                </c:pt>
                <c:pt idx="84">
                  <c:v>7.9453300000000004E-6</c:v>
                </c:pt>
                <c:pt idx="85">
                  <c:v>5.3379799999999998E-6</c:v>
                </c:pt>
                <c:pt idx="86" formatCode="General">
                  <c:v>6.7533600000000002E-6</c:v>
                </c:pt>
                <c:pt idx="87" formatCode="General">
                  <c:v>6.3538799999999997E-6</c:v>
                </c:pt>
                <c:pt idx="88" formatCode="General">
                  <c:v>7.0203299999999999E-6</c:v>
                </c:pt>
                <c:pt idx="89" formatCode="General">
                  <c:v>5.5682600000000003E-6</c:v>
                </c:pt>
                <c:pt idx="90" formatCode="General">
                  <c:v>5.2898599999999997E-6</c:v>
                </c:pt>
                <c:pt idx="91" formatCode="General">
                  <c:v>4.8347399999999999E-6</c:v>
                </c:pt>
                <c:pt idx="92" formatCode="General">
                  <c:v>5.1274399999999996E-6</c:v>
                </c:pt>
                <c:pt idx="93" formatCode="General">
                  <c:v>4.8476E-6</c:v>
                </c:pt>
                <c:pt idx="94" formatCode="General">
                  <c:v>5.25716E-6</c:v>
                </c:pt>
                <c:pt idx="95" formatCode="General">
                  <c:v>4.2878599999999998E-6</c:v>
                </c:pt>
                <c:pt idx="96" formatCode="General">
                  <c:v>4.2319400000000003E-6</c:v>
                </c:pt>
                <c:pt idx="97" formatCode="General">
                  <c:v>4.2769999999999999E-6</c:v>
                </c:pt>
                <c:pt idx="98" formatCode="General">
                  <c:v>3.9299700000000001E-6</c:v>
                </c:pt>
                <c:pt idx="99" formatCode="General">
                  <c:v>3.2490999999999999E-6</c:v>
                </c:pt>
                <c:pt idx="100" formatCode="General">
                  <c:v>3.3375600000000002E-6</c:v>
                </c:pt>
                <c:pt idx="101" formatCode="General">
                  <c:v>3.1362300000000001E-6</c:v>
                </c:pt>
                <c:pt idx="102" formatCode="General">
                  <c:v>4.23133E-6</c:v>
                </c:pt>
                <c:pt idx="103" formatCode="General">
                  <c:v>4.0046499999999999E-6</c:v>
                </c:pt>
                <c:pt idx="104" formatCode="General">
                  <c:v>4.0078099999999998E-6</c:v>
                </c:pt>
                <c:pt idx="105" formatCode="General">
                  <c:v>3.4273600000000002E-6</c:v>
                </c:pt>
                <c:pt idx="106" formatCode="General">
                  <c:v>3.73631E-6</c:v>
                </c:pt>
                <c:pt idx="107" formatCode="General">
                  <c:v>3.7686600000000002E-6</c:v>
                </c:pt>
                <c:pt idx="108" formatCode="General">
                  <c:v>2.9303699999999999E-6</c:v>
                </c:pt>
                <c:pt idx="109" formatCode="General">
                  <c:v>3.8498500000000001E-6</c:v>
                </c:pt>
                <c:pt idx="110" formatCode="General">
                  <c:v>3.79515E-6</c:v>
                </c:pt>
                <c:pt idx="111" formatCode="General">
                  <c:v>2.3999500000000002E-6</c:v>
                </c:pt>
                <c:pt idx="112" formatCode="General">
                  <c:v>2.6092200000000001E-6</c:v>
                </c:pt>
                <c:pt idx="113" formatCode="General">
                  <c:v>2.6133099999999999E-6</c:v>
                </c:pt>
                <c:pt idx="114" formatCode="General">
                  <c:v>3.53124E-6</c:v>
                </c:pt>
                <c:pt idx="115" formatCode="General">
                  <c:v>2.7582799999999998E-6</c:v>
                </c:pt>
                <c:pt idx="116" formatCode="General">
                  <c:v>3.63221E-6</c:v>
                </c:pt>
                <c:pt idx="117" formatCode="General">
                  <c:v>2.8915799999999999E-6</c:v>
                </c:pt>
              </c:numCache>
            </c:numRef>
          </c:yVal>
          <c:smooth val="1"/>
        </c:ser>
        <c:ser>
          <c:idx val="2"/>
          <c:order val="2"/>
          <c:spPr>
            <a:ln w="38100">
              <a:solidFill>
                <a:srgbClr val="0000FF"/>
              </a:solidFill>
              <a:prstDash val="solid"/>
            </a:ln>
          </c:spPr>
          <c:marker>
            <c:symbol val="none"/>
          </c:marker>
          <c:xVal>
            <c:numRef>
              <c:f>Data!$I$13:$I$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J$13:$J$512</c:f>
              <c:numCache>
                <c:formatCode>General</c:formatCode>
                <c:ptCount val="500"/>
                <c:pt idx="0">
                  <c:v>0.10000044</c:v>
                </c:pt>
                <c:pt idx="1">
                  <c:v>0.10000044</c:v>
                </c:pt>
                <c:pt idx="2">
                  <c:v>0.10000044</c:v>
                </c:pt>
                <c:pt idx="3">
                  <c:v>0.10000044</c:v>
                </c:pt>
                <c:pt idx="4">
                  <c:v>0.10000044</c:v>
                </c:pt>
                <c:pt idx="5">
                  <c:v>0.10000044</c:v>
                </c:pt>
                <c:pt idx="6">
                  <c:v>0.10000044</c:v>
                </c:pt>
                <c:pt idx="7">
                  <c:v>0.10000044</c:v>
                </c:pt>
                <c:pt idx="8">
                  <c:v>0.10000043999992002</c:v>
                </c:pt>
                <c:pt idx="9">
                  <c:v>9.9720888430543803E-2</c:v>
                </c:pt>
                <c:pt idx="10">
                  <c:v>6.3867662513130197E-2</c:v>
                </c:pt>
                <c:pt idx="11">
                  <c:v>3.1003262196256098E-2</c:v>
                </c:pt>
                <c:pt idx="12">
                  <c:v>2.0564811201782704E-2</c:v>
                </c:pt>
                <c:pt idx="13">
                  <c:v>1.4938980319072901E-2</c:v>
                </c:pt>
                <c:pt idx="14">
                  <c:v>1.1389411442536801E-2</c:v>
                </c:pt>
                <c:pt idx="15">
                  <c:v>8.9612621402278114E-3</c:v>
                </c:pt>
                <c:pt idx="16">
                  <c:v>7.2126609295550806E-3</c:v>
                </c:pt>
                <c:pt idx="17">
                  <c:v>5.9069674645041105E-3</c:v>
                </c:pt>
                <c:pt idx="18">
                  <c:v>4.9050816605438604E-3</c:v>
                </c:pt>
                <c:pt idx="19">
                  <c:v>4.1196997271429198E-3</c:v>
                </c:pt>
                <c:pt idx="20">
                  <c:v>3.4932727921417003E-3</c:v>
                </c:pt>
                <c:pt idx="21">
                  <c:v>2.9863857081437804E-3</c:v>
                </c:pt>
                <c:pt idx="22">
                  <c:v>2.5711981127099701E-3</c:v>
                </c:pt>
                <c:pt idx="23">
                  <c:v>2.2275389406689701E-3</c:v>
                </c:pt>
                <c:pt idx="24">
                  <c:v>1.9404778721647201E-3</c:v>
                </c:pt>
                <c:pt idx="25">
                  <c:v>1.6987599688008202E-3</c:v>
                </c:pt>
                <c:pt idx="26">
                  <c:v>1.4937656774499002E-3</c:v>
                </c:pt>
                <c:pt idx="27">
                  <c:v>1.3188017407770401E-3</c:v>
                </c:pt>
                <c:pt idx="28">
                  <c:v>1.1686067490040101E-3</c:v>
                </c:pt>
                <c:pt idx="29">
                  <c:v>1.0389995162596402E-3</c:v>
                </c:pt>
                <c:pt idx="30">
                  <c:v>9.2662464388729203E-4</c:v>
                </c:pt>
                <c:pt idx="31">
                  <c:v>8.2876553766022198E-4</c:v>
                </c:pt>
                <c:pt idx="32">
                  <c:v>7.4320507581080201E-4</c:v>
                </c:pt>
                <c:pt idx="33">
                  <c:v>6.6812047560615203E-4</c:v>
                </c:pt>
                <c:pt idx="34">
                  <c:v>6.0200305811344097E-4</c:v>
                </c:pt>
                <c:pt idx="35">
                  <c:v>5.4359637590715504E-4</c:v>
                </c:pt>
                <c:pt idx="36">
                  <c:v>4.9184804619371001E-4</c:v>
                </c:pt>
                <c:pt idx="37">
                  <c:v>4.4587192409649797E-4</c:v>
                </c:pt>
                <c:pt idx="38">
                  <c:v>4.0491815596469796E-4</c:v>
                </c:pt>
                <c:pt idx="39">
                  <c:v>3.6834929292093801E-4</c:v>
                </c:pt>
                <c:pt idx="40">
                  <c:v>3.3562110583613405E-4</c:v>
                </c:pt>
                <c:pt idx="41">
                  <c:v>3.0626707599232098E-4</c:v>
                </c:pt>
                <c:pt idx="42">
                  <c:v>2.7988578125368101E-4</c:v>
                </c:pt>
                <c:pt idx="43">
                  <c:v>2.5613057881106399E-4</c:v>
                </c:pt>
                <c:pt idx="44">
                  <c:v>2.3470112128560602E-4</c:v>
                </c:pt>
                <c:pt idx="45">
                  <c:v>2.1533634550645201E-4</c:v>
                </c:pt>
                <c:pt idx="46">
                  <c:v>1.9780865072051399E-4</c:v>
                </c:pt>
                <c:pt idx="47">
                  <c:v>1.8191904296933599E-4</c:v>
                </c:pt>
                <c:pt idx="48">
                  <c:v>1.6749306810292101E-4</c:v>
                </c:pt>
                <c:pt idx="49">
                  <c:v>1.5437739168112601E-4</c:v>
                </c:pt>
                <c:pt idx="50">
                  <c:v>1.42436911922917E-4</c:v>
                </c:pt>
                <c:pt idx="51">
                  <c:v>1.31552313840431E-4</c:v>
                </c:pt>
                <c:pt idx="52">
                  <c:v>1.2161798991139301E-4</c:v>
                </c:pt>
                <c:pt idx="53">
                  <c:v>1.1254026667579301E-4</c:v>
                </c:pt>
                <c:pt idx="54">
                  <c:v>1.0423588739365401E-4</c:v>
                </c:pt>
                <c:pt idx="55">
                  <c:v>9.6630709975720102E-5</c:v>
                </c:pt>
                <c:pt idx="56">
                  <c:v>8.9658586417278507E-5</c:v>
                </c:pt>
                <c:pt idx="57">
                  <c:v>8.3260395790749715E-5</c:v>
                </c:pt>
                <c:pt idx="58">
                  <c:v>7.7383207559271705E-5</c:v>
                </c:pt>
                <c:pt idx="59">
                  <c:v>7.1979555823919601E-5</c:v>
                </c:pt>
                <c:pt idx="60">
                  <c:v>6.7006808280739609E-5</c:v>
                </c:pt>
                <c:pt idx="61">
                  <c:v>6.2426616214677106E-5</c:v>
                </c:pt>
                <c:pt idx="62">
                  <c:v>5.8204434107432903E-5</c:v>
                </c:pt>
                <c:pt idx="63">
                  <c:v>5.4309099081335202E-5</c:v>
                </c:pt>
                <c:pt idx="64">
                  <c:v>5.07124620079692E-5</c:v>
                </c:pt>
                <c:pt idx="65">
                  <c:v>4.73890632650565E-5</c:v>
                </c:pt>
                <c:pt idx="66">
                  <c:v>4.4315847187774508E-5</c:v>
                </c:pt>
                <c:pt idx="67">
                  <c:v>4.1471910132084901E-5</c:v>
                </c:pt>
                <c:pt idx="68">
                  <c:v>3.8838277791010501E-5</c:v>
                </c:pt>
                <c:pt idx="69">
                  <c:v>3.6397708025421601E-5</c:v>
                </c:pt>
                <c:pt idx="70">
                  <c:v>3.4134515989871004E-5</c:v>
                </c:pt>
                <c:pt idx="71">
                  <c:v>3.2034418777474502E-5</c:v>
                </c:pt>
                <c:pt idx="72">
                  <c:v>3.0084397195799199E-5</c:v>
                </c:pt>
                <c:pt idx="73">
                  <c:v>2.8272572587565604E-5</c:v>
                </c:pt>
                <c:pt idx="74">
                  <c:v>2.6588096898518303E-5</c:v>
                </c:pt>
                <c:pt idx="75">
                  <c:v>2.5021054429681804E-5</c:v>
                </c:pt>
                <c:pt idx="76">
                  <c:v>2.3562373908924699E-5</c:v>
                </c:pt>
                <c:pt idx="77">
                  <c:v>2.2203749685950299E-5</c:v>
                </c:pt>
                <c:pt idx="78">
                  <c:v>2.0937571019973001E-5</c:v>
                </c:pt>
                <c:pt idx="79">
                  <c:v>1.9756858542949202E-5</c:v>
                </c:pt>
                <c:pt idx="80">
                  <c:v>1.8655207100184302E-5</c:v>
                </c:pt>
                <c:pt idx="81">
                  <c:v>1.7626734266965101E-5</c:v>
                </c:pt>
                <c:pt idx="82">
                  <c:v>1.6666033923464501E-5</c:v>
                </c:pt>
                <c:pt idx="83">
                  <c:v>1.5768134343360399E-5</c:v>
                </c:pt>
                <c:pt idx="84">
                  <c:v>1.4928460315378002E-5</c:v>
                </c:pt>
                <c:pt idx="85">
                  <c:v>1.4142798872608799E-5</c:v>
                </c:pt>
                <c:pt idx="86">
                  <c:v>1.3407268253410901E-5</c:v>
                </c:pt>
                <c:pt idx="87">
                  <c:v>1.27182897628393E-5</c:v>
                </c:pt>
                <c:pt idx="88">
                  <c:v>1.20725622357724E-5</c:v>
                </c:pt>
                <c:pt idx="89">
                  <c:v>1.14670388373589E-5</c:v>
                </c:pt>
                <c:pt idx="90">
                  <c:v>1.0898905974941801E-5</c:v>
                </c:pt>
                <c:pt idx="91">
                  <c:v>1.03655640994737E-5</c:v>
                </c:pt>
                <c:pt idx="92">
                  <c:v>9.8646102253209413E-6</c:v>
                </c:pt>
                <c:pt idx="93">
                  <c:v>9.3938219888527008E-6</c:v>
                </c:pt>
                <c:pt idx="94">
                  <c:v>8.9511431059562703E-6</c:v>
                </c:pt>
                <c:pt idx="95">
                  <c:v>8.5346700929274097E-6</c:v>
                </c:pt>
                <c:pt idx="96">
                  <c:v>8.1426401289465293E-6</c:v>
                </c:pt>
                <c:pt idx="97">
                  <c:v>7.7734199563554709E-6</c:v>
                </c:pt>
                <c:pt idx="98">
                  <c:v>7.4254957213266899E-6</c:v>
                </c:pt>
                <c:pt idx="99">
                  <c:v>7.0974636683284702E-6</c:v>
                </c:pt>
                <c:pt idx="100">
                  <c:v>6.7880216106734406E-6</c:v>
                </c:pt>
                <c:pt idx="101">
                  <c:v>6.4959611070846201E-6</c:v>
                </c:pt>
                <c:pt idx="102">
                  <c:v>6.220160281054291E-6</c:v>
                </c:pt>
                <c:pt idx="103">
                  <c:v>5.9595772258964001E-6</c:v>
                </c:pt>
                <c:pt idx="104">
                  <c:v>5.7132439438867499E-6</c:v>
                </c:pt>
                <c:pt idx="105">
                  <c:v>5.4802607728087101E-6</c:v>
                </c:pt>
                <c:pt idx="106">
                  <c:v>5.2597912576451206E-6</c:v>
                </c:pt>
                <c:pt idx="107">
                  <c:v>5.0510574291789207E-6</c:v>
                </c:pt>
                <c:pt idx="108">
                  <c:v>4.8533354553276003E-6</c:v>
                </c:pt>
                <c:pt idx="109">
                  <c:v>4.6659516326775905E-6</c:v>
                </c:pt>
                <c:pt idx="110">
                  <c:v>4.4882786897419602E-6</c:v>
                </c:pt>
                <c:pt idx="111">
                  <c:v>4.3197323777038703E-6</c:v>
                </c:pt>
                <c:pt idx="112">
                  <c:v>4.1597683224645099E-6</c:v>
                </c:pt>
                <c:pt idx="113">
                  <c:v>4.0078791176283305E-6</c:v>
                </c:pt>
                <c:pt idx="114">
                  <c:v>3.8635916399831499E-6</c:v>
                </c:pt>
                <c:pt idx="115">
                  <c:v>3.7264645664375402E-6</c:v>
                </c:pt>
                <c:pt idx="116">
                  <c:v>3.5960860800837204E-6</c:v>
                </c:pt>
                <c:pt idx="117">
                  <c:v>3.47207174665768E-6</c:v>
                </c:pt>
                <c:pt idx="118">
                  <c:v>3.35406255042937E-6</c:v>
                </c:pt>
                <c:pt idx="119">
                  <c:v>3.2417230762040097E-6</c:v>
                </c:pt>
                <c:pt idx="120">
                  <c:v>3.13473982500434E-6</c:v>
                </c:pt>
                <c:pt idx="121">
                  <c:v>3.0328196548729203E-6</c:v>
                </c:pt>
                <c:pt idx="122">
                  <c:v>2.9356883359323099E-6</c:v>
                </c:pt>
                <c:pt idx="123">
                  <c:v>2.8430892108701002E-6</c:v>
                </c:pt>
                <c:pt idx="124">
                  <c:v>2.7547819534649503E-6</c:v>
                </c:pt>
                <c:pt idx="125">
                  <c:v>2.67054141738881E-6</c:v>
                </c:pt>
                <c:pt idx="126">
                  <c:v>2.5901565684795102E-6</c:v>
                </c:pt>
                <c:pt idx="127">
                  <c:v>2.5134294941875699E-6</c:v>
                </c:pt>
                <c:pt idx="128">
                  <c:v>2.4401744845205099E-6</c:v>
                </c:pt>
                <c:pt idx="129">
                  <c:v>2.3702171791949899E-6</c:v>
                </c:pt>
                <c:pt idx="130">
                  <c:v>2.3033937760808799E-6</c:v>
                </c:pt>
                <c:pt idx="131">
                  <c:v>2.2395502964410698E-6</c:v>
                </c:pt>
                <c:pt idx="132">
                  <c:v>2.17854190281951E-6</c:v>
                </c:pt>
                <c:pt idx="133">
                  <c:v>2.1202322657493202E-6</c:v>
                </c:pt>
                <c:pt idx="134">
                  <c:v>2.0644929757458302E-6</c:v>
                </c:pt>
                <c:pt idx="135">
                  <c:v>2.01120299731885E-6</c:v>
                </c:pt>
                <c:pt idx="136">
                  <c:v>1.9602481619948601E-6</c:v>
                </c:pt>
                <c:pt idx="137">
                  <c:v>1.9115206975674103E-6</c:v>
                </c:pt>
                <c:pt idx="138">
                  <c:v>1.8649187909429403E-6</c:v>
                </c:pt>
                <c:pt idx="139">
                  <c:v>1.82034618222537E-6</c:v>
                </c:pt>
                <c:pt idx="140">
                  <c:v>1.7777117878242802E-6</c:v>
                </c:pt>
                <c:pt idx="141">
                  <c:v>1.7369293505681603E-6</c:v>
                </c:pt>
                <c:pt idx="142">
                  <c:v>1.6979171149493303E-6</c:v>
                </c:pt>
                <c:pt idx="143">
                  <c:v>1.6605975255080502E-6</c:v>
                </c:pt>
                <c:pt idx="144">
                  <c:v>1.6248969469460302E-6</c:v>
                </c:pt>
                <c:pt idx="145">
                  <c:v>1.5907454045611801E-6</c:v>
                </c:pt>
                <c:pt idx="146">
                  <c:v>1.5580763432087299E-6</c:v>
                </c:pt>
                <c:pt idx="147">
                  <c:v>1.5268264036943302E-6</c:v>
                </c:pt>
                <c:pt idx="148">
                  <c:v>1.4969352156365901E-6</c:v>
                </c:pt>
                <c:pt idx="149">
                  <c:v>1.46834520502217E-6</c:v>
                </c:pt>
                <c:pt idx="150">
                  <c:v>1.44100141611523E-6</c:v>
                </c:pt>
                <c:pt idx="151">
                  <c:v>1.4148513462093102E-6</c:v>
                </c:pt>
                <c:pt idx="152">
                  <c:v>1.3898447925708001E-6</c:v>
                </c:pt>
                <c:pt idx="153">
                  <c:v>1.3659337106767501E-6</c:v>
                </c:pt>
                <c:pt idx="154">
                  <c:v>1.3430720828847802E-6</c:v>
                </c:pt>
                <c:pt idx="155">
                  <c:v>1.3212157968800902E-6</c:v>
                </c:pt>
                <c:pt idx="156">
                  <c:v>1.3003225331981601E-6</c:v>
                </c:pt>
                <c:pt idx="157">
                  <c:v>1.28035166106508E-6</c:v>
                </c:pt>
                <c:pt idx="158">
                  <c:v>1.26126414221957E-6</c:v>
                </c:pt>
                <c:pt idx="159">
                  <c:v>1.24302244179287E-6</c:v>
                </c:pt>
                <c:pt idx="160">
                  <c:v>1.2255904460835101E-6</c:v>
                </c:pt>
                <c:pt idx="161">
                  <c:v>1.2089333865181501E-6</c:v>
                </c:pt>
                <c:pt idx="162">
                  <c:v>1.1930177693689E-6</c:v>
                </c:pt>
                <c:pt idx="163">
                  <c:v>1.17781131091823E-6</c:v>
                </c:pt>
                <c:pt idx="164">
                  <c:v>1.1632828775640102E-6</c:v>
                </c:pt>
                <c:pt idx="165">
                  <c:v>1.14940243050641E-6</c:v>
                </c:pt>
                <c:pt idx="166">
                  <c:v>1.1361409747278399E-6</c:v>
                </c:pt>
                <c:pt idx="167">
                  <c:v>1.1234705119175901E-6</c:v>
                </c:pt>
                <c:pt idx="168">
                  <c:v>1.1113639970153402E-6</c:v>
                </c:pt>
                <c:pt idx="169">
                  <c:v>1.09979529811431E-6</c:v>
                </c:pt>
                <c:pt idx="170">
                  <c:v>1.08873915946916E-6</c:v>
                </c:pt>
                <c:pt idx="171">
                  <c:v>1.0781711673547002E-6</c:v>
                </c:pt>
                <c:pt idx="172">
                  <c:v>1.0680677185484E-6</c:v>
                </c:pt>
                <c:pt idx="173">
                  <c:v>1.0584059912221599E-6</c:v>
                </c:pt>
                <c:pt idx="174">
                  <c:v>1.0491639180436599E-6</c:v>
                </c:pt>
                <c:pt idx="175">
                  <c:v>1.0403201613073201E-6</c:v>
                </c:pt>
                <c:pt idx="176">
                  <c:v>1.0318540899195401E-6</c:v>
                </c:pt>
                <c:pt idx="177">
                  <c:v>1.02374575807712E-6</c:v>
                </c:pt>
                <c:pt idx="178">
                  <c:v>1.01597588548916E-6</c:v>
                </c:pt>
                <c:pt idx="179">
                  <c:v>1.0085258390030601E-6</c:v>
                </c:pt>
                <c:pt idx="180">
                  <c:v>1.0013776155048501E-6</c:v>
                </c:pt>
                <c:pt idx="181">
                  <c:v>9.94513825973286E-7</c:v>
                </c:pt>
                <c:pt idx="182">
                  <c:v>9.8791768057587702E-7</c:v>
                </c:pt>
                <c:pt idx="183">
                  <c:v>9.8157297470268017E-7</c:v>
                </c:pt>
                <c:pt idx="184">
                  <c:v>9.7546407584168313E-7</c:v>
                </c:pt>
                <c:pt idx="185">
                  <c:v>9.695759112064382E-7</c:v>
                </c:pt>
                <c:pt idx="186">
                  <c:v>9.6389395603335096E-7</c:v>
                </c:pt>
                <c:pt idx="187">
                  <c:v>9.5840422247233804E-7</c:v>
                </c:pt>
                <c:pt idx="188">
                  <c:v>9.5309324900043707E-7</c:v>
                </c:pt>
                <c:pt idx="189">
                  <c:v>9.4794809029344103E-7</c:v>
                </c:pt>
                <c:pt idx="190">
                  <c:v>9.42956307497155E-7</c:v>
                </c:pt>
                <c:pt idx="191">
                  <c:v>9.38105958846539E-7</c:v>
                </c:pt>
                <c:pt idx="192">
                  <c:v>9.3338559057342803E-7</c:v>
                </c:pt>
                <c:pt idx="193">
                  <c:v>9.2878422806249999E-7</c:v>
                </c:pt>
                <c:pt idx="194">
                  <c:v>9.2429136721396E-7</c:v>
                </c:pt>
                <c:pt idx="195">
                  <c:v>9.1989696597418506E-7</c:v>
                </c:pt>
                <c:pt idx="196">
                  <c:v>9.1559143600927896E-7</c:v>
                </c:pt>
                <c:pt idx="197">
                  <c:v>9.1136563449250713E-7</c:v>
                </c:pt>
                <c:pt idx="198">
                  <c:v>9.072108559381781E-7</c:v>
                </c:pt>
                <c:pt idx="199">
                  <c:v>9.0311882409394397E-7</c:v>
                </c:pt>
                <c:pt idx="200">
                  <c:v>8.9908168387441905E-7</c:v>
                </c:pt>
                <c:pt idx="201">
                  <c:v>8.95091993341418E-7</c:v>
                </c:pt>
                <c:pt idx="202">
                  <c:v>8.9114271561039606E-7</c:v>
                </c:pt>
                <c:pt idx="203">
                  <c:v>8.8722721074367902E-7</c:v>
                </c:pt>
                <c:pt idx="204">
                  <c:v>8.8333922767725903E-7</c:v>
                </c:pt>
                <c:pt idx="205">
                  <c:v>8.7947289607628405E-7</c:v>
                </c:pt>
                <c:pt idx="206">
                  <c:v>8.7562271805743208E-7</c:v>
                </c:pt>
                <c:pt idx="207">
                  <c:v>8.7178355997235108E-7</c:v>
                </c:pt>
                <c:pt idx="208">
                  <c:v>8.67950644111334E-7</c:v>
                </c:pt>
                <c:pt idx="209">
                  <c:v>8.6411954020630701E-7</c:v>
                </c:pt>
                <c:pt idx="210">
                  <c:v>8.6028615706677004E-7</c:v>
                </c:pt>
                <c:pt idx="211">
                  <c:v>8.5644673401981706E-7</c:v>
                </c:pt>
                <c:pt idx="212">
                  <c:v>8.5259783223561298E-7</c:v>
                </c:pt>
                <c:pt idx="213">
                  <c:v>8.48736326205896E-7</c:v>
                </c:pt>
                <c:pt idx="214">
                  <c:v>8.4485939484304399E-7</c:v>
                </c:pt>
                <c:pt idx="215">
                  <c:v>8.4096451281636103E-7</c:v>
                </c:pt>
                <c:pt idx="216">
                  <c:v>8.3704944162906403E-7</c:v>
                </c:pt>
                <c:pt idx="217">
                  <c:v>8.3311222071136112E-7</c:v>
                </c:pt>
                <c:pt idx="218">
                  <c:v>8.2915115853110501E-7</c:v>
                </c:pt>
                <c:pt idx="219">
                  <c:v>8.2516482348722705E-7</c:v>
                </c:pt>
                <c:pt idx="220">
                  <c:v>8.2115203502842096E-7</c:v>
                </c:pt>
                <c:pt idx="221">
                  <c:v>8.171118544319401E-7</c:v>
                </c:pt>
                <c:pt idx="222">
                  <c:v>8.1304357590570499E-7</c:v>
                </c:pt>
                <c:pt idx="223">
                  <c:v>8.0894671732988201E-7</c:v>
                </c:pt>
                <c:pt idx="224">
                  <c:v>8.0482101133236905E-7</c:v>
                </c:pt>
                <c:pt idx="225">
                  <c:v>8.0066639606936298E-7</c:v>
                </c:pt>
                <c:pt idx="226">
                  <c:v>7.9648300626065998E-7</c:v>
                </c:pt>
                <c:pt idx="227">
                  <c:v>7.9227116409871314E-7</c:v>
                </c:pt>
                <c:pt idx="228">
                  <c:v>7.8803137022366603E-7</c:v>
                </c:pt>
                <c:pt idx="229">
                  <c:v>7.8376429484196905E-7</c:v>
                </c:pt>
                <c:pt idx="230">
                  <c:v>7.7947076866663807E-7</c:v>
                </c:pt>
                <c:pt idx="231">
                  <c:v>7.7515177423519403E-7</c:v>
                </c:pt>
                <c:pt idx="232">
                  <c:v>7.7080843697489595E-7</c:v>
                </c:pt>
                <c:pt idx="233">
                  <c:v>7.664420165707501E-7</c:v>
                </c:pt>
                <c:pt idx="234">
                  <c:v>7.6205389837236101E-7</c:v>
                </c:pt>
                <c:pt idx="235">
                  <c:v>7.5764558476978209E-7</c:v>
                </c:pt>
                <c:pt idx="236">
                  <c:v>7.5321868689569908E-7</c:v>
                </c:pt>
                <c:pt idx="237">
                  <c:v>7.4877491626349797E-7</c:v>
                </c:pt>
                <c:pt idx="238">
                  <c:v>7.4431607655329102E-7</c:v>
                </c:pt>
                <c:pt idx="239">
                  <c:v>7.3984405565216606E-7</c:v>
                </c:pt>
                <c:pt idx="240">
                  <c:v>7.3536081768230403E-7</c:v>
                </c:pt>
                <c:pt idx="241">
                  <c:v>7.3086839521672808E-7</c:v>
                </c:pt>
                <c:pt idx="242">
                  <c:v>7.2636888172878707E-7</c:v>
                </c:pt>
                <c:pt idx="243">
                  <c:v>7.2186442411070407E-7</c:v>
                </c:pt>
                <c:pt idx="244">
                  <c:v>7.1735721536092796E-7</c:v>
                </c:pt>
                <c:pt idx="245">
                  <c:v>7.1284948749914807E-7</c:v>
                </c:pt>
                <c:pt idx="246">
                  <c:v>7.0834350464877409E-7</c:v>
                </c:pt>
                <c:pt idx="247">
                  <c:v>7.0384155625345599E-7</c:v>
                </c:pt>
                <c:pt idx="248">
                  <c:v>6.9934595052038099E-7</c:v>
                </c:pt>
                <c:pt idx="249">
                  <c:v>6.9485900807185906E-7</c:v>
                </c:pt>
                <c:pt idx="250">
                  <c:v>6.9038305578162912E-7</c:v>
                </c:pt>
                <c:pt idx="251">
                  <c:v>6.8592042079569601E-7</c:v>
                </c:pt>
                <c:pt idx="252">
                  <c:v>6.8147342477964206E-7</c:v>
                </c:pt>
                <c:pt idx="253">
                  <c:v>6.7704437837801501E-7</c:v>
                </c:pt>
                <c:pt idx="254">
                  <c:v>6.7263557588848707E-7</c:v>
                </c:pt>
                <c:pt idx="255">
                  <c:v>6.6824929013906098E-7</c:v>
                </c:pt>
                <c:pt idx="256">
                  <c:v>6.6388776758936902E-7</c:v>
                </c:pt>
                <c:pt idx="257">
                  <c:v>6.5955322365516404E-7</c:v>
                </c:pt>
                <c:pt idx="258">
                  <c:v>6.5524783825368106E-7</c:v>
                </c:pt>
                <c:pt idx="259">
                  <c:v>6.509737515710161E-7</c:v>
                </c:pt>
                <c:pt idx="260">
                  <c:v>6.4673306005085306E-7</c:v>
                </c:pt>
                <c:pt idx="261">
                  <c:v>6.4252781260731699E-7</c:v>
                </c:pt>
                <c:pt idx="262">
                  <c:v>6.3836000706254997E-7</c:v>
                </c:pt>
                <c:pt idx="263">
                  <c:v>6.3423158680711304E-7</c:v>
                </c:pt>
                <c:pt idx="264">
                  <c:v>6.301444376824131E-7</c:v>
                </c:pt>
                <c:pt idx="265">
                  <c:v>6.2610038508409909E-7</c:v>
                </c:pt>
                <c:pt idx="266">
                  <c:v>6.221011912848661E-7</c:v>
                </c:pt>
                <c:pt idx="267">
                  <c:v>6.1814855297432601E-7</c:v>
                </c:pt>
                <c:pt idx="268">
                  <c:v>6.1424409901594801E-7</c:v>
                </c:pt>
                <c:pt idx="269">
                  <c:v>6.1038938841739704E-7</c:v>
                </c:pt>
                <c:pt idx="270">
                  <c:v>6.0658590851090811E-7</c:v>
                </c:pt>
                <c:pt idx="271">
                  <c:v>6.0283507334111598E-7</c:v>
                </c:pt>
                <c:pt idx="272">
                  <c:v>5.9913822225705201E-7</c:v>
                </c:pt>
                <c:pt idx="273">
                  <c:v>5.9549661870470607E-7</c:v>
                </c:pt>
                <c:pt idx="274">
                  <c:v>5.9191144921634505E-7</c:v>
                </c:pt>
                <c:pt idx="275">
                  <c:v>5.8838382259249703E-7</c:v>
                </c:pt>
                <c:pt idx="276">
                  <c:v>5.8491476927226498E-7</c:v>
                </c:pt>
                <c:pt idx="277">
                  <c:v>5.8150524088744596E-7</c:v>
                </c:pt>
                <c:pt idx="278">
                  <c:v>5.7815610999568612E-7</c:v>
                </c:pt>
                <c:pt idx="279">
                  <c:v>5.7486816998771701E-7</c:v>
                </c:pt>
                <c:pt idx="280">
                  <c:v>5.7164213516355403E-7</c:v>
                </c:pt>
                <c:pt idx="281">
                  <c:v>5.6847864097232602E-7</c:v>
                </c:pt>
                <c:pt idx="282">
                  <c:v>5.6537824441029406E-7</c:v>
                </c:pt>
                <c:pt idx="283">
                  <c:v>5.6234142457143704E-7</c:v>
                </c:pt>
                <c:pt idx="284">
                  <c:v>5.5936858334488901E-7</c:v>
                </c:pt>
                <c:pt idx="285">
                  <c:v>5.5646004625334205E-7</c:v>
                </c:pt>
                <c:pt idx="286">
                  <c:v>5.5361606342650705E-7</c:v>
                </c:pt>
                <c:pt idx="287">
                  <c:v>5.5083681070353603E-7</c:v>
                </c:pt>
                <c:pt idx="288">
                  <c:v>5.48122390858333E-7</c:v>
                </c:pt>
                <c:pt idx="289">
                  <c:v>5.454728349415211E-7</c:v>
                </c:pt>
                <c:pt idx="290">
                  <c:v>5.42888103732866E-7</c:v>
                </c:pt>
                <c:pt idx="291">
                  <c:v>5.4036808929785799E-7</c:v>
                </c:pt>
                <c:pt idx="292">
                  <c:v>5.3791261664214403E-7</c:v>
                </c:pt>
                <c:pt idx="293">
                  <c:v>5.3552144545749898E-7</c:v>
                </c:pt>
                <c:pt idx="294">
                  <c:v>5.33194271953017E-7</c:v>
                </c:pt>
                <c:pt idx="295">
                  <c:v>5.3093073076517606E-7</c:v>
                </c:pt>
                <c:pt idx="296">
                  <c:v>5.2873039694025099E-7</c:v>
                </c:pt>
                <c:pt idx="297">
                  <c:v>5.2659278798057198E-7</c:v>
                </c:pt>
                <c:pt idx="298">
                  <c:v>5.2451736595371803E-7</c:v>
                </c:pt>
                <c:pt idx="299">
                  <c:v>5.2250353965673905E-7</c:v>
                </c:pt>
                <c:pt idx="300">
                  <c:v>5.2055066682697004E-7</c:v>
                </c:pt>
                <c:pt idx="301">
                  <c:v>5.1865805639463996E-7</c:v>
                </c:pt>
                <c:pt idx="302">
                  <c:v>5.1682497077131998E-7</c:v>
                </c:pt>
                <c:pt idx="303">
                  <c:v>5.15050628168355E-7</c:v>
                </c:pt>
                <c:pt idx="304">
                  <c:v>5.1333420493926902E-7</c:v>
                </c:pt>
                <c:pt idx="305">
                  <c:v>5.1167483793497709E-7</c:v>
                </c:pt>
                <c:pt idx="306">
                  <c:v>5.1007162687605006E-7</c:v>
                </c:pt>
                <c:pt idx="307">
                  <c:v>5.0852363674062609E-7</c:v>
                </c:pt>
                <c:pt idx="308">
                  <c:v>5.0702990014917702E-7</c:v>
                </c:pt>
                <c:pt idx="309">
                  <c:v>5.0558941974607596E-7</c:v>
                </c:pt>
                <c:pt idx="310">
                  <c:v>5.042011705732091E-7</c:v>
                </c:pt>
                <c:pt idx="311">
                  <c:v>5.0286410242380097E-7</c:v>
                </c:pt>
                <c:pt idx="312">
                  <c:v>5.01577142180789E-7</c:v>
                </c:pt>
                <c:pt idx="313">
                  <c:v>5.0033919615021398E-7</c:v>
                </c:pt>
                <c:pt idx="314">
                  <c:v>4.9914915235865505E-7</c:v>
                </c:pt>
                <c:pt idx="315">
                  <c:v>4.9800588281892499E-7</c:v>
                </c:pt>
                <c:pt idx="316">
                  <c:v>4.9690824575522708E-7</c:v>
                </c:pt>
                <c:pt idx="317">
                  <c:v>4.9585508778697303E-7</c:v>
                </c:pt>
                <c:pt idx="318">
                  <c:v>4.9484524609545503E-7</c:v>
                </c:pt>
                <c:pt idx="319">
                  <c:v>4.9387755053333697E-7</c:v>
                </c:pt>
                <c:pt idx="320">
                  <c:v>4.9295082568167603E-7</c:v>
                </c:pt>
                <c:pt idx="321">
                  <c:v>4.9206389284432806E-7</c:v>
                </c:pt>
                <c:pt idx="322">
                  <c:v>4.9121557200634608E-7</c:v>
                </c:pt>
                <c:pt idx="323">
                  <c:v>4.9040468374132402E-7</c:v>
                </c:pt>
                <c:pt idx="324">
                  <c:v>4.8963005104691398E-7</c:v>
                </c:pt>
                <c:pt idx="325">
                  <c:v>4.8889050110998601E-7</c:v>
                </c:pt>
                <c:pt idx="326">
                  <c:v>4.8818486702118302E-7</c:v>
                </c:pt>
                <c:pt idx="327">
                  <c:v>4.8751198943249096E-7</c:v>
                </c:pt>
                <c:pt idx="328">
                  <c:v>4.8687071813379608E-7</c:v>
                </c:pt>
                <c:pt idx="329">
                  <c:v>4.8625991355605507E-7</c:v>
                </c:pt>
                <c:pt idx="330">
                  <c:v>4.8567844821973297E-7</c:v>
                </c:pt>
                <c:pt idx="331">
                  <c:v>4.8512520810849696E-7</c:v>
                </c:pt>
                <c:pt idx="332">
                  <c:v>4.8459909396282307E-7</c:v>
                </c:pt>
                <c:pt idx="333">
                  <c:v>4.8409902250774204E-7</c:v>
                </c:pt>
                <c:pt idx="334">
                  <c:v>4.8362392760916904E-7</c:v>
                </c:pt>
                <c:pt idx="335">
                  <c:v>4.8317276134835105E-7</c:v>
                </c:pt>
                <c:pt idx="336">
                  <c:v>4.8274449503298695E-7</c:v>
                </c:pt>
                <c:pt idx="337">
                  <c:v>4.8233812013076201E-7</c:v>
                </c:pt>
                <c:pt idx="338">
                  <c:v>4.81952649118592E-7</c:v>
                </c:pt>
                <c:pt idx="339">
                  <c:v>4.8158711627753303E-7</c:v>
                </c:pt>
                <c:pt idx="340">
                  <c:v>4.8124057840931805E-7</c:v>
                </c:pt>
                <c:pt idx="341">
                  <c:v>4.809121154586851E-7</c:v>
                </c:pt>
                <c:pt idx="342">
                  <c:v>4.8060083109779403E-7</c:v>
                </c:pt>
                <c:pt idx="343">
                  <c:v>4.8030585323055107E-7</c:v>
                </c:pt>
                <c:pt idx="344">
                  <c:v>4.8002633439392599E-7</c:v>
                </c:pt>
                <c:pt idx="345">
                  <c:v>4.7976145214509799E-7</c:v>
                </c:pt>
                <c:pt idx="346">
                  <c:v>4.7951040935431006E-7</c:v>
                </c:pt>
                <c:pt idx="347">
                  <c:v>4.7927243440019106E-7</c:v>
                </c:pt>
                <c:pt idx="348">
                  <c:v>4.7904678137753102E-7</c:v>
                </c:pt>
                <c:pt idx="349">
                  <c:v>4.7883273017499998E-7</c:v>
                </c:pt>
                <c:pt idx="350">
                  <c:v>4.7862958649524103E-7</c:v>
                </c:pt>
                <c:pt idx="351">
                  <c:v>4.7843668189116804E-7</c:v>
                </c:pt>
                <c:pt idx="352">
                  <c:v>4.7825337363230702E-7</c:v>
                </c:pt>
                <c:pt idx="353">
                  <c:v>4.7807904459824998E-7</c:v>
                </c:pt>
                <c:pt idx="354">
                  <c:v>4.7791310311794203E-7</c:v>
                </c:pt>
                <c:pt idx="355">
                  <c:v>4.7775498267258902E-7</c:v>
                </c:pt>
                <c:pt idx="356">
                  <c:v>4.7760414168594197E-7</c:v>
                </c:pt>
                <c:pt idx="357">
                  <c:v>4.7746006314027898E-7</c:v>
                </c:pt>
                <c:pt idx="358">
                  <c:v>4.7732225421197901E-7</c:v>
                </c:pt>
                <c:pt idx="359">
                  <c:v>4.77190245894297E-7</c:v>
                </c:pt>
                <c:pt idx="360">
                  <c:v>4.7706359246741101E-7</c:v>
                </c:pt>
                <c:pt idx="361">
                  <c:v>4.76941871093937E-7</c:v>
                </c:pt>
                <c:pt idx="362">
                  <c:v>4.7682468121615703E-7</c:v>
                </c:pt>
                <c:pt idx="363">
                  <c:v>4.7671164404108297E-7</c:v>
                </c:pt>
                <c:pt idx="364">
                  <c:v>4.7660240194886907E-7</c:v>
                </c:pt>
                <c:pt idx="365">
                  <c:v>4.7649661784054904E-7</c:v>
                </c:pt>
                <c:pt idx="366">
                  <c:v>4.7639397456661703E-7</c:v>
                </c:pt>
                <c:pt idx="367">
                  <c:v>4.7629417417688598E-7</c:v>
                </c:pt>
                <c:pt idx="368">
                  <c:v>4.7619693733170101E-7</c:v>
                </c:pt>
                <c:pt idx="369">
                  <c:v>4.7610200251702006E-7</c:v>
                </c:pt>
                <c:pt idx="370">
                  <c:v>4.7600912539981097E-7</c:v>
                </c:pt>
                <c:pt idx="371">
                  <c:v>4.7591807805368501E-7</c:v>
                </c:pt>
                <c:pt idx="372">
                  <c:v>4.7582864824846797E-7</c:v>
                </c:pt>
                <c:pt idx="373">
                  <c:v>4.7574063870138397E-7</c:v>
                </c:pt>
                <c:pt idx="374">
                  <c:v>4.7565386631438803E-7</c:v>
                </c:pt>
                <c:pt idx="375">
                  <c:v>4.7556816144976106E-7</c:v>
                </c:pt>
                <c:pt idx="376">
                  <c:v>4.7548336713748002E-7</c:v>
                </c:pt>
                <c:pt idx="377">
                  <c:v>4.7539933836987098E-7</c:v>
                </c:pt>
                <c:pt idx="378">
                  <c:v>4.75315941301077E-7</c:v>
                </c:pt>
                <c:pt idx="379">
                  <c:v>4.7523305255709501E-7</c:v>
                </c:pt>
                <c:pt idx="380">
                  <c:v>4.7515055844548705E-7</c:v>
                </c:pt>
                <c:pt idx="381">
                  <c:v>4.7506835428052804E-7</c:v>
                </c:pt>
                <c:pt idx="382">
                  <c:v>4.7498634361700507E-7</c:v>
                </c:pt>
                <c:pt idx="383">
                  <c:v>4.7490443759289003E-7</c:v>
                </c:pt>
                <c:pt idx="384">
                  <c:v>4.7482255419788899E-7</c:v>
                </c:pt>
                <c:pt idx="385">
                  <c:v>4.7474061763740102E-7</c:v>
                </c:pt>
                <c:pt idx="386">
                  <c:v>4.74658557644454E-7</c:v>
                </c:pt>
                <c:pt idx="387">
                  <c:v>4.7457630886912098E-7</c:v>
                </c:pt>
                <c:pt idx="388">
                  <c:v>4.7449381024084308E-7</c:v>
                </c:pt>
                <c:pt idx="389">
                  <c:v>4.7441100438793703E-7</c:v>
                </c:pt>
                <c:pt idx="390">
                  <c:v>4.7432783705514399E-7</c:v>
                </c:pt>
                <c:pt idx="391">
                  <c:v>4.7424425655912705E-7</c:v>
                </c:pt>
                <c:pt idx="392">
                  <c:v>4.7416021326290403E-7</c:v>
                </c:pt>
                <c:pt idx="393">
                  <c:v>4.7407565907535798E-7</c:v>
                </c:pt>
                <c:pt idx="394">
                  <c:v>4.7399054698060305E-7</c:v>
                </c:pt>
                <c:pt idx="395">
                  <c:v>4.7390483059129398E-7</c:v>
                </c:pt>
                <c:pt idx="396">
                  <c:v>4.7381846372885001E-7</c:v>
                </c:pt>
                <c:pt idx="397">
                  <c:v>4.7373140003908506E-7</c:v>
                </c:pt>
                <c:pt idx="398">
                  <c:v>4.7364359262172499E-7</c:v>
                </c:pt>
                <c:pt idx="399">
                  <c:v>4.7355499370979207E-7</c:v>
                </c:pt>
                <c:pt idx="400">
                  <c:v>4.7346555435516905E-7</c:v>
                </c:pt>
                <c:pt idx="401">
                  <c:v>4.7337522416283404E-7</c:v>
                </c:pt>
                <c:pt idx="402">
                  <c:v>4.7328395104596202E-7</c:v>
                </c:pt>
                <c:pt idx="403">
                  <c:v>4.73191681002719E-7</c:v>
                </c:pt>
                <c:pt idx="404">
                  <c:v>4.7309835794944303E-7</c:v>
                </c:pt>
                <c:pt idx="405">
                  <c:v>4.7300392353934707E-7</c:v>
                </c:pt>
                <c:pt idx="406">
                  <c:v>4.72908317061962E-7</c:v>
                </c:pt>
                <c:pt idx="407">
                  <c:v>4.7281147532541901E-7</c:v>
                </c:pt>
                <c:pt idx="408">
                  <c:v>4.7271333259300503E-7</c:v>
                </c:pt>
                <c:pt idx="409">
                  <c:v>4.72613820551272E-7</c:v>
                </c:pt>
                <c:pt idx="410">
                  <c:v>4.7251286827100905E-7</c:v>
                </c:pt>
                <c:pt idx="411">
                  <c:v>4.7241040224956E-7</c:v>
                </c:pt>
                <c:pt idx="412">
                  <c:v>4.7230634642421004E-7</c:v>
                </c:pt>
                <c:pt idx="413">
                  <c:v>4.7220062224534599E-7</c:v>
                </c:pt>
                <c:pt idx="414">
                  <c:v>4.7209314877411799E-7</c:v>
                </c:pt>
                <c:pt idx="415">
                  <c:v>4.7198384276951602E-7</c:v>
                </c:pt>
                <c:pt idx="416">
                  <c:v>4.7187261885022104E-7</c:v>
                </c:pt>
                <c:pt idx="417">
                  <c:v>4.7175938963462302E-7</c:v>
                </c:pt>
                <c:pt idx="418">
                  <c:v>4.7164406591664199E-7</c:v>
                </c:pt>
                <c:pt idx="419">
                  <c:v>4.7152655687956604E-7</c:v>
                </c:pt>
                <c:pt idx="420">
                  <c:v>4.7140677029035399E-7</c:v>
                </c:pt>
                <c:pt idx="421">
                  <c:v>4.7128461274696005E-7</c:v>
                </c:pt>
                <c:pt idx="422">
                  <c:v>4.7115998992968203E-7</c:v>
                </c:pt>
                <c:pt idx="423">
                  <c:v>4.71032806853526E-7</c:v>
                </c:pt>
                <c:pt idx="424">
                  <c:v>4.7090296816178899E-7</c:v>
                </c:pt>
                <c:pt idx="425">
                  <c:v>4.7077037841273906E-7</c:v>
                </c:pt>
                <c:pt idx="426">
                  <c:v>4.7063494238033903E-7</c:v>
                </c:pt>
                <c:pt idx="427">
                  <c:v>4.7049656537562107E-7</c:v>
                </c:pt>
                <c:pt idx="428">
                  <c:v>4.7035515356599306E-7</c:v>
                </c:pt>
                <c:pt idx="429">
                  <c:v>4.7021061430810006E-7</c:v>
                </c:pt>
                <c:pt idx="430">
                  <c:v>4.70062856485353E-7</c:v>
                </c:pt>
                <c:pt idx="431">
                  <c:v>4.6991179085207998E-7</c:v>
                </c:pt>
                <c:pt idx="432">
                  <c:v>4.6975733038337907E-7</c:v>
                </c:pt>
                <c:pt idx="433">
                  <c:v>4.6959939061857697E-7</c:v>
                </c:pt>
                <c:pt idx="434">
                  <c:v>4.6943789001884402E-7</c:v>
                </c:pt>
                <c:pt idx="435">
                  <c:v>4.6927275032252197E-7</c:v>
                </c:pt>
                <c:pt idx="436">
                  <c:v>4.6910389688339605E-7</c:v>
                </c:pt>
                <c:pt idx="437">
                  <c:v>4.6893125902802204E-7</c:v>
                </c:pt>
                <c:pt idx="438">
                  <c:v>4.6875477040892798E-7</c:v>
                </c:pt>
                <c:pt idx="439">
                  <c:v>4.68574369326174E-7</c:v>
                </c:pt>
                <c:pt idx="440">
                  <c:v>4.6838999906847697E-7</c:v>
                </c:pt>
                <c:pt idx="441">
                  <c:v>4.6820160825924198E-7</c:v>
                </c:pt>
                <c:pt idx="442">
                  <c:v>4.6800915115183898E-7</c:v>
                </c:pt>
                <c:pt idx="443">
                  <c:v>4.6781258793842607E-7</c:v>
                </c:pt>
                <c:pt idx="444">
                  <c:v>4.6761188507930198E-7</c:v>
                </c:pt>
                <c:pt idx="445">
                  <c:v>4.6740701557077702E-7</c:v>
                </c:pt>
                <c:pt idx="446">
                  <c:v>4.67197959208206E-7</c:v>
                </c:pt>
                <c:pt idx="447">
                  <c:v>4.6698470287608006E-7</c:v>
                </c:pt>
                <c:pt idx="448">
                  <c:v>4.6676724080057804E-7</c:v>
                </c:pt>
                <c:pt idx="449">
                  <c:v>4.6654557475540203E-7</c:v>
                </c:pt>
                <c:pt idx="450">
                  <c:v>4.6631971428857997E-7</c:v>
                </c:pt>
                <c:pt idx="451">
                  <c:v>4.6608967695983201E-7</c:v>
                </c:pt>
                <c:pt idx="452">
                  <c:v>4.6585548849506101E-7</c:v>
                </c:pt>
                <c:pt idx="453">
                  <c:v>4.6561718294264905E-7</c:v>
                </c:pt>
                <c:pt idx="454">
                  <c:v>4.6537480284917106E-7</c:v>
                </c:pt>
                <c:pt idx="455">
                  <c:v>4.6512839940402302E-7</c:v>
                </c:pt>
                <c:pt idx="456">
                  <c:v>4.6487803251622002E-7</c:v>
                </c:pt>
                <c:pt idx="457">
                  <c:v>4.64623770905846E-7</c:v>
                </c:pt>
                <c:pt idx="458">
                  <c:v>4.6436569221111599E-7</c:v>
                </c:pt>
                <c:pt idx="459">
                  <c:v>4.6410388303311204E-7</c:v>
                </c:pt>
                <c:pt idx="460">
                  <c:v>4.6383843893950099E-7</c:v>
                </c:pt>
                <c:pt idx="461">
                  <c:v>4.6356946447822107E-7</c:v>
                </c:pt>
                <c:pt idx="462">
                  <c:v>4.6329707320248402E-7</c:v>
                </c:pt>
                <c:pt idx="463">
                  <c:v>4.6302138762483903E-7</c:v>
                </c:pt>
                <c:pt idx="464">
                  <c:v>4.6274253914170498E-7</c:v>
                </c:pt>
                <c:pt idx="465">
                  <c:v>4.6246066796247301E-7</c:v>
                </c:pt>
                <c:pt idx="466">
                  <c:v>4.6217592304609903E-7</c:v>
                </c:pt>
                <c:pt idx="467">
                  <c:v>4.6188846197713603E-7</c:v>
                </c:pt>
                <c:pt idx="468">
                  <c:v>4.6159845080550297E-7</c:v>
                </c:pt>
                <c:pt idx="469">
                  <c:v>4.6130606389053106E-7</c:v>
                </c:pt>
                <c:pt idx="470">
                  <c:v>4.6101148374460703E-7</c:v>
                </c:pt>
                <c:pt idx="471">
                  <c:v>4.6071490084561008E-7</c:v>
                </c:pt>
                <c:pt idx="472">
                  <c:v>4.6041651339235402E-7</c:v>
                </c:pt>
                <c:pt idx="473">
                  <c:v>4.6011652706760103E-7</c:v>
                </c:pt>
                <c:pt idx="474">
                  <c:v>4.5981515478995806E-7</c:v>
                </c:pt>
                <c:pt idx="475">
                  <c:v>4.5951261646521001E-7</c:v>
                </c:pt>
                <c:pt idx="476">
                  <c:v>4.5920913867643902E-7</c:v>
                </c:pt>
                <c:pt idx="477">
                  <c:v>4.5890495436715901E-7</c:v>
                </c:pt>
                <c:pt idx="478">
                  <c:v>4.5860030251918702E-7</c:v>
                </c:pt>
                <c:pt idx="479">
                  <c:v>4.5829542782339205E-7</c:v>
                </c:pt>
                <c:pt idx="480">
                  <c:v>4.5799058033729802E-7</c:v>
                </c:pt>
                <c:pt idx="481">
                  <c:v>4.5768601509683605E-7</c:v>
                </c:pt>
                <c:pt idx="482">
                  <c:v>4.5738199173205204E-7</c:v>
                </c:pt>
                <c:pt idx="483">
                  <c:v>4.5707877407372698E-7</c:v>
                </c:pt>
                <c:pt idx="484">
                  <c:v>4.5677662975406705E-7</c:v>
                </c:pt>
                <c:pt idx="485">
                  <c:v>4.5647582979628004E-7</c:v>
                </c:pt>
                <c:pt idx="486">
                  <c:v>4.5617664817272999E-7</c:v>
                </c:pt>
                <c:pt idx="487">
                  <c:v>4.5587936136671501E-7</c:v>
                </c:pt>
                <c:pt idx="488">
                  <c:v>4.5558424792828999E-7</c:v>
                </c:pt>
                <c:pt idx="489">
                  <c:v>4.5529158802402105E-7</c:v>
                </c:pt>
                <c:pt idx="490">
                  <c:v>4.5500166298429207E-7</c:v>
                </c:pt>
                <c:pt idx="491">
                  <c:v>4.5471475483122505E-7</c:v>
                </c:pt>
                <c:pt idx="492">
                  <c:v>4.5443114580684107E-7</c:v>
                </c:pt>
                <c:pt idx="493">
                  <c:v>4.5415111790133306E-7</c:v>
                </c:pt>
                <c:pt idx="494">
                  <c:v>4.5387495237874908E-7</c:v>
                </c:pt>
                <c:pt idx="495">
                  <c:v>4.53602929301903E-7</c:v>
                </c:pt>
                <c:pt idx="496">
                  <c:v>4.5333532705507704E-7</c:v>
                </c:pt>
                <c:pt idx="497">
                  <c:v>4.5307242186376901E-7</c:v>
                </c:pt>
                <c:pt idx="498">
                  <c:v>4.5281448731947003E-7</c:v>
                </c:pt>
                <c:pt idx="499">
                  <c:v>4.5256179390729502E-7</c:v>
                </c:pt>
              </c:numCache>
            </c:numRef>
          </c:yVal>
          <c:smooth val="1"/>
        </c:ser>
        <c:ser>
          <c:idx val="4"/>
          <c:order val="3"/>
          <c:spPr>
            <a:ln w="25400">
              <a:solidFill>
                <a:srgbClr val="FF00FF"/>
              </a:solidFill>
              <a:prstDash val="solid"/>
            </a:ln>
          </c:spPr>
          <c:marker>
            <c:symbol val="none"/>
          </c:marker>
          <c:xVal>
            <c:numRef>
              <c:f>Data!$Q$13:$Q$512</c:f>
              <c:numCache>
                <c:formatCode>0.00E+00</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R$13:$R$512</c:f>
              <c:numCache>
                <c:formatCode>General</c:formatCode>
                <c:ptCount val="500"/>
                <c:pt idx="0">
                  <c:v>1.0000044999999999E-2</c:v>
                </c:pt>
                <c:pt idx="1">
                  <c:v>1.0000044999999999E-2</c:v>
                </c:pt>
                <c:pt idx="2">
                  <c:v>1.0000044999999999E-2</c:v>
                </c:pt>
                <c:pt idx="3">
                  <c:v>1.0000044999999999E-2</c:v>
                </c:pt>
                <c:pt idx="4">
                  <c:v>1.0000044999999999E-2</c:v>
                </c:pt>
                <c:pt idx="5">
                  <c:v>1.0000044999999999E-2</c:v>
                </c:pt>
                <c:pt idx="6">
                  <c:v>1.0000044999999999E-2</c:v>
                </c:pt>
                <c:pt idx="7">
                  <c:v>1.0000044999999999E-2</c:v>
                </c:pt>
                <c:pt idx="8">
                  <c:v>1.00000449999919E-2</c:v>
                </c:pt>
                <c:pt idx="9">
                  <c:v>9.9720149585781504E-3</c:v>
                </c:pt>
                <c:pt idx="10">
                  <c:v>6.3785121364037106E-3</c:v>
                </c:pt>
                <c:pt idx="11">
                  <c:v>3.0883115377350404E-3</c:v>
                </c:pt>
                <c:pt idx="12">
                  <c:v>2.0452980277009302E-3</c:v>
                </c:pt>
                <c:pt idx="13">
                  <c:v>1.48381413079191E-3</c:v>
                </c:pt>
                <c:pt idx="14">
                  <c:v>1.1298916865740199E-3</c:v>
                </c:pt>
                <c:pt idx="15">
                  <c:v>8.8799673491278194E-4</c:v>
                </c:pt>
                <c:pt idx="16">
                  <c:v>7.1394415461921911E-4</c:v>
                </c:pt>
                <c:pt idx="17">
                  <c:v>5.8408292374846095E-4</c:v>
                </c:pt>
                <c:pt idx="18">
                  <c:v>4.8451714746498598E-4</c:v>
                </c:pt>
                <c:pt idx="19">
                  <c:v>4.0652912899326001E-4</c:v>
                </c:pt>
                <c:pt idx="20">
                  <c:v>3.4437475361061103E-4</c:v>
                </c:pt>
                <c:pt idx="21">
                  <c:v>2.9412148448070702E-4</c:v>
                </c:pt>
                <c:pt idx="22">
                  <c:v>2.5299273080490298E-4</c:v>
                </c:pt>
                <c:pt idx="23">
                  <c:v>2.1897756766860299E-4</c:v>
                </c:pt>
                <c:pt idx="24">
                  <c:v>1.9058811543494502E-4</c:v>
                </c:pt>
                <c:pt idx="25">
                  <c:v>1.6670319685086098E-4</c:v>
                </c:pt>
                <c:pt idx="26">
                  <c:v>1.46464493394417E-4</c:v>
                </c:pt>
                <c:pt idx="27">
                  <c:v>1.29205760987528E-4</c:v>
                </c:pt>
                <c:pt idx="28">
                  <c:v>1.1440348466532701E-4</c:v>
                </c:pt>
                <c:pt idx="29">
                  <c:v>1.01641795786815E-4</c:v>
                </c:pt>
                <c:pt idx="30">
                  <c:v>9.0587092266892997E-5</c:v>
                </c:pt>
                <c:pt idx="31">
                  <c:v>8.09693918686537E-5</c:v>
                </c:pt>
                <c:pt idx="32">
                  <c:v>7.2568440853160605E-5</c:v>
                </c:pt>
                <c:pt idx="33">
                  <c:v>6.5203234784669495E-5</c:v>
                </c:pt>
                <c:pt idx="34">
                  <c:v>5.8724023028797404E-5</c:v>
                </c:pt>
                <c:pt idx="35">
                  <c:v>5.3006144645025497E-5</c:v>
                </c:pt>
                <c:pt idx="36">
                  <c:v>4.7945230879960206E-5</c:v>
                </c:pt>
                <c:pt idx="37">
                  <c:v>4.3453438489666105E-5</c:v>
                </c:pt>
                <c:pt idx="38">
                  <c:v>3.9456468472928401E-5</c:v>
                </c:pt>
                <c:pt idx="39">
                  <c:v>3.5891188710253003E-5</c:v>
                </c:pt>
                <c:pt idx="40">
                  <c:v>3.2703725005062098E-5</c:v>
                </c:pt>
                <c:pt idx="41">
                  <c:v>2.9847918256654902E-5</c:v>
                </c:pt>
                <c:pt idx="42">
                  <c:v>2.7284069991665501E-5</c:v>
                </c:pt>
                <c:pt idx="43">
                  <c:v>2.4977916559123501E-5</c:v>
                </c:pt>
                <c:pt idx="44">
                  <c:v>2.2899785829546602E-5</c:v>
                </c:pt>
                <c:pt idx="45">
                  <c:v>2.1023900462037002E-5</c:v>
                </c:pt>
                <c:pt idx="46">
                  <c:v>1.9327799524337899E-5</c:v>
                </c:pt>
                <c:pt idx="47">
                  <c:v>1.77918562293928E-5</c:v>
                </c:pt>
                <c:pt idx="48">
                  <c:v>1.6398874110220002E-5</c:v>
                </c:pt>
                <c:pt idx="49">
                  <c:v>1.5133747520485201E-5</c:v>
                </c:pt>
                <c:pt idx="50">
                  <c:v>1.3983175128938301E-5</c:v>
                </c:pt>
                <c:pt idx="51">
                  <c:v>1.2935417265166501E-5</c:v>
                </c:pt>
                <c:pt idx="52">
                  <c:v>1.1980089688975199E-5</c:v>
                </c:pt>
                <c:pt idx="53">
                  <c:v>1.1107987753106801E-5</c:v>
                </c:pt>
                <c:pt idx="54">
                  <c:v>1.0310935999542201E-5</c:v>
                </c:pt>
                <c:pt idx="55">
                  <c:v>9.5816591330535003E-6</c:v>
                </c:pt>
                <c:pt idx="56">
                  <c:v>8.9136710142987307E-6</c:v>
                </c:pt>
                <c:pt idx="57">
                  <c:v>8.3011788945073203E-6</c:v>
                </c:pt>
                <c:pt idx="58">
                  <c:v>7.7390005821388801E-6</c:v>
                </c:pt>
                <c:pt idx="59">
                  <c:v>7.2224926149756002E-6</c:v>
                </c:pt>
                <c:pt idx="60">
                  <c:v>6.7474878257936101E-6</c:v>
                </c:pt>
                <c:pt idx="61">
                  <c:v>6.3102409434696697E-6</c:v>
                </c:pt>
                <c:pt idx="62">
                  <c:v>5.9073810951000601E-6</c:v>
                </c:pt>
                <c:pt idx="63">
                  <c:v>5.5358702382795696E-6</c:v>
                </c:pt>
                <c:pt idx="64">
                  <c:v>5.1929667123856901E-6</c:v>
                </c:pt>
                <c:pt idx="65">
                  <c:v>4.8761932124886401E-6</c:v>
                </c:pt>
                <c:pt idx="66">
                  <c:v>4.5833085951061398E-6</c:v>
                </c:pt>
                <c:pt idx="67">
                  <c:v>4.3122830115963998E-6</c:v>
                </c:pt>
                <c:pt idx="68">
                  <c:v>4.0612759368385206E-6</c:v>
                </c:pt>
                <c:pt idx="69">
                  <c:v>3.8286167224882098E-6</c:v>
                </c:pt>
                <c:pt idx="70">
                  <c:v>3.6127873556304E-6</c:v>
                </c:pt>
                <c:pt idx="71">
                  <c:v>3.4124071476772599E-6</c:v>
                </c:pt>
                <c:pt idx="72">
                  <c:v>3.22621911687117E-6</c:v>
                </c:pt>
                <c:pt idx="73">
                  <c:v>3.0530778577063104E-6</c:v>
                </c:pt>
                <c:pt idx="74">
                  <c:v>2.8919387192154803E-6</c:v>
                </c:pt>
                <c:pt idx="75">
                  <c:v>2.7418481373678598E-6</c:v>
                </c:pt>
                <c:pt idx="76">
                  <c:v>2.60193498643339E-6</c:v>
                </c:pt>
                <c:pt idx="77">
                  <c:v>2.4714028309456302E-6</c:v>
                </c:pt>
                <c:pt idx="78">
                  <c:v>2.3495229762731E-6</c:v>
                </c:pt>
                <c:pt idx="79">
                  <c:v>2.2356282270662099E-6</c:v>
                </c:pt>
                <c:pt idx="80">
                  <c:v>2.1291072746379001E-6</c:v>
                </c:pt>
                <c:pt idx="81">
                  <c:v>2.0293996439304598E-6</c:v>
                </c:pt>
                <c:pt idx="82">
                  <c:v>1.93599113900261E-6</c:v>
                </c:pt>
                <c:pt idx="83">
                  <c:v>1.84840973322043E-6</c:v>
                </c:pt>
                <c:pt idx="84">
                  <c:v>1.76622185665008E-6</c:v>
                </c:pt>
                <c:pt idx="85">
                  <c:v>1.68902903865906E-6</c:v>
                </c:pt>
                <c:pt idx="86">
                  <c:v>1.6164648685780999E-6</c:v>
                </c:pt>
                <c:pt idx="87">
                  <c:v>1.54819224174534E-6</c:v>
                </c:pt>
                <c:pt idx="88">
                  <c:v>1.48390086143751E-6</c:v>
                </c:pt>
                <c:pt idx="89">
                  <c:v>1.4233049706025801E-6</c:v>
                </c:pt>
                <c:pt idx="90">
                  <c:v>1.36614129112749E-6</c:v>
                </c:pt>
                <c:pt idx="91">
                  <c:v>1.3121671487358101E-6</c:v>
                </c:pt>
                <c:pt idx="92">
                  <c:v>1.2611587666675098E-6</c:v>
                </c:pt>
                <c:pt idx="93">
                  <c:v>1.2129097104238899E-6</c:v>
                </c:pt>
                <c:pt idx="94">
                  <c:v>1.1672294698110199E-6</c:v>
                </c:pt>
                <c:pt idx="95">
                  <c:v>1.12394216492844E-6</c:v>
                </c:pt>
                <c:pt idx="96">
                  <c:v>1.0828853641082899E-6</c:v>
                </c:pt>
                <c:pt idx="97">
                  <c:v>1.04390900359464E-6</c:v>
                </c:pt>
                <c:pt idx="98">
                  <c:v>1.00687439937674E-6</c:v>
                </c:pt>
                <c:pt idx="99">
                  <c:v>9.7165334265792998E-7</c:v>
                </c:pt>
                <c:pt idx="100">
                  <c:v>9.3812727131877704E-7</c:v>
                </c:pt>
                <c:pt idx="101">
                  <c:v>9.0618651048720095E-7</c:v>
                </c:pt>
                <c:pt idx="102">
                  <c:v>8.7572957600252804E-7</c:v>
                </c:pt>
                <c:pt idx="103">
                  <c:v>8.4666253516445592E-7</c:v>
                </c:pt>
                <c:pt idx="104">
                  <c:v>8.1889841969907597E-7</c:v>
                </c:pt>
                <c:pt idx="105">
                  <c:v>7.9235668635913194E-7</c:v>
                </c:pt>
                <c:pt idx="106">
                  <c:v>7.6696272101142701E-7</c:v>
                </c:pt>
                <c:pt idx="107">
                  <c:v>7.4264738246024205E-7</c:v>
                </c:pt>
                <c:pt idx="108">
                  <c:v>7.1934658265624495E-7</c:v>
                </c:pt>
                <c:pt idx="109">
                  <c:v>6.97000900099519E-7</c:v>
                </c:pt>
                <c:pt idx="110">
                  <c:v>6.7555522364646098E-7</c:v>
                </c:pt>
                <c:pt idx="111">
                  <c:v>6.5495842434914606E-7</c:v>
                </c:pt>
                <c:pt idx="112">
                  <c:v>6.35163052758556E-7</c:v>
                </c:pt>
                <c:pt idx="113">
                  <c:v>6.1612505970038398E-7</c:v>
                </c:pt>
                <c:pt idx="114">
                  <c:v>5.9780353871984496E-7</c:v>
                </c:pt>
                <c:pt idx="115">
                  <c:v>5.80160488133208E-7</c:v>
                </c:pt>
                <c:pt idx="116">
                  <c:v>5.6316059148538794E-7</c:v>
                </c:pt>
                <c:pt idx="117">
                  <c:v>5.4677101457798002E-7</c:v>
                </c:pt>
                <c:pt idx="118">
                  <c:v>5.30961217999238E-7</c:v>
                </c:pt>
                <c:pt idx="119">
                  <c:v>5.1570278385337598E-7</c:v>
                </c:pt>
                <c:pt idx="120">
                  <c:v>5.00969255475308E-7</c:v>
                </c:pt>
                <c:pt idx="121">
                  <c:v>4.8673598929580999E-7</c:v>
                </c:pt>
                <c:pt idx="122">
                  <c:v>4.72980017796126E-7</c:v>
                </c:pt>
                <c:pt idx="123">
                  <c:v>4.5967992269105297E-7</c:v>
                </c:pt>
                <c:pt idx="124">
                  <c:v>4.4681571762003802E-7</c:v>
                </c:pt>
                <c:pt idx="125">
                  <c:v>4.3436873958915204E-7</c:v>
                </c:pt>
                <c:pt idx="126">
                  <c:v>4.2232154850063103E-7</c:v>
                </c:pt>
                <c:pt idx="127">
                  <c:v>4.1065783415672701E-7</c:v>
                </c:pt>
                <c:pt idx="128">
                  <c:v>3.9936233018481902E-7</c:v>
                </c:pt>
                <c:pt idx="129">
                  <c:v>3.8842073436855202E-7</c:v>
                </c:pt>
                <c:pt idx="130">
                  <c:v>3.7781963490651904E-7</c:v>
                </c:pt>
                <c:pt idx="131">
                  <c:v>3.6754644216084901E-7</c:v>
                </c:pt>
                <c:pt idx="132">
                  <c:v>3.57589325492174E-7</c:v>
                </c:pt>
                <c:pt idx="133">
                  <c:v>3.4793715480853104E-7</c:v>
                </c:pt>
                <c:pt idx="134">
                  <c:v>3.3857944648442699E-7</c:v>
                </c:pt>
                <c:pt idx="135">
                  <c:v>3.2950631333247505E-7</c:v>
                </c:pt>
                <c:pt idx="136">
                  <c:v>3.2070841833499502E-7</c:v>
                </c:pt>
                <c:pt idx="137">
                  <c:v>3.1217693186487196E-7</c:v>
                </c:pt>
                <c:pt idx="138">
                  <c:v>3.03903492140549E-7</c:v>
                </c:pt>
                <c:pt idx="139">
                  <c:v>2.95880168685816E-7</c:v>
                </c:pt>
                <c:pt idx="140">
                  <c:v>2.8809942857930201E-7</c:v>
                </c:pt>
                <c:pt idx="141">
                  <c:v>2.80554105296756E-7</c:v>
                </c:pt>
                <c:pt idx="142">
                  <c:v>2.7323736996277599E-7</c:v>
                </c:pt>
                <c:pt idx="143">
                  <c:v>2.6614270482415304E-7</c:v>
                </c:pt>
                <c:pt idx="144">
                  <c:v>2.5926387880364601E-7</c:v>
                </c:pt>
                <c:pt idx="145">
                  <c:v>2.52594924992086E-7</c:v>
                </c:pt>
                <c:pt idx="146">
                  <c:v>2.4613011991599498E-7</c:v>
                </c:pt>
                <c:pt idx="147">
                  <c:v>2.3986396447010504E-7</c:v>
                </c:pt>
                <c:pt idx="148">
                  <c:v>2.3379116640827102E-7</c:v>
                </c:pt>
                <c:pt idx="149">
                  <c:v>2.2790662424765299E-7</c:v>
                </c:pt>
                <c:pt idx="150">
                  <c:v>2.2220541252252E-7</c:v>
                </c:pt>
                <c:pt idx="151">
                  <c:v>2.16682768263898E-7</c:v>
                </c:pt>
                <c:pt idx="152">
                  <c:v>2.1133407863064498E-7</c:v>
                </c:pt>
                <c:pt idx="153">
                  <c:v>2.0615486960495001E-7</c:v>
                </c:pt>
                <c:pt idx="154">
                  <c:v>2.0114079567443499E-7</c:v>
                </c:pt>
                <c:pt idx="155">
                  <c:v>1.9628763043062001E-7</c:v>
                </c:pt>
                <c:pt idx="156">
                  <c:v>1.91591258015905E-7</c:v>
                </c:pt>
                <c:pt idx="157">
                  <c:v>1.8704766535675402E-7</c:v>
                </c:pt>
                <c:pt idx="158">
                  <c:v>1.8265293512350999E-7</c:v>
                </c:pt>
                <c:pt idx="159">
                  <c:v>1.7840323936593799E-7</c:v>
                </c:pt>
                <c:pt idx="160">
                  <c:v>1.7429483376864901E-7</c:v>
                </c:pt>
                <c:pt idx="161">
                  <c:v>1.70324052481926E-7</c:v>
                </c:pt>
                <c:pt idx="162">
                  <c:v>1.66487303486277E-7</c:v>
                </c:pt>
                <c:pt idx="163">
                  <c:v>1.6278106444202999E-7</c:v>
                </c:pt>
                <c:pt idx="164">
                  <c:v>1.5920187899072503E-7</c:v>
                </c:pt>
                <c:pt idx="165">
                  <c:v>1.5574635347394901E-7</c:v>
                </c:pt>
                <c:pt idx="166">
                  <c:v>1.5241115403045801E-7</c:v>
                </c:pt>
                <c:pt idx="167">
                  <c:v>1.49193004041115E-7</c:v>
                </c:pt>
                <c:pt idx="168">
                  <c:v>1.4608868189600899E-7</c:v>
                </c:pt>
                <c:pt idx="169">
                  <c:v>1.43095019054166E-7</c:v>
                </c:pt>
                <c:pt idx="170">
                  <c:v>1.40208898368686E-7</c:v>
                </c:pt>
                <c:pt idx="171">
                  <c:v>1.3742725265448901E-7</c:v>
                </c:pt>
                <c:pt idx="172">
                  <c:v>1.3474706347610502E-7</c:v>
                </c:pt>
                <c:pt idx="173">
                  <c:v>1.3216536013502799E-7</c:v>
                </c:pt>
                <c:pt idx="174">
                  <c:v>1.29679218837307E-7</c:v>
                </c:pt>
                <c:pt idx="175">
                  <c:v>1.2728576202216201E-7</c:v>
                </c:pt>
                <c:pt idx="176">
                  <c:v>1.2498215783510099E-7</c:v>
                </c:pt>
                <c:pt idx="177">
                  <c:v>1.2276561972976999E-7</c:v>
                </c:pt>
                <c:pt idx="178">
                  <c:v>1.2063340618375401E-7</c:v>
                </c:pt>
                <c:pt idx="179">
                  <c:v>1.18582820514628E-7</c:v>
                </c:pt>
                <c:pt idx="180">
                  <c:v>1.1661121078345499E-7</c:v>
                </c:pt>
                <c:pt idx="181">
                  <c:v>1.14715969773868E-7</c:v>
                </c:pt>
                <c:pt idx="182">
                  <c:v>1.12894535035715E-7</c:v>
                </c:pt>
                <c:pt idx="183">
                  <c:v>1.11144388983051E-7</c:v>
                </c:pt>
                <c:pt idx="184">
                  <c:v>1.09463059036988E-7</c:v>
                </c:pt>
                <c:pt idx="185">
                  <c:v>1.0784811780467601E-7</c:v>
                </c:pt>
                <c:pt idx="186">
                  <c:v>1.06297183286291E-7</c:v>
                </c:pt>
                <c:pt idx="187">
                  <c:v>1.0480791910259101E-7</c:v>
                </c:pt>
                <c:pt idx="188">
                  <c:v>1.0337803473615001E-7</c:v>
                </c:pt>
                <c:pt idx="189">
                  <c:v>1.0200528577996699E-7</c:v>
                </c:pt>
                <c:pt idx="190">
                  <c:v>1.00687474187606E-7</c:v>
                </c:pt>
                <c:pt idx="191">
                  <c:v>9.9422448519580107E-8</c:v>
                </c:pt>
                <c:pt idx="192">
                  <c:v>9.82081041815267E-8</c:v>
                </c:pt>
                <c:pt idx="193">
                  <c:v>9.7042383649394594E-8</c:v>
                </c:pt>
                <c:pt idx="194">
                  <c:v>9.5923276677713496E-8</c:v>
                </c:pt>
                <c:pt idx="195">
                  <c:v>9.4848820487382506E-8</c:v>
                </c:pt>
                <c:pt idx="196">
                  <c:v>9.3817099929882789E-8</c:v>
                </c:pt>
                <c:pt idx="197">
                  <c:v>9.2826247625511606E-8</c:v>
                </c:pt>
                <c:pt idx="198">
                  <c:v>9.1874444072408005E-8</c:v>
                </c:pt>
                <c:pt idx="199">
                  <c:v>9.0959917724055905E-8</c:v>
                </c:pt>
                <c:pt idx="200">
                  <c:v>9.0080945033890103E-8</c:v>
                </c:pt>
                <c:pt idx="201">
                  <c:v>8.9235850466896701E-8</c:v>
                </c:pt>
                <c:pt idx="202">
                  <c:v>8.8423006473147607E-8</c:v>
                </c:pt>
                <c:pt idx="203">
                  <c:v>8.7640833423570499E-8</c:v>
                </c:pt>
                <c:pt idx="204">
                  <c:v>8.6887799510757693E-8</c:v>
                </c:pt>
                <c:pt idx="205">
                  <c:v>8.6162420610604097E-8</c:v>
                </c:pt>
                <c:pt idx="206">
                  <c:v>8.5463260099796912E-8</c:v>
                </c:pt>
                <c:pt idx="207">
                  <c:v>8.478892864016791E-8</c:v>
                </c:pt>
                <c:pt idx="208">
                  <c:v>8.4138083923630605E-8</c:v>
                </c:pt>
                <c:pt idx="209">
                  <c:v>8.3509430368294301E-8</c:v>
                </c:pt>
                <c:pt idx="210">
                  <c:v>8.2901718788719394E-8</c:v>
                </c:pt>
                <c:pt idx="211">
                  <c:v>8.2313746019331499E-8</c:v>
                </c:pt>
                <c:pt idx="212">
                  <c:v>8.1744354494893909E-8</c:v>
                </c:pt>
                <c:pt idx="213">
                  <c:v>8.1192431811062401E-8</c:v>
                </c:pt>
                <c:pt idx="214">
                  <c:v>8.0656910222572396E-8</c:v>
                </c:pt>
                <c:pt idx="215">
                  <c:v>8.0136766129684711E-8</c:v>
                </c:pt>
                <c:pt idx="216">
                  <c:v>7.9631019512814614E-8</c:v>
                </c:pt>
                <c:pt idx="217">
                  <c:v>7.9138733338216314E-8</c:v>
                </c:pt>
                <c:pt idx="218">
                  <c:v>7.8659012937339398E-8</c:v>
                </c:pt>
                <c:pt idx="219">
                  <c:v>7.8191005336933712E-8</c:v>
                </c:pt>
                <c:pt idx="220">
                  <c:v>7.7733898584284704E-8</c:v>
                </c:pt>
                <c:pt idx="221">
                  <c:v>7.7286921011427401E-8</c:v>
                </c:pt>
                <c:pt idx="222">
                  <c:v>7.6849340506854912E-8</c:v>
                </c:pt>
                <c:pt idx="223">
                  <c:v>7.6420463723700904E-8</c:v>
                </c:pt>
                <c:pt idx="224">
                  <c:v>7.5999635299307911E-8</c:v>
                </c:pt>
                <c:pt idx="225">
                  <c:v>7.5586237017921707E-8</c:v>
                </c:pt>
                <c:pt idx="226">
                  <c:v>7.5179686978457204E-8</c:v>
                </c:pt>
                <c:pt idx="227">
                  <c:v>7.4779438724541499E-8</c:v>
                </c:pt>
                <c:pt idx="228">
                  <c:v>7.4384980359319404E-8</c:v>
                </c:pt>
                <c:pt idx="229">
                  <c:v>7.3995833655518506E-8</c:v>
                </c:pt>
                <c:pt idx="230">
                  <c:v>7.36115531210606E-8</c:v>
                </c:pt>
                <c:pt idx="231">
                  <c:v>7.3231725090820009E-8</c:v>
                </c:pt>
                <c:pt idx="232">
                  <c:v>7.2855966764303395E-8</c:v>
                </c:pt>
                <c:pt idx="233">
                  <c:v>7.2483925261512696E-8</c:v>
                </c:pt>
                <c:pt idx="234">
                  <c:v>7.2115276663527008E-8</c:v>
                </c:pt>
                <c:pt idx="235">
                  <c:v>7.1749725027138604E-8</c:v>
                </c:pt>
                <c:pt idx="236">
                  <c:v>7.1387001424655011E-8</c:v>
                </c:pt>
                <c:pt idx="237">
                  <c:v>7.1026862953798294E-8</c:v>
                </c:pt>
                <c:pt idx="238">
                  <c:v>7.0669091747498299E-8</c:v>
                </c:pt>
                <c:pt idx="239">
                  <c:v>7.0313494001427602E-8</c:v>
                </c:pt>
                <c:pt idx="240">
                  <c:v>6.9959898978351204E-8</c:v>
                </c:pt>
                <c:pt idx="241">
                  <c:v>6.9608158019670594E-8</c:v>
                </c:pt>
                <c:pt idx="242">
                  <c:v>6.9258143573502503E-8</c:v>
                </c:pt>
                <c:pt idx="243">
                  <c:v>6.8909748212026599E-8</c:v>
                </c:pt>
                <c:pt idx="244">
                  <c:v>6.85628836539925E-8</c:v>
                </c:pt>
                <c:pt idx="245">
                  <c:v>6.8217479803887906E-8</c:v>
                </c:pt>
                <c:pt idx="246">
                  <c:v>6.7873483797907002E-8</c:v>
                </c:pt>
                <c:pt idx="247">
                  <c:v>6.7530859049287394E-8</c:v>
                </c:pt>
                <c:pt idx="248">
                  <c:v>6.71895843109264E-8</c:v>
                </c:pt>
                <c:pt idx="249">
                  <c:v>6.6849652753017704E-8</c:v>
                </c:pt>
                <c:pt idx="250">
                  <c:v>6.6511071050947005E-8</c:v>
                </c:pt>
                <c:pt idx="251">
                  <c:v>6.6173858482354699E-8</c:v>
                </c:pt>
                <c:pt idx="252">
                  <c:v>6.5838046043254695E-8</c:v>
                </c:pt>
                <c:pt idx="253">
                  <c:v>6.5503675580649596E-8</c:v>
                </c:pt>
                <c:pt idx="254">
                  <c:v>6.5170798943049601E-8</c:v>
                </c:pt>
                <c:pt idx="255">
                  <c:v>6.4839477144696507E-8</c:v>
                </c:pt>
                <c:pt idx="256">
                  <c:v>6.4509779549520399E-8</c:v>
                </c:pt>
                <c:pt idx="257">
                  <c:v>6.4181783075365305E-8</c:v>
                </c:pt>
                <c:pt idx="258">
                  <c:v>6.3855571418118907E-8</c:v>
                </c:pt>
                <c:pt idx="259">
                  <c:v>6.3531234296860104E-8</c:v>
                </c:pt>
                <c:pt idx="260">
                  <c:v>6.3208866719600001E-8</c:v>
                </c:pt>
                <c:pt idx="261">
                  <c:v>6.2888568270131694E-8</c:v>
                </c:pt>
                <c:pt idx="262">
                  <c:v>6.2570442418071705E-8</c:v>
                </c:pt>
                <c:pt idx="263">
                  <c:v>6.22545958517301E-8</c:v>
                </c:pt>
                <c:pt idx="264">
                  <c:v>6.1941137834168495E-8</c:v>
                </c:pt>
                <c:pt idx="265">
                  <c:v>6.1630179582812498E-8</c:v>
                </c:pt>
                <c:pt idx="266">
                  <c:v>6.1321833672956097E-8</c:v>
                </c:pt>
                <c:pt idx="267">
                  <c:v>6.1016213465451699E-8</c:v>
                </c:pt>
                <c:pt idx="268">
                  <c:v>6.0713432558606795E-8</c:v>
                </c:pt>
                <c:pt idx="269">
                  <c:v>6.0413604264732095E-8</c:v>
                </c:pt>
                <c:pt idx="270">
                  <c:v>6.0116841111424392E-8</c:v>
                </c:pt>
                <c:pt idx="271">
                  <c:v>5.9823254367597702E-8</c:v>
                </c:pt>
                <c:pt idx="272">
                  <c:v>5.9532953594290607E-8</c:v>
                </c:pt>
                <c:pt idx="273">
                  <c:v>5.9246046220246302E-8</c:v>
                </c:pt>
                <c:pt idx="274">
                  <c:v>5.8962637142208901E-8</c:v>
                </c:pt>
                <c:pt idx="275">
                  <c:v>5.8682828349841298E-8</c:v>
                </c:pt>
                <c:pt idx="276">
                  <c:v>5.8406718575127607E-8</c:v>
                </c:pt>
                <c:pt idx="277">
                  <c:v>5.8134402966083308E-8</c:v>
                </c:pt>
                <c:pt idx="278">
                  <c:v>5.7865972784558405E-8</c:v>
                </c:pt>
                <c:pt idx="279">
                  <c:v>5.7601515127878995E-8</c:v>
                </c:pt>
                <c:pt idx="280">
                  <c:v>5.7341112674041502E-8</c:v>
                </c:pt>
                <c:pt idx="281">
                  <c:v>5.7084843450132503E-8</c:v>
                </c:pt>
                <c:pt idx="282">
                  <c:v>5.6832780623622097E-8</c:v>
                </c:pt>
                <c:pt idx="283">
                  <c:v>5.6584992316139004E-8</c:v>
                </c:pt>
                <c:pt idx="284">
                  <c:v>5.6341541439312101E-8</c:v>
                </c:pt>
                <c:pt idx="285">
                  <c:v>5.6102485552231006E-8</c:v>
                </c:pt>
                <c:pt idx="286">
                  <c:v>5.5867876740051701E-8</c:v>
                </c:pt>
                <c:pt idx="287">
                  <c:v>5.5637761513247503E-8</c:v>
                </c:pt>
                <c:pt idx="288">
                  <c:v>5.5412180726983303E-8</c:v>
                </c:pt>
                <c:pt idx="289">
                  <c:v>5.5191169520065999E-8</c:v>
                </c:pt>
                <c:pt idx="290">
                  <c:v>5.4974757272904903E-8</c:v>
                </c:pt>
                <c:pt idx="291">
                  <c:v>5.47629675838942E-8</c:v>
                </c:pt>
                <c:pt idx="292">
                  <c:v>5.4555818263614795E-8</c:v>
                </c:pt>
                <c:pt idx="293">
                  <c:v>5.4353321346233006E-8</c:v>
                </c:pt>
                <c:pt idx="294">
                  <c:v>5.4155483117460404E-8</c:v>
                </c:pt>
                <c:pt idx="295">
                  <c:v>5.39623041584251E-8</c:v>
                </c:pt>
                <c:pt idx="296">
                  <c:v>5.3773779404768698E-8</c:v>
                </c:pt>
                <c:pt idx="297">
                  <c:v>5.3589898220092504E-8</c:v>
                </c:pt>
                <c:pt idx="298">
                  <c:v>5.3410644483533198E-8</c:v>
                </c:pt>
                <c:pt idx="299">
                  <c:v>5.32359966906525E-8</c:v>
                </c:pt>
                <c:pt idx="300">
                  <c:v>5.3065928066732502E-8</c:v>
                </c:pt>
                <c:pt idx="301">
                  <c:v>5.2900406691884398E-8</c:v>
                </c:pt>
                <c:pt idx="302">
                  <c:v>5.2739395637267796E-8</c:v>
                </c:pt>
                <c:pt idx="303">
                  <c:v>5.2582853111712599E-8</c:v>
                </c:pt>
                <c:pt idx="304">
                  <c:v>5.2430732618019599E-8</c:v>
                </c:pt>
                <c:pt idx="305">
                  <c:v>5.2282983117651695E-8</c:v>
                </c:pt>
                <c:pt idx="306">
                  <c:v>5.2139549204085906E-8</c:v>
                </c:pt>
                <c:pt idx="307">
                  <c:v>5.2000371284594095E-8</c:v>
                </c:pt>
                <c:pt idx="308">
                  <c:v>5.1865385768384702E-8</c:v>
                </c:pt>
                <c:pt idx="309">
                  <c:v>5.1734525260911199E-8</c:v>
                </c:pt>
                <c:pt idx="310">
                  <c:v>5.1607718763688906E-8</c:v>
                </c:pt>
                <c:pt idx="311">
                  <c:v>5.1484891878152801E-8</c:v>
                </c:pt>
                <c:pt idx="312">
                  <c:v>5.1365967013840403E-8</c:v>
                </c:pt>
                <c:pt idx="313">
                  <c:v>5.1250863601998306E-8</c:v>
                </c:pt>
                <c:pt idx="314">
                  <c:v>5.1139498311034104E-8</c:v>
                </c:pt>
                <c:pt idx="315">
                  <c:v>5.1031785264071605E-8</c:v>
                </c:pt>
                <c:pt idx="316">
                  <c:v>5.0927636257390205E-8</c:v>
                </c:pt>
                <c:pt idx="317">
                  <c:v>5.0826960979430003E-8</c:v>
                </c:pt>
                <c:pt idx="318">
                  <c:v>5.0729667233186994E-8</c:v>
                </c:pt>
                <c:pt idx="319">
                  <c:v>5.0635661157126702E-8</c:v>
                </c:pt>
                <c:pt idx="320">
                  <c:v>5.0544847444929501E-8</c:v>
                </c:pt>
                <c:pt idx="321">
                  <c:v>5.0457129562529401E-8</c:v>
                </c:pt>
                <c:pt idx="322">
                  <c:v>5.0372409965649698E-8</c:v>
                </c:pt>
                <c:pt idx="323">
                  <c:v>5.0290590315963504E-8</c:v>
                </c:pt>
                <c:pt idx="324">
                  <c:v>5.02115716929791E-8</c:v>
                </c:pt>
                <c:pt idx="325">
                  <c:v>5.0135254801469404E-8</c:v>
                </c:pt>
                <c:pt idx="326">
                  <c:v>5.0061540176933001E-8</c:v>
                </c:pt>
                <c:pt idx="327">
                  <c:v>4.9990328388343402E-8</c:v>
                </c:pt>
                <c:pt idx="328">
                  <c:v>4.9921520234594498E-8</c:v>
                </c:pt>
                <c:pt idx="329">
                  <c:v>4.98550169352003E-8</c:v>
                </c:pt>
                <c:pt idx="330">
                  <c:v>4.9790720318045402E-8</c:v>
                </c:pt>
                <c:pt idx="331">
                  <c:v>4.9728533001339902E-8</c:v>
                </c:pt>
                <c:pt idx="332">
                  <c:v>4.96683585683601E-8</c:v>
                </c:pt>
                <c:pt idx="333">
                  <c:v>4.9610101736688802E-8</c:v>
                </c:pt>
                <c:pt idx="334">
                  <c:v>4.9553668522000606E-8</c:v>
                </c:pt>
                <c:pt idx="335">
                  <c:v>4.9498966393817005E-8</c:v>
                </c:pt>
                <c:pt idx="336">
                  <c:v>4.9445904425216105E-8</c:v>
                </c:pt>
                <c:pt idx="337">
                  <c:v>4.93943934356415E-8</c:v>
                </c:pt>
                <c:pt idx="338">
                  <c:v>4.9344346125076398E-8</c:v>
                </c:pt>
                <c:pt idx="339">
                  <c:v>4.9295677202586795E-8</c:v>
                </c:pt>
                <c:pt idx="340">
                  <c:v>4.9248303507064104E-8</c:v>
                </c:pt>
                <c:pt idx="341">
                  <c:v>4.9202144117679597E-8</c:v>
                </c:pt>
                <c:pt idx="342">
                  <c:v>4.9157120460197904E-8</c:v>
                </c:pt>
                <c:pt idx="343">
                  <c:v>4.9113156404626601E-8</c:v>
                </c:pt>
                <c:pt idx="344">
                  <c:v>4.9070178350776605E-8</c:v>
                </c:pt>
                <c:pt idx="345">
                  <c:v>4.9028115312333097E-8</c:v>
                </c:pt>
                <c:pt idx="346">
                  <c:v>4.8986898989862198E-8</c:v>
                </c:pt>
                <c:pt idx="347">
                  <c:v>4.8946463831581298E-8</c:v>
                </c:pt>
                <c:pt idx="348">
                  <c:v>4.8906747095962597E-8</c:v>
                </c:pt>
                <c:pt idx="349">
                  <c:v>4.88676888978767E-8</c:v>
                </c:pt>
                <c:pt idx="350">
                  <c:v>4.8829232246951306E-8</c:v>
                </c:pt>
                <c:pt idx="351">
                  <c:v>4.8791323088350007E-8</c:v>
                </c:pt>
                <c:pt idx="352">
                  <c:v>4.8753910320635798E-8</c:v>
                </c:pt>
                <c:pt idx="353">
                  <c:v>4.8716945816989494E-8</c:v>
                </c:pt>
                <c:pt idx="354">
                  <c:v>4.8680384439107306E-8</c:v>
                </c:pt>
                <c:pt idx="355">
                  <c:v>4.8644184031525601E-8</c:v>
                </c:pt>
                <c:pt idx="356">
                  <c:v>4.8608305428052304E-8</c:v>
                </c:pt>
                <c:pt idx="357">
                  <c:v>4.8572712432995998E-8</c:v>
                </c:pt>
                <c:pt idx="358">
                  <c:v>4.8537371804432903E-8</c:v>
                </c:pt>
                <c:pt idx="359">
                  <c:v>4.8502253235379998E-8</c:v>
                </c:pt>
                <c:pt idx="360">
                  <c:v>4.8467329311432702E-8</c:v>
                </c:pt>
                <c:pt idx="361">
                  <c:v>4.8432575486557405E-8</c:v>
                </c:pt>
                <c:pt idx="362">
                  <c:v>4.8397970028113405E-8</c:v>
                </c:pt>
                <c:pt idx="363">
                  <c:v>4.8363493974170901E-8</c:v>
                </c:pt>
                <c:pt idx="364">
                  <c:v>4.8329131078287001E-8</c:v>
                </c:pt>
                <c:pt idx="365">
                  <c:v>4.8294867743344002E-8</c:v>
                </c:pt>
                <c:pt idx="366">
                  <c:v>4.8260692967314205E-8</c:v>
                </c:pt>
                <c:pt idx="367">
                  <c:v>4.8226598258916197E-8</c:v>
                </c:pt>
                <c:pt idx="368">
                  <c:v>4.8192577578148698E-8</c:v>
                </c:pt>
                <c:pt idx="369">
                  <c:v>4.8158627243251198E-8</c:v>
                </c:pt>
                <c:pt idx="370">
                  <c:v>4.8124745859263902E-8</c:v>
                </c:pt>
                <c:pt idx="371">
                  <c:v>4.80909342233783E-8</c:v>
                </c:pt>
                <c:pt idx="372">
                  <c:v>4.8057195239174302E-8</c:v>
                </c:pt>
                <c:pt idx="373">
                  <c:v>4.8023533822714102E-8</c:v>
                </c:pt>
                <c:pt idx="374">
                  <c:v>4.7989956804023699E-8</c:v>
                </c:pt>
                <c:pt idx="375">
                  <c:v>4.7956472833609302E-8</c:v>
                </c:pt>
                <c:pt idx="376">
                  <c:v>4.7923092274402102E-8</c:v>
                </c:pt>
                <c:pt idx="377">
                  <c:v>4.7889827107585203E-8</c:v>
                </c:pt>
                <c:pt idx="378">
                  <c:v>4.7856690818399101E-8</c:v>
                </c:pt>
                <c:pt idx="379">
                  <c:v>4.78236983004007E-8</c:v>
                </c:pt>
                <c:pt idx="380">
                  <c:v>4.7790865738036305E-8</c:v>
                </c:pt>
                <c:pt idx="381">
                  <c:v>4.7758210509023501E-8</c:v>
                </c:pt>
                <c:pt idx="382">
                  <c:v>4.7725751065993505E-8</c:v>
                </c:pt>
                <c:pt idx="383">
                  <c:v>4.769350683718E-8</c:v>
                </c:pt>
                <c:pt idx="384">
                  <c:v>4.7661498108990607E-8</c:v>
                </c:pt>
                <c:pt idx="385">
                  <c:v>4.7629745925453903E-8</c:v>
                </c:pt>
                <c:pt idx="386">
                  <c:v>4.7598271973337303E-8</c:v>
                </c:pt>
                <c:pt idx="387">
                  <c:v>4.7567098480903905E-8</c:v>
                </c:pt>
                <c:pt idx="388">
                  <c:v>4.7536248107023899E-8</c:v>
                </c:pt>
                <c:pt idx="389">
                  <c:v>4.7505743839901601E-8</c:v>
                </c:pt>
                <c:pt idx="390">
                  <c:v>4.7475608891332799E-8</c:v>
                </c:pt>
                <c:pt idx="391">
                  <c:v>4.7445866596365806E-8</c:v>
                </c:pt>
                <c:pt idx="392">
                  <c:v>4.7416540313305502E-8</c:v>
                </c:pt>
                <c:pt idx="393">
                  <c:v>4.7387653325821003E-8</c:v>
                </c:pt>
                <c:pt idx="394">
                  <c:v>4.7359228748545105E-8</c:v>
                </c:pt>
                <c:pt idx="395">
                  <c:v>4.7331289433746201E-8</c:v>
                </c:pt>
                <c:pt idx="396">
                  <c:v>4.7303857881779604E-8</c:v>
                </c:pt>
                <c:pt idx="397">
                  <c:v>4.7276956154543497E-8</c:v>
                </c:pt>
                <c:pt idx="398">
                  <c:v>4.7250605790342303E-8</c:v>
                </c:pt>
                <c:pt idx="399">
                  <c:v>4.7224827725148502E-8</c:v>
                </c:pt>
                <c:pt idx="400">
                  <c:v>4.7199642213222906E-8</c:v>
                </c:pt>
                <c:pt idx="401">
                  <c:v>4.7175068754873406E-8</c:v>
                </c:pt>
                <c:pt idx="402">
                  <c:v>4.7151126026152702E-8</c:v>
                </c:pt>
                <c:pt idx="403">
                  <c:v>4.7127831810518005E-8</c:v>
                </c:pt>
                <c:pt idx="404">
                  <c:v>4.7105202940501804E-8</c:v>
                </c:pt>
                <c:pt idx="405">
                  <c:v>4.7083255232971102E-8</c:v>
                </c:pt>
                <c:pt idx="406">
                  <c:v>4.7062003441015002E-8</c:v>
                </c:pt>
                <c:pt idx="407">
                  <c:v>4.7041461198387903E-8</c:v>
                </c:pt>
                <c:pt idx="408">
                  <c:v>4.7021640974731502E-8</c:v>
                </c:pt>
                <c:pt idx="409">
                  <c:v>4.7002554036237205E-8</c:v>
                </c:pt>
                <c:pt idx="410">
                  <c:v>4.6984210400530004E-8</c:v>
                </c:pt>
                <c:pt idx="411">
                  <c:v>4.6966618811998901E-8</c:v>
                </c:pt>
                <c:pt idx="412">
                  <c:v>4.6949786704633499E-8</c:v>
                </c:pt>
                <c:pt idx="413">
                  <c:v>4.6933720179819502E-8</c:v>
                </c:pt>
                <c:pt idx="414">
                  <c:v>4.6918423988896503E-8</c:v>
                </c:pt>
                <c:pt idx="415">
                  <c:v>4.6903901507476205E-8</c:v>
                </c:pt>
                <c:pt idx="416">
                  <c:v>4.6890154733262203E-8</c:v>
                </c:pt>
                <c:pt idx="417">
                  <c:v>4.6877184271470707E-8</c:v>
                </c:pt>
                <c:pt idx="418">
                  <c:v>4.6864989329761007E-8</c:v>
                </c:pt>
                <c:pt idx="419">
                  <c:v>4.6853567726138299E-8</c:v>
                </c:pt>
                <c:pt idx="420">
                  <c:v>4.6842915882366398E-8</c:v>
                </c:pt>
                <c:pt idx="421">
                  <c:v>4.6833028838895901E-8</c:v>
                </c:pt>
                <c:pt idx="422">
                  <c:v>4.6823900268286196E-8</c:v>
                </c:pt>
                <c:pt idx="423">
                  <c:v>4.68155224818381E-8</c:v>
                </c:pt>
                <c:pt idx="424">
                  <c:v>4.6807886459162507E-8</c:v>
                </c:pt>
                <c:pt idx="425">
                  <c:v>4.6800981867438302E-8</c:v>
                </c:pt>
                <c:pt idx="426">
                  <c:v>4.6794797082889097E-8</c:v>
                </c:pt>
                <c:pt idx="427">
                  <c:v>4.6789319230265598E-8</c:v>
                </c:pt>
                <c:pt idx="428">
                  <c:v>4.6784534209794003E-8</c:v>
                </c:pt>
                <c:pt idx="429">
                  <c:v>4.67804267316504E-8</c:v>
                </c:pt>
                <c:pt idx="430">
                  <c:v>4.6776980363236801E-8</c:v>
                </c:pt>
                <c:pt idx="431">
                  <c:v>4.6774177564698899E-8</c:v>
                </c:pt>
                <c:pt idx="432">
                  <c:v>4.6771999733465403E-8</c:v>
                </c:pt>
                <c:pt idx="433">
                  <c:v>4.6770427258400108E-8</c:v>
                </c:pt>
                <c:pt idx="434">
                  <c:v>4.6769439563800798E-8</c:v>
                </c:pt>
                <c:pt idx="435">
                  <c:v>4.6769015161085604E-8</c:v>
                </c:pt>
                <c:pt idx="436">
                  <c:v>4.6769131709039599E-8</c:v>
                </c:pt>
                <c:pt idx="437">
                  <c:v>4.6769766065646701E-8</c:v>
                </c:pt>
                <c:pt idx="438">
                  <c:v>4.6770894344422405E-8</c:v>
                </c:pt>
                <c:pt idx="439">
                  <c:v>4.6772491979579103E-8</c:v>
                </c:pt>
                <c:pt idx="440">
                  <c:v>4.6774533784672701E-8</c:v>
                </c:pt>
                <c:pt idx="441">
                  <c:v>4.6776994011841998E-8</c:v>
                </c:pt>
                <c:pt idx="442">
                  <c:v>4.67798464200949E-8</c:v>
                </c:pt>
                <c:pt idx="443">
                  <c:v>4.6783064339177704E-8</c:v>
                </c:pt>
                <c:pt idx="444">
                  <c:v>4.6786620731255599E-8</c:v>
                </c:pt>
                <c:pt idx="445">
                  <c:v>4.6790488259732199E-8</c:v>
                </c:pt>
                <c:pt idx="446">
                  <c:v>4.6794639356329904E-8</c:v>
                </c:pt>
                <c:pt idx="447">
                  <c:v>4.6799046285326498E-8</c:v>
                </c:pt>
                <c:pt idx="448">
                  <c:v>4.6803681210531496E-8</c:v>
                </c:pt>
                <c:pt idx="449">
                  <c:v>4.6808516263482003E-8</c:v>
                </c:pt>
                <c:pt idx="450">
                  <c:v>4.68135236089204E-8</c:v>
                </c:pt>
                <c:pt idx="451">
                  <c:v>4.6818675509820002E-8</c:v>
                </c:pt>
                <c:pt idx="452">
                  <c:v>4.6823944393941106E-8</c:v>
                </c:pt>
                <c:pt idx="453">
                  <c:v>4.6829302918299698E-8</c:v>
                </c:pt>
                <c:pt idx="454">
                  <c:v>4.6834724032578098E-8</c:v>
                </c:pt>
                <c:pt idx="455">
                  <c:v>4.6840181042269203E-8</c:v>
                </c:pt>
                <c:pt idx="456">
                  <c:v>4.6845647670194403E-8</c:v>
                </c:pt>
                <c:pt idx="457">
                  <c:v>4.6851098116389201E-8</c:v>
                </c:pt>
                <c:pt idx="458">
                  <c:v>4.6856507117698602E-8</c:v>
                </c:pt>
                <c:pt idx="459">
                  <c:v>4.6861850005248803E-8</c:v>
                </c:pt>
                <c:pt idx="460">
                  <c:v>4.6867102759146905E-8</c:v>
                </c:pt>
                <c:pt idx="461">
                  <c:v>4.6872242062044802E-8</c:v>
                </c:pt>
                <c:pt idx="462">
                  <c:v>4.6877245352628298E-8</c:v>
                </c:pt>
                <c:pt idx="463">
                  <c:v>4.68820908750441E-8</c:v>
                </c:pt>
                <c:pt idx="464">
                  <c:v>4.6886757725277103E-8</c:v>
                </c:pt>
                <c:pt idx="465">
                  <c:v>4.6891225896438303E-8</c:v>
                </c:pt>
                <c:pt idx="466">
                  <c:v>4.6895476323935896E-8</c:v>
                </c:pt>
                <c:pt idx="467">
                  <c:v>4.6899490925850699E-8</c:v>
                </c:pt>
                <c:pt idx="468">
                  <c:v>4.6903252639315402E-8</c:v>
                </c:pt>
                <c:pt idx="469">
                  <c:v>4.6906745455899297E-8</c:v>
                </c:pt>
                <c:pt idx="470">
                  <c:v>4.6909954456271396E-8</c:v>
                </c:pt>
                <c:pt idx="471">
                  <c:v>4.6912865841554799E-8</c:v>
                </c:pt>
                <c:pt idx="472">
                  <c:v>4.6915466958271299E-8</c:v>
                </c:pt>
                <c:pt idx="473">
                  <c:v>4.6917746322670705E-8</c:v>
                </c:pt>
                <c:pt idx="474">
                  <c:v>4.69196936430527E-8</c:v>
                </c:pt>
                <c:pt idx="475">
                  <c:v>4.6921299841549401E-8</c:v>
                </c:pt>
                <c:pt idx="476">
                  <c:v>4.6922557068126195E-8</c:v>
                </c:pt>
                <c:pt idx="477">
                  <c:v>4.6923458712435398E-8</c:v>
                </c:pt>
                <c:pt idx="478">
                  <c:v>4.6923999413971703E-8</c:v>
                </c:pt>
                <c:pt idx="479">
                  <c:v>4.6924175070607399E-8</c:v>
                </c:pt>
                <c:pt idx="480">
                  <c:v>4.6923982844849003E-8</c:v>
                </c:pt>
                <c:pt idx="481">
                  <c:v>4.6923421162460504E-8</c:v>
                </c:pt>
                <c:pt idx="482">
                  <c:v>4.6922489710406799E-8</c:v>
                </c:pt>
                <c:pt idx="483">
                  <c:v>4.69211894324189E-8</c:v>
                </c:pt>
                <c:pt idx="484">
                  <c:v>4.6919522522902601E-8</c:v>
                </c:pt>
                <c:pt idx="485">
                  <c:v>4.6917492418410705E-8</c:v>
                </c:pt>
                <c:pt idx="486">
                  <c:v>4.6915103782124597E-8</c:v>
                </c:pt>
                <c:pt idx="487">
                  <c:v>4.6912362487707502E-8</c:v>
                </c:pt>
                <c:pt idx="488">
                  <c:v>4.6909275600894402E-8</c:v>
                </c:pt>
                <c:pt idx="489">
                  <c:v>4.69058513588509E-8</c:v>
                </c:pt>
                <c:pt idx="490">
                  <c:v>4.6902099148491196E-8</c:v>
                </c:pt>
                <c:pt idx="491">
                  <c:v>4.6898029478555503E-8</c:v>
                </c:pt>
                <c:pt idx="492">
                  <c:v>4.6893653950020403E-8</c:v>
                </c:pt>
                <c:pt idx="493">
                  <c:v>4.6888985225082101E-8</c:v>
                </c:pt>
                <c:pt idx="494">
                  <c:v>4.6884036993852804E-8</c:v>
                </c:pt>
                <c:pt idx="495">
                  <c:v>4.6878823939587899E-8</c:v>
                </c:pt>
                <c:pt idx="496">
                  <c:v>4.6873361701925203E-8</c:v>
                </c:pt>
                <c:pt idx="497">
                  <c:v>4.6867666835460902E-8</c:v>
                </c:pt>
                <c:pt idx="498">
                  <c:v>4.6861756767849298E-8</c:v>
                </c:pt>
                <c:pt idx="499">
                  <c:v>4.6855649756353501E-8</c:v>
                </c:pt>
              </c:numCache>
            </c:numRef>
          </c:yVal>
          <c:smooth val="1"/>
        </c:ser>
        <c:ser>
          <c:idx val="5"/>
          <c:order val="4"/>
          <c:spPr>
            <a:ln w="28575">
              <a:noFill/>
            </a:ln>
          </c:spPr>
          <c:marker>
            <c:symbol val="triangle"/>
            <c:size val="6"/>
            <c:spPr>
              <a:noFill/>
              <a:ln>
                <a:solidFill>
                  <a:srgbClr val="FF00FF"/>
                </a:solidFill>
                <a:prstDash val="solid"/>
              </a:ln>
            </c:spPr>
          </c:marker>
          <c:xVal>
            <c:numRef>
              <c:f>Data!$U$13:$U$150</c:f>
              <c:numCache>
                <c:formatCode>0.00E+00</c:formatCode>
                <c:ptCount val="138"/>
                <c:pt idx="0">
                  <c:v>0</c:v>
                </c:pt>
                <c:pt idx="1">
                  <c:v>0</c:v>
                </c:pt>
                <c:pt idx="2">
                  <c:v>0</c:v>
                </c:pt>
                <c:pt idx="3">
                  <c:v>1.1644E-2</c:v>
                </c:pt>
                <c:pt idx="4">
                  <c:v>1.2226000000000001E-2</c:v>
                </c:pt>
                <c:pt idx="5">
                  <c:v>1.2836999999999999E-2</c:v>
                </c:pt>
                <c:pt idx="6">
                  <c:v>1.3479E-2</c:v>
                </c:pt>
                <c:pt idx="7">
                  <c:v>1.4153000000000001E-2</c:v>
                </c:pt>
                <c:pt idx="8">
                  <c:v>1.4860999999999999E-2</c:v>
                </c:pt>
                <c:pt idx="9">
                  <c:v>1.5604E-2</c:v>
                </c:pt>
                <c:pt idx="10">
                  <c:v>1.6383999999999999E-2</c:v>
                </c:pt>
                <c:pt idx="11">
                  <c:v>1.7203E-2</c:v>
                </c:pt>
                <c:pt idx="12">
                  <c:v>1.8062999999999999E-2</c:v>
                </c:pt>
                <c:pt idx="13">
                  <c:v>1.8967000000000001E-2</c:v>
                </c:pt>
                <c:pt idx="14">
                  <c:v>1.9914999999999999E-2</c:v>
                </c:pt>
                <c:pt idx="15">
                  <c:v>2.0910999999999999E-2</c:v>
                </c:pt>
                <c:pt idx="16">
                  <c:v>2.1956E-2</c:v>
                </c:pt>
                <c:pt idx="17">
                  <c:v>2.3054000000000002E-2</c:v>
                </c:pt>
                <c:pt idx="18">
                  <c:v>2.4206999999999999E-2</c:v>
                </c:pt>
                <c:pt idx="19">
                  <c:v>2.5416999999999999E-2</c:v>
                </c:pt>
                <c:pt idx="20">
                  <c:v>2.6688E-2</c:v>
                </c:pt>
                <c:pt idx="21">
                  <c:v>2.8021999999999998E-2</c:v>
                </c:pt>
                <c:pt idx="22">
                  <c:v>2.9423999999999999E-2</c:v>
                </c:pt>
                <c:pt idx="23">
                  <c:v>3.0894999999999999E-2</c:v>
                </c:pt>
                <c:pt idx="24">
                  <c:v>3.2439000000000003E-2</c:v>
                </c:pt>
                <c:pt idx="25">
                  <c:v>3.4061000000000001E-2</c:v>
                </c:pt>
                <c:pt idx="26">
                  <c:v>3.5763999999999997E-2</c:v>
                </c:pt>
                <c:pt idx="27">
                  <c:v>3.7553000000000003E-2</c:v>
                </c:pt>
                <c:pt idx="28">
                  <c:v>3.943E-2</c:v>
                </c:pt>
                <c:pt idx="29">
                  <c:v>4.1402000000000001E-2</c:v>
                </c:pt>
                <c:pt idx="30">
                  <c:v>4.3471999999999997E-2</c:v>
                </c:pt>
                <c:pt idx="31">
                  <c:v>4.5645999999999999E-2</c:v>
                </c:pt>
                <c:pt idx="32">
                  <c:v>4.7927999999999998E-2</c:v>
                </c:pt>
                <c:pt idx="33">
                  <c:v>5.0324000000000001E-2</c:v>
                </c:pt>
                <c:pt idx="34">
                  <c:v>5.2839999999999998E-2</c:v>
                </c:pt>
                <c:pt idx="35">
                  <c:v>5.5481999999999997E-2</c:v>
                </c:pt>
                <c:pt idx="36">
                  <c:v>5.8257000000000003E-2</c:v>
                </c:pt>
                <c:pt idx="37">
                  <c:v>6.1169000000000001E-2</c:v>
                </c:pt>
                <c:pt idx="38">
                  <c:v>6.4227999999999993E-2</c:v>
                </c:pt>
                <c:pt idx="39">
                  <c:v>6.7438999999999999E-2</c:v>
                </c:pt>
                <c:pt idx="40">
                  <c:v>7.0810999999999999E-2</c:v>
                </c:pt>
                <c:pt idx="41">
                  <c:v>7.4352000000000001E-2</c:v>
                </c:pt>
                <c:pt idx="42">
                  <c:v>7.8069E-2</c:v>
                </c:pt>
                <c:pt idx="43">
                  <c:v>8.1973000000000004E-2</c:v>
                </c:pt>
                <c:pt idx="44">
                  <c:v>8.6070999999999995E-2</c:v>
                </c:pt>
                <c:pt idx="45">
                  <c:v>9.0374999999999997E-2</c:v>
                </c:pt>
                <c:pt idx="46">
                  <c:v>9.4894000000000006E-2</c:v>
                </c:pt>
                <c:pt idx="47">
                  <c:v>9.9639000000000005E-2</c:v>
                </c:pt>
                <c:pt idx="48">
                  <c:v>0.10462</c:v>
                </c:pt>
                <c:pt idx="49">
                  <c:v>0.10985</c:v>
                </c:pt>
                <c:pt idx="50">
                  <c:v>0.11534</c:v>
                </c:pt>
                <c:pt idx="51">
                  <c:v>0.12111</c:v>
                </c:pt>
                <c:pt idx="52">
                  <c:v>0.12717000000000001</c:v>
                </c:pt>
                <c:pt idx="53">
                  <c:v>0.13353000000000001</c:v>
                </c:pt>
                <c:pt idx="54">
                  <c:v>0.14019999999999999</c:v>
                </c:pt>
                <c:pt idx="55">
                  <c:v>0.14721000000000001</c:v>
                </c:pt>
                <c:pt idx="56">
                  <c:v>0.15457000000000001</c:v>
                </c:pt>
                <c:pt idx="57">
                  <c:v>0.1623</c:v>
                </c:pt>
                <c:pt idx="58">
                  <c:v>0.17041999999999999</c:v>
                </c:pt>
                <c:pt idx="59">
                  <c:v>0.17893999999999999</c:v>
                </c:pt>
                <c:pt idx="60">
                  <c:v>0.18787999999999999</c:v>
                </c:pt>
                <c:pt idx="61">
                  <c:v>0.19728000000000001</c:v>
                </c:pt>
                <c:pt idx="62">
                  <c:v>0.20713999999999999</c:v>
                </c:pt>
                <c:pt idx="63">
                  <c:v>0.2175</c:v>
                </c:pt>
                <c:pt idx="64">
                  <c:v>0.22836999999999999</c:v>
                </c:pt>
                <c:pt idx="65">
                  <c:v>0.23979</c:v>
                </c:pt>
                <c:pt idx="66">
                  <c:v>0.25178</c:v>
                </c:pt>
                <c:pt idx="67">
                  <c:v>0.26436999999999999</c:v>
                </c:pt>
                <c:pt idx="68">
                  <c:v>0.27759</c:v>
                </c:pt>
                <c:pt idx="69">
                  <c:v>0.29147000000000001</c:v>
                </c:pt>
                <c:pt idx="70">
                  <c:v>0.30603999999999998</c:v>
                </c:pt>
                <c:pt idx="71">
                  <c:v>0.32134000000000001</c:v>
                </c:pt>
                <c:pt idx="72">
                  <c:v>0.33740999999999999</c:v>
                </c:pt>
                <c:pt idx="73">
                  <c:v>0.35427999999999998</c:v>
                </c:pt>
                <c:pt idx="74">
                  <c:v>0.372</c:v>
                </c:pt>
                <c:pt idx="75">
                  <c:v>0.3906</c:v>
                </c:pt>
                <c:pt idx="76">
                  <c:v>0.41012999999999999</c:v>
                </c:pt>
                <c:pt idx="77">
                  <c:v>0.43063000000000001</c:v>
                </c:pt>
                <c:pt idx="78">
                  <c:v>0.45216000000000001</c:v>
                </c:pt>
                <c:pt idx="79">
                  <c:v>0.47477000000000003</c:v>
                </c:pt>
                <c:pt idx="80">
                  <c:v>0.49851000000000001</c:v>
                </c:pt>
                <c:pt idx="81">
                  <c:v>0.52344000000000002</c:v>
                </c:pt>
                <c:pt idx="82">
                  <c:v>0.54961000000000004</c:v>
                </c:pt>
              </c:numCache>
            </c:numRef>
          </c:xVal>
          <c:yVal>
            <c:numRef>
              <c:f>Data!$V$13:$V$150</c:f>
              <c:numCache>
                <c:formatCode>General</c:formatCode>
                <c:ptCount val="138"/>
                <c:pt idx="0">
                  <c:v>0</c:v>
                </c:pt>
                <c:pt idx="1">
                  <c:v>0</c:v>
                </c:pt>
                <c:pt idx="2">
                  <c:v>0</c:v>
                </c:pt>
                <c:pt idx="3">
                  <c:v>1.0172E-2</c:v>
                </c:pt>
                <c:pt idx="4">
                  <c:v>9.9441000000000009E-3</c:v>
                </c:pt>
                <c:pt idx="5">
                  <c:v>9.9854000000000002E-3</c:v>
                </c:pt>
                <c:pt idx="6">
                  <c:v>9.9220000000000003E-3</c:v>
                </c:pt>
                <c:pt idx="7">
                  <c:v>7.0245000000000004E-3</c:v>
                </c:pt>
                <c:pt idx="8">
                  <c:v>3.0198999999999998E-3</c:v>
                </c:pt>
                <c:pt idx="9">
                  <c:v>1.5803E-3</c:v>
                </c:pt>
                <c:pt idx="10">
                  <c:v>1.0172E-3</c:v>
                </c:pt>
                <c:pt idx="11">
                  <c:v>6.7806000000000008E-4</c:v>
                </c:pt>
                <c:pt idx="12">
                  <c:v>4.7512999999999999E-4</c:v>
                </c:pt>
                <c:pt idx="13">
                  <c:v>3.3182999999999997E-4</c:v>
                </c:pt>
                <c:pt idx="14">
                  <c:v>2.5309000000000003E-4</c:v>
                </c:pt>
                <c:pt idx="15">
                  <c:v>1.8829E-4</c:v>
                </c:pt>
                <c:pt idx="16">
                  <c:v>1.3955E-4</c:v>
                </c:pt>
                <c:pt idx="17">
                  <c:v>1.1398E-4</c:v>
                </c:pt>
                <c:pt idx="18">
                  <c:v>8.7881999999999996E-5</c:v>
                </c:pt>
                <c:pt idx="19">
                  <c:v>6.4289000000000007E-5</c:v>
                </c:pt>
                <c:pt idx="20">
                  <c:v>4.7486000000000006E-5</c:v>
                </c:pt>
                <c:pt idx="21">
                  <c:v>3.7237000000000003E-5</c:v>
                </c:pt>
                <c:pt idx="22">
                  <c:v>2.9456000000000001E-5</c:v>
                </c:pt>
                <c:pt idx="23">
                  <c:v>2.2645000000000001E-5</c:v>
                </c:pt>
                <c:pt idx="24">
                  <c:v>1.8041000000000002E-5</c:v>
                </c:pt>
                <c:pt idx="25">
                  <c:v>1.3553000000000001E-5</c:v>
                </c:pt>
                <c:pt idx="26">
                  <c:v>1.0284999999999999E-5</c:v>
                </c:pt>
                <c:pt idx="27">
                  <c:v>8.0830000000000004E-6</c:v>
                </c:pt>
                <c:pt idx="28">
                  <c:v>6.1533E-6</c:v>
                </c:pt>
                <c:pt idx="29">
                  <c:v>4.6237000000000003E-6</c:v>
                </c:pt>
                <c:pt idx="30">
                  <c:v>3.5932000000000002E-6</c:v>
                </c:pt>
                <c:pt idx="31">
                  <c:v>3.1795000000000002E-6</c:v>
                </c:pt>
                <c:pt idx="32">
                  <c:v>2.0924000000000001E-6</c:v>
                </c:pt>
                <c:pt idx="33">
                  <c:v>1.6646000000000001E-6</c:v>
                </c:pt>
                <c:pt idx="34">
                  <c:v>1.2794E-6</c:v>
                </c:pt>
                <c:pt idx="35">
                  <c:v>1.1170000000000001E-6</c:v>
                </c:pt>
                <c:pt idx="36">
                  <c:v>9.6467999999999993E-7</c:v>
                </c:pt>
                <c:pt idx="37">
                  <c:v>7.1229000000000009E-7</c:v>
                </c:pt>
                <c:pt idx="38">
                  <c:v>5.6410999999999999E-7</c:v>
                </c:pt>
                <c:pt idx="39">
                  <c:v>4.8065000000000001E-7</c:v>
                </c:pt>
                <c:pt idx="40">
                  <c:v>3.7672E-7</c:v>
                </c:pt>
                <c:pt idx="41">
                  <c:v>2.7324000000000003E-7</c:v>
                </c:pt>
                <c:pt idx="42">
                  <c:v>2.5125999999999999E-7</c:v>
                </c:pt>
                <c:pt idx="43">
                  <c:v>2.1161E-7</c:v>
                </c:pt>
                <c:pt idx="44">
                  <c:v>1.6591999999999999E-7</c:v>
                </c:pt>
                <c:pt idx="45">
                  <c:v>1.5475000000000001E-7</c:v>
                </c:pt>
                <c:pt idx="46">
                  <c:v>1.3478000000000002E-7</c:v>
                </c:pt>
                <c:pt idx="47">
                  <c:v>1.1460999999999999E-7</c:v>
                </c:pt>
                <c:pt idx="48">
                  <c:v>9.4697000000000004E-8</c:v>
                </c:pt>
                <c:pt idx="49">
                  <c:v>8.0345999999999997E-8</c:v>
                </c:pt>
                <c:pt idx="50">
                  <c:v>6.9987000000000003E-8</c:v>
                </c:pt>
                <c:pt idx="51">
                  <c:v>6.0461000000000001E-8</c:v>
                </c:pt>
                <c:pt idx="52">
                  <c:v>6.5719999999999996E-8</c:v>
                </c:pt>
                <c:pt idx="53">
                  <c:v>6.6162000000000007E-8</c:v>
                </c:pt>
                <c:pt idx="54">
                  <c:v>5.7554E-8</c:v>
                </c:pt>
                <c:pt idx="55">
                  <c:v>4.8248000000000003E-8</c:v>
                </c:pt>
                <c:pt idx="56">
                  <c:v>4.0863E-8</c:v>
                </c:pt>
                <c:pt idx="57">
                  <c:v>4.2592000000000002E-8</c:v>
                </c:pt>
                <c:pt idx="58">
                  <c:v>4.3994999999999998E-8</c:v>
                </c:pt>
                <c:pt idx="59">
                  <c:v>4.8416000000000002E-8</c:v>
                </c:pt>
                <c:pt idx="60">
                  <c:v>6.575600000000001E-8</c:v>
                </c:pt>
                <c:pt idx="61">
                  <c:v>5.6802999999999996E-8</c:v>
                </c:pt>
                <c:pt idx="62">
                  <c:v>4.7125E-8</c:v>
                </c:pt>
                <c:pt idx="63">
                  <c:v>4.1109000000000001E-8</c:v>
                </c:pt>
                <c:pt idx="64">
                  <c:v>4.0183000000000003E-8</c:v>
                </c:pt>
                <c:pt idx="65">
                  <c:v>4.7397999999999999E-8</c:v>
                </c:pt>
                <c:pt idx="66">
                  <c:v>5.5480000000000004E-8</c:v>
                </c:pt>
                <c:pt idx="67">
                  <c:v>6.3813000000000004E-8</c:v>
                </c:pt>
                <c:pt idx="68">
                  <c:v>4.4835999999999999E-8</c:v>
                </c:pt>
                <c:pt idx="69">
                  <c:v>3.065E-8</c:v>
                </c:pt>
                <c:pt idx="70">
                  <c:v>4.9100000000000003E-8</c:v>
                </c:pt>
                <c:pt idx="71">
                  <c:v>5.9020000000000008E-8</c:v>
                </c:pt>
                <c:pt idx="72">
                  <c:v>6.4482000000000008E-8</c:v>
                </c:pt>
                <c:pt idx="73">
                  <c:v>6.3171000000000004E-8</c:v>
                </c:pt>
                <c:pt idx="74">
                  <c:v>8.0388000000000005E-8</c:v>
                </c:pt>
                <c:pt idx="75">
                  <c:v>9.2945000000000003E-8</c:v>
                </c:pt>
                <c:pt idx="76">
                  <c:v>6.9588000000000001E-8</c:v>
                </c:pt>
                <c:pt idx="77">
                  <c:v>6.6565000000000001E-8</c:v>
                </c:pt>
                <c:pt idx="78">
                  <c:v>8.4005000000000003E-8</c:v>
                </c:pt>
                <c:pt idx="79">
                  <c:v>1.0137E-7</c:v>
                </c:pt>
                <c:pt idx="80">
                  <c:v>9.7705000000000014E-8</c:v>
                </c:pt>
                <c:pt idx="81">
                  <c:v>1.1682E-7</c:v>
                </c:pt>
                <c:pt idx="82">
                  <c:v>0</c:v>
                </c:pt>
              </c:numCache>
            </c:numRef>
          </c:yVal>
          <c:smooth val="1"/>
        </c:ser>
        <c:ser>
          <c:idx val="6"/>
          <c:order val="5"/>
          <c:spPr>
            <a:ln w="25400">
              <a:solidFill>
                <a:srgbClr val="FF0000"/>
              </a:solidFill>
              <a:prstDash val="solid"/>
            </a:ln>
          </c:spPr>
          <c:marker>
            <c:symbol val="none"/>
          </c:marker>
          <c:xVal>
            <c:numRef>
              <c:f>Data!$Y$13:$Y$512</c:f>
              <c:numCache>
                <c:formatCode>0.00E+00</c:formatCode>
                <c:ptCount val="500"/>
                <c:pt idx="0">
                  <c:v>0.01</c:v>
                </c:pt>
                <c:pt idx="1">
                  <c:v>1.048E-2</c:v>
                </c:pt>
                <c:pt idx="2" formatCode="General">
                  <c:v>1.0959999999999999E-2</c:v>
                </c:pt>
                <c:pt idx="3" formatCode="General">
                  <c:v>1.1440000000000001E-2</c:v>
                </c:pt>
                <c:pt idx="4" formatCode="General">
                  <c:v>1.192E-2</c:v>
                </c:pt>
                <c:pt idx="5" formatCode="General">
                  <c:v>1.24E-2</c:v>
                </c:pt>
                <c:pt idx="6" formatCode="General">
                  <c:v>1.2880000000000001E-2</c:v>
                </c:pt>
                <c:pt idx="7" formatCode="General">
                  <c:v>1.336E-2</c:v>
                </c:pt>
                <c:pt idx="8" formatCode="General">
                  <c:v>1.384E-2</c:v>
                </c:pt>
                <c:pt idx="9" formatCode="General">
                  <c:v>1.4319999999999999E-2</c:v>
                </c:pt>
                <c:pt idx="10" formatCode="General">
                  <c:v>1.4800000000000001E-2</c:v>
                </c:pt>
                <c:pt idx="11" formatCode="General">
                  <c:v>1.528E-2</c:v>
                </c:pt>
                <c:pt idx="12" formatCode="General">
                  <c:v>1.576E-2</c:v>
                </c:pt>
                <c:pt idx="13" formatCode="General">
                  <c:v>1.6240000000000001E-2</c:v>
                </c:pt>
                <c:pt idx="14" formatCode="General">
                  <c:v>1.6719999999999999E-2</c:v>
                </c:pt>
                <c:pt idx="15" formatCode="General">
                  <c:v>1.72E-2</c:v>
                </c:pt>
                <c:pt idx="16" formatCode="General">
                  <c:v>1.7680000000000001E-2</c:v>
                </c:pt>
                <c:pt idx="17" formatCode="General">
                  <c:v>1.8159999999999999E-2</c:v>
                </c:pt>
                <c:pt idx="18" formatCode="General">
                  <c:v>1.864E-2</c:v>
                </c:pt>
                <c:pt idx="19" formatCode="General">
                  <c:v>1.9120000000000002E-2</c:v>
                </c:pt>
                <c:pt idx="20" formatCode="General">
                  <c:v>1.9599999999999999E-2</c:v>
                </c:pt>
                <c:pt idx="21" formatCode="General">
                  <c:v>2.0080000000000001E-2</c:v>
                </c:pt>
                <c:pt idx="22" formatCode="General">
                  <c:v>2.0559999999999998E-2</c:v>
                </c:pt>
                <c:pt idx="23" formatCode="General">
                  <c:v>2.104E-2</c:v>
                </c:pt>
                <c:pt idx="24" formatCode="General">
                  <c:v>2.1520000000000001E-2</c:v>
                </c:pt>
                <c:pt idx="25" formatCode="General">
                  <c:v>2.1999999999999999E-2</c:v>
                </c:pt>
                <c:pt idx="26" formatCode="General">
                  <c:v>2.248E-2</c:v>
                </c:pt>
                <c:pt idx="27" formatCode="General">
                  <c:v>2.2960000000000001E-2</c:v>
                </c:pt>
                <c:pt idx="28" formatCode="General">
                  <c:v>2.3439999999999999E-2</c:v>
                </c:pt>
                <c:pt idx="29" formatCode="General">
                  <c:v>2.392E-2</c:v>
                </c:pt>
                <c:pt idx="30" formatCode="General">
                  <c:v>2.4400000000000002E-2</c:v>
                </c:pt>
                <c:pt idx="31" formatCode="General">
                  <c:v>2.4879999999999999E-2</c:v>
                </c:pt>
                <c:pt idx="32" formatCode="General">
                  <c:v>2.5360000000000001E-2</c:v>
                </c:pt>
                <c:pt idx="33" formatCode="General">
                  <c:v>2.5839999999999998E-2</c:v>
                </c:pt>
                <c:pt idx="34" formatCode="General">
                  <c:v>2.632E-2</c:v>
                </c:pt>
                <c:pt idx="35" formatCode="General">
                  <c:v>2.6800000000000001E-2</c:v>
                </c:pt>
                <c:pt idx="36" formatCode="General">
                  <c:v>2.7279999999999999E-2</c:v>
                </c:pt>
                <c:pt idx="37" formatCode="General">
                  <c:v>2.776E-2</c:v>
                </c:pt>
                <c:pt idx="38" formatCode="General">
                  <c:v>2.8240000000000001E-2</c:v>
                </c:pt>
                <c:pt idx="39" formatCode="General">
                  <c:v>2.8719999999999999E-2</c:v>
                </c:pt>
                <c:pt idx="40" formatCode="General">
                  <c:v>2.92E-2</c:v>
                </c:pt>
                <c:pt idx="41" formatCode="General">
                  <c:v>2.9680000000000002E-2</c:v>
                </c:pt>
                <c:pt idx="42" formatCode="General">
                  <c:v>3.0159999999999999E-2</c:v>
                </c:pt>
                <c:pt idx="43" formatCode="General">
                  <c:v>3.0640000000000001E-2</c:v>
                </c:pt>
                <c:pt idx="44" formatCode="General">
                  <c:v>3.1119999999999998E-2</c:v>
                </c:pt>
                <c:pt idx="45" formatCode="General">
                  <c:v>3.1600000000000003E-2</c:v>
                </c:pt>
                <c:pt idx="46" formatCode="General">
                  <c:v>3.2079999999999997E-2</c:v>
                </c:pt>
                <c:pt idx="47" formatCode="General">
                  <c:v>3.2559999999999999E-2</c:v>
                </c:pt>
                <c:pt idx="48" formatCode="General">
                  <c:v>3.304E-2</c:v>
                </c:pt>
                <c:pt idx="49" formatCode="General">
                  <c:v>3.3520000000000001E-2</c:v>
                </c:pt>
                <c:pt idx="50" formatCode="General">
                  <c:v>3.4000000000000002E-2</c:v>
                </c:pt>
                <c:pt idx="51" formatCode="General">
                  <c:v>3.4479999999999997E-2</c:v>
                </c:pt>
                <c:pt idx="52" formatCode="General">
                  <c:v>3.4959999999999998E-2</c:v>
                </c:pt>
                <c:pt idx="53" formatCode="General">
                  <c:v>3.5439999999999999E-2</c:v>
                </c:pt>
                <c:pt idx="54" formatCode="General">
                  <c:v>3.5920000000000001E-2</c:v>
                </c:pt>
                <c:pt idx="55" formatCode="General">
                  <c:v>3.6400000000000002E-2</c:v>
                </c:pt>
                <c:pt idx="56" formatCode="General">
                  <c:v>3.6880000000000003E-2</c:v>
                </c:pt>
                <c:pt idx="57" formatCode="General">
                  <c:v>3.7359999999999997E-2</c:v>
                </c:pt>
                <c:pt idx="58" formatCode="General">
                  <c:v>3.7839999999999999E-2</c:v>
                </c:pt>
                <c:pt idx="59" formatCode="General">
                  <c:v>3.832E-2</c:v>
                </c:pt>
                <c:pt idx="60" formatCode="General">
                  <c:v>3.8800000000000001E-2</c:v>
                </c:pt>
                <c:pt idx="61" formatCode="General">
                  <c:v>3.9280000000000002E-2</c:v>
                </c:pt>
                <c:pt idx="62" formatCode="General">
                  <c:v>3.9759999999999997E-2</c:v>
                </c:pt>
                <c:pt idx="63" formatCode="General">
                  <c:v>4.0239999999999998E-2</c:v>
                </c:pt>
                <c:pt idx="64" formatCode="General">
                  <c:v>4.0719999999999999E-2</c:v>
                </c:pt>
                <c:pt idx="65" formatCode="General">
                  <c:v>4.1200000000000001E-2</c:v>
                </c:pt>
                <c:pt idx="66" formatCode="General">
                  <c:v>4.1680000000000002E-2</c:v>
                </c:pt>
                <c:pt idx="67" formatCode="General">
                  <c:v>4.2160000000000003E-2</c:v>
                </c:pt>
                <c:pt idx="68" formatCode="General">
                  <c:v>4.2639999999999997E-2</c:v>
                </c:pt>
                <c:pt idx="69" formatCode="General">
                  <c:v>4.3119999999999999E-2</c:v>
                </c:pt>
                <c:pt idx="70" formatCode="General">
                  <c:v>4.36E-2</c:v>
                </c:pt>
                <c:pt idx="71" formatCode="General">
                  <c:v>4.4080000000000001E-2</c:v>
                </c:pt>
                <c:pt idx="72" formatCode="General">
                  <c:v>4.4560000000000002E-2</c:v>
                </c:pt>
                <c:pt idx="73" formatCode="General">
                  <c:v>4.5039999999999997E-2</c:v>
                </c:pt>
                <c:pt idx="74" formatCode="General">
                  <c:v>4.5519999999999998E-2</c:v>
                </c:pt>
                <c:pt idx="75" formatCode="General">
                  <c:v>4.5999999999999999E-2</c:v>
                </c:pt>
                <c:pt idx="76" formatCode="General">
                  <c:v>4.648E-2</c:v>
                </c:pt>
                <c:pt idx="77" formatCode="General">
                  <c:v>4.6960000000000002E-2</c:v>
                </c:pt>
                <c:pt idx="78" formatCode="General">
                  <c:v>4.7440000000000003E-2</c:v>
                </c:pt>
                <c:pt idx="79" formatCode="General">
                  <c:v>4.7919999999999997E-2</c:v>
                </c:pt>
                <c:pt idx="80" formatCode="General">
                  <c:v>4.8399999999999999E-2</c:v>
                </c:pt>
                <c:pt idx="81" formatCode="General">
                  <c:v>4.888E-2</c:v>
                </c:pt>
                <c:pt idx="82" formatCode="General">
                  <c:v>4.9360000000000001E-2</c:v>
                </c:pt>
                <c:pt idx="83" formatCode="General">
                  <c:v>4.9840000000000002E-2</c:v>
                </c:pt>
                <c:pt idx="84" formatCode="General">
                  <c:v>5.0319999999999997E-2</c:v>
                </c:pt>
                <c:pt idx="85" formatCode="General">
                  <c:v>5.0799999999999998E-2</c:v>
                </c:pt>
                <c:pt idx="86" formatCode="General">
                  <c:v>5.1279999999999999E-2</c:v>
                </c:pt>
                <c:pt idx="87" formatCode="General">
                  <c:v>5.176E-2</c:v>
                </c:pt>
                <c:pt idx="88" formatCode="General">
                  <c:v>5.2240000000000002E-2</c:v>
                </c:pt>
                <c:pt idx="89" formatCode="General">
                  <c:v>5.2720000000000003E-2</c:v>
                </c:pt>
                <c:pt idx="90" formatCode="General">
                  <c:v>5.3199999999999997E-2</c:v>
                </c:pt>
                <c:pt idx="91" formatCode="General">
                  <c:v>5.3679999999999999E-2</c:v>
                </c:pt>
                <c:pt idx="92" formatCode="General">
                  <c:v>5.416E-2</c:v>
                </c:pt>
                <c:pt idx="93" formatCode="General">
                  <c:v>5.4640000000000001E-2</c:v>
                </c:pt>
                <c:pt idx="94" formatCode="General">
                  <c:v>5.5120000000000002E-2</c:v>
                </c:pt>
                <c:pt idx="95" formatCode="General">
                  <c:v>5.5599999999999997E-2</c:v>
                </c:pt>
                <c:pt idx="96" formatCode="General">
                  <c:v>5.6079999999999998E-2</c:v>
                </c:pt>
                <c:pt idx="97" formatCode="General">
                  <c:v>5.6559999999999999E-2</c:v>
                </c:pt>
                <c:pt idx="98" formatCode="General">
                  <c:v>5.704E-2</c:v>
                </c:pt>
                <c:pt idx="99" formatCode="General">
                  <c:v>5.7520000000000002E-2</c:v>
                </c:pt>
                <c:pt idx="100" formatCode="General">
                  <c:v>5.8000000000000003E-2</c:v>
                </c:pt>
                <c:pt idx="101" formatCode="General">
                  <c:v>5.8479999999999997E-2</c:v>
                </c:pt>
                <c:pt idx="102" formatCode="General">
                  <c:v>5.8959999999999999E-2</c:v>
                </c:pt>
                <c:pt idx="103" formatCode="General">
                  <c:v>5.944E-2</c:v>
                </c:pt>
                <c:pt idx="104" formatCode="General">
                  <c:v>5.9920000000000001E-2</c:v>
                </c:pt>
                <c:pt idx="105" formatCode="General">
                  <c:v>6.0400000000000002E-2</c:v>
                </c:pt>
                <c:pt idx="106" formatCode="General">
                  <c:v>6.0879999999999997E-2</c:v>
                </c:pt>
                <c:pt idx="107" formatCode="General">
                  <c:v>6.1359999999999998E-2</c:v>
                </c:pt>
                <c:pt idx="108" formatCode="General">
                  <c:v>6.1839999999999999E-2</c:v>
                </c:pt>
                <c:pt idx="109" formatCode="General">
                  <c:v>6.232E-2</c:v>
                </c:pt>
                <c:pt idx="110" formatCode="General">
                  <c:v>6.2799999999999995E-2</c:v>
                </c:pt>
                <c:pt idx="111" formatCode="General">
                  <c:v>6.3280000000000003E-2</c:v>
                </c:pt>
                <c:pt idx="112" formatCode="General">
                  <c:v>6.3759999999999997E-2</c:v>
                </c:pt>
                <c:pt idx="113" formatCode="General">
                  <c:v>6.4240000000000005E-2</c:v>
                </c:pt>
                <c:pt idx="114" formatCode="General">
                  <c:v>6.472E-2</c:v>
                </c:pt>
                <c:pt idx="115" formatCode="General">
                  <c:v>6.5199999999999994E-2</c:v>
                </c:pt>
                <c:pt idx="116" formatCode="General">
                  <c:v>6.5680000000000002E-2</c:v>
                </c:pt>
                <c:pt idx="117" formatCode="General">
                  <c:v>6.6159999999999997E-2</c:v>
                </c:pt>
                <c:pt idx="118" formatCode="General">
                  <c:v>6.6640000000000005E-2</c:v>
                </c:pt>
                <c:pt idx="119" formatCode="General">
                  <c:v>6.7119999999999999E-2</c:v>
                </c:pt>
                <c:pt idx="120" formatCode="General">
                  <c:v>6.7599999999999993E-2</c:v>
                </c:pt>
                <c:pt idx="121" formatCode="General">
                  <c:v>6.8080000000000002E-2</c:v>
                </c:pt>
                <c:pt idx="122" formatCode="General">
                  <c:v>6.8559999999999996E-2</c:v>
                </c:pt>
                <c:pt idx="123" formatCode="General">
                  <c:v>6.9040000000000004E-2</c:v>
                </c:pt>
                <c:pt idx="124" formatCode="General">
                  <c:v>6.9519999999999998E-2</c:v>
                </c:pt>
                <c:pt idx="125" formatCode="General">
                  <c:v>7.0000000000000007E-2</c:v>
                </c:pt>
                <c:pt idx="126" formatCode="General">
                  <c:v>7.0480000000000001E-2</c:v>
                </c:pt>
                <c:pt idx="127" formatCode="General">
                  <c:v>7.0959999999999995E-2</c:v>
                </c:pt>
                <c:pt idx="128" formatCode="General">
                  <c:v>7.1440000000000003E-2</c:v>
                </c:pt>
                <c:pt idx="129" formatCode="General">
                  <c:v>7.1919999999999998E-2</c:v>
                </c:pt>
                <c:pt idx="130" formatCode="General">
                  <c:v>7.2400000000000006E-2</c:v>
                </c:pt>
                <c:pt idx="131" formatCode="General">
                  <c:v>7.288E-2</c:v>
                </c:pt>
                <c:pt idx="132" formatCode="General">
                  <c:v>7.3359999999999995E-2</c:v>
                </c:pt>
                <c:pt idx="133" formatCode="General">
                  <c:v>7.3840000000000003E-2</c:v>
                </c:pt>
                <c:pt idx="134" formatCode="General">
                  <c:v>7.4319999999999997E-2</c:v>
                </c:pt>
                <c:pt idx="135" formatCode="General">
                  <c:v>7.4800000000000005E-2</c:v>
                </c:pt>
                <c:pt idx="136" formatCode="General">
                  <c:v>7.528E-2</c:v>
                </c:pt>
                <c:pt idx="137" formatCode="General">
                  <c:v>7.5759999999999994E-2</c:v>
                </c:pt>
                <c:pt idx="138" formatCode="General">
                  <c:v>7.6240000000000002E-2</c:v>
                </c:pt>
                <c:pt idx="139" formatCode="General">
                  <c:v>7.6719999999999997E-2</c:v>
                </c:pt>
                <c:pt idx="140" formatCode="General">
                  <c:v>7.7200000000000005E-2</c:v>
                </c:pt>
                <c:pt idx="141" formatCode="General">
                  <c:v>7.7679999999999999E-2</c:v>
                </c:pt>
                <c:pt idx="142" formatCode="General">
                  <c:v>7.8159999999999993E-2</c:v>
                </c:pt>
                <c:pt idx="143" formatCode="General">
                  <c:v>7.8640000000000002E-2</c:v>
                </c:pt>
                <c:pt idx="144" formatCode="General">
                  <c:v>7.9119999999999996E-2</c:v>
                </c:pt>
                <c:pt idx="145" formatCode="General">
                  <c:v>7.9600000000000004E-2</c:v>
                </c:pt>
                <c:pt idx="146" formatCode="General">
                  <c:v>8.0079999999999998E-2</c:v>
                </c:pt>
                <c:pt idx="147" formatCode="General">
                  <c:v>8.0560000000000007E-2</c:v>
                </c:pt>
                <c:pt idx="148" formatCode="General">
                  <c:v>8.1040000000000001E-2</c:v>
                </c:pt>
                <c:pt idx="149" formatCode="General">
                  <c:v>8.1519999999999995E-2</c:v>
                </c:pt>
                <c:pt idx="150" formatCode="General">
                  <c:v>8.2000000000000003E-2</c:v>
                </c:pt>
                <c:pt idx="151" formatCode="General">
                  <c:v>8.2479999999999998E-2</c:v>
                </c:pt>
                <c:pt idx="152" formatCode="General">
                  <c:v>8.2960000000000006E-2</c:v>
                </c:pt>
                <c:pt idx="153" formatCode="General">
                  <c:v>8.344E-2</c:v>
                </c:pt>
                <c:pt idx="154" formatCode="General">
                  <c:v>8.3919999999999995E-2</c:v>
                </c:pt>
                <c:pt idx="155" formatCode="General">
                  <c:v>8.4400000000000003E-2</c:v>
                </c:pt>
                <c:pt idx="156" formatCode="General">
                  <c:v>8.4879999999999997E-2</c:v>
                </c:pt>
                <c:pt idx="157" formatCode="General">
                  <c:v>8.5360000000000005E-2</c:v>
                </c:pt>
                <c:pt idx="158" formatCode="General">
                  <c:v>8.584E-2</c:v>
                </c:pt>
                <c:pt idx="159" formatCode="General">
                  <c:v>8.6319999999999994E-2</c:v>
                </c:pt>
                <c:pt idx="160" formatCode="General">
                  <c:v>8.6800000000000002E-2</c:v>
                </c:pt>
                <c:pt idx="161" formatCode="General">
                  <c:v>8.7279999999999996E-2</c:v>
                </c:pt>
                <c:pt idx="162" formatCode="General">
                  <c:v>8.7760000000000005E-2</c:v>
                </c:pt>
                <c:pt idx="163" formatCode="General">
                  <c:v>8.8239999999999999E-2</c:v>
                </c:pt>
                <c:pt idx="164" formatCode="General">
                  <c:v>8.8719999999999993E-2</c:v>
                </c:pt>
                <c:pt idx="165" formatCode="General">
                  <c:v>8.9200000000000002E-2</c:v>
                </c:pt>
                <c:pt idx="166" formatCode="General">
                  <c:v>8.9679999999999996E-2</c:v>
                </c:pt>
                <c:pt idx="167" formatCode="General">
                  <c:v>9.0160000000000004E-2</c:v>
                </c:pt>
                <c:pt idx="168" formatCode="General">
                  <c:v>9.0639999999999998E-2</c:v>
                </c:pt>
                <c:pt idx="169" formatCode="General">
                  <c:v>9.1120000000000007E-2</c:v>
                </c:pt>
                <c:pt idx="170" formatCode="General">
                  <c:v>9.1600000000000001E-2</c:v>
                </c:pt>
                <c:pt idx="171" formatCode="General">
                  <c:v>9.2079999999999995E-2</c:v>
                </c:pt>
                <c:pt idx="172" formatCode="General">
                  <c:v>9.2560000000000003E-2</c:v>
                </c:pt>
                <c:pt idx="173" formatCode="General">
                  <c:v>9.3039999999999998E-2</c:v>
                </c:pt>
                <c:pt idx="174" formatCode="General">
                  <c:v>9.3520000000000006E-2</c:v>
                </c:pt>
                <c:pt idx="175" formatCode="General">
                  <c:v>9.4E-2</c:v>
                </c:pt>
                <c:pt idx="176" formatCode="General">
                  <c:v>9.4479999999999995E-2</c:v>
                </c:pt>
                <c:pt idx="177" formatCode="General">
                  <c:v>9.4960000000000003E-2</c:v>
                </c:pt>
                <c:pt idx="178" formatCode="General">
                  <c:v>9.5439999999999997E-2</c:v>
                </c:pt>
                <c:pt idx="179" formatCode="General">
                  <c:v>9.5920000000000005E-2</c:v>
                </c:pt>
                <c:pt idx="180" formatCode="General">
                  <c:v>9.64E-2</c:v>
                </c:pt>
                <c:pt idx="181" formatCode="General">
                  <c:v>9.6879999999999994E-2</c:v>
                </c:pt>
                <c:pt idx="182" formatCode="General">
                  <c:v>9.7360000000000002E-2</c:v>
                </c:pt>
                <c:pt idx="183" formatCode="General">
                  <c:v>9.7839999999999996E-2</c:v>
                </c:pt>
                <c:pt idx="184" formatCode="General">
                  <c:v>9.8320000000000005E-2</c:v>
                </c:pt>
                <c:pt idx="185" formatCode="General">
                  <c:v>9.8799999999999999E-2</c:v>
                </c:pt>
                <c:pt idx="186" formatCode="General">
                  <c:v>9.9279999999999993E-2</c:v>
                </c:pt>
                <c:pt idx="187" formatCode="General">
                  <c:v>9.9760000000000001E-2</c:v>
                </c:pt>
                <c:pt idx="188" formatCode="General">
                  <c:v>0.10024</c:v>
                </c:pt>
                <c:pt idx="189" formatCode="General">
                  <c:v>0.10072</c:v>
                </c:pt>
                <c:pt idx="190" formatCode="General">
                  <c:v>0.1012</c:v>
                </c:pt>
                <c:pt idx="191" formatCode="General">
                  <c:v>0.10168000000000001</c:v>
                </c:pt>
                <c:pt idx="192" formatCode="General">
                  <c:v>0.10216</c:v>
                </c:pt>
                <c:pt idx="193" formatCode="General">
                  <c:v>0.10264</c:v>
                </c:pt>
                <c:pt idx="194" formatCode="General">
                  <c:v>0.10312</c:v>
                </c:pt>
                <c:pt idx="195" formatCode="General">
                  <c:v>0.1036</c:v>
                </c:pt>
                <c:pt idx="196" formatCode="General">
                  <c:v>0.10408000000000001</c:v>
                </c:pt>
                <c:pt idx="197" formatCode="General">
                  <c:v>0.10456</c:v>
                </c:pt>
                <c:pt idx="198" formatCode="General">
                  <c:v>0.10503999999999999</c:v>
                </c:pt>
                <c:pt idx="199" formatCode="General">
                  <c:v>0.10552</c:v>
                </c:pt>
                <c:pt idx="200" formatCode="General">
                  <c:v>0.106</c:v>
                </c:pt>
                <c:pt idx="201" formatCode="General">
                  <c:v>0.10648000000000001</c:v>
                </c:pt>
                <c:pt idx="202" formatCode="General">
                  <c:v>0.10696</c:v>
                </c:pt>
                <c:pt idx="203" formatCode="General">
                  <c:v>0.10743999999999999</c:v>
                </c:pt>
                <c:pt idx="204" formatCode="General">
                  <c:v>0.10792</c:v>
                </c:pt>
                <c:pt idx="205" formatCode="General">
                  <c:v>0.1084</c:v>
                </c:pt>
                <c:pt idx="206" formatCode="General">
                  <c:v>0.10888</c:v>
                </c:pt>
                <c:pt idx="207" formatCode="General">
                  <c:v>0.10936</c:v>
                </c:pt>
                <c:pt idx="208" formatCode="General">
                  <c:v>0.10983999999999999</c:v>
                </c:pt>
                <c:pt idx="209" formatCode="General">
                  <c:v>0.11032</c:v>
                </c:pt>
                <c:pt idx="210" formatCode="General">
                  <c:v>0.1108</c:v>
                </c:pt>
                <c:pt idx="211" formatCode="General">
                  <c:v>0.11128</c:v>
                </c:pt>
                <c:pt idx="212" formatCode="General">
                  <c:v>0.11176</c:v>
                </c:pt>
                <c:pt idx="213" formatCode="General">
                  <c:v>0.11224000000000001</c:v>
                </c:pt>
                <c:pt idx="214" formatCode="General">
                  <c:v>0.11272</c:v>
                </c:pt>
                <c:pt idx="215" formatCode="General">
                  <c:v>0.1132</c:v>
                </c:pt>
                <c:pt idx="216" formatCode="General">
                  <c:v>0.11368</c:v>
                </c:pt>
                <c:pt idx="217" formatCode="General">
                  <c:v>0.11416</c:v>
                </c:pt>
                <c:pt idx="218" formatCode="General">
                  <c:v>0.11464000000000001</c:v>
                </c:pt>
                <c:pt idx="219" formatCode="General">
                  <c:v>0.11512</c:v>
                </c:pt>
                <c:pt idx="220" formatCode="General">
                  <c:v>0.11559999999999999</c:v>
                </c:pt>
                <c:pt idx="221" formatCode="General">
                  <c:v>0.11608</c:v>
                </c:pt>
                <c:pt idx="222" formatCode="General">
                  <c:v>0.11656</c:v>
                </c:pt>
                <c:pt idx="223" formatCode="General">
                  <c:v>0.11704000000000001</c:v>
                </c:pt>
                <c:pt idx="224" formatCode="General">
                  <c:v>0.11752</c:v>
                </c:pt>
                <c:pt idx="225" formatCode="General">
                  <c:v>0.11799999999999999</c:v>
                </c:pt>
                <c:pt idx="226" formatCode="General">
                  <c:v>0.11848</c:v>
                </c:pt>
                <c:pt idx="227" formatCode="General">
                  <c:v>0.11896</c:v>
                </c:pt>
                <c:pt idx="228" formatCode="General">
                  <c:v>0.11944</c:v>
                </c:pt>
                <c:pt idx="229" formatCode="General">
                  <c:v>0.11992</c:v>
                </c:pt>
                <c:pt idx="230" formatCode="General">
                  <c:v>0.12039999999999999</c:v>
                </c:pt>
                <c:pt idx="231" formatCode="General">
                  <c:v>0.12088</c:v>
                </c:pt>
                <c:pt idx="232" formatCode="General">
                  <c:v>0.12136</c:v>
                </c:pt>
                <c:pt idx="233" formatCode="General">
                  <c:v>0.12184</c:v>
                </c:pt>
                <c:pt idx="234" formatCode="General">
                  <c:v>0.12232</c:v>
                </c:pt>
                <c:pt idx="235" formatCode="General">
                  <c:v>0.12280000000000001</c:v>
                </c:pt>
                <c:pt idx="236" formatCode="General">
                  <c:v>0.12328</c:v>
                </c:pt>
                <c:pt idx="237" formatCode="General">
                  <c:v>0.12376</c:v>
                </c:pt>
                <c:pt idx="238" formatCode="General">
                  <c:v>0.12424</c:v>
                </c:pt>
                <c:pt idx="239" formatCode="General">
                  <c:v>0.12472</c:v>
                </c:pt>
                <c:pt idx="240" formatCode="General">
                  <c:v>0.12520000000000001</c:v>
                </c:pt>
                <c:pt idx="241" formatCode="General">
                  <c:v>0.12567999999999999</c:v>
                </c:pt>
                <c:pt idx="242" formatCode="General">
                  <c:v>0.12615999999999999</c:v>
                </c:pt>
                <c:pt idx="243" formatCode="General">
                  <c:v>0.12664</c:v>
                </c:pt>
                <c:pt idx="244" formatCode="General">
                  <c:v>0.12712000000000001</c:v>
                </c:pt>
                <c:pt idx="245" formatCode="General">
                  <c:v>0.12759999999999999</c:v>
                </c:pt>
                <c:pt idx="246" formatCode="General">
                  <c:v>0.12808</c:v>
                </c:pt>
                <c:pt idx="247" formatCode="General">
                  <c:v>0.12856000000000001</c:v>
                </c:pt>
                <c:pt idx="248" formatCode="General">
                  <c:v>0.12903999999999999</c:v>
                </c:pt>
                <c:pt idx="249" formatCode="General">
                  <c:v>0.12952</c:v>
                </c:pt>
                <c:pt idx="250" formatCode="General">
                  <c:v>0.13</c:v>
                </c:pt>
                <c:pt idx="251" formatCode="General">
                  <c:v>0.13048000000000001</c:v>
                </c:pt>
                <c:pt idx="252" formatCode="General">
                  <c:v>0.13095999999999999</c:v>
                </c:pt>
                <c:pt idx="253" formatCode="General">
                  <c:v>0.13144</c:v>
                </c:pt>
                <c:pt idx="254" formatCode="General">
                  <c:v>0.13192000000000001</c:v>
                </c:pt>
                <c:pt idx="255" formatCode="General">
                  <c:v>0.13239999999999999</c:v>
                </c:pt>
                <c:pt idx="256" formatCode="General">
                  <c:v>0.13288</c:v>
                </c:pt>
                <c:pt idx="257" formatCode="General">
                  <c:v>0.13336000000000001</c:v>
                </c:pt>
                <c:pt idx="258" formatCode="General">
                  <c:v>0.13383999999999999</c:v>
                </c:pt>
                <c:pt idx="259" formatCode="General">
                  <c:v>0.13431999999999999</c:v>
                </c:pt>
                <c:pt idx="260" formatCode="General">
                  <c:v>0.1348</c:v>
                </c:pt>
                <c:pt idx="261" formatCode="General">
                  <c:v>0.13528000000000001</c:v>
                </c:pt>
                <c:pt idx="262" formatCode="General">
                  <c:v>0.13575999999999999</c:v>
                </c:pt>
                <c:pt idx="263" formatCode="General">
                  <c:v>0.13624</c:v>
                </c:pt>
                <c:pt idx="264" formatCode="General">
                  <c:v>0.13672000000000001</c:v>
                </c:pt>
                <c:pt idx="265" formatCode="General">
                  <c:v>0.13719999999999999</c:v>
                </c:pt>
                <c:pt idx="266" formatCode="General">
                  <c:v>0.13768</c:v>
                </c:pt>
                <c:pt idx="267" formatCode="General">
                  <c:v>0.13816000000000001</c:v>
                </c:pt>
                <c:pt idx="268" formatCode="General">
                  <c:v>0.13864000000000001</c:v>
                </c:pt>
                <c:pt idx="269" formatCode="General">
                  <c:v>0.13911999999999999</c:v>
                </c:pt>
                <c:pt idx="270" formatCode="General">
                  <c:v>0.1396</c:v>
                </c:pt>
                <c:pt idx="271" formatCode="General">
                  <c:v>0.14008000000000001</c:v>
                </c:pt>
                <c:pt idx="272" formatCode="General">
                  <c:v>0.14055999999999999</c:v>
                </c:pt>
                <c:pt idx="273" formatCode="General">
                  <c:v>0.14104</c:v>
                </c:pt>
                <c:pt idx="274" formatCode="General">
                  <c:v>0.14152000000000001</c:v>
                </c:pt>
                <c:pt idx="275" formatCode="General">
                  <c:v>0.14199999999999999</c:v>
                </c:pt>
                <c:pt idx="276" formatCode="General">
                  <c:v>0.14248</c:v>
                </c:pt>
                <c:pt idx="277" formatCode="General">
                  <c:v>0.14296</c:v>
                </c:pt>
                <c:pt idx="278" formatCode="General">
                  <c:v>0.14344000000000001</c:v>
                </c:pt>
                <c:pt idx="279" formatCode="General">
                  <c:v>0.14391999999999999</c:v>
                </c:pt>
                <c:pt idx="280" formatCode="General">
                  <c:v>0.1444</c:v>
                </c:pt>
                <c:pt idx="281" formatCode="General">
                  <c:v>0.14488000000000001</c:v>
                </c:pt>
                <c:pt idx="282" formatCode="General">
                  <c:v>0.14535999999999999</c:v>
                </c:pt>
                <c:pt idx="283" formatCode="General">
                  <c:v>0.14584</c:v>
                </c:pt>
                <c:pt idx="284" formatCode="General">
                  <c:v>0.14632000000000001</c:v>
                </c:pt>
                <c:pt idx="285" formatCode="General">
                  <c:v>0.14680000000000001</c:v>
                </c:pt>
                <c:pt idx="286" formatCode="General">
                  <c:v>0.14727999999999999</c:v>
                </c:pt>
                <c:pt idx="287" formatCode="General">
                  <c:v>0.14776</c:v>
                </c:pt>
                <c:pt idx="288" formatCode="General">
                  <c:v>0.14824000000000001</c:v>
                </c:pt>
                <c:pt idx="289" formatCode="General">
                  <c:v>0.14871999999999999</c:v>
                </c:pt>
                <c:pt idx="290" formatCode="General">
                  <c:v>0.1492</c:v>
                </c:pt>
                <c:pt idx="291" formatCode="General">
                  <c:v>0.14968000000000001</c:v>
                </c:pt>
                <c:pt idx="292" formatCode="General">
                  <c:v>0.15015999999999999</c:v>
                </c:pt>
                <c:pt idx="293" formatCode="General">
                  <c:v>0.15064</c:v>
                </c:pt>
                <c:pt idx="294" formatCode="General">
                  <c:v>0.15112</c:v>
                </c:pt>
                <c:pt idx="295" formatCode="General">
                  <c:v>0.15160000000000001</c:v>
                </c:pt>
                <c:pt idx="296" formatCode="General">
                  <c:v>0.15207999999999999</c:v>
                </c:pt>
                <c:pt idx="297" formatCode="General">
                  <c:v>0.15256</c:v>
                </c:pt>
                <c:pt idx="298" formatCode="General">
                  <c:v>0.15304000000000001</c:v>
                </c:pt>
                <c:pt idx="299" formatCode="General">
                  <c:v>0.15351999999999999</c:v>
                </c:pt>
                <c:pt idx="300" formatCode="General">
                  <c:v>0.154</c:v>
                </c:pt>
                <c:pt idx="301" formatCode="General">
                  <c:v>0.15448000000000001</c:v>
                </c:pt>
                <c:pt idx="302" formatCode="General">
                  <c:v>0.15495999999999999</c:v>
                </c:pt>
                <c:pt idx="303" formatCode="General">
                  <c:v>0.15543999999999999</c:v>
                </c:pt>
                <c:pt idx="304" formatCode="General">
                  <c:v>0.15592</c:v>
                </c:pt>
                <c:pt idx="305" formatCode="General">
                  <c:v>0.15640000000000001</c:v>
                </c:pt>
                <c:pt idx="306" formatCode="General">
                  <c:v>0.15687999999999999</c:v>
                </c:pt>
                <c:pt idx="307" formatCode="General">
                  <c:v>0.15736</c:v>
                </c:pt>
                <c:pt idx="308" formatCode="General">
                  <c:v>0.15784000000000001</c:v>
                </c:pt>
                <c:pt idx="309" formatCode="General">
                  <c:v>0.15831999999999999</c:v>
                </c:pt>
                <c:pt idx="310" formatCode="General">
                  <c:v>0.1588</c:v>
                </c:pt>
                <c:pt idx="311" formatCode="General">
                  <c:v>0.15928</c:v>
                </c:pt>
                <c:pt idx="312" formatCode="General">
                  <c:v>0.15976000000000001</c:v>
                </c:pt>
                <c:pt idx="313" formatCode="General">
                  <c:v>0.16023999999999999</c:v>
                </c:pt>
                <c:pt idx="314" formatCode="General">
                  <c:v>0.16072</c:v>
                </c:pt>
                <c:pt idx="315" formatCode="General">
                  <c:v>0.16120000000000001</c:v>
                </c:pt>
                <c:pt idx="316" formatCode="General">
                  <c:v>0.16167999999999999</c:v>
                </c:pt>
                <c:pt idx="317" formatCode="General">
                  <c:v>0.16216</c:v>
                </c:pt>
                <c:pt idx="318" formatCode="General">
                  <c:v>0.16264000000000001</c:v>
                </c:pt>
                <c:pt idx="319" formatCode="General">
                  <c:v>0.16311999999999999</c:v>
                </c:pt>
                <c:pt idx="320" formatCode="General">
                  <c:v>0.1636</c:v>
                </c:pt>
                <c:pt idx="321" formatCode="General">
                  <c:v>0.16408</c:v>
                </c:pt>
                <c:pt idx="322" formatCode="General">
                  <c:v>0.16456000000000001</c:v>
                </c:pt>
                <c:pt idx="323" formatCode="General">
                  <c:v>0.16503999999999999</c:v>
                </c:pt>
                <c:pt idx="324" formatCode="General">
                  <c:v>0.16552</c:v>
                </c:pt>
                <c:pt idx="325" formatCode="General">
                  <c:v>0.16600000000000001</c:v>
                </c:pt>
                <c:pt idx="326" formatCode="General">
                  <c:v>0.16647999999999999</c:v>
                </c:pt>
                <c:pt idx="327" formatCode="General">
                  <c:v>0.16696</c:v>
                </c:pt>
                <c:pt idx="328" formatCode="General">
                  <c:v>0.16744000000000001</c:v>
                </c:pt>
                <c:pt idx="329" formatCode="General">
                  <c:v>0.16792000000000001</c:v>
                </c:pt>
                <c:pt idx="330" formatCode="General">
                  <c:v>0.16839999999999999</c:v>
                </c:pt>
                <c:pt idx="331" formatCode="General">
                  <c:v>0.16888</c:v>
                </c:pt>
                <c:pt idx="332" formatCode="General">
                  <c:v>0.16936000000000001</c:v>
                </c:pt>
                <c:pt idx="333" formatCode="General">
                  <c:v>0.16983999999999999</c:v>
                </c:pt>
                <c:pt idx="334" formatCode="General">
                  <c:v>0.17032</c:v>
                </c:pt>
                <c:pt idx="335" formatCode="General">
                  <c:v>0.17080000000000001</c:v>
                </c:pt>
                <c:pt idx="336" formatCode="General">
                  <c:v>0.17127999999999999</c:v>
                </c:pt>
                <c:pt idx="337" formatCode="General">
                  <c:v>0.17176</c:v>
                </c:pt>
                <c:pt idx="338" formatCode="General">
                  <c:v>0.17224</c:v>
                </c:pt>
                <c:pt idx="339" formatCode="General">
                  <c:v>0.17272000000000001</c:v>
                </c:pt>
                <c:pt idx="340" formatCode="General">
                  <c:v>0.17319999999999999</c:v>
                </c:pt>
                <c:pt idx="341" formatCode="General">
                  <c:v>0.17368</c:v>
                </c:pt>
                <c:pt idx="342" formatCode="General">
                  <c:v>0.17416000000000001</c:v>
                </c:pt>
                <c:pt idx="343" formatCode="General">
                  <c:v>0.17463999999999999</c:v>
                </c:pt>
                <c:pt idx="344" formatCode="General">
                  <c:v>0.17512</c:v>
                </c:pt>
                <c:pt idx="345" formatCode="General">
                  <c:v>0.17560000000000001</c:v>
                </c:pt>
                <c:pt idx="346" formatCode="General">
                  <c:v>0.17607999999999999</c:v>
                </c:pt>
                <c:pt idx="347" formatCode="General">
                  <c:v>0.17655999999999999</c:v>
                </c:pt>
                <c:pt idx="348" formatCode="General">
                  <c:v>0.17704</c:v>
                </c:pt>
                <c:pt idx="349" formatCode="General">
                  <c:v>0.17752000000000001</c:v>
                </c:pt>
                <c:pt idx="350" formatCode="General">
                  <c:v>0.17799999999999999</c:v>
                </c:pt>
                <c:pt idx="351" formatCode="General">
                  <c:v>0.17848</c:v>
                </c:pt>
                <c:pt idx="352" formatCode="General">
                  <c:v>0.17896000000000001</c:v>
                </c:pt>
                <c:pt idx="353" formatCode="General">
                  <c:v>0.17943999999999999</c:v>
                </c:pt>
                <c:pt idx="354" formatCode="General">
                  <c:v>0.17992</c:v>
                </c:pt>
                <c:pt idx="355" formatCode="General">
                  <c:v>0.1804</c:v>
                </c:pt>
                <c:pt idx="356" formatCode="General">
                  <c:v>0.18088000000000001</c:v>
                </c:pt>
                <c:pt idx="357" formatCode="General">
                  <c:v>0.18135999999999999</c:v>
                </c:pt>
                <c:pt idx="358" formatCode="General">
                  <c:v>0.18184</c:v>
                </c:pt>
                <c:pt idx="359" formatCode="General">
                  <c:v>0.18232000000000001</c:v>
                </c:pt>
                <c:pt idx="360" formatCode="General">
                  <c:v>0.18279999999999999</c:v>
                </c:pt>
                <c:pt idx="361" formatCode="General">
                  <c:v>0.18328</c:v>
                </c:pt>
                <c:pt idx="362" formatCode="General">
                  <c:v>0.18376000000000001</c:v>
                </c:pt>
                <c:pt idx="363" formatCode="General">
                  <c:v>0.18423999999999999</c:v>
                </c:pt>
                <c:pt idx="364" formatCode="General">
                  <c:v>0.18472</c:v>
                </c:pt>
                <c:pt idx="365" formatCode="General">
                  <c:v>0.1852</c:v>
                </c:pt>
                <c:pt idx="366" formatCode="General">
                  <c:v>0.18568000000000001</c:v>
                </c:pt>
                <c:pt idx="367" formatCode="General">
                  <c:v>0.18615999999999999</c:v>
                </c:pt>
                <c:pt idx="368" formatCode="General">
                  <c:v>0.18664</c:v>
                </c:pt>
                <c:pt idx="369" formatCode="General">
                  <c:v>0.18712000000000001</c:v>
                </c:pt>
                <c:pt idx="370" formatCode="General">
                  <c:v>0.18759999999999999</c:v>
                </c:pt>
                <c:pt idx="371" formatCode="General">
                  <c:v>0.18808</c:v>
                </c:pt>
                <c:pt idx="372" formatCode="General">
                  <c:v>0.18856000000000001</c:v>
                </c:pt>
                <c:pt idx="373" formatCode="General">
                  <c:v>0.18904000000000001</c:v>
                </c:pt>
                <c:pt idx="374" formatCode="General">
                  <c:v>0.18951999999999999</c:v>
                </c:pt>
                <c:pt idx="375" formatCode="General">
                  <c:v>0.19</c:v>
                </c:pt>
                <c:pt idx="376" formatCode="General">
                  <c:v>0.19048000000000001</c:v>
                </c:pt>
                <c:pt idx="377" formatCode="General">
                  <c:v>0.19095999999999999</c:v>
                </c:pt>
                <c:pt idx="378" formatCode="General">
                  <c:v>0.19144</c:v>
                </c:pt>
                <c:pt idx="379" formatCode="General">
                  <c:v>0.19192000000000001</c:v>
                </c:pt>
                <c:pt idx="380" formatCode="General">
                  <c:v>0.19239999999999999</c:v>
                </c:pt>
                <c:pt idx="381" formatCode="General">
                  <c:v>0.19288</c:v>
                </c:pt>
                <c:pt idx="382" formatCode="General">
                  <c:v>0.19336</c:v>
                </c:pt>
                <c:pt idx="383" formatCode="General">
                  <c:v>0.19384000000000001</c:v>
                </c:pt>
                <c:pt idx="384" formatCode="General">
                  <c:v>0.19431999999999999</c:v>
                </c:pt>
                <c:pt idx="385" formatCode="General">
                  <c:v>0.1948</c:v>
                </c:pt>
                <c:pt idx="386" formatCode="General">
                  <c:v>0.19528000000000001</c:v>
                </c:pt>
                <c:pt idx="387" formatCode="General">
                  <c:v>0.19575999999999999</c:v>
                </c:pt>
                <c:pt idx="388" formatCode="General">
                  <c:v>0.19624</c:v>
                </c:pt>
                <c:pt idx="389" formatCode="General">
                  <c:v>0.19672000000000001</c:v>
                </c:pt>
                <c:pt idx="390" formatCode="General">
                  <c:v>0.19719999999999999</c:v>
                </c:pt>
                <c:pt idx="391" formatCode="General">
                  <c:v>0.19767999999999999</c:v>
                </c:pt>
                <c:pt idx="392" formatCode="General">
                  <c:v>0.19816</c:v>
                </c:pt>
                <c:pt idx="393" formatCode="General">
                  <c:v>0.19864000000000001</c:v>
                </c:pt>
                <c:pt idx="394" formatCode="General">
                  <c:v>0.19911999999999999</c:v>
                </c:pt>
                <c:pt idx="395" formatCode="General">
                  <c:v>0.1996</c:v>
                </c:pt>
                <c:pt idx="396" formatCode="General">
                  <c:v>0.20008000000000001</c:v>
                </c:pt>
                <c:pt idx="397" formatCode="General">
                  <c:v>0.20055999999999999</c:v>
                </c:pt>
                <c:pt idx="398" formatCode="General">
                  <c:v>0.20104</c:v>
                </c:pt>
                <c:pt idx="399" formatCode="General">
                  <c:v>0.20152</c:v>
                </c:pt>
                <c:pt idx="400" formatCode="General">
                  <c:v>0.20200000000000001</c:v>
                </c:pt>
                <c:pt idx="401" formatCode="General">
                  <c:v>0.20247999999999999</c:v>
                </c:pt>
                <c:pt idx="402" formatCode="General">
                  <c:v>0.20296</c:v>
                </c:pt>
                <c:pt idx="403" formatCode="General">
                  <c:v>0.20344000000000001</c:v>
                </c:pt>
                <c:pt idx="404" formatCode="General">
                  <c:v>0.20391999999999999</c:v>
                </c:pt>
                <c:pt idx="405" formatCode="General">
                  <c:v>0.2044</c:v>
                </c:pt>
                <c:pt idx="406" formatCode="General">
                  <c:v>0.20488000000000001</c:v>
                </c:pt>
                <c:pt idx="407" formatCode="General">
                  <c:v>0.20535999999999999</c:v>
                </c:pt>
                <c:pt idx="408" formatCode="General">
                  <c:v>0.20584</c:v>
                </c:pt>
                <c:pt idx="409" formatCode="General">
                  <c:v>0.20632</c:v>
                </c:pt>
                <c:pt idx="410" formatCode="General">
                  <c:v>0.20680000000000001</c:v>
                </c:pt>
                <c:pt idx="411" formatCode="General">
                  <c:v>0.20727999999999999</c:v>
                </c:pt>
                <c:pt idx="412" formatCode="General">
                  <c:v>0.20776</c:v>
                </c:pt>
                <c:pt idx="413" formatCode="General">
                  <c:v>0.20824000000000001</c:v>
                </c:pt>
                <c:pt idx="414" formatCode="General">
                  <c:v>0.20871999999999999</c:v>
                </c:pt>
                <c:pt idx="415" formatCode="General">
                  <c:v>0.2092</c:v>
                </c:pt>
                <c:pt idx="416" formatCode="General">
                  <c:v>0.20968000000000001</c:v>
                </c:pt>
                <c:pt idx="417" formatCode="General">
                  <c:v>0.21016000000000001</c:v>
                </c:pt>
                <c:pt idx="418" formatCode="General">
                  <c:v>0.21063999999999999</c:v>
                </c:pt>
                <c:pt idx="419" formatCode="General">
                  <c:v>0.21112</c:v>
                </c:pt>
                <c:pt idx="420" formatCode="General">
                  <c:v>0.21160000000000001</c:v>
                </c:pt>
                <c:pt idx="421" formatCode="General">
                  <c:v>0.21207999999999999</c:v>
                </c:pt>
                <c:pt idx="422" formatCode="General">
                  <c:v>0.21256</c:v>
                </c:pt>
                <c:pt idx="423" formatCode="General">
                  <c:v>0.21304000000000001</c:v>
                </c:pt>
                <c:pt idx="424" formatCode="General">
                  <c:v>0.21351999999999999</c:v>
                </c:pt>
                <c:pt idx="425" formatCode="General">
                  <c:v>0.214</c:v>
                </c:pt>
                <c:pt idx="426" formatCode="General">
                  <c:v>0.21448</c:v>
                </c:pt>
                <c:pt idx="427" formatCode="General">
                  <c:v>0.21496000000000001</c:v>
                </c:pt>
                <c:pt idx="428" formatCode="General">
                  <c:v>0.21543999999999999</c:v>
                </c:pt>
                <c:pt idx="429" formatCode="General">
                  <c:v>0.21592</c:v>
                </c:pt>
                <c:pt idx="430" formatCode="General">
                  <c:v>0.21640000000000001</c:v>
                </c:pt>
                <c:pt idx="431" formatCode="General">
                  <c:v>0.21687999999999999</c:v>
                </c:pt>
                <c:pt idx="432" formatCode="General">
                  <c:v>0.21736</c:v>
                </c:pt>
                <c:pt idx="433" formatCode="General">
                  <c:v>0.21784000000000001</c:v>
                </c:pt>
                <c:pt idx="434" formatCode="General">
                  <c:v>0.21831999999999999</c:v>
                </c:pt>
                <c:pt idx="435" formatCode="General">
                  <c:v>0.21879999999999999</c:v>
                </c:pt>
                <c:pt idx="436" formatCode="General">
                  <c:v>0.21928</c:v>
                </c:pt>
                <c:pt idx="437" formatCode="General">
                  <c:v>0.21976000000000001</c:v>
                </c:pt>
                <c:pt idx="438" formatCode="General">
                  <c:v>0.22023999999999999</c:v>
                </c:pt>
                <c:pt idx="439" formatCode="General">
                  <c:v>0.22072</c:v>
                </c:pt>
                <c:pt idx="440" formatCode="General">
                  <c:v>0.22120000000000001</c:v>
                </c:pt>
                <c:pt idx="441" formatCode="General">
                  <c:v>0.22167999999999999</c:v>
                </c:pt>
                <c:pt idx="442" formatCode="General">
                  <c:v>0.22216</c:v>
                </c:pt>
                <c:pt idx="443" formatCode="General">
                  <c:v>0.22264</c:v>
                </c:pt>
                <c:pt idx="444" formatCode="General">
                  <c:v>0.22312000000000001</c:v>
                </c:pt>
                <c:pt idx="445" formatCode="General">
                  <c:v>0.22359999999999999</c:v>
                </c:pt>
                <c:pt idx="446" formatCode="General">
                  <c:v>0.22408</c:v>
                </c:pt>
                <c:pt idx="447" formatCode="General">
                  <c:v>0.22456000000000001</c:v>
                </c:pt>
                <c:pt idx="448" formatCode="General">
                  <c:v>0.22503999999999999</c:v>
                </c:pt>
                <c:pt idx="449" formatCode="General">
                  <c:v>0.22552</c:v>
                </c:pt>
                <c:pt idx="450" formatCode="General">
                  <c:v>0.22600000000000001</c:v>
                </c:pt>
                <c:pt idx="451" formatCode="General">
                  <c:v>0.22647999999999999</c:v>
                </c:pt>
                <c:pt idx="452" formatCode="General">
                  <c:v>0.22696</c:v>
                </c:pt>
                <c:pt idx="453" formatCode="General">
                  <c:v>0.22744</c:v>
                </c:pt>
                <c:pt idx="454" formatCode="General">
                  <c:v>0.22792000000000001</c:v>
                </c:pt>
                <c:pt idx="455" formatCode="General">
                  <c:v>0.22839999999999999</c:v>
                </c:pt>
                <c:pt idx="456" formatCode="General">
                  <c:v>0.22888</c:v>
                </c:pt>
                <c:pt idx="457" formatCode="General">
                  <c:v>0.22936000000000001</c:v>
                </c:pt>
                <c:pt idx="458" formatCode="General">
                  <c:v>0.22983999999999999</c:v>
                </c:pt>
                <c:pt idx="459" formatCode="General">
                  <c:v>0.23032</c:v>
                </c:pt>
                <c:pt idx="460" formatCode="General">
                  <c:v>0.23080000000000001</c:v>
                </c:pt>
                <c:pt idx="461" formatCode="General">
                  <c:v>0.23128000000000001</c:v>
                </c:pt>
                <c:pt idx="462" formatCode="General">
                  <c:v>0.23175999999999999</c:v>
                </c:pt>
                <c:pt idx="463" formatCode="General">
                  <c:v>0.23224</c:v>
                </c:pt>
                <c:pt idx="464" formatCode="General">
                  <c:v>0.23272000000000001</c:v>
                </c:pt>
                <c:pt idx="465" formatCode="General">
                  <c:v>0.23319999999999999</c:v>
                </c:pt>
                <c:pt idx="466" formatCode="General">
                  <c:v>0.23368</c:v>
                </c:pt>
                <c:pt idx="467" formatCode="General">
                  <c:v>0.23416000000000001</c:v>
                </c:pt>
                <c:pt idx="468" formatCode="General">
                  <c:v>0.23463999999999999</c:v>
                </c:pt>
                <c:pt idx="469" formatCode="General">
                  <c:v>0.23512</c:v>
                </c:pt>
                <c:pt idx="470" formatCode="General">
                  <c:v>0.2356</c:v>
                </c:pt>
                <c:pt idx="471" formatCode="General">
                  <c:v>0.23608000000000001</c:v>
                </c:pt>
                <c:pt idx="472" formatCode="General">
                  <c:v>0.23655999999999999</c:v>
                </c:pt>
                <c:pt idx="473" formatCode="General">
                  <c:v>0.23704</c:v>
                </c:pt>
                <c:pt idx="474" formatCode="General">
                  <c:v>0.23752000000000001</c:v>
                </c:pt>
                <c:pt idx="475" formatCode="General">
                  <c:v>0.23799999999999999</c:v>
                </c:pt>
                <c:pt idx="476" formatCode="General">
                  <c:v>0.23848</c:v>
                </c:pt>
                <c:pt idx="477" formatCode="General">
                  <c:v>0.23896000000000001</c:v>
                </c:pt>
                <c:pt idx="478" formatCode="General">
                  <c:v>0.23943999999999999</c:v>
                </c:pt>
                <c:pt idx="479" formatCode="General">
                  <c:v>0.23991999999999999</c:v>
                </c:pt>
                <c:pt idx="480" formatCode="General">
                  <c:v>0.2404</c:v>
                </c:pt>
                <c:pt idx="481" formatCode="General">
                  <c:v>0.24088000000000001</c:v>
                </c:pt>
                <c:pt idx="482" formatCode="General">
                  <c:v>0.24135999999999999</c:v>
                </c:pt>
                <c:pt idx="483" formatCode="General">
                  <c:v>0.24184</c:v>
                </c:pt>
                <c:pt idx="484" formatCode="General">
                  <c:v>0.24232000000000001</c:v>
                </c:pt>
                <c:pt idx="485" formatCode="General">
                  <c:v>0.24279999999999999</c:v>
                </c:pt>
                <c:pt idx="486" formatCode="General">
                  <c:v>0.24328</c:v>
                </c:pt>
                <c:pt idx="487" formatCode="General">
                  <c:v>0.24376</c:v>
                </c:pt>
                <c:pt idx="488" formatCode="General">
                  <c:v>0.24424000000000001</c:v>
                </c:pt>
                <c:pt idx="489" formatCode="General">
                  <c:v>0.24471999999999999</c:v>
                </c:pt>
                <c:pt idx="490" formatCode="General">
                  <c:v>0.2452</c:v>
                </c:pt>
                <c:pt idx="491" formatCode="General">
                  <c:v>0.24568000000000001</c:v>
                </c:pt>
                <c:pt idx="492" formatCode="General">
                  <c:v>0.24615999999999999</c:v>
                </c:pt>
                <c:pt idx="493" formatCode="General">
                  <c:v>0.24664</c:v>
                </c:pt>
                <c:pt idx="494" formatCode="General">
                  <c:v>0.24712000000000001</c:v>
                </c:pt>
                <c:pt idx="495" formatCode="General">
                  <c:v>0.24759999999999999</c:v>
                </c:pt>
                <c:pt idx="496" formatCode="General">
                  <c:v>0.24807999999999999</c:v>
                </c:pt>
                <c:pt idx="497" formatCode="General">
                  <c:v>0.24856</c:v>
                </c:pt>
                <c:pt idx="498" formatCode="General">
                  <c:v>0.24904000000000001</c:v>
                </c:pt>
                <c:pt idx="499" formatCode="General">
                  <c:v>0.24951999999999999</c:v>
                </c:pt>
              </c:numCache>
            </c:numRef>
          </c:xVal>
          <c:yVal>
            <c:numRef>
              <c:f>Data!$Z$13:$Z$512</c:f>
              <c:numCache>
                <c:formatCode>General</c:formatCode>
                <c:ptCount val="500"/>
                <c:pt idx="0">
                  <c:v>1.0000045E-3</c:v>
                </c:pt>
                <c:pt idx="1">
                  <c:v>1.0000045E-3</c:v>
                </c:pt>
                <c:pt idx="2">
                  <c:v>1.0000045E-3</c:v>
                </c:pt>
                <c:pt idx="3">
                  <c:v>1.0000045E-3</c:v>
                </c:pt>
                <c:pt idx="4">
                  <c:v>1.0000045E-3</c:v>
                </c:pt>
                <c:pt idx="5">
                  <c:v>1.0000045E-3</c:v>
                </c:pt>
                <c:pt idx="6">
                  <c:v>1.0000045E-3</c:v>
                </c:pt>
                <c:pt idx="7">
                  <c:v>1.0000045E-3</c:v>
                </c:pt>
                <c:pt idx="8">
                  <c:v>1.0000044999991999E-3</c:v>
                </c:pt>
                <c:pt idx="9">
                  <c:v>9.9721817775795898E-4</c:v>
                </c:pt>
                <c:pt idx="10">
                  <c:v>6.3969507218846107E-4</c:v>
                </c:pt>
                <c:pt idx="11">
                  <c:v>3.1153431299186103E-4</c:v>
                </c:pt>
                <c:pt idx="12">
                  <c:v>2.07066984786372E-4</c:v>
                </c:pt>
                <c:pt idx="13">
                  <c:v>1.5068916922917301E-4</c:v>
                </c:pt>
                <c:pt idx="14">
                  <c:v>1.15079025875054E-4</c:v>
                </c:pt>
                <c:pt idx="15">
                  <c:v>9.0694932258672707E-5</c:v>
                </c:pt>
                <c:pt idx="16">
                  <c:v>7.3118416853467204E-5</c:v>
                </c:pt>
                <c:pt idx="17">
                  <c:v>5.9981832053110202E-5</c:v>
                </c:pt>
                <c:pt idx="18">
                  <c:v>4.98927044675641E-5</c:v>
                </c:pt>
                <c:pt idx="19">
                  <c:v>4.1976635227776202E-5</c:v>
                </c:pt>
                <c:pt idx="20">
                  <c:v>3.5656963816602299E-5</c:v>
                </c:pt>
                <c:pt idx="21">
                  <c:v>3.0538554521302504E-5</c:v>
                </c:pt>
                <c:pt idx="22">
                  <c:v>2.6342183406574199E-5</c:v>
                </c:pt>
                <c:pt idx="23">
                  <c:v>2.2865456441165201E-5</c:v>
                </c:pt>
                <c:pt idx="24">
                  <c:v>1.99584994529248E-5</c:v>
                </c:pt>
                <c:pt idx="25">
                  <c:v>1.75082838505648E-5</c:v>
                </c:pt>
                <c:pt idx="26">
                  <c:v>1.5428209823400999E-5</c:v>
                </c:pt>
                <c:pt idx="27">
                  <c:v>1.3651001880977899E-5</c:v>
                </c:pt>
                <c:pt idx="28">
                  <c:v>1.2123753483463E-5</c:v>
                </c:pt>
                <c:pt idx="29">
                  <c:v>1.08044020617828E-5</c:v>
                </c:pt>
                <c:pt idx="30">
                  <c:v>9.6591776077365404E-6</c:v>
                </c:pt>
                <c:pt idx="31">
                  <c:v>8.6607271484278403E-6</c:v>
                </c:pt>
                <c:pt idx="32">
                  <c:v>7.78671679422624E-6</c:v>
                </c:pt>
                <c:pt idx="33">
                  <c:v>7.0187766185261906E-6</c:v>
                </c:pt>
                <c:pt idx="34">
                  <c:v>6.3416951945700404E-6</c:v>
                </c:pt>
                <c:pt idx="35">
                  <c:v>5.7427983028595397E-6</c:v>
                </c:pt>
                <c:pt idx="36">
                  <c:v>5.2114651287615602E-6</c:v>
                </c:pt>
                <c:pt idx="37">
                  <c:v>4.7387482148266201E-6</c:v>
                </c:pt>
                <c:pt idx="38">
                  <c:v>4.3170725008213597E-6</c:v>
                </c:pt>
                <c:pt idx="39">
                  <c:v>3.9399952013647504E-6</c:v>
                </c:pt>
                <c:pt idx="40">
                  <c:v>3.6020128912893802E-6</c:v>
                </c:pt>
                <c:pt idx="41">
                  <c:v>3.2984055077272398E-6</c:v>
                </c:pt>
                <c:pt idx="42">
                  <c:v>3.0251094399919803E-6</c:v>
                </c:pt>
                <c:pt idx="43">
                  <c:v>2.7786136958724501E-6</c:v>
                </c:pt>
                <c:pt idx="44">
                  <c:v>2.5558744942146297E-6</c:v>
                </c:pt>
                <c:pt idx="45">
                  <c:v>2.3542446622163503E-6</c:v>
                </c:pt>
                <c:pt idx="46">
                  <c:v>2.1714149928715099E-6</c:v>
                </c:pt>
                <c:pt idx="47">
                  <c:v>2.0053653198938302E-6</c:v>
                </c:pt>
                <c:pt idx="48">
                  <c:v>1.8543235264858399E-6</c:v>
                </c:pt>
                <c:pt idx="49">
                  <c:v>1.7167310635156501E-6</c:v>
                </c:pt>
                <c:pt idx="50">
                  <c:v>1.5912138328933501E-6</c:v>
                </c:pt>
                <c:pt idx="51">
                  <c:v>1.4765575126376E-6</c:v>
                </c:pt>
                <c:pt idx="52">
                  <c:v>1.37168657304508E-6</c:v>
                </c:pt>
                <c:pt idx="53">
                  <c:v>1.2756463743503E-6</c:v>
                </c:pt>
                <c:pt idx="54">
                  <c:v>1.18758784427894E-6</c:v>
                </c:pt>
                <c:pt idx="55">
                  <c:v>1.1067543251029801E-6</c:v>
                </c:pt>
                <c:pt idx="56">
                  <c:v>1.03247025034797E-6</c:v>
                </c:pt>
                <c:pt idx="57">
                  <c:v>9.6413136986735897E-7</c:v>
                </c:pt>
                <c:pt idx="58">
                  <c:v>9.0119628932440899E-7</c:v>
                </c:pt>
                <c:pt idx="59">
                  <c:v>8.4317912884518707E-7</c:v>
                </c:pt>
                <c:pt idx="60">
                  <c:v>7.8964313742814606E-7</c:v>
                </c:pt>
                <c:pt idx="61">
                  <c:v>7.4019512535808299E-7</c:v>
                </c:pt>
                <c:pt idx="62">
                  <c:v>6.9448059951534206E-7</c:v>
                </c:pt>
                <c:pt idx="63">
                  <c:v>6.52179503024508E-7</c:v>
                </c:pt>
                <c:pt idx="64">
                  <c:v>6.1300247686295302E-7</c:v>
                </c:pt>
                <c:pt idx="65">
                  <c:v>5.7668757267441911E-7</c:v>
                </c:pt>
                <c:pt idx="66">
                  <c:v>5.4299735673499597E-7</c:v>
                </c:pt>
                <c:pt idx="67">
                  <c:v>5.1171635379582402E-7</c:v>
                </c:pt>
                <c:pt idx="68">
                  <c:v>4.8264878681414995E-7</c:v>
                </c:pt>
                <c:pt idx="69">
                  <c:v>4.55616574838075E-7</c:v>
                </c:pt>
                <c:pt idx="70">
                  <c:v>4.3045755654066402E-7</c:v>
                </c:pt>
                <c:pt idx="71">
                  <c:v>4.0702391136933204E-7</c:v>
                </c:pt>
                <c:pt idx="72">
                  <c:v>3.8518075418844106E-7</c:v>
                </c:pt>
                <c:pt idx="73">
                  <c:v>3.6480488233650503E-7</c:v>
                </c:pt>
                <c:pt idx="74">
                  <c:v>3.4578365693022004E-7</c:v>
                </c:pt>
                <c:pt idx="75">
                  <c:v>3.2801400261705201E-7</c:v>
                </c:pt>
                <c:pt idx="76">
                  <c:v>3.11401511973144E-7</c:v>
                </c:pt>
                <c:pt idx="77">
                  <c:v>2.95859642450779E-7</c:v>
                </c:pt>
                <c:pt idx="78">
                  <c:v>2.8130899544731601E-7</c:v>
                </c:pt>
                <c:pt idx="79">
                  <c:v>2.6767666821427097E-7</c:v>
                </c:pt>
                <c:pt idx="80">
                  <c:v>2.5489567052682898E-7</c:v>
                </c:pt>
                <c:pt idx="81">
                  <c:v>2.4290439901219702E-7</c:v>
                </c:pt>
                <c:pt idx="82">
                  <c:v>2.3164616287998101E-7</c:v>
                </c:pt>
                <c:pt idx="83">
                  <c:v>2.21068755537488E-7</c:v>
                </c:pt>
                <c:pt idx="84">
                  <c:v>2.1112406721754099E-7</c:v>
                </c:pt>
                <c:pt idx="85">
                  <c:v>2.0176773430897099E-7</c:v>
                </c:pt>
                <c:pt idx="86">
                  <c:v>1.9295882157511701E-7</c:v>
                </c:pt>
                <c:pt idx="87">
                  <c:v>1.8465953390245401E-7</c:v>
                </c:pt>
                <c:pt idx="88">
                  <c:v>1.7683495454727198E-7</c:v>
                </c:pt>
                <c:pt idx="89">
                  <c:v>1.69452807197076E-7</c:v>
                </c:pt>
                <c:pt idx="90">
                  <c:v>1.62483239554081E-7</c:v>
                </c:pt>
                <c:pt idx="91">
                  <c:v>1.5589862618601802E-7</c:v>
                </c:pt>
                <c:pt idx="92">
                  <c:v>1.49673388906491E-7</c:v>
                </c:pt>
                <c:pt idx="93">
                  <c:v>1.4378383285932801E-7</c:v>
                </c:pt>
                <c:pt idx="94">
                  <c:v>1.3820799688547101E-7</c:v>
                </c:pt>
                <c:pt idx="95">
                  <c:v>1.3292551679402001E-7</c:v>
                </c:pt>
                <c:pt idx="96">
                  <c:v>1.2791750029845702E-7</c:v>
                </c:pt>
                <c:pt idx="97">
                  <c:v>1.2316641256213701E-7</c:v>
                </c:pt>
                <c:pt idx="98">
                  <c:v>1.18655971361529E-7</c:v>
                </c:pt>
                <c:pt idx="99">
                  <c:v>1.1437105098546601E-7</c:v>
                </c:pt>
                <c:pt idx="100">
                  <c:v>1.10297594078866E-7</c:v>
                </c:pt>
                <c:pt idx="101">
                  <c:v>1.0642253071702199E-7</c:v>
                </c:pt>
                <c:pt idx="102">
                  <c:v>1.0273370406605601E-7</c:v>
                </c:pt>
                <c:pt idx="103">
                  <c:v>9.9219802047348408E-8</c:v>
                </c:pt>
                <c:pt idx="104">
                  <c:v>9.5870294479605902E-8</c:v>
                </c:pt>
                <c:pt idx="105">
                  <c:v>9.2675375222233703E-8</c:v>
                </c:pt>
                <c:pt idx="106">
                  <c:v>8.9625908888707996E-8</c:v>
                </c:pt>
                <c:pt idx="107">
                  <c:v>8.67133817395134E-8</c:v>
                </c:pt>
                <c:pt idx="108">
                  <c:v>8.3929856405704196E-8</c:v>
                </c:pt>
                <c:pt idx="109">
                  <c:v>8.1267930110504694E-8</c:v>
                </c:pt>
                <c:pt idx="110">
                  <c:v>7.8720696097837496E-8</c:v>
                </c:pt>
                <c:pt idx="111">
                  <c:v>7.6281708020370303E-8</c:v>
                </c:pt>
                <c:pt idx="112">
                  <c:v>7.3944947018769613E-8</c:v>
                </c:pt>
                <c:pt idx="113">
                  <c:v>7.1704791283935504E-8</c:v>
                </c:pt>
                <c:pt idx="114">
                  <c:v>6.9555987913847697E-8</c:v>
                </c:pt>
                <c:pt idx="115">
                  <c:v>6.7493626848693901E-8</c:v>
                </c:pt>
                <c:pt idx="116">
                  <c:v>6.5513116759143706E-8</c:v>
                </c:pt>
                <c:pt idx="117">
                  <c:v>6.3610162694697914E-8</c:v>
                </c:pt>
                <c:pt idx="118">
                  <c:v>6.1780745380521297E-8</c:v>
                </c:pt>
                <c:pt idx="119">
                  <c:v>6.0021102025961697E-8</c:v>
                </c:pt>
                <c:pt idx="120">
                  <c:v>5.8327708516792699E-8</c:v>
                </c:pt>
                <c:pt idx="121">
                  <c:v>5.6697262904094902E-8</c:v>
                </c:pt>
                <c:pt idx="122">
                  <c:v>5.5126670077786101E-8</c:v>
                </c:pt>
                <c:pt idx="123">
                  <c:v>5.3613027534003005E-8</c:v>
                </c:pt>
                <c:pt idx="124">
                  <c:v>5.2153612160804302E-8</c:v>
                </c:pt>
                <c:pt idx="125">
                  <c:v>5.0745867962252103E-8</c:v>
                </c:pt>
                <c:pt idx="126">
                  <c:v>4.9387394650891196E-8</c:v>
                </c:pt>
                <c:pt idx="127">
                  <c:v>4.8075937043843004E-8</c:v>
                </c:pt>
                <c:pt idx="128">
                  <c:v>4.6809375204150402E-8</c:v>
                </c:pt>
                <c:pt idx="129">
                  <c:v>4.5585715272945396E-8</c:v>
                </c:pt>
                <c:pt idx="130">
                  <c:v>4.44030809418021E-8</c:v>
                </c:pt>
                <c:pt idx="131">
                  <c:v>4.3259705518966499E-8</c:v>
                </c:pt>
                <c:pt idx="132">
                  <c:v>4.2153924546725506E-8</c:v>
                </c:pt>
                <c:pt idx="133">
                  <c:v>4.1084168930456805E-8</c:v>
                </c:pt>
                <c:pt idx="134">
                  <c:v>4.0048958542904302E-8</c:v>
                </c:pt>
                <c:pt idx="135">
                  <c:v>3.9046896269984802E-8</c:v>
                </c:pt>
                <c:pt idx="136">
                  <c:v>3.8076662467085296E-8</c:v>
                </c:pt>
                <c:pt idx="137">
                  <c:v>3.7137009797137297E-8</c:v>
                </c:pt>
                <c:pt idx="138">
                  <c:v>3.6226758423223201E-8</c:v>
                </c:pt>
                <c:pt idx="139">
                  <c:v>3.5344791531387006E-8</c:v>
                </c:pt>
                <c:pt idx="140">
                  <c:v>3.4490051160752202E-8</c:v>
                </c:pt>
                <c:pt idx="141">
                  <c:v>3.3661534320110603E-8</c:v>
                </c:pt>
                <c:pt idx="142">
                  <c:v>3.2858289371656701E-8</c:v>
                </c:pt>
                <c:pt idx="143">
                  <c:v>3.2079412660908897E-8</c:v>
                </c:pt>
                <c:pt idx="144">
                  <c:v>3.13240453785057E-8</c:v>
                </c:pt>
                <c:pt idx="145">
                  <c:v>3.0591370639494805E-8</c:v>
                </c:pt>
                <c:pt idx="146">
                  <c:v>2.9880610760917598E-8</c:v>
                </c:pt>
                <c:pt idx="147">
                  <c:v>2.9191024726622801E-8</c:v>
                </c:pt>
                <c:pt idx="148">
                  <c:v>2.8521905829787901E-8</c:v>
                </c:pt>
                <c:pt idx="149">
                  <c:v>2.78725794735909E-8</c:v>
                </c:pt>
                <c:pt idx="150">
                  <c:v>2.7242401127730301E-8</c:v>
                </c:pt>
                <c:pt idx="151">
                  <c:v>2.6630754424158501E-8</c:v>
                </c:pt>
                <c:pt idx="152">
                  <c:v>2.6037049385697702E-8</c:v>
                </c:pt>
                <c:pt idx="153">
                  <c:v>2.5460720778116E-8</c:v>
                </c:pt>
                <c:pt idx="154">
                  <c:v>2.4901226576535201E-8</c:v>
                </c:pt>
                <c:pt idx="155">
                  <c:v>2.43580465394875E-8</c:v>
                </c:pt>
                <c:pt idx="156">
                  <c:v>2.3830680883261699E-8</c:v>
                </c:pt>
                <c:pt idx="157">
                  <c:v>2.3318649048399799E-8</c:v>
                </c:pt>
                <c:pt idx="158">
                  <c:v>2.2821488555287E-8</c:v>
                </c:pt>
                <c:pt idx="159">
                  <c:v>2.2338753938511503E-8</c:v>
                </c:pt>
                <c:pt idx="160">
                  <c:v>2.1870015758888401E-8</c:v>
                </c:pt>
                <c:pt idx="161">
                  <c:v>2.14148596853078E-8</c:v>
                </c:pt>
                <c:pt idx="162">
                  <c:v>2.0972885641960102E-8</c:v>
                </c:pt>
                <c:pt idx="163">
                  <c:v>2.0543707017800203E-8</c:v>
                </c:pt>
                <c:pt idx="164">
                  <c:v>2.01269499327366E-8</c:v>
                </c:pt>
                <c:pt idx="165">
                  <c:v>1.97222525568067E-8</c:v>
                </c:pt>
                <c:pt idx="166">
                  <c:v>1.9329264479294101E-8</c:v>
                </c:pt>
                <c:pt idx="167">
                  <c:v>1.8947646124029901E-8</c:v>
                </c:pt>
                <c:pt idx="168">
                  <c:v>1.85770682074297E-8</c:v>
                </c:pt>
                <c:pt idx="169">
                  <c:v>1.8217211236502701E-8</c:v>
                </c:pt>
                <c:pt idx="170">
                  <c:v>1.7867765044073E-8</c:v>
                </c:pt>
                <c:pt idx="171">
                  <c:v>1.7528428358486999E-8</c:v>
                </c:pt>
                <c:pt idx="172">
                  <c:v>1.71989084053483E-8</c:v>
                </c:pt>
                <c:pt idx="173">
                  <c:v>1.6878920538965899E-8</c:v>
                </c:pt>
                <c:pt idx="174">
                  <c:v>1.65681879013545E-8</c:v>
                </c:pt>
                <c:pt idx="175">
                  <c:v>1.6266441106795701E-8</c:v>
                </c:pt>
                <c:pt idx="176">
                  <c:v>1.5973417950044701E-8</c:v>
                </c:pt>
                <c:pt idx="177">
                  <c:v>1.5688863136406502E-8</c:v>
                </c:pt>
                <c:pt idx="178">
                  <c:v>1.5412528032024399E-8</c:v>
                </c:pt>
                <c:pt idx="179">
                  <c:v>1.5144170432823798E-8</c:v>
                </c:pt>
                <c:pt idx="180">
                  <c:v>1.48835543506611E-8</c:v>
                </c:pt>
                <c:pt idx="181">
                  <c:v>1.4630449815314E-8</c:v>
                </c:pt>
                <c:pt idx="182">
                  <c:v>1.4384632691043401E-8</c:v>
                </c:pt>
                <c:pt idx="183">
                  <c:v>1.4145884506535901E-8</c:v>
                </c:pt>
                <c:pt idx="184">
                  <c:v>1.3913992297116601E-8</c:v>
                </c:pt>
                <c:pt idx="185">
                  <c:v>1.3688748458193301E-8</c:v>
                </c:pt>
                <c:pt idx="186">
                  <c:v>1.3469950608962801E-8</c:v>
                </c:pt>
                <c:pt idx="187">
                  <c:v>1.32574014654754E-8</c:v>
                </c:pt>
                <c:pt idx="188">
                  <c:v>1.30509087222126E-8</c:v>
                </c:pt>
                <c:pt idx="189">
                  <c:v>1.2850284941394301E-8</c:v>
                </c:pt>
                <c:pt idx="190">
                  <c:v>1.26553474492833E-8</c:v>
                </c:pt>
                <c:pt idx="191">
                  <c:v>1.2465918238816601E-8</c:v>
                </c:pt>
                <c:pt idx="192">
                  <c:v>1.22818238779096E-8</c:v>
                </c:pt>
                <c:pt idx="193">
                  <c:v>1.2102895422854702E-8</c:v>
                </c:pt>
                <c:pt idx="194">
                  <c:v>1.1928968336271801E-8</c:v>
                </c:pt>
                <c:pt idx="195">
                  <c:v>1.1759882409100899E-8</c:v>
                </c:pt>
                <c:pt idx="196">
                  <c:v>1.15954816861989E-8</c:v>
                </c:pt>
                <c:pt idx="197">
                  <c:v>1.1435614395123899E-8</c:v>
                </c:pt>
                <c:pt idx="198">
                  <c:v>1.12801328775819E-8</c:v>
                </c:pt>
                <c:pt idx="199">
                  <c:v>1.11288935232739E-8</c:v>
                </c:pt>
                <c:pt idx="200">
                  <c:v>1.0981756705828199E-8</c:v>
                </c:pt>
                <c:pt idx="201">
                  <c:v>1.08385867206171E-8</c:v>
                </c:pt>
                <c:pt idx="202">
                  <c:v>1.0699251723803399E-8</c:v>
                </c:pt>
                <c:pt idx="203">
                  <c:v>1.0563623672600701E-8</c:v>
                </c:pt>
                <c:pt idx="204">
                  <c:v>1.04315782667681E-8</c:v>
                </c:pt>
                <c:pt idx="205">
                  <c:v>1.03029948907869E-8</c:v>
                </c:pt>
                <c:pt idx="206">
                  <c:v>1.0177756556264902E-8</c:v>
                </c:pt>
                <c:pt idx="207">
                  <c:v>1.0055749845236501E-8</c:v>
                </c:pt>
                <c:pt idx="208">
                  <c:v>9.9368648536858993E-9</c:v>
                </c:pt>
                <c:pt idx="209">
                  <c:v>9.8209951345811995E-9</c:v>
                </c:pt>
                <c:pt idx="210">
                  <c:v>9.7080376418233606E-9</c:v>
                </c:pt>
                <c:pt idx="211">
                  <c:v>9.5978926735505507E-9</c:v>
                </c:pt>
                <c:pt idx="212">
                  <c:v>9.4904638150076502E-9</c:v>
                </c:pt>
                <c:pt idx="213">
                  <c:v>9.3856578822596218E-9</c:v>
                </c:pt>
                <c:pt idx="214">
                  <c:v>9.2833848640285702E-9</c:v>
                </c:pt>
                <c:pt idx="215">
                  <c:v>9.1835578646623804E-9</c:v>
                </c:pt>
                <c:pt idx="216">
                  <c:v>9.0860930456860001E-9</c:v>
                </c:pt>
                <c:pt idx="217">
                  <c:v>8.9909095672493605E-9</c:v>
                </c:pt>
                <c:pt idx="218">
                  <c:v>8.8979295295012199E-9</c:v>
                </c:pt>
                <c:pt idx="219">
                  <c:v>8.8070779125047498E-9</c:v>
                </c:pt>
                <c:pt idx="220">
                  <c:v>8.7182825171579293E-9</c:v>
                </c:pt>
                <c:pt idx="221">
                  <c:v>8.6314739038501901E-9</c:v>
                </c:pt>
                <c:pt idx="222">
                  <c:v>8.5465853326694608E-9</c:v>
                </c:pt>
                <c:pt idx="223">
                  <c:v>8.4635527010992604E-9</c:v>
                </c:pt>
                <c:pt idx="224">
                  <c:v>8.3823144833400096E-9</c:v>
                </c:pt>
                <c:pt idx="225">
                  <c:v>8.3028116674010614E-9</c:v>
                </c:pt>
                <c:pt idx="226">
                  <c:v>8.2249876933427001E-9</c:v>
                </c:pt>
                <c:pt idx="227">
                  <c:v>8.1487883902606806E-9</c:v>
                </c:pt>
                <c:pt idx="228">
                  <c:v>8.0741619132062515E-9</c:v>
                </c:pt>
                <c:pt idx="229">
                  <c:v>8.0010586805660901E-9</c:v>
                </c:pt>
                <c:pt idx="230">
                  <c:v>7.9294313097135617E-9</c:v>
                </c:pt>
                <c:pt idx="231">
                  <c:v>7.8592345547096907E-9</c:v>
                </c:pt>
                <c:pt idx="232">
                  <c:v>7.7904252416968997E-9</c:v>
                </c:pt>
                <c:pt idx="233">
                  <c:v>7.7229622058414687E-9</c:v>
                </c:pt>
                <c:pt idx="234">
                  <c:v>7.6568062279940201E-9</c:v>
                </c:pt>
                <c:pt idx="235">
                  <c:v>7.5919199704830495E-9</c:v>
                </c:pt>
                <c:pt idx="236">
                  <c:v>7.5282679147294702E-9</c:v>
                </c:pt>
                <c:pt idx="237">
                  <c:v>7.46581629773665E-9</c:v>
                </c:pt>
                <c:pt idx="238">
                  <c:v>7.4045330490201003E-9</c:v>
                </c:pt>
                <c:pt idx="239">
                  <c:v>7.3443877288872296E-9</c:v>
                </c:pt>
                <c:pt idx="240">
                  <c:v>7.2853514659010103E-9</c:v>
                </c:pt>
                <c:pt idx="241">
                  <c:v>7.2273968951102408E-9</c:v>
                </c:pt>
                <c:pt idx="242">
                  <c:v>7.1704980975098396E-9</c:v>
                </c:pt>
                <c:pt idx="243">
                  <c:v>7.1146305392978198E-9</c:v>
                </c:pt>
                <c:pt idx="244">
                  <c:v>7.0597710117485801E-9</c:v>
                </c:pt>
                <c:pt idx="245">
                  <c:v>7.0058975722816099E-9</c:v>
                </c:pt>
                <c:pt idx="246">
                  <c:v>6.9529894862014108E-9</c:v>
                </c:pt>
                <c:pt idx="247">
                  <c:v>6.90102716872271E-9</c:v>
                </c:pt>
                <c:pt idx="248">
                  <c:v>6.84999212819193E-9</c:v>
                </c:pt>
                <c:pt idx="249">
                  <c:v>6.7998669103759206E-9</c:v>
                </c:pt>
                <c:pt idx="250">
                  <c:v>6.7506350435676201E-9</c:v>
                </c:pt>
                <c:pt idx="251">
                  <c:v>6.7022809844505501E-9</c:v>
                </c:pt>
                <c:pt idx="252">
                  <c:v>6.6547900652165605E-9</c:v>
                </c:pt>
                <c:pt idx="253">
                  <c:v>6.6081484417994502E-9</c:v>
                </c:pt>
                <c:pt idx="254">
                  <c:v>6.5623430432880601E-9</c:v>
                </c:pt>
                <c:pt idx="255">
                  <c:v>6.5173615223071305E-9</c:v>
                </c:pt>
                <c:pt idx="256">
                  <c:v>6.4731922066630105E-9</c:v>
                </c:pt>
                <c:pt idx="257">
                  <c:v>6.4298240522755603E-9</c:v>
                </c:pt>
                <c:pt idx="258">
                  <c:v>6.38724659737318E-9</c:v>
                </c:pt>
                <c:pt idx="259">
                  <c:v>6.3454499180024208E-9</c:v>
                </c:pt>
                <c:pt idx="260">
                  <c:v>6.3044245848278104E-9</c:v>
                </c:pt>
                <c:pt idx="261">
                  <c:v>6.26416162124647E-9</c:v>
                </c:pt>
                <c:pt idx="262">
                  <c:v>6.2246524629136E-9</c:v>
                </c:pt>
                <c:pt idx="263">
                  <c:v>6.1858889186583806E-9</c:v>
                </c:pt>
                <c:pt idx="264">
                  <c:v>6.1478631328039897E-9</c:v>
                </c:pt>
                <c:pt idx="265">
                  <c:v>6.1105675489066405E-9</c:v>
                </c:pt>
                <c:pt idx="266">
                  <c:v>6.0739948749265198E-9</c:v>
                </c:pt>
                <c:pt idx="267">
                  <c:v>6.0381380498404602E-9</c:v>
                </c:pt>
                <c:pt idx="268">
                  <c:v>6.0029902116959701E-9</c:v>
                </c:pt>
                <c:pt idx="269">
                  <c:v>5.9685446671227305E-9</c:v>
                </c:pt>
                <c:pt idx="270">
                  <c:v>5.9347948623015404E-9</c:v>
                </c:pt>
                <c:pt idx="271">
                  <c:v>5.9017343553871397E-9</c:v>
                </c:pt>
                <c:pt idx="272">
                  <c:v>5.8693567903827101E-9</c:v>
                </c:pt>
                <c:pt idx="273">
                  <c:v>5.8376558724606306E-9</c:v>
                </c:pt>
                <c:pt idx="274">
                  <c:v>5.8066253447226001E-9</c:v>
                </c:pt>
                <c:pt idx="275">
                  <c:v>5.7762589663895694E-9</c:v>
                </c:pt>
                <c:pt idx="276">
                  <c:v>5.74655049240998E-9</c:v>
                </c:pt>
                <c:pt idx="277">
                  <c:v>5.7174936544722299E-9</c:v>
                </c:pt>
                <c:pt idx="278">
                  <c:v>5.6890821434060299E-9</c:v>
                </c:pt>
                <c:pt idx="279">
                  <c:v>5.66130959295466E-9</c:v>
                </c:pt>
                <c:pt idx="280">
                  <c:v>5.6341695648983902E-9</c:v>
                </c:pt>
                <c:pt idx="281">
                  <c:v>5.6076555355078303E-9</c:v>
                </c:pt>
                <c:pt idx="282">
                  <c:v>5.5817608833037901E-9</c:v>
                </c:pt>
                <c:pt idx="283">
                  <c:v>5.5564788780986404E-9</c:v>
                </c:pt>
                <c:pt idx="284">
                  <c:v>5.5318026712930206E-9</c:v>
                </c:pt>
                <c:pt idx="285">
                  <c:v>5.50772528739943E-9</c:v>
                </c:pt>
                <c:pt idx="286">
                  <c:v>5.4842396167634297E-9</c:v>
                </c:pt>
                <c:pt idx="287">
                  <c:v>5.46133840945173E-9</c:v>
                </c:pt>
                <c:pt idx="288">
                  <c:v>5.4390142702747894E-9</c:v>
                </c:pt>
                <c:pt idx="289">
                  <c:v>5.4172596549109199E-9</c:v>
                </c:pt>
                <c:pt idx="290">
                  <c:v>5.3960668670971803E-9</c:v>
                </c:pt>
                <c:pt idx="291">
                  <c:v>5.3754280568520301E-9</c:v>
                </c:pt>
                <c:pt idx="292">
                  <c:v>5.3553352196928799E-9</c:v>
                </c:pt>
                <c:pt idx="293">
                  <c:v>5.3357801968117101E-9</c:v>
                </c:pt>
                <c:pt idx="294">
                  <c:v>5.3167546761706505E-9</c:v>
                </c:pt>
                <c:pt idx="295">
                  <c:v>5.2982501944785397E-9</c:v>
                </c:pt>
                <c:pt idx="296">
                  <c:v>5.2802581400084403E-9</c:v>
                </c:pt>
                <c:pt idx="297">
                  <c:v>5.2627697562056197E-9</c:v>
                </c:pt>
                <c:pt idx="298">
                  <c:v>5.24577614606972E-9</c:v>
                </c:pt>
                <c:pt idx="299">
                  <c:v>5.2292682772632902E-9</c:v>
                </c:pt>
                <c:pt idx="300">
                  <c:v>5.21323698789517E-9</c:v>
                </c:pt>
                <c:pt idx="301">
                  <c:v>5.1976729929431001E-9</c:v>
                </c:pt>
                <c:pt idx="302">
                  <c:v>5.1825668912742604E-9</c:v>
                </c:pt>
                <c:pt idx="303">
                  <c:v>5.1679091732225302E-9</c:v>
                </c:pt>
                <c:pt idx="304">
                  <c:v>5.1536902286799498E-9</c:v>
                </c:pt>
                <c:pt idx="305">
                  <c:v>5.1399003556351403E-9</c:v>
                </c:pt>
                <c:pt idx="306">
                  <c:v>5.12652976916406E-9</c:v>
                </c:pt>
                <c:pt idx="307">
                  <c:v>5.1135686108519704E-9</c:v>
                </c:pt>
                <c:pt idx="308">
                  <c:v>5.1010069585420702E-9</c:v>
                </c:pt>
                <c:pt idx="309">
                  <c:v>5.0888348363945602E-9</c:v>
                </c:pt>
                <c:pt idx="310">
                  <c:v>5.0770422252176299E-9</c:v>
                </c:pt>
                <c:pt idx="311">
                  <c:v>5.0656190729991397E-9</c:v>
                </c:pt>
                <c:pt idx="312">
                  <c:v>5.05455530564443E-9</c:v>
                </c:pt>
                <c:pt idx="313">
                  <c:v>5.0438408379507902E-9</c:v>
                </c:pt>
                <c:pt idx="314">
                  <c:v>5.0334655846561097E-9</c:v>
                </c:pt>
                <c:pt idx="315">
                  <c:v>5.0234194715652101E-9</c:v>
                </c:pt>
                <c:pt idx="316">
                  <c:v>5.0136924466984598E-9</c:v>
                </c:pt>
                <c:pt idx="317">
                  <c:v>5.0042744914473101E-9</c:v>
                </c:pt>
                <c:pt idx="318">
                  <c:v>4.9951556318176001E-9</c:v>
                </c:pt>
                <c:pt idx="319">
                  <c:v>4.9863259495648398E-9</c:v>
                </c:pt>
                <c:pt idx="320">
                  <c:v>4.9777755932278802E-9</c:v>
                </c:pt>
                <c:pt idx="321">
                  <c:v>4.9694947890152204E-9</c:v>
                </c:pt>
                <c:pt idx="322">
                  <c:v>4.9614738516260901E-9</c:v>
                </c:pt>
                <c:pt idx="323">
                  <c:v>4.9537031949091696E-9</c:v>
                </c:pt>
                <c:pt idx="324">
                  <c:v>4.9461733422717598E-9</c:v>
                </c:pt>
                <c:pt idx="325">
                  <c:v>4.9388749368569201E-9</c:v>
                </c:pt>
                <c:pt idx="326">
                  <c:v>4.9317987515257506E-9</c:v>
                </c:pt>
                <c:pt idx="327">
                  <c:v>4.9249356985578102E-9</c:v>
                </c:pt>
                <c:pt idx="328">
                  <c:v>4.9182768390161701E-9</c:v>
                </c:pt>
                <c:pt idx="329">
                  <c:v>4.9118133918446804E-9</c:v>
                </c:pt>
                <c:pt idx="330">
                  <c:v>4.90553674263919E-9</c:v>
                </c:pt>
                <c:pt idx="331">
                  <c:v>4.8994384519971297E-9</c:v>
                </c:pt>
                <c:pt idx="332">
                  <c:v>4.8935102635333399E-9</c:v>
                </c:pt>
                <c:pt idx="333">
                  <c:v>4.8877441116191298E-9</c:v>
                </c:pt>
                <c:pt idx="334">
                  <c:v>4.88213212854015E-9</c:v>
                </c:pt>
                <c:pt idx="335">
                  <c:v>4.8766666512601303E-9</c:v>
                </c:pt>
                <c:pt idx="336">
                  <c:v>4.8713402279831706E-9</c:v>
                </c:pt>
                <c:pt idx="337">
                  <c:v>4.8661456240687403E-9</c:v>
                </c:pt>
                <c:pt idx="338">
                  <c:v>4.8610758273946898E-9</c:v>
                </c:pt>
                <c:pt idx="339">
                  <c:v>4.8561240536190198E-9</c:v>
                </c:pt>
                <c:pt idx="340">
                  <c:v>4.85128375081093E-9</c:v>
                </c:pt>
                <c:pt idx="341">
                  <c:v>4.8465486033189906E-9</c:v>
                </c:pt>
                <c:pt idx="342">
                  <c:v>4.8419125356913204E-9</c:v>
                </c:pt>
                <c:pt idx="343">
                  <c:v>4.8373697159322804E-9</c:v>
                </c:pt>
                <c:pt idx="344">
                  <c:v>4.8329145578484106E-9</c:v>
                </c:pt>
                <c:pt idx="345">
                  <c:v>4.8285417236659005E-9</c:v>
                </c:pt>
                <c:pt idx="346">
                  <c:v>4.8242461257750601E-9</c:v>
                </c:pt>
                <c:pt idx="347">
                  <c:v>4.8200229276116505E-9</c:v>
                </c:pt>
                <c:pt idx="348">
                  <c:v>4.8158675450502305E-9</c:v>
                </c:pt>
                <c:pt idx="349">
                  <c:v>4.8117756464521901E-9</c:v>
                </c:pt>
                <c:pt idx="350">
                  <c:v>4.8077431523119706E-9</c:v>
                </c:pt>
                <c:pt idx="351">
                  <c:v>4.8037662353731202E-9</c:v>
                </c:pt>
                <c:pt idx="352">
                  <c:v>4.7998413188896601E-9</c:v>
                </c:pt>
                <c:pt idx="353">
                  <c:v>4.7959650754680796E-9</c:v>
                </c:pt>
                <c:pt idx="354">
                  <c:v>4.7921344254508402E-9</c:v>
                </c:pt>
                <c:pt idx="355">
                  <c:v>4.7883465338293395E-9</c:v>
                </c:pt>
                <c:pt idx="356">
                  <c:v>4.7845988084065801E-9</c:v>
                </c:pt>
                <c:pt idx="357">
                  <c:v>4.7808888959893206E-9</c:v>
                </c:pt>
                <c:pt idx="358">
                  <c:v>4.7772146789661604E-9</c:v>
                </c:pt>
                <c:pt idx="359">
                  <c:v>4.7735742718614201E-9</c:v>
                </c:pt>
                <c:pt idx="360">
                  <c:v>4.7699660161293203E-9</c:v>
                </c:pt>
                <c:pt idx="361">
                  <c:v>4.7663884765897605E-9</c:v>
                </c:pt>
                <c:pt idx="362">
                  <c:v>4.7628404355107303E-9</c:v>
                </c:pt>
                <c:pt idx="363">
                  <c:v>4.7593208878399499E-9</c:v>
                </c:pt>
                <c:pt idx="364">
                  <c:v>4.7558290355529901E-9</c:v>
                </c:pt>
                <c:pt idx="365">
                  <c:v>4.7523642812791396E-9</c:v>
                </c:pt>
                <c:pt idx="366">
                  <c:v>4.7489262229787396E-9</c:v>
                </c:pt>
                <c:pt idx="367">
                  <c:v>4.7455146463840096E-9</c:v>
                </c:pt>
                <c:pt idx="368">
                  <c:v>4.7421295194877601E-9</c:v>
                </c:pt>
                <c:pt idx="369">
                  <c:v>4.7387709845316598E-9</c:v>
                </c:pt>
                <c:pt idx="370">
                  <c:v>4.7354393517648404E-9</c:v>
                </c:pt>
                <c:pt idx="371">
                  <c:v>4.7321350915078402E-9</c:v>
                </c:pt>
                <c:pt idx="372">
                  <c:v>4.7288588269911393E-9</c:v>
                </c:pt>
                <c:pt idx="373">
                  <c:v>4.7256113266502801E-9</c:v>
                </c:pt>
                <c:pt idx="374">
                  <c:v>4.7223934961568905E-9</c:v>
                </c:pt>
                <c:pt idx="375">
                  <c:v>4.7192063708966795E-9</c:v>
                </c:pt>
                <c:pt idx="376">
                  <c:v>4.7160511074274595E-9</c:v>
                </c:pt>
                <c:pt idx="377">
                  <c:v>4.7129289760357499E-9</c:v>
                </c:pt>
                <c:pt idx="378">
                  <c:v>4.7098413518651504E-9</c:v>
                </c:pt>
                <c:pt idx="379">
                  <c:v>4.7067897074683602E-9</c:v>
                </c:pt>
                <c:pt idx="380">
                  <c:v>4.7037756038095595E-9</c:v>
                </c:pt>
                <c:pt idx="381">
                  <c:v>4.7008006827734901E-9</c:v>
                </c:pt>
                <c:pt idx="382">
                  <c:v>4.6978666581984102E-9</c:v>
                </c:pt>
                <c:pt idx="383">
                  <c:v>4.6949753083422608E-9</c:v>
                </c:pt>
                <c:pt idx="384">
                  <c:v>4.6921284670689699E-9</c:v>
                </c:pt>
                <c:pt idx="385">
                  <c:v>4.6893280162927897E-9</c:v>
                </c:pt>
                <c:pt idx="386">
                  <c:v>4.6865758774221801E-9</c:v>
                </c:pt>
                <c:pt idx="387">
                  <c:v>4.6838740038118901E-9</c:v>
                </c:pt>
                <c:pt idx="388">
                  <c:v>4.68122437255572E-9</c:v>
                </c:pt>
                <c:pt idx="389">
                  <c:v>4.6786289769853498E-9</c:v>
                </c:pt>
                <c:pt idx="390">
                  <c:v>4.6760898188811706E-9</c:v>
                </c:pt>
                <c:pt idx="391">
                  <c:v>4.6736089010805705E-9</c:v>
                </c:pt>
                <c:pt idx="392">
                  <c:v>4.6711882201351797E-9</c:v>
                </c:pt>
                <c:pt idx="393">
                  <c:v>4.6688297591329903E-9</c:v>
                </c:pt>
                <c:pt idx="394">
                  <c:v>4.6665354807759203E-9</c:v>
                </c:pt>
                <c:pt idx="395">
                  <c:v>4.6643073205639606E-9</c:v>
                </c:pt>
                <c:pt idx="396">
                  <c:v>4.6621471802267798E-9</c:v>
                </c:pt>
                <c:pt idx="397">
                  <c:v>4.6600569214222705E-9</c:v>
                </c:pt>
                <c:pt idx="398">
                  <c:v>4.6580383594853099E-9</c:v>
                </c:pt>
                <c:pt idx="399">
                  <c:v>4.6560932576978102E-9</c:v>
                </c:pt>
                <c:pt idx="400">
                  <c:v>4.6542233214580303E-9</c:v>
                </c:pt>
                <c:pt idx="401">
                  <c:v>4.6524301930029403E-9</c:v>
                </c:pt>
                <c:pt idx="402">
                  <c:v>4.6507154462493795E-9</c:v>
                </c:pt>
                <c:pt idx="403">
                  <c:v>4.6490805817590098E-9</c:v>
                </c:pt>
                <c:pt idx="404">
                  <c:v>4.6475270224633099E-9</c:v>
                </c:pt>
                <c:pt idx="405">
                  <c:v>4.6460561088469502E-9</c:v>
                </c:pt>
                <c:pt idx="406">
                  <c:v>4.6446690954052102E-9</c:v>
                </c:pt>
                <c:pt idx="407">
                  <c:v>4.6433671464803301E-9</c:v>
                </c:pt>
                <c:pt idx="408">
                  <c:v>4.6421513329062404E-9</c:v>
                </c:pt>
                <c:pt idx="409">
                  <c:v>4.64102262904088E-9</c:v>
                </c:pt>
                <c:pt idx="410">
                  <c:v>4.6399819093096702E-9</c:v>
                </c:pt>
                <c:pt idx="411">
                  <c:v>4.63902994630709E-9</c:v>
                </c:pt>
                <c:pt idx="412">
                  <c:v>4.63816740788358E-9</c:v>
                </c:pt>
                <c:pt idx="413">
                  <c:v>4.6373948553610706E-9</c:v>
                </c:pt>
                <c:pt idx="414">
                  <c:v>4.6367127420820004E-9</c:v>
                </c:pt>
                <c:pt idx="415">
                  <c:v>4.6361214112709793E-9</c:v>
                </c:pt>
                <c:pt idx="416">
                  <c:v>4.6356210956990993E-9</c:v>
                </c:pt>
                <c:pt idx="417">
                  <c:v>4.6352119163333201E-9</c:v>
                </c:pt>
                <c:pt idx="418">
                  <c:v>4.63489388169063E-9</c:v>
                </c:pt>
                <c:pt idx="419">
                  <c:v>4.6346668881771798E-9</c:v>
                </c:pt>
                <c:pt idx="420">
                  <c:v>4.6345307192358998E-9</c:v>
                </c:pt>
                <c:pt idx="421">
                  <c:v>4.6344850461597208E-9</c:v>
                </c:pt>
                <c:pt idx="422">
                  <c:v>4.6345294287468403E-9</c:v>
                </c:pt>
                <c:pt idx="423">
                  <c:v>4.63466331536498E-9</c:v>
                </c:pt>
                <c:pt idx="424">
                  <c:v>4.6348860448183395E-9</c:v>
                </c:pt>
                <c:pt idx="425">
                  <c:v>4.6351968473443802E-9</c:v>
                </c:pt>
                <c:pt idx="426">
                  <c:v>4.6355948457413599E-9</c:v>
                </c:pt>
                <c:pt idx="427">
                  <c:v>4.63607905792875E-9</c:v>
                </c:pt>
                <c:pt idx="428">
                  <c:v>4.6366483984405602E-9</c:v>
                </c:pt>
                <c:pt idx="429">
                  <c:v>4.6373016804911403E-9</c:v>
                </c:pt>
                <c:pt idx="430">
                  <c:v>4.6380376190754701E-9</c:v>
                </c:pt>
                <c:pt idx="431">
                  <c:v>4.6388548330449401E-9</c:v>
                </c:pt>
                <c:pt idx="432">
                  <c:v>4.6397518478979107E-9</c:v>
                </c:pt>
                <c:pt idx="433">
                  <c:v>4.6407270993658195E-9</c:v>
                </c:pt>
                <c:pt idx="434">
                  <c:v>4.6417789360878901E-9</c:v>
                </c:pt>
                <c:pt idx="435">
                  <c:v>4.6429056229085705E-9</c:v>
                </c:pt>
                <c:pt idx="436">
                  <c:v>4.6441053449114808E-9</c:v>
                </c:pt>
                <c:pt idx="437">
                  <c:v>4.6453762106724095E-9</c:v>
                </c:pt>
                <c:pt idx="438">
                  <c:v>4.6467162558726605E-9</c:v>
                </c:pt>
                <c:pt idx="439">
                  <c:v>4.6481234477139103E-9</c:v>
                </c:pt>
                <c:pt idx="440">
                  <c:v>4.6495956887075905E-9</c:v>
                </c:pt>
                <c:pt idx="441">
                  <c:v>4.6511308204715101E-9</c:v>
                </c:pt>
                <c:pt idx="442">
                  <c:v>4.6527266284038901E-9</c:v>
                </c:pt>
                <c:pt idx="443">
                  <c:v>4.6543808459241301E-9</c:v>
                </c:pt>
                <c:pt idx="444">
                  <c:v>4.6560911584414399E-9</c:v>
                </c:pt>
                <c:pt idx="445">
                  <c:v>4.6578552080774001E-9</c:v>
                </c:pt>
                <c:pt idx="446">
                  <c:v>4.65967059823468E-9</c:v>
                </c:pt>
                <c:pt idx="447">
                  <c:v>4.66153489781774E-9</c:v>
                </c:pt>
                <c:pt idx="448">
                  <c:v>4.6634456457706999E-9</c:v>
                </c:pt>
                <c:pt idx="449">
                  <c:v>4.6654003558402998E-9</c:v>
                </c:pt>
                <c:pt idx="450">
                  <c:v>4.6673965210212505E-9</c:v>
                </c:pt>
                <c:pt idx="451">
                  <c:v>4.6694316179007102E-9</c:v>
                </c:pt>
                <c:pt idx="452">
                  <c:v>4.6715031113746508E-9</c:v>
                </c:pt>
                <c:pt idx="453">
                  <c:v>4.6736084591632507E-9</c:v>
                </c:pt>
                <c:pt idx="454">
                  <c:v>4.6757451161469103E-9</c:v>
                </c:pt>
                <c:pt idx="455">
                  <c:v>4.6779105387566602E-9</c:v>
                </c:pt>
                <c:pt idx="456">
                  <c:v>4.6801021894386108E-9</c:v>
                </c:pt>
                <c:pt idx="457">
                  <c:v>4.6823175409114097E-9</c:v>
                </c:pt>
                <c:pt idx="458">
                  <c:v>4.6845540803176298E-9</c:v>
                </c:pt>
                <c:pt idx="459">
                  <c:v>4.6868093133929198E-9</c:v>
                </c:pt>
                <c:pt idx="460">
                  <c:v>4.6890807685324695E-9</c:v>
                </c:pt>
                <c:pt idx="461">
                  <c:v>4.6913660007072498E-9</c:v>
                </c:pt>
                <c:pt idx="462">
                  <c:v>4.6936625953055603E-9</c:v>
                </c:pt>
                <c:pt idx="463">
                  <c:v>4.6959681718772101E-9</c:v>
                </c:pt>
                <c:pt idx="464">
                  <c:v>4.6982803877190903E-9</c:v>
                </c:pt>
                <c:pt idx="465">
                  <c:v>4.7005969413353103E-9</c:v>
                </c:pt>
                <c:pt idx="466">
                  <c:v>4.7029155758334705E-9</c:v>
                </c:pt>
                <c:pt idx="467">
                  <c:v>4.70523408213855E-9</c:v>
                </c:pt>
                <c:pt idx="468">
                  <c:v>4.7075503020054395E-9</c:v>
                </c:pt>
                <c:pt idx="469">
                  <c:v>4.7098621309176004E-9</c:v>
                </c:pt>
                <c:pt idx="470">
                  <c:v>4.7121675209061503E-9</c:v>
                </c:pt>
                <c:pt idx="471">
                  <c:v>4.7144644832029802E-9</c:v>
                </c:pt>
                <c:pt idx="472">
                  <c:v>4.7167510905916306E-9</c:v>
                </c:pt>
                <c:pt idx="473">
                  <c:v>4.71902547966492E-9</c:v>
                </c:pt>
                <c:pt idx="474">
                  <c:v>4.7212858529500601E-9</c:v>
                </c:pt>
                <c:pt idx="475">
                  <c:v>4.7235304809707397E-9</c:v>
                </c:pt>
                <c:pt idx="476">
                  <c:v>4.7257577039305101E-9</c:v>
                </c:pt>
                <c:pt idx="477">
                  <c:v>4.7279659332461301E-9</c:v>
                </c:pt>
                <c:pt idx="478">
                  <c:v>4.7301536529571105E-9</c:v>
                </c:pt>
                <c:pt idx="479">
                  <c:v>4.7323194210225602E-9</c:v>
                </c:pt>
                <c:pt idx="480">
                  <c:v>4.7344618704785902E-9</c:v>
                </c:pt>
                <c:pt idx="481">
                  <c:v>4.7365797101931909E-9</c:v>
                </c:pt>
                <c:pt idx="482">
                  <c:v>4.7386717255450403E-9</c:v>
                </c:pt>
                <c:pt idx="483">
                  <c:v>4.7407367789506701E-9</c:v>
                </c:pt>
                <c:pt idx="484">
                  <c:v>4.7427738102793707E-9</c:v>
                </c:pt>
                <c:pt idx="485">
                  <c:v>4.7447818371190901E-9</c:v>
                </c:pt>
                <c:pt idx="486">
                  <c:v>4.7467599546541001E-9</c:v>
                </c:pt>
                <c:pt idx="487">
                  <c:v>4.7487073354775203E-9</c:v>
                </c:pt>
                <c:pt idx="488">
                  <c:v>4.7506232292588503E-9</c:v>
                </c:pt>
                <c:pt idx="489">
                  <c:v>4.7525069622697103E-9</c:v>
                </c:pt>
                <c:pt idx="490">
                  <c:v>4.7543579368352401E-9</c:v>
                </c:pt>
                <c:pt idx="491">
                  <c:v>4.7561756304255098E-9</c:v>
                </c:pt>
                <c:pt idx="492">
                  <c:v>4.7579595946312006E-9</c:v>
                </c:pt>
                <c:pt idx="493">
                  <c:v>4.7597094540404102E-9</c:v>
                </c:pt>
                <c:pt idx="494">
                  <c:v>4.7614249049696203E-9</c:v>
                </c:pt>
                <c:pt idx="495">
                  <c:v>4.7631057140971205E-9</c:v>
                </c:pt>
                <c:pt idx="496">
                  <c:v>4.7647517169706106E-9</c:v>
                </c:pt>
                <c:pt idx="497">
                  <c:v>4.7663628162286402E-9</c:v>
                </c:pt>
                <c:pt idx="498">
                  <c:v>4.7679389797781898E-9</c:v>
                </c:pt>
                <c:pt idx="499">
                  <c:v>4.7694802388675904E-9</c:v>
                </c:pt>
              </c:numCache>
            </c:numRef>
          </c:yVal>
          <c:smooth val="1"/>
        </c:ser>
        <c:ser>
          <c:idx val="7"/>
          <c:order val="6"/>
          <c:spPr>
            <a:ln w="28575">
              <a:noFill/>
            </a:ln>
          </c:spPr>
          <c:marker>
            <c:symbol val="circle"/>
            <c:size val="6"/>
            <c:spPr>
              <a:noFill/>
              <a:ln>
                <a:solidFill>
                  <a:srgbClr val="FF0000"/>
                </a:solidFill>
                <a:prstDash val="solid"/>
              </a:ln>
            </c:spPr>
          </c:marker>
          <c:xVal>
            <c:numRef>
              <c:f>Data!$AC$13:$AC$150</c:f>
              <c:numCache>
                <c:formatCode>General</c:formatCode>
                <c:ptCount val="138"/>
                <c:pt idx="0">
                  <c:v>0</c:v>
                </c:pt>
                <c:pt idx="1">
                  <c:v>0</c:v>
                </c:pt>
                <c:pt idx="2">
                  <c:v>0</c:v>
                </c:pt>
                <c:pt idx="3">
                  <c:v>1.1644E-2</c:v>
                </c:pt>
                <c:pt idx="4">
                  <c:v>1.2226000000000001E-2</c:v>
                </c:pt>
                <c:pt idx="5">
                  <c:v>1.2836999999999999E-2</c:v>
                </c:pt>
                <c:pt idx="6">
                  <c:v>1.3479E-2</c:v>
                </c:pt>
                <c:pt idx="7">
                  <c:v>1.4153000000000001E-2</c:v>
                </c:pt>
                <c:pt idx="8">
                  <c:v>1.4860999999999999E-2</c:v>
                </c:pt>
                <c:pt idx="9">
                  <c:v>1.5604E-2</c:v>
                </c:pt>
                <c:pt idx="10">
                  <c:v>1.6383999999999999E-2</c:v>
                </c:pt>
                <c:pt idx="11">
                  <c:v>1.7203E-2</c:v>
                </c:pt>
                <c:pt idx="12">
                  <c:v>1.8062999999999999E-2</c:v>
                </c:pt>
                <c:pt idx="13">
                  <c:v>1.8967000000000001E-2</c:v>
                </c:pt>
                <c:pt idx="14">
                  <c:v>1.9914999999999999E-2</c:v>
                </c:pt>
                <c:pt idx="15">
                  <c:v>2.0910999999999999E-2</c:v>
                </c:pt>
                <c:pt idx="16">
                  <c:v>2.1956E-2</c:v>
                </c:pt>
                <c:pt idx="17">
                  <c:v>2.3054000000000002E-2</c:v>
                </c:pt>
                <c:pt idx="18">
                  <c:v>2.4206999999999999E-2</c:v>
                </c:pt>
                <c:pt idx="19">
                  <c:v>2.5416999999999999E-2</c:v>
                </c:pt>
                <c:pt idx="20">
                  <c:v>2.6688E-2</c:v>
                </c:pt>
                <c:pt idx="21">
                  <c:v>2.8021999999999998E-2</c:v>
                </c:pt>
                <c:pt idx="22">
                  <c:v>2.9423999999999999E-2</c:v>
                </c:pt>
                <c:pt idx="23">
                  <c:v>3.0894999999999999E-2</c:v>
                </c:pt>
                <c:pt idx="24">
                  <c:v>3.2439000000000003E-2</c:v>
                </c:pt>
                <c:pt idx="25">
                  <c:v>3.4061000000000001E-2</c:v>
                </c:pt>
                <c:pt idx="26">
                  <c:v>3.5763999999999997E-2</c:v>
                </c:pt>
                <c:pt idx="27">
                  <c:v>3.7553000000000003E-2</c:v>
                </c:pt>
                <c:pt idx="28">
                  <c:v>3.943E-2</c:v>
                </c:pt>
                <c:pt idx="29">
                  <c:v>4.1402000000000001E-2</c:v>
                </c:pt>
                <c:pt idx="30">
                  <c:v>4.3471999999999997E-2</c:v>
                </c:pt>
                <c:pt idx="31">
                  <c:v>4.5645999999999999E-2</c:v>
                </c:pt>
                <c:pt idx="32">
                  <c:v>4.7927999999999998E-2</c:v>
                </c:pt>
                <c:pt idx="33">
                  <c:v>5.0324000000000001E-2</c:v>
                </c:pt>
                <c:pt idx="34">
                  <c:v>5.2839999999999998E-2</c:v>
                </c:pt>
                <c:pt idx="35">
                  <c:v>5.5481999999999997E-2</c:v>
                </c:pt>
                <c:pt idx="36">
                  <c:v>5.8257000000000003E-2</c:v>
                </c:pt>
                <c:pt idx="37">
                  <c:v>6.1169000000000001E-2</c:v>
                </c:pt>
                <c:pt idx="38">
                  <c:v>6.4227999999999993E-2</c:v>
                </c:pt>
                <c:pt idx="39">
                  <c:v>6.7438999999999999E-2</c:v>
                </c:pt>
                <c:pt idx="40">
                  <c:v>7.0810999999999999E-2</c:v>
                </c:pt>
                <c:pt idx="41">
                  <c:v>7.4352000000000001E-2</c:v>
                </c:pt>
                <c:pt idx="42">
                  <c:v>7.8069E-2</c:v>
                </c:pt>
                <c:pt idx="43">
                  <c:v>8.1973000000000004E-2</c:v>
                </c:pt>
                <c:pt idx="44">
                  <c:v>8.6070999999999995E-2</c:v>
                </c:pt>
                <c:pt idx="45">
                  <c:v>9.0374999999999997E-2</c:v>
                </c:pt>
                <c:pt idx="46">
                  <c:v>9.4894000000000006E-2</c:v>
                </c:pt>
                <c:pt idx="47">
                  <c:v>9.9639000000000005E-2</c:v>
                </c:pt>
                <c:pt idx="48">
                  <c:v>0.10462</c:v>
                </c:pt>
                <c:pt idx="49">
                  <c:v>0.10985</c:v>
                </c:pt>
                <c:pt idx="50">
                  <c:v>0.11534</c:v>
                </c:pt>
                <c:pt idx="51">
                  <c:v>0.12111</c:v>
                </c:pt>
                <c:pt idx="52">
                  <c:v>0.12717000000000001</c:v>
                </c:pt>
                <c:pt idx="53">
                  <c:v>0.13353000000000001</c:v>
                </c:pt>
                <c:pt idx="54">
                  <c:v>0.14019999999999999</c:v>
                </c:pt>
                <c:pt idx="55">
                  <c:v>0.14721000000000001</c:v>
                </c:pt>
                <c:pt idx="56">
                  <c:v>0.15457000000000001</c:v>
                </c:pt>
                <c:pt idx="57">
                  <c:v>0.1623</c:v>
                </c:pt>
                <c:pt idx="58">
                  <c:v>0.17041999999999999</c:v>
                </c:pt>
                <c:pt idx="59">
                  <c:v>0.17893999999999999</c:v>
                </c:pt>
                <c:pt idx="60">
                  <c:v>0.18787999999999999</c:v>
                </c:pt>
                <c:pt idx="61">
                  <c:v>0.19728000000000001</c:v>
                </c:pt>
                <c:pt idx="62">
                  <c:v>0.20713999999999999</c:v>
                </c:pt>
                <c:pt idx="63">
                  <c:v>0.2175</c:v>
                </c:pt>
                <c:pt idx="64">
                  <c:v>0.22836999999999999</c:v>
                </c:pt>
                <c:pt idx="65">
                  <c:v>0.23979</c:v>
                </c:pt>
                <c:pt idx="66">
                  <c:v>0.25178</c:v>
                </c:pt>
                <c:pt idx="67">
                  <c:v>0.26436999999999999</c:v>
                </c:pt>
                <c:pt idx="68">
                  <c:v>0.27759</c:v>
                </c:pt>
                <c:pt idx="69">
                  <c:v>0.29147000000000001</c:v>
                </c:pt>
                <c:pt idx="70">
                  <c:v>0.30603999999999998</c:v>
                </c:pt>
                <c:pt idx="71">
                  <c:v>0.32134000000000001</c:v>
                </c:pt>
                <c:pt idx="72">
                  <c:v>0.33740999999999999</c:v>
                </c:pt>
                <c:pt idx="73">
                  <c:v>0.35427999999999998</c:v>
                </c:pt>
                <c:pt idx="74">
                  <c:v>0.372</c:v>
                </c:pt>
                <c:pt idx="75">
                  <c:v>0.3906</c:v>
                </c:pt>
                <c:pt idx="76">
                  <c:v>0.41012999999999999</c:v>
                </c:pt>
                <c:pt idx="77">
                  <c:v>0.43063000000000001</c:v>
                </c:pt>
                <c:pt idx="78">
                  <c:v>0.45216000000000001</c:v>
                </c:pt>
                <c:pt idx="79">
                  <c:v>0.47477000000000003</c:v>
                </c:pt>
                <c:pt idx="80">
                  <c:v>0.49851000000000001</c:v>
                </c:pt>
                <c:pt idx="81">
                  <c:v>0.52344000000000002</c:v>
                </c:pt>
                <c:pt idx="82">
                  <c:v>0.54961000000000004</c:v>
                </c:pt>
              </c:numCache>
            </c:numRef>
          </c:xVal>
          <c:yVal>
            <c:numRef>
              <c:f>Data!$AD$13:$AD$150</c:f>
              <c:numCache>
                <c:formatCode>General</c:formatCode>
                <c:ptCount val="138"/>
                <c:pt idx="0">
                  <c:v>0</c:v>
                </c:pt>
                <c:pt idx="1">
                  <c:v>0</c:v>
                </c:pt>
                <c:pt idx="2">
                  <c:v>0</c:v>
                </c:pt>
                <c:pt idx="3">
                  <c:v>1.0061E-3</c:v>
                </c:pt>
                <c:pt idx="4">
                  <c:v>9.9929000000000012E-4</c:v>
                </c:pt>
                <c:pt idx="5">
                  <c:v>1.0022E-3</c:v>
                </c:pt>
                <c:pt idx="6">
                  <c:v>9.8817999999999996E-4</c:v>
                </c:pt>
                <c:pt idx="7">
                  <c:v>6.9015000000000005E-4</c:v>
                </c:pt>
                <c:pt idx="8">
                  <c:v>3.2517000000000001E-4</c:v>
                </c:pt>
                <c:pt idx="9">
                  <c:v>1.6499E-4</c:v>
                </c:pt>
                <c:pt idx="10">
                  <c:v>1.0195999999999999E-4</c:v>
                </c:pt>
                <c:pt idx="11">
                  <c:v>7.1194999999999999E-5</c:v>
                </c:pt>
                <c:pt idx="12">
                  <c:v>5.1686999999999995E-5</c:v>
                </c:pt>
                <c:pt idx="13">
                  <c:v>3.4663000000000003E-5</c:v>
                </c:pt>
                <c:pt idx="14">
                  <c:v>2.6318000000000001E-5</c:v>
                </c:pt>
                <c:pt idx="15">
                  <c:v>1.9210000000000001E-5</c:v>
                </c:pt>
                <c:pt idx="16">
                  <c:v>1.4944000000000001E-5</c:v>
                </c:pt>
                <c:pt idx="17">
                  <c:v>1.1390000000000001E-5</c:v>
                </c:pt>
                <c:pt idx="18">
                  <c:v>9.021200000000001E-6</c:v>
                </c:pt>
                <c:pt idx="19">
                  <c:v>6.8481000000000006E-6</c:v>
                </c:pt>
                <c:pt idx="20">
                  <c:v>5.4714000000000007E-6</c:v>
                </c:pt>
                <c:pt idx="21">
                  <c:v>4.2591000000000004E-6</c:v>
                </c:pt>
                <c:pt idx="22">
                  <c:v>3.2233000000000001E-6</c:v>
                </c:pt>
                <c:pt idx="23">
                  <c:v>2.4848000000000003E-6</c:v>
                </c:pt>
                <c:pt idx="24">
                  <c:v>2.0614000000000003E-6</c:v>
                </c:pt>
                <c:pt idx="25">
                  <c:v>1.5150000000000001E-6</c:v>
                </c:pt>
                <c:pt idx="26">
                  <c:v>1.2358000000000001E-6</c:v>
                </c:pt>
                <c:pt idx="27">
                  <c:v>1.0361000000000001E-6</c:v>
                </c:pt>
                <c:pt idx="28">
                  <c:v>7.7496000000000005E-7</c:v>
                </c:pt>
                <c:pt idx="29">
                  <c:v>6.3799999999999997E-7</c:v>
                </c:pt>
                <c:pt idx="30">
                  <c:v>4.8289E-7</c:v>
                </c:pt>
                <c:pt idx="31">
                  <c:v>3.3125E-7</c:v>
                </c:pt>
                <c:pt idx="32">
                  <c:v>2.9942000000000002E-7</c:v>
                </c:pt>
                <c:pt idx="33">
                  <c:v>2.2945999999999999E-7</c:v>
                </c:pt>
                <c:pt idx="34">
                  <c:v>1.7201000000000002E-7</c:v>
                </c:pt>
                <c:pt idx="35">
                  <c:v>1.6300000000000002E-7</c:v>
                </c:pt>
                <c:pt idx="36">
                  <c:v>1.2101E-7</c:v>
                </c:pt>
                <c:pt idx="37">
                  <c:v>9.3472000000000005E-8</c:v>
                </c:pt>
                <c:pt idx="38">
                  <c:v>7.5779999999999994E-8</c:v>
                </c:pt>
                <c:pt idx="39">
                  <c:v>6.7620000000000006E-8</c:v>
                </c:pt>
                <c:pt idx="40">
                  <c:v>5.3724000000000005E-8</c:v>
                </c:pt>
                <c:pt idx="41">
                  <c:v>4.0960000000000004E-8</c:v>
                </c:pt>
                <c:pt idx="42">
                  <c:v>3.6592000000000001E-8</c:v>
                </c:pt>
                <c:pt idx="43">
                  <c:v>3.0653000000000003E-8</c:v>
                </c:pt>
                <c:pt idx="44">
                  <c:v>2.2314E-8</c:v>
                </c:pt>
                <c:pt idx="45">
                  <c:v>1.9247E-8</c:v>
                </c:pt>
                <c:pt idx="46">
                  <c:v>1.6755E-8</c:v>
                </c:pt>
                <c:pt idx="47">
                  <c:v>1.3296E-8</c:v>
                </c:pt>
                <c:pt idx="48">
                  <c:v>1.1690000000000001E-8</c:v>
                </c:pt>
                <c:pt idx="49">
                  <c:v>9.5401000000000002E-9</c:v>
                </c:pt>
                <c:pt idx="50">
                  <c:v>8.2840000000000016E-9</c:v>
                </c:pt>
                <c:pt idx="51">
                  <c:v>7.3795E-9</c:v>
                </c:pt>
                <c:pt idx="52">
                  <c:v>6.2832999999999996E-9</c:v>
                </c:pt>
                <c:pt idx="53">
                  <c:v>6.1351000000000005E-9</c:v>
                </c:pt>
                <c:pt idx="54">
                  <c:v>6.4875000000000002E-9</c:v>
                </c:pt>
                <c:pt idx="55">
                  <c:v>5.1268999999999997E-9</c:v>
                </c:pt>
                <c:pt idx="56">
                  <c:v>4.5051999999999997E-9</c:v>
                </c:pt>
                <c:pt idx="57">
                  <c:v>4.9300999999999998E-9</c:v>
                </c:pt>
                <c:pt idx="58">
                  <c:v>5.3605000000000003E-9</c:v>
                </c:pt>
                <c:pt idx="59">
                  <c:v>4.9512E-9</c:v>
                </c:pt>
                <c:pt idx="60">
                  <c:v>4.0160000000000002E-9</c:v>
                </c:pt>
                <c:pt idx="61">
                  <c:v>4.1309999999999999E-9</c:v>
                </c:pt>
                <c:pt idx="62">
                  <c:v>5.1061E-9</c:v>
                </c:pt>
                <c:pt idx="63">
                  <c:v>4.5488999999999995E-9</c:v>
                </c:pt>
                <c:pt idx="64">
                  <c:v>4.9065999999999996E-9</c:v>
                </c:pt>
                <c:pt idx="65">
                  <c:v>4.2441999999999999E-9</c:v>
                </c:pt>
                <c:pt idx="66">
                  <c:v>3.1117000000000003E-9</c:v>
                </c:pt>
                <c:pt idx="67">
                  <c:v>4.1103999999999994E-9</c:v>
                </c:pt>
                <c:pt idx="68">
                  <c:v>4.3498E-9</c:v>
                </c:pt>
                <c:pt idx="69">
                  <c:v>4.5329000000000003E-9</c:v>
                </c:pt>
                <c:pt idx="70">
                  <c:v>4.0794999999999994E-9</c:v>
                </c:pt>
                <c:pt idx="71">
                  <c:v>4.7481000000000002E-9</c:v>
                </c:pt>
                <c:pt idx="72">
                  <c:v>3.7087000000000002E-9</c:v>
                </c:pt>
                <c:pt idx="73">
                  <c:v>3.4607000000000003E-9</c:v>
                </c:pt>
                <c:pt idx="74">
                  <c:v>6.3374000000000001E-9</c:v>
                </c:pt>
                <c:pt idx="75">
                  <c:v>7.6425000000000004E-9</c:v>
                </c:pt>
                <c:pt idx="76">
                  <c:v>7.4591000000000013E-9</c:v>
                </c:pt>
                <c:pt idx="77">
                  <c:v>8.6974000000000002E-9</c:v>
                </c:pt>
                <c:pt idx="78">
                  <c:v>8.5641000000000002E-9</c:v>
                </c:pt>
                <c:pt idx="79">
                  <c:v>7.3369000000000002E-9</c:v>
                </c:pt>
                <c:pt idx="80">
                  <c:v>7.5575E-9</c:v>
                </c:pt>
                <c:pt idx="81">
                  <c:v>6.9355999999999999E-9</c:v>
                </c:pt>
                <c:pt idx="82">
                  <c:v>0</c:v>
                </c:pt>
              </c:numCache>
            </c:numRef>
          </c:yVal>
          <c:smooth val="1"/>
        </c:ser>
        <c:ser>
          <c:idx val="8"/>
          <c:order val="7"/>
          <c:spPr>
            <a:ln w="25400">
              <a:solidFill>
                <a:srgbClr val="FF6600"/>
              </a:solidFill>
              <a:prstDash val="solid"/>
            </a:ln>
          </c:spPr>
          <c:marker>
            <c:symbol val="none"/>
          </c:marker>
          <c:xVal>
            <c:numRef>
              <c:f>Data!$AG$13:$AG$512</c:f>
              <c:numCache>
                <c:formatCode>General</c:formatCode>
                <c:ptCount val="500"/>
                <c:pt idx="0">
                  <c:v>0.01</c:v>
                </c:pt>
                <c:pt idx="1">
                  <c:v>1.048E-2</c:v>
                </c:pt>
                <c:pt idx="2">
                  <c:v>1.0959999999999999E-2</c:v>
                </c:pt>
                <c:pt idx="3">
                  <c:v>1.1440000000000001E-2</c:v>
                </c:pt>
                <c:pt idx="4">
                  <c:v>1.192E-2</c:v>
                </c:pt>
                <c:pt idx="5">
                  <c:v>1.24E-2</c:v>
                </c:pt>
                <c:pt idx="6">
                  <c:v>1.2880000000000001E-2</c:v>
                </c:pt>
                <c:pt idx="7">
                  <c:v>1.336E-2</c:v>
                </c:pt>
                <c:pt idx="8">
                  <c:v>1.384E-2</c:v>
                </c:pt>
                <c:pt idx="9">
                  <c:v>1.4319999999999999E-2</c:v>
                </c:pt>
                <c:pt idx="10">
                  <c:v>1.4800000000000001E-2</c:v>
                </c:pt>
                <c:pt idx="11">
                  <c:v>1.528E-2</c:v>
                </c:pt>
                <c:pt idx="12">
                  <c:v>1.576E-2</c:v>
                </c:pt>
                <c:pt idx="13">
                  <c:v>1.6240000000000001E-2</c:v>
                </c:pt>
                <c:pt idx="14">
                  <c:v>1.6719999999999999E-2</c:v>
                </c:pt>
                <c:pt idx="15">
                  <c:v>1.72E-2</c:v>
                </c:pt>
                <c:pt idx="16">
                  <c:v>1.7680000000000001E-2</c:v>
                </c:pt>
                <c:pt idx="17">
                  <c:v>1.8159999999999999E-2</c:v>
                </c:pt>
                <c:pt idx="18">
                  <c:v>1.864E-2</c:v>
                </c:pt>
                <c:pt idx="19">
                  <c:v>1.9120000000000002E-2</c:v>
                </c:pt>
                <c:pt idx="20">
                  <c:v>1.9599999999999999E-2</c:v>
                </c:pt>
                <c:pt idx="21">
                  <c:v>2.0080000000000001E-2</c:v>
                </c:pt>
                <c:pt idx="22">
                  <c:v>2.0559999999999998E-2</c:v>
                </c:pt>
                <c:pt idx="23">
                  <c:v>2.104E-2</c:v>
                </c:pt>
                <c:pt idx="24">
                  <c:v>2.1520000000000001E-2</c:v>
                </c:pt>
                <c:pt idx="25">
                  <c:v>2.1999999999999999E-2</c:v>
                </c:pt>
                <c:pt idx="26">
                  <c:v>2.248E-2</c:v>
                </c:pt>
                <c:pt idx="27">
                  <c:v>2.2960000000000001E-2</c:v>
                </c:pt>
                <c:pt idx="28">
                  <c:v>2.3439999999999999E-2</c:v>
                </c:pt>
                <c:pt idx="29">
                  <c:v>2.392E-2</c:v>
                </c:pt>
                <c:pt idx="30">
                  <c:v>2.4400000000000002E-2</c:v>
                </c:pt>
                <c:pt idx="31">
                  <c:v>2.4879999999999999E-2</c:v>
                </c:pt>
                <c:pt idx="32">
                  <c:v>2.5360000000000001E-2</c:v>
                </c:pt>
                <c:pt idx="33">
                  <c:v>2.5839999999999998E-2</c:v>
                </c:pt>
                <c:pt idx="34">
                  <c:v>2.632E-2</c:v>
                </c:pt>
                <c:pt idx="35">
                  <c:v>2.6800000000000001E-2</c:v>
                </c:pt>
                <c:pt idx="36">
                  <c:v>2.7279999999999999E-2</c:v>
                </c:pt>
                <c:pt idx="37">
                  <c:v>2.776E-2</c:v>
                </c:pt>
                <c:pt idx="38">
                  <c:v>2.8240000000000001E-2</c:v>
                </c:pt>
                <c:pt idx="39">
                  <c:v>2.8719999999999999E-2</c:v>
                </c:pt>
                <c:pt idx="40">
                  <c:v>2.92E-2</c:v>
                </c:pt>
                <c:pt idx="41">
                  <c:v>2.9680000000000002E-2</c:v>
                </c:pt>
                <c:pt idx="42">
                  <c:v>3.0159999999999999E-2</c:v>
                </c:pt>
                <c:pt idx="43">
                  <c:v>3.0640000000000001E-2</c:v>
                </c:pt>
                <c:pt idx="44">
                  <c:v>3.1119999999999998E-2</c:v>
                </c:pt>
                <c:pt idx="45">
                  <c:v>3.1600000000000003E-2</c:v>
                </c:pt>
                <c:pt idx="46">
                  <c:v>3.2079999999999997E-2</c:v>
                </c:pt>
                <c:pt idx="47">
                  <c:v>3.2559999999999999E-2</c:v>
                </c:pt>
                <c:pt idx="48">
                  <c:v>3.304E-2</c:v>
                </c:pt>
                <c:pt idx="49">
                  <c:v>3.3520000000000001E-2</c:v>
                </c:pt>
                <c:pt idx="50">
                  <c:v>3.4000000000000002E-2</c:v>
                </c:pt>
                <c:pt idx="51">
                  <c:v>3.4479999999999997E-2</c:v>
                </c:pt>
                <c:pt idx="52">
                  <c:v>3.4959999999999998E-2</c:v>
                </c:pt>
                <c:pt idx="53">
                  <c:v>3.5439999999999999E-2</c:v>
                </c:pt>
                <c:pt idx="54">
                  <c:v>3.5920000000000001E-2</c:v>
                </c:pt>
                <c:pt idx="55">
                  <c:v>3.6400000000000002E-2</c:v>
                </c:pt>
                <c:pt idx="56">
                  <c:v>3.6880000000000003E-2</c:v>
                </c:pt>
                <c:pt idx="57">
                  <c:v>3.7359999999999997E-2</c:v>
                </c:pt>
                <c:pt idx="58">
                  <c:v>3.7839999999999999E-2</c:v>
                </c:pt>
                <c:pt idx="59">
                  <c:v>3.832E-2</c:v>
                </c:pt>
                <c:pt idx="60">
                  <c:v>3.8800000000000001E-2</c:v>
                </c:pt>
                <c:pt idx="61">
                  <c:v>3.9280000000000002E-2</c:v>
                </c:pt>
                <c:pt idx="62">
                  <c:v>3.9759999999999997E-2</c:v>
                </c:pt>
                <c:pt idx="63">
                  <c:v>4.0239999999999998E-2</c:v>
                </c:pt>
                <c:pt idx="64">
                  <c:v>4.0719999999999999E-2</c:v>
                </c:pt>
                <c:pt idx="65">
                  <c:v>4.1200000000000001E-2</c:v>
                </c:pt>
                <c:pt idx="66">
                  <c:v>4.1680000000000002E-2</c:v>
                </c:pt>
                <c:pt idx="67">
                  <c:v>4.2160000000000003E-2</c:v>
                </c:pt>
                <c:pt idx="68">
                  <c:v>4.2639999999999997E-2</c:v>
                </c:pt>
                <c:pt idx="69">
                  <c:v>4.3119999999999999E-2</c:v>
                </c:pt>
                <c:pt idx="70">
                  <c:v>4.36E-2</c:v>
                </c:pt>
                <c:pt idx="71">
                  <c:v>4.4080000000000001E-2</c:v>
                </c:pt>
                <c:pt idx="72">
                  <c:v>4.4560000000000002E-2</c:v>
                </c:pt>
                <c:pt idx="73">
                  <c:v>4.5039999999999997E-2</c:v>
                </c:pt>
                <c:pt idx="74">
                  <c:v>4.5519999999999998E-2</c:v>
                </c:pt>
                <c:pt idx="75">
                  <c:v>4.5999999999999999E-2</c:v>
                </c:pt>
                <c:pt idx="76">
                  <c:v>4.648E-2</c:v>
                </c:pt>
                <c:pt idx="77">
                  <c:v>4.6960000000000002E-2</c:v>
                </c:pt>
                <c:pt idx="78">
                  <c:v>4.7440000000000003E-2</c:v>
                </c:pt>
                <c:pt idx="79">
                  <c:v>4.7919999999999997E-2</c:v>
                </c:pt>
                <c:pt idx="80">
                  <c:v>4.8399999999999999E-2</c:v>
                </c:pt>
                <c:pt idx="81">
                  <c:v>4.888E-2</c:v>
                </c:pt>
                <c:pt idx="82">
                  <c:v>4.9360000000000001E-2</c:v>
                </c:pt>
                <c:pt idx="83">
                  <c:v>4.9840000000000002E-2</c:v>
                </c:pt>
                <c:pt idx="84">
                  <c:v>5.0319999999999997E-2</c:v>
                </c:pt>
                <c:pt idx="85">
                  <c:v>5.0799999999999998E-2</c:v>
                </c:pt>
                <c:pt idx="86">
                  <c:v>5.1279999999999999E-2</c:v>
                </c:pt>
                <c:pt idx="87">
                  <c:v>5.176E-2</c:v>
                </c:pt>
                <c:pt idx="88">
                  <c:v>5.2240000000000002E-2</c:v>
                </c:pt>
                <c:pt idx="89">
                  <c:v>5.2720000000000003E-2</c:v>
                </c:pt>
                <c:pt idx="90">
                  <c:v>5.3199999999999997E-2</c:v>
                </c:pt>
                <c:pt idx="91">
                  <c:v>5.3679999999999999E-2</c:v>
                </c:pt>
                <c:pt idx="92">
                  <c:v>5.416E-2</c:v>
                </c:pt>
                <c:pt idx="93">
                  <c:v>5.4640000000000001E-2</c:v>
                </c:pt>
                <c:pt idx="94">
                  <c:v>5.5120000000000002E-2</c:v>
                </c:pt>
                <c:pt idx="95">
                  <c:v>5.5599999999999997E-2</c:v>
                </c:pt>
                <c:pt idx="96">
                  <c:v>5.6079999999999998E-2</c:v>
                </c:pt>
                <c:pt idx="97">
                  <c:v>5.6559999999999999E-2</c:v>
                </c:pt>
                <c:pt idx="98">
                  <c:v>5.704E-2</c:v>
                </c:pt>
                <c:pt idx="99">
                  <c:v>5.7520000000000002E-2</c:v>
                </c:pt>
                <c:pt idx="100">
                  <c:v>5.8000000000000003E-2</c:v>
                </c:pt>
                <c:pt idx="101">
                  <c:v>5.8479999999999997E-2</c:v>
                </c:pt>
                <c:pt idx="102">
                  <c:v>5.8959999999999999E-2</c:v>
                </c:pt>
                <c:pt idx="103">
                  <c:v>5.944E-2</c:v>
                </c:pt>
                <c:pt idx="104">
                  <c:v>5.9920000000000001E-2</c:v>
                </c:pt>
                <c:pt idx="105">
                  <c:v>6.0400000000000002E-2</c:v>
                </c:pt>
                <c:pt idx="106">
                  <c:v>6.0879999999999997E-2</c:v>
                </c:pt>
                <c:pt idx="107">
                  <c:v>6.1359999999999998E-2</c:v>
                </c:pt>
                <c:pt idx="108">
                  <c:v>6.1839999999999999E-2</c:v>
                </c:pt>
                <c:pt idx="109">
                  <c:v>6.232E-2</c:v>
                </c:pt>
                <c:pt idx="110">
                  <c:v>6.2799999999999995E-2</c:v>
                </c:pt>
                <c:pt idx="111">
                  <c:v>6.3280000000000003E-2</c:v>
                </c:pt>
                <c:pt idx="112">
                  <c:v>6.3759999999999997E-2</c:v>
                </c:pt>
                <c:pt idx="113">
                  <c:v>6.4240000000000005E-2</c:v>
                </c:pt>
                <c:pt idx="114">
                  <c:v>6.472E-2</c:v>
                </c:pt>
                <c:pt idx="115">
                  <c:v>6.5199999999999994E-2</c:v>
                </c:pt>
                <c:pt idx="116">
                  <c:v>6.5680000000000002E-2</c:v>
                </c:pt>
                <c:pt idx="117">
                  <c:v>6.6159999999999997E-2</c:v>
                </c:pt>
                <c:pt idx="118">
                  <c:v>6.6640000000000005E-2</c:v>
                </c:pt>
                <c:pt idx="119">
                  <c:v>6.7119999999999999E-2</c:v>
                </c:pt>
                <c:pt idx="120">
                  <c:v>6.7599999999999993E-2</c:v>
                </c:pt>
                <c:pt idx="121">
                  <c:v>6.8080000000000002E-2</c:v>
                </c:pt>
                <c:pt idx="122">
                  <c:v>6.8559999999999996E-2</c:v>
                </c:pt>
                <c:pt idx="123">
                  <c:v>6.9040000000000004E-2</c:v>
                </c:pt>
                <c:pt idx="124">
                  <c:v>6.9519999999999998E-2</c:v>
                </c:pt>
                <c:pt idx="125">
                  <c:v>7.0000000000000007E-2</c:v>
                </c:pt>
                <c:pt idx="126">
                  <c:v>7.0480000000000001E-2</c:v>
                </c:pt>
                <c:pt idx="127">
                  <c:v>7.0959999999999995E-2</c:v>
                </c:pt>
                <c:pt idx="128">
                  <c:v>7.1440000000000003E-2</c:v>
                </c:pt>
                <c:pt idx="129">
                  <c:v>7.1919999999999998E-2</c:v>
                </c:pt>
                <c:pt idx="130">
                  <c:v>7.2400000000000006E-2</c:v>
                </c:pt>
                <c:pt idx="131">
                  <c:v>7.288E-2</c:v>
                </c:pt>
                <c:pt idx="132">
                  <c:v>7.3359999999999995E-2</c:v>
                </c:pt>
                <c:pt idx="133">
                  <c:v>7.3840000000000003E-2</c:v>
                </c:pt>
                <c:pt idx="134">
                  <c:v>7.4319999999999997E-2</c:v>
                </c:pt>
                <c:pt idx="135">
                  <c:v>7.4800000000000005E-2</c:v>
                </c:pt>
                <c:pt idx="136">
                  <c:v>7.528E-2</c:v>
                </c:pt>
                <c:pt idx="137">
                  <c:v>7.5759999999999994E-2</c:v>
                </c:pt>
                <c:pt idx="138">
                  <c:v>7.6240000000000002E-2</c:v>
                </c:pt>
                <c:pt idx="139">
                  <c:v>7.6719999999999997E-2</c:v>
                </c:pt>
                <c:pt idx="140">
                  <c:v>7.7200000000000005E-2</c:v>
                </c:pt>
                <c:pt idx="141">
                  <c:v>7.7679999999999999E-2</c:v>
                </c:pt>
                <c:pt idx="142">
                  <c:v>7.8159999999999993E-2</c:v>
                </c:pt>
                <c:pt idx="143">
                  <c:v>7.8640000000000002E-2</c:v>
                </c:pt>
                <c:pt idx="144">
                  <c:v>7.9119999999999996E-2</c:v>
                </c:pt>
                <c:pt idx="145">
                  <c:v>7.9600000000000004E-2</c:v>
                </c:pt>
                <c:pt idx="146">
                  <c:v>8.0079999999999998E-2</c:v>
                </c:pt>
                <c:pt idx="147">
                  <c:v>8.0560000000000007E-2</c:v>
                </c:pt>
                <c:pt idx="148">
                  <c:v>8.1040000000000001E-2</c:v>
                </c:pt>
                <c:pt idx="149">
                  <c:v>8.1519999999999995E-2</c:v>
                </c:pt>
                <c:pt idx="150">
                  <c:v>8.2000000000000003E-2</c:v>
                </c:pt>
                <c:pt idx="151">
                  <c:v>8.2479999999999998E-2</c:v>
                </c:pt>
                <c:pt idx="152">
                  <c:v>8.2960000000000006E-2</c:v>
                </c:pt>
                <c:pt idx="153">
                  <c:v>8.344E-2</c:v>
                </c:pt>
                <c:pt idx="154">
                  <c:v>8.3919999999999995E-2</c:v>
                </c:pt>
                <c:pt idx="155">
                  <c:v>8.4400000000000003E-2</c:v>
                </c:pt>
                <c:pt idx="156">
                  <c:v>8.4879999999999997E-2</c:v>
                </c:pt>
                <c:pt idx="157">
                  <c:v>8.5360000000000005E-2</c:v>
                </c:pt>
                <c:pt idx="158">
                  <c:v>8.584E-2</c:v>
                </c:pt>
                <c:pt idx="159">
                  <c:v>8.6319999999999994E-2</c:v>
                </c:pt>
                <c:pt idx="160">
                  <c:v>8.6800000000000002E-2</c:v>
                </c:pt>
                <c:pt idx="161">
                  <c:v>8.7279999999999996E-2</c:v>
                </c:pt>
                <c:pt idx="162">
                  <c:v>8.7760000000000005E-2</c:v>
                </c:pt>
                <c:pt idx="163">
                  <c:v>8.8239999999999999E-2</c:v>
                </c:pt>
                <c:pt idx="164">
                  <c:v>8.8719999999999993E-2</c:v>
                </c:pt>
                <c:pt idx="165">
                  <c:v>8.9200000000000002E-2</c:v>
                </c:pt>
                <c:pt idx="166">
                  <c:v>8.9679999999999996E-2</c:v>
                </c:pt>
                <c:pt idx="167">
                  <c:v>9.0160000000000004E-2</c:v>
                </c:pt>
                <c:pt idx="168">
                  <c:v>9.0639999999999998E-2</c:v>
                </c:pt>
                <c:pt idx="169">
                  <c:v>9.1120000000000007E-2</c:v>
                </c:pt>
                <c:pt idx="170">
                  <c:v>9.1600000000000001E-2</c:v>
                </c:pt>
                <c:pt idx="171">
                  <c:v>9.2079999999999995E-2</c:v>
                </c:pt>
                <c:pt idx="172">
                  <c:v>9.2560000000000003E-2</c:v>
                </c:pt>
                <c:pt idx="173">
                  <c:v>9.3039999999999998E-2</c:v>
                </c:pt>
                <c:pt idx="174">
                  <c:v>9.3520000000000006E-2</c:v>
                </c:pt>
                <c:pt idx="175">
                  <c:v>9.4E-2</c:v>
                </c:pt>
                <c:pt idx="176">
                  <c:v>9.4479999999999995E-2</c:v>
                </c:pt>
                <c:pt idx="177">
                  <c:v>9.4960000000000003E-2</c:v>
                </c:pt>
                <c:pt idx="178">
                  <c:v>9.5439999999999997E-2</c:v>
                </c:pt>
                <c:pt idx="179">
                  <c:v>9.5920000000000005E-2</c:v>
                </c:pt>
                <c:pt idx="180">
                  <c:v>9.64E-2</c:v>
                </c:pt>
                <c:pt idx="181">
                  <c:v>9.6879999999999994E-2</c:v>
                </c:pt>
                <c:pt idx="182">
                  <c:v>9.7360000000000002E-2</c:v>
                </c:pt>
                <c:pt idx="183">
                  <c:v>9.7839999999999996E-2</c:v>
                </c:pt>
                <c:pt idx="184">
                  <c:v>9.8320000000000005E-2</c:v>
                </c:pt>
                <c:pt idx="185">
                  <c:v>9.8799999999999999E-2</c:v>
                </c:pt>
                <c:pt idx="186">
                  <c:v>9.9279999999999993E-2</c:v>
                </c:pt>
                <c:pt idx="187">
                  <c:v>9.9760000000000001E-2</c:v>
                </c:pt>
                <c:pt idx="188">
                  <c:v>0.10024</c:v>
                </c:pt>
                <c:pt idx="189">
                  <c:v>0.10072</c:v>
                </c:pt>
                <c:pt idx="190">
                  <c:v>0.1012</c:v>
                </c:pt>
                <c:pt idx="191">
                  <c:v>0.10168000000000001</c:v>
                </c:pt>
                <c:pt idx="192">
                  <c:v>0.10216</c:v>
                </c:pt>
                <c:pt idx="193">
                  <c:v>0.10264</c:v>
                </c:pt>
                <c:pt idx="194">
                  <c:v>0.10312</c:v>
                </c:pt>
                <c:pt idx="195">
                  <c:v>0.1036</c:v>
                </c:pt>
                <c:pt idx="196">
                  <c:v>0.10408000000000001</c:v>
                </c:pt>
                <c:pt idx="197">
                  <c:v>0.10456</c:v>
                </c:pt>
                <c:pt idx="198">
                  <c:v>0.10503999999999999</c:v>
                </c:pt>
                <c:pt idx="199">
                  <c:v>0.10552</c:v>
                </c:pt>
                <c:pt idx="200">
                  <c:v>0.106</c:v>
                </c:pt>
                <c:pt idx="201">
                  <c:v>0.10648000000000001</c:v>
                </c:pt>
                <c:pt idx="202">
                  <c:v>0.10696</c:v>
                </c:pt>
                <c:pt idx="203">
                  <c:v>0.10743999999999999</c:v>
                </c:pt>
                <c:pt idx="204">
                  <c:v>0.10792</c:v>
                </c:pt>
                <c:pt idx="205">
                  <c:v>0.1084</c:v>
                </c:pt>
                <c:pt idx="206">
                  <c:v>0.10888</c:v>
                </c:pt>
                <c:pt idx="207">
                  <c:v>0.10936</c:v>
                </c:pt>
                <c:pt idx="208">
                  <c:v>0.10983999999999999</c:v>
                </c:pt>
                <c:pt idx="209">
                  <c:v>0.11032</c:v>
                </c:pt>
                <c:pt idx="210">
                  <c:v>0.1108</c:v>
                </c:pt>
                <c:pt idx="211">
                  <c:v>0.11128</c:v>
                </c:pt>
                <c:pt idx="212">
                  <c:v>0.11176</c:v>
                </c:pt>
                <c:pt idx="213">
                  <c:v>0.11224000000000001</c:v>
                </c:pt>
                <c:pt idx="214">
                  <c:v>0.11272</c:v>
                </c:pt>
                <c:pt idx="215">
                  <c:v>0.1132</c:v>
                </c:pt>
                <c:pt idx="216">
                  <c:v>0.11368</c:v>
                </c:pt>
                <c:pt idx="217">
                  <c:v>0.11416</c:v>
                </c:pt>
                <c:pt idx="218">
                  <c:v>0.11464000000000001</c:v>
                </c:pt>
                <c:pt idx="219">
                  <c:v>0.11512</c:v>
                </c:pt>
                <c:pt idx="220">
                  <c:v>0.11559999999999999</c:v>
                </c:pt>
                <c:pt idx="221">
                  <c:v>0.11608</c:v>
                </c:pt>
                <c:pt idx="222">
                  <c:v>0.11656</c:v>
                </c:pt>
                <c:pt idx="223">
                  <c:v>0.11704000000000001</c:v>
                </c:pt>
                <c:pt idx="224">
                  <c:v>0.11752</c:v>
                </c:pt>
                <c:pt idx="225">
                  <c:v>0.11799999999999999</c:v>
                </c:pt>
                <c:pt idx="226">
                  <c:v>0.11848</c:v>
                </c:pt>
                <c:pt idx="227">
                  <c:v>0.11896</c:v>
                </c:pt>
                <c:pt idx="228">
                  <c:v>0.11944</c:v>
                </c:pt>
                <c:pt idx="229">
                  <c:v>0.11992</c:v>
                </c:pt>
                <c:pt idx="230">
                  <c:v>0.12039999999999999</c:v>
                </c:pt>
                <c:pt idx="231">
                  <c:v>0.12088</c:v>
                </c:pt>
                <c:pt idx="232">
                  <c:v>0.12136</c:v>
                </c:pt>
                <c:pt idx="233">
                  <c:v>0.12184</c:v>
                </c:pt>
                <c:pt idx="234">
                  <c:v>0.12232</c:v>
                </c:pt>
                <c:pt idx="235">
                  <c:v>0.12280000000000001</c:v>
                </c:pt>
                <c:pt idx="236">
                  <c:v>0.12328</c:v>
                </c:pt>
                <c:pt idx="237">
                  <c:v>0.12376</c:v>
                </c:pt>
                <c:pt idx="238">
                  <c:v>0.12424</c:v>
                </c:pt>
                <c:pt idx="239">
                  <c:v>0.12472</c:v>
                </c:pt>
                <c:pt idx="240">
                  <c:v>0.12520000000000001</c:v>
                </c:pt>
                <c:pt idx="241">
                  <c:v>0.12567999999999999</c:v>
                </c:pt>
                <c:pt idx="242">
                  <c:v>0.12615999999999999</c:v>
                </c:pt>
                <c:pt idx="243">
                  <c:v>0.12664</c:v>
                </c:pt>
                <c:pt idx="244">
                  <c:v>0.12712000000000001</c:v>
                </c:pt>
                <c:pt idx="245">
                  <c:v>0.12759999999999999</c:v>
                </c:pt>
                <c:pt idx="246">
                  <c:v>0.12808</c:v>
                </c:pt>
                <c:pt idx="247">
                  <c:v>0.12856000000000001</c:v>
                </c:pt>
                <c:pt idx="248">
                  <c:v>0.12903999999999999</c:v>
                </c:pt>
                <c:pt idx="249">
                  <c:v>0.12952</c:v>
                </c:pt>
                <c:pt idx="250">
                  <c:v>0.13</c:v>
                </c:pt>
                <c:pt idx="251">
                  <c:v>0.13048000000000001</c:v>
                </c:pt>
                <c:pt idx="252">
                  <c:v>0.13095999999999999</c:v>
                </c:pt>
                <c:pt idx="253">
                  <c:v>0.13144</c:v>
                </c:pt>
                <c:pt idx="254">
                  <c:v>0.13192000000000001</c:v>
                </c:pt>
                <c:pt idx="255">
                  <c:v>0.13239999999999999</c:v>
                </c:pt>
                <c:pt idx="256">
                  <c:v>0.13288</c:v>
                </c:pt>
                <c:pt idx="257">
                  <c:v>0.13336000000000001</c:v>
                </c:pt>
                <c:pt idx="258">
                  <c:v>0.13383999999999999</c:v>
                </c:pt>
                <c:pt idx="259">
                  <c:v>0.13431999999999999</c:v>
                </c:pt>
                <c:pt idx="260">
                  <c:v>0.1348</c:v>
                </c:pt>
                <c:pt idx="261">
                  <c:v>0.13528000000000001</c:v>
                </c:pt>
                <c:pt idx="262">
                  <c:v>0.13575999999999999</c:v>
                </c:pt>
                <c:pt idx="263">
                  <c:v>0.13624</c:v>
                </c:pt>
                <c:pt idx="264">
                  <c:v>0.13672000000000001</c:v>
                </c:pt>
                <c:pt idx="265">
                  <c:v>0.13719999999999999</c:v>
                </c:pt>
                <c:pt idx="266">
                  <c:v>0.13768</c:v>
                </c:pt>
                <c:pt idx="267">
                  <c:v>0.13816000000000001</c:v>
                </c:pt>
                <c:pt idx="268">
                  <c:v>0.13864000000000001</c:v>
                </c:pt>
                <c:pt idx="269">
                  <c:v>0.13911999999999999</c:v>
                </c:pt>
                <c:pt idx="270">
                  <c:v>0.1396</c:v>
                </c:pt>
                <c:pt idx="271">
                  <c:v>0.14008000000000001</c:v>
                </c:pt>
                <c:pt idx="272">
                  <c:v>0.14055999999999999</c:v>
                </c:pt>
                <c:pt idx="273">
                  <c:v>0.14104</c:v>
                </c:pt>
                <c:pt idx="274">
                  <c:v>0.14152000000000001</c:v>
                </c:pt>
                <c:pt idx="275">
                  <c:v>0.14199999999999999</c:v>
                </c:pt>
                <c:pt idx="276">
                  <c:v>0.14248</c:v>
                </c:pt>
                <c:pt idx="277">
                  <c:v>0.14296</c:v>
                </c:pt>
                <c:pt idx="278">
                  <c:v>0.14344000000000001</c:v>
                </c:pt>
                <c:pt idx="279">
                  <c:v>0.14391999999999999</c:v>
                </c:pt>
                <c:pt idx="280">
                  <c:v>0.1444</c:v>
                </c:pt>
                <c:pt idx="281">
                  <c:v>0.14488000000000001</c:v>
                </c:pt>
                <c:pt idx="282">
                  <c:v>0.14535999999999999</c:v>
                </c:pt>
                <c:pt idx="283">
                  <c:v>0.14584</c:v>
                </c:pt>
                <c:pt idx="284">
                  <c:v>0.14632000000000001</c:v>
                </c:pt>
                <c:pt idx="285">
                  <c:v>0.14680000000000001</c:v>
                </c:pt>
                <c:pt idx="286">
                  <c:v>0.14727999999999999</c:v>
                </c:pt>
                <c:pt idx="287">
                  <c:v>0.14776</c:v>
                </c:pt>
                <c:pt idx="288">
                  <c:v>0.14824000000000001</c:v>
                </c:pt>
                <c:pt idx="289">
                  <c:v>0.14871999999999999</c:v>
                </c:pt>
                <c:pt idx="290">
                  <c:v>0.1492</c:v>
                </c:pt>
                <c:pt idx="291">
                  <c:v>0.14968000000000001</c:v>
                </c:pt>
                <c:pt idx="292">
                  <c:v>0.15015999999999999</c:v>
                </c:pt>
                <c:pt idx="293">
                  <c:v>0.15064</c:v>
                </c:pt>
                <c:pt idx="294">
                  <c:v>0.15112</c:v>
                </c:pt>
                <c:pt idx="295">
                  <c:v>0.15160000000000001</c:v>
                </c:pt>
                <c:pt idx="296">
                  <c:v>0.15207999999999999</c:v>
                </c:pt>
                <c:pt idx="297">
                  <c:v>0.15256</c:v>
                </c:pt>
                <c:pt idx="298">
                  <c:v>0.15304000000000001</c:v>
                </c:pt>
                <c:pt idx="299">
                  <c:v>0.15351999999999999</c:v>
                </c:pt>
                <c:pt idx="300">
                  <c:v>0.154</c:v>
                </c:pt>
                <c:pt idx="301">
                  <c:v>0.15448000000000001</c:v>
                </c:pt>
                <c:pt idx="302">
                  <c:v>0.15495999999999999</c:v>
                </c:pt>
                <c:pt idx="303">
                  <c:v>0.15543999999999999</c:v>
                </c:pt>
                <c:pt idx="304">
                  <c:v>0.15592</c:v>
                </c:pt>
                <c:pt idx="305">
                  <c:v>0.15640000000000001</c:v>
                </c:pt>
                <c:pt idx="306">
                  <c:v>0.15687999999999999</c:v>
                </c:pt>
                <c:pt idx="307">
                  <c:v>0.15736</c:v>
                </c:pt>
                <c:pt idx="308">
                  <c:v>0.15784000000000001</c:v>
                </c:pt>
                <c:pt idx="309">
                  <c:v>0.15831999999999999</c:v>
                </c:pt>
                <c:pt idx="310">
                  <c:v>0.1588</c:v>
                </c:pt>
                <c:pt idx="311">
                  <c:v>0.15928</c:v>
                </c:pt>
                <c:pt idx="312">
                  <c:v>0.15976000000000001</c:v>
                </c:pt>
                <c:pt idx="313">
                  <c:v>0.16023999999999999</c:v>
                </c:pt>
                <c:pt idx="314">
                  <c:v>0.16072</c:v>
                </c:pt>
                <c:pt idx="315">
                  <c:v>0.16120000000000001</c:v>
                </c:pt>
                <c:pt idx="316">
                  <c:v>0.16167999999999999</c:v>
                </c:pt>
                <c:pt idx="317">
                  <c:v>0.16216</c:v>
                </c:pt>
                <c:pt idx="318">
                  <c:v>0.16264000000000001</c:v>
                </c:pt>
                <c:pt idx="319">
                  <c:v>0.16311999999999999</c:v>
                </c:pt>
                <c:pt idx="320">
                  <c:v>0.1636</c:v>
                </c:pt>
                <c:pt idx="321">
                  <c:v>0.16408</c:v>
                </c:pt>
                <c:pt idx="322">
                  <c:v>0.16456000000000001</c:v>
                </c:pt>
                <c:pt idx="323">
                  <c:v>0.16503999999999999</c:v>
                </c:pt>
                <c:pt idx="324">
                  <c:v>0.16552</c:v>
                </c:pt>
                <c:pt idx="325">
                  <c:v>0.16600000000000001</c:v>
                </c:pt>
                <c:pt idx="326">
                  <c:v>0.16647999999999999</c:v>
                </c:pt>
                <c:pt idx="327">
                  <c:v>0.16696</c:v>
                </c:pt>
                <c:pt idx="328">
                  <c:v>0.16744000000000001</c:v>
                </c:pt>
                <c:pt idx="329">
                  <c:v>0.16792000000000001</c:v>
                </c:pt>
                <c:pt idx="330">
                  <c:v>0.16839999999999999</c:v>
                </c:pt>
                <c:pt idx="331">
                  <c:v>0.16888</c:v>
                </c:pt>
                <c:pt idx="332">
                  <c:v>0.16936000000000001</c:v>
                </c:pt>
                <c:pt idx="333">
                  <c:v>0.16983999999999999</c:v>
                </c:pt>
                <c:pt idx="334">
                  <c:v>0.17032</c:v>
                </c:pt>
                <c:pt idx="335">
                  <c:v>0.17080000000000001</c:v>
                </c:pt>
                <c:pt idx="336">
                  <c:v>0.17127999999999999</c:v>
                </c:pt>
                <c:pt idx="337">
                  <c:v>0.17176</c:v>
                </c:pt>
                <c:pt idx="338">
                  <c:v>0.17224</c:v>
                </c:pt>
                <c:pt idx="339">
                  <c:v>0.17272000000000001</c:v>
                </c:pt>
                <c:pt idx="340">
                  <c:v>0.17319999999999999</c:v>
                </c:pt>
                <c:pt idx="341">
                  <c:v>0.17368</c:v>
                </c:pt>
                <c:pt idx="342">
                  <c:v>0.17416000000000001</c:v>
                </c:pt>
                <c:pt idx="343">
                  <c:v>0.17463999999999999</c:v>
                </c:pt>
                <c:pt idx="344">
                  <c:v>0.17512</c:v>
                </c:pt>
                <c:pt idx="345">
                  <c:v>0.17560000000000001</c:v>
                </c:pt>
                <c:pt idx="346">
                  <c:v>0.17607999999999999</c:v>
                </c:pt>
                <c:pt idx="347">
                  <c:v>0.17655999999999999</c:v>
                </c:pt>
                <c:pt idx="348">
                  <c:v>0.17704</c:v>
                </c:pt>
                <c:pt idx="349">
                  <c:v>0.17752000000000001</c:v>
                </c:pt>
                <c:pt idx="350">
                  <c:v>0.17799999999999999</c:v>
                </c:pt>
                <c:pt idx="351">
                  <c:v>0.17848</c:v>
                </c:pt>
                <c:pt idx="352">
                  <c:v>0.17896000000000001</c:v>
                </c:pt>
                <c:pt idx="353">
                  <c:v>0.17943999999999999</c:v>
                </c:pt>
                <c:pt idx="354">
                  <c:v>0.17992</c:v>
                </c:pt>
                <c:pt idx="355">
                  <c:v>0.1804</c:v>
                </c:pt>
                <c:pt idx="356">
                  <c:v>0.18088000000000001</c:v>
                </c:pt>
                <c:pt idx="357">
                  <c:v>0.18135999999999999</c:v>
                </c:pt>
                <c:pt idx="358">
                  <c:v>0.18184</c:v>
                </c:pt>
                <c:pt idx="359">
                  <c:v>0.18232000000000001</c:v>
                </c:pt>
                <c:pt idx="360">
                  <c:v>0.18279999999999999</c:v>
                </c:pt>
                <c:pt idx="361">
                  <c:v>0.18328</c:v>
                </c:pt>
                <c:pt idx="362">
                  <c:v>0.18376000000000001</c:v>
                </c:pt>
                <c:pt idx="363">
                  <c:v>0.18423999999999999</c:v>
                </c:pt>
                <c:pt idx="364">
                  <c:v>0.18472</c:v>
                </c:pt>
                <c:pt idx="365">
                  <c:v>0.1852</c:v>
                </c:pt>
                <c:pt idx="366">
                  <c:v>0.18568000000000001</c:v>
                </c:pt>
                <c:pt idx="367">
                  <c:v>0.18615999999999999</c:v>
                </c:pt>
                <c:pt idx="368">
                  <c:v>0.18664</c:v>
                </c:pt>
                <c:pt idx="369">
                  <c:v>0.18712000000000001</c:v>
                </c:pt>
                <c:pt idx="370">
                  <c:v>0.18759999999999999</c:v>
                </c:pt>
                <c:pt idx="371">
                  <c:v>0.18808</c:v>
                </c:pt>
                <c:pt idx="372">
                  <c:v>0.18856000000000001</c:v>
                </c:pt>
                <c:pt idx="373">
                  <c:v>0.18904000000000001</c:v>
                </c:pt>
                <c:pt idx="374">
                  <c:v>0.18951999999999999</c:v>
                </c:pt>
                <c:pt idx="375">
                  <c:v>0.19</c:v>
                </c:pt>
                <c:pt idx="376">
                  <c:v>0.19048000000000001</c:v>
                </c:pt>
                <c:pt idx="377">
                  <c:v>0.19095999999999999</c:v>
                </c:pt>
                <c:pt idx="378">
                  <c:v>0.19144</c:v>
                </c:pt>
                <c:pt idx="379">
                  <c:v>0.19192000000000001</c:v>
                </c:pt>
                <c:pt idx="380">
                  <c:v>0.19239999999999999</c:v>
                </c:pt>
                <c:pt idx="381">
                  <c:v>0.19288</c:v>
                </c:pt>
                <c:pt idx="382">
                  <c:v>0.19336</c:v>
                </c:pt>
                <c:pt idx="383">
                  <c:v>0.19384000000000001</c:v>
                </c:pt>
                <c:pt idx="384">
                  <c:v>0.19431999999999999</c:v>
                </c:pt>
                <c:pt idx="385">
                  <c:v>0.1948</c:v>
                </c:pt>
                <c:pt idx="386">
                  <c:v>0.19528000000000001</c:v>
                </c:pt>
                <c:pt idx="387">
                  <c:v>0.19575999999999999</c:v>
                </c:pt>
                <c:pt idx="388">
                  <c:v>0.19624</c:v>
                </c:pt>
                <c:pt idx="389">
                  <c:v>0.19672000000000001</c:v>
                </c:pt>
                <c:pt idx="390">
                  <c:v>0.19719999999999999</c:v>
                </c:pt>
                <c:pt idx="391">
                  <c:v>0.19767999999999999</c:v>
                </c:pt>
                <c:pt idx="392">
                  <c:v>0.19816</c:v>
                </c:pt>
                <c:pt idx="393">
                  <c:v>0.19864000000000001</c:v>
                </c:pt>
                <c:pt idx="394">
                  <c:v>0.19911999999999999</c:v>
                </c:pt>
                <c:pt idx="395">
                  <c:v>0.1996</c:v>
                </c:pt>
                <c:pt idx="396">
                  <c:v>0.20008000000000001</c:v>
                </c:pt>
                <c:pt idx="397">
                  <c:v>0.20055999999999999</c:v>
                </c:pt>
                <c:pt idx="398">
                  <c:v>0.20104</c:v>
                </c:pt>
                <c:pt idx="399">
                  <c:v>0.20152</c:v>
                </c:pt>
                <c:pt idx="400">
                  <c:v>0.20200000000000001</c:v>
                </c:pt>
                <c:pt idx="401">
                  <c:v>0.20247999999999999</c:v>
                </c:pt>
                <c:pt idx="402">
                  <c:v>0.20296</c:v>
                </c:pt>
                <c:pt idx="403">
                  <c:v>0.20344000000000001</c:v>
                </c:pt>
                <c:pt idx="404">
                  <c:v>0.20391999999999999</c:v>
                </c:pt>
                <c:pt idx="405">
                  <c:v>0.2044</c:v>
                </c:pt>
                <c:pt idx="406">
                  <c:v>0.20488000000000001</c:v>
                </c:pt>
                <c:pt idx="407">
                  <c:v>0.20535999999999999</c:v>
                </c:pt>
                <c:pt idx="408">
                  <c:v>0.20584</c:v>
                </c:pt>
                <c:pt idx="409">
                  <c:v>0.20632</c:v>
                </c:pt>
                <c:pt idx="410">
                  <c:v>0.20680000000000001</c:v>
                </c:pt>
                <c:pt idx="411">
                  <c:v>0.20727999999999999</c:v>
                </c:pt>
                <c:pt idx="412">
                  <c:v>0.20776</c:v>
                </c:pt>
                <c:pt idx="413">
                  <c:v>0.20824000000000001</c:v>
                </c:pt>
                <c:pt idx="414">
                  <c:v>0.20871999999999999</c:v>
                </c:pt>
                <c:pt idx="415">
                  <c:v>0.2092</c:v>
                </c:pt>
                <c:pt idx="416">
                  <c:v>0.20968000000000001</c:v>
                </c:pt>
                <c:pt idx="417">
                  <c:v>0.21016000000000001</c:v>
                </c:pt>
                <c:pt idx="418">
                  <c:v>0.21063999999999999</c:v>
                </c:pt>
                <c:pt idx="419">
                  <c:v>0.21112</c:v>
                </c:pt>
                <c:pt idx="420">
                  <c:v>0.21160000000000001</c:v>
                </c:pt>
                <c:pt idx="421">
                  <c:v>0.21207999999999999</c:v>
                </c:pt>
                <c:pt idx="422">
                  <c:v>0.21256</c:v>
                </c:pt>
                <c:pt idx="423">
                  <c:v>0.21304000000000001</c:v>
                </c:pt>
                <c:pt idx="424">
                  <c:v>0.21351999999999999</c:v>
                </c:pt>
                <c:pt idx="425">
                  <c:v>0.214</c:v>
                </c:pt>
                <c:pt idx="426">
                  <c:v>0.21448</c:v>
                </c:pt>
                <c:pt idx="427">
                  <c:v>0.21496000000000001</c:v>
                </c:pt>
                <c:pt idx="428">
                  <c:v>0.21543999999999999</c:v>
                </c:pt>
                <c:pt idx="429">
                  <c:v>0.21592</c:v>
                </c:pt>
                <c:pt idx="430">
                  <c:v>0.21640000000000001</c:v>
                </c:pt>
                <c:pt idx="431">
                  <c:v>0.21687999999999999</c:v>
                </c:pt>
                <c:pt idx="432">
                  <c:v>0.21736</c:v>
                </c:pt>
                <c:pt idx="433">
                  <c:v>0.21784000000000001</c:v>
                </c:pt>
                <c:pt idx="434">
                  <c:v>0.21831999999999999</c:v>
                </c:pt>
                <c:pt idx="435">
                  <c:v>0.21879999999999999</c:v>
                </c:pt>
                <c:pt idx="436">
                  <c:v>0.21928</c:v>
                </c:pt>
                <c:pt idx="437">
                  <c:v>0.21976000000000001</c:v>
                </c:pt>
                <c:pt idx="438">
                  <c:v>0.22023999999999999</c:v>
                </c:pt>
                <c:pt idx="439">
                  <c:v>0.22072</c:v>
                </c:pt>
                <c:pt idx="440">
                  <c:v>0.22120000000000001</c:v>
                </c:pt>
                <c:pt idx="441">
                  <c:v>0.22167999999999999</c:v>
                </c:pt>
                <c:pt idx="442">
                  <c:v>0.22216</c:v>
                </c:pt>
                <c:pt idx="443">
                  <c:v>0.22264</c:v>
                </c:pt>
                <c:pt idx="444">
                  <c:v>0.22312000000000001</c:v>
                </c:pt>
                <c:pt idx="445">
                  <c:v>0.22359999999999999</c:v>
                </c:pt>
                <c:pt idx="446">
                  <c:v>0.22408</c:v>
                </c:pt>
                <c:pt idx="447">
                  <c:v>0.22456000000000001</c:v>
                </c:pt>
                <c:pt idx="448">
                  <c:v>0.22503999999999999</c:v>
                </c:pt>
                <c:pt idx="449">
                  <c:v>0.22552</c:v>
                </c:pt>
                <c:pt idx="450">
                  <c:v>0.22600000000000001</c:v>
                </c:pt>
                <c:pt idx="451">
                  <c:v>0.22647999999999999</c:v>
                </c:pt>
                <c:pt idx="452">
                  <c:v>0.22696</c:v>
                </c:pt>
                <c:pt idx="453">
                  <c:v>0.22744</c:v>
                </c:pt>
                <c:pt idx="454">
                  <c:v>0.22792000000000001</c:v>
                </c:pt>
                <c:pt idx="455">
                  <c:v>0.22839999999999999</c:v>
                </c:pt>
                <c:pt idx="456">
                  <c:v>0.22888</c:v>
                </c:pt>
                <c:pt idx="457">
                  <c:v>0.22936000000000001</c:v>
                </c:pt>
                <c:pt idx="458">
                  <c:v>0.22983999999999999</c:v>
                </c:pt>
                <c:pt idx="459">
                  <c:v>0.23032</c:v>
                </c:pt>
                <c:pt idx="460">
                  <c:v>0.23080000000000001</c:v>
                </c:pt>
                <c:pt idx="461">
                  <c:v>0.23128000000000001</c:v>
                </c:pt>
                <c:pt idx="462">
                  <c:v>0.23175999999999999</c:v>
                </c:pt>
                <c:pt idx="463">
                  <c:v>0.23224</c:v>
                </c:pt>
                <c:pt idx="464">
                  <c:v>0.23272000000000001</c:v>
                </c:pt>
                <c:pt idx="465">
                  <c:v>0.23319999999999999</c:v>
                </c:pt>
                <c:pt idx="466">
                  <c:v>0.23368</c:v>
                </c:pt>
                <c:pt idx="467">
                  <c:v>0.23416000000000001</c:v>
                </c:pt>
                <c:pt idx="468">
                  <c:v>0.23463999999999999</c:v>
                </c:pt>
                <c:pt idx="469">
                  <c:v>0.23512</c:v>
                </c:pt>
                <c:pt idx="470">
                  <c:v>0.2356</c:v>
                </c:pt>
                <c:pt idx="471">
                  <c:v>0.23608000000000001</c:v>
                </c:pt>
                <c:pt idx="472">
                  <c:v>0.23655999999999999</c:v>
                </c:pt>
                <c:pt idx="473">
                  <c:v>0.23704</c:v>
                </c:pt>
                <c:pt idx="474">
                  <c:v>0.23752000000000001</c:v>
                </c:pt>
                <c:pt idx="475">
                  <c:v>0.23799999999999999</c:v>
                </c:pt>
                <c:pt idx="476">
                  <c:v>0.23848</c:v>
                </c:pt>
                <c:pt idx="477">
                  <c:v>0.23896000000000001</c:v>
                </c:pt>
                <c:pt idx="478">
                  <c:v>0.23943999999999999</c:v>
                </c:pt>
                <c:pt idx="479">
                  <c:v>0.23991999999999999</c:v>
                </c:pt>
                <c:pt idx="480">
                  <c:v>0.2404</c:v>
                </c:pt>
                <c:pt idx="481">
                  <c:v>0.24088000000000001</c:v>
                </c:pt>
                <c:pt idx="482">
                  <c:v>0.24135999999999999</c:v>
                </c:pt>
                <c:pt idx="483">
                  <c:v>0.24184</c:v>
                </c:pt>
                <c:pt idx="484">
                  <c:v>0.24232000000000001</c:v>
                </c:pt>
                <c:pt idx="485">
                  <c:v>0.24279999999999999</c:v>
                </c:pt>
                <c:pt idx="486">
                  <c:v>0.24328</c:v>
                </c:pt>
                <c:pt idx="487">
                  <c:v>0.24376</c:v>
                </c:pt>
                <c:pt idx="488">
                  <c:v>0.24424000000000001</c:v>
                </c:pt>
                <c:pt idx="489">
                  <c:v>0.24471999999999999</c:v>
                </c:pt>
                <c:pt idx="490">
                  <c:v>0.2452</c:v>
                </c:pt>
                <c:pt idx="491">
                  <c:v>0.24568000000000001</c:v>
                </c:pt>
                <c:pt idx="492">
                  <c:v>0.24615999999999999</c:v>
                </c:pt>
                <c:pt idx="493">
                  <c:v>0.24664</c:v>
                </c:pt>
                <c:pt idx="494">
                  <c:v>0.24712000000000001</c:v>
                </c:pt>
                <c:pt idx="495">
                  <c:v>0.24759999999999999</c:v>
                </c:pt>
                <c:pt idx="496">
                  <c:v>0.24807999999999999</c:v>
                </c:pt>
                <c:pt idx="497">
                  <c:v>0.24856</c:v>
                </c:pt>
                <c:pt idx="498">
                  <c:v>0.24904000000000001</c:v>
                </c:pt>
                <c:pt idx="499">
                  <c:v>0.24951999999999999</c:v>
                </c:pt>
              </c:numCache>
            </c:numRef>
          </c:xVal>
          <c:yVal>
            <c:numRef>
              <c:f>Data!$AH$13:$AH$512</c:f>
              <c:numCache>
                <c:formatCode>General</c:formatCode>
                <c:ptCount val="500"/>
                <c:pt idx="0">
                  <c:v>1.00000275E-4</c:v>
                </c:pt>
                <c:pt idx="1">
                  <c:v>1.00000275E-4</c:v>
                </c:pt>
                <c:pt idx="2">
                  <c:v>1.00000275E-4</c:v>
                </c:pt>
                <c:pt idx="3">
                  <c:v>1.00000275E-4</c:v>
                </c:pt>
                <c:pt idx="4">
                  <c:v>1.00000275E-4</c:v>
                </c:pt>
                <c:pt idx="5">
                  <c:v>1.00000275E-4</c:v>
                </c:pt>
                <c:pt idx="6">
                  <c:v>1.00000275E-4</c:v>
                </c:pt>
                <c:pt idx="7">
                  <c:v>1.00000275E-4</c:v>
                </c:pt>
                <c:pt idx="8">
                  <c:v>1.0000027499992099E-4</c:v>
                </c:pt>
                <c:pt idx="9">
                  <c:v>9.9725350293197103E-5</c:v>
                </c:pt>
                <c:pt idx="10">
                  <c:v>6.4380325861467303E-5</c:v>
                </c:pt>
                <c:pt idx="11">
                  <c:v>3.17585191490674E-5</c:v>
                </c:pt>
                <c:pt idx="12">
                  <c:v>2.12763837573717E-5</c:v>
                </c:pt>
                <c:pt idx="13">
                  <c:v>1.5588270288571602E-5</c:v>
                </c:pt>
                <c:pt idx="14">
                  <c:v>1.1979102977431E-5</c:v>
                </c:pt>
                <c:pt idx="15">
                  <c:v>9.497519114790761E-6</c:v>
                </c:pt>
                <c:pt idx="16">
                  <c:v>7.7017692972435105E-6</c:v>
                </c:pt>
                <c:pt idx="17">
                  <c:v>6.3545704671619796E-6</c:v>
                </c:pt>
                <c:pt idx="18">
                  <c:v>5.31606132705509E-6</c:v>
                </c:pt>
                <c:pt idx="19">
                  <c:v>4.4982336866368002E-6</c:v>
                </c:pt>
                <c:pt idx="20">
                  <c:v>3.8429314522513107E-6</c:v>
                </c:pt>
                <c:pt idx="21">
                  <c:v>3.3102288839161902E-6</c:v>
                </c:pt>
                <c:pt idx="22">
                  <c:v>2.8718596428517902E-6</c:v>
                </c:pt>
                <c:pt idx="23">
                  <c:v>2.50729747428686E-6</c:v>
                </c:pt>
                <c:pt idx="24">
                  <c:v>2.2013150497868202E-6</c:v>
                </c:pt>
                <c:pt idx="25">
                  <c:v>1.9424079718377402E-6</c:v>
                </c:pt>
                <c:pt idx="26">
                  <c:v>1.7217460898847E-6</c:v>
                </c:pt>
                <c:pt idx="27">
                  <c:v>1.5324574022343101E-6</c:v>
                </c:pt>
                <c:pt idx="28">
                  <c:v>1.3691279765000499E-6</c:v>
                </c:pt>
                <c:pt idx="29">
                  <c:v>1.22744579898495E-6</c:v>
                </c:pt>
                <c:pt idx="30">
                  <c:v>1.1039426881547701E-6</c:v>
                </c:pt>
                <c:pt idx="31">
                  <c:v>9.9580435676895703E-7</c:v>
                </c:pt>
                <c:pt idx="32">
                  <c:v>9.0072867561549009E-7</c:v>
                </c:pt>
                <c:pt idx="33">
                  <c:v>8.1681857373587691E-7</c:v>
                </c:pt>
                <c:pt idx="34">
                  <c:v>7.4250018650094304E-7</c:v>
                </c:pt>
                <c:pt idx="35">
                  <c:v>6.7645964710492404E-7</c:v>
                </c:pt>
                <c:pt idx="36">
                  <c:v>6.1759380961317807E-7</c:v>
                </c:pt>
                <c:pt idx="37">
                  <c:v>5.6497149542233098E-7</c:v>
                </c:pt>
                <c:pt idx="38">
                  <c:v>5.1780276902319296E-7</c:v>
                </c:pt>
                <c:pt idx="39">
                  <c:v>4.7541439621124902E-7</c:v>
                </c:pt>
                <c:pt idx="40">
                  <c:v>4.3723010428680897E-7</c:v>
                </c:pt>
                <c:pt idx="41">
                  <c:v>4.0275460107516601E-7</c:v>
                </c:pt>
                <c:pt idx="42">
                  <c:v>3.7156055850838403E-7</c:v>
                </c:pt>
                <c:pt idx="43">
                  <c:v>3.43277950392048E-7</c:v>
                </c:pt>
                <c:pt idx="44">
                  <c:v>3.1758527180323502E-7</c:v>
                </c:pt>
                <c:pt idx="45">
                  <c:v>2.94202271782029E-7</c:v>
                </c:pt>
                <c:pt idx="46">
                  <c:v>2.7288390976124602E-7</c:v>
                </c:pt>
                <c:pt idx="47">
                  <c:v>2.5341530725733202E-7</c:v>
                </c:pt>
                <c:pt idx="48">
                  <c:v>2.3560751295639803E-7</c:v>
                </c:pt>
                <c:pt idx="49">
                  <c:v>2.19293935831643E-7</c:v>
                </c:pt>
                <c:pt idx="50">
                  <c:v>2.0432732942657403E-7</c:v>
                </c:pt>
                <c:pt idx="51">
                  <c:v>1.9057723289947802E-7</c:v>
                </c:pt>
                <c:pt idx="52">
                  <c:v>1.77927792034593E-7</c:v>
                </c:pt>
                <c:pt idx="53">
                  <c:v>1.6627589779627902E-7</c:v>
                </c:pt>
                <c:pt idx="54">
                  <c:v>1.555295910172E-7</c:v>
                </c:pt>
                <c:pt idx="55">
                  <c:v>1.4560669112327199E-7</c:v>
                </c:pt>
                <c:pt idx="56">
                  <c:v>1.3643361400301501E-7</c:v>
                </c:pt>
                <c:pt idx="57">
                  <c:v>1.27944350116231E-7</c:v>
                </c:pt>
                <c:pt idx="58">
                  <c:v>1.20079578778533E-7</c:v>
                </c:pt>
                <c:pt idx="59">
                  <c:v>1.12785898522986E-7</c:v>
                </c:pt>
                <c:pt idx="60">
                  <c:v>1.0601515670071801E-7</c:v>
                </c:pt>
                <c:pt idx="61">
                  <c:v>9.9723864113357304E-8</c:v>
                </c:pt>
                <c:pt idx="62">
                  <c:v>9.3872682794812103E-8</c:v>
                </c:pt>
                <c:pt idx="63">
                  <c:v>8.8425976758766707E-8</c:v>
                </c:pt>
                <c:pt idx="64">
                  <c:v>8.3351417191967107E-8</c:v>
                </c:pt>
                <c:pt idx="65">
                  <c:v>7.8619634768537697E-8</c:v>
                </c:pt>
                <c:pt idx="66">
                  <c:v>7.4203912862522605E-8</c:v>
                </c:pt>
                <c:pt idx="67">
                  <c:v>7.0079916340186209E-8</c:v>
                </c:pt>
                <c:pt idx="68">
                  <c:v>6.6225451364986994E-8</c:v>
                </c:pt>
                <c:pt idx="69">
                  <c:v>6.2620252293542208E-8</c:v>
                </c:pt>
                <c:pt idx="70">
                  <c:v>5.9245792281098207E-8</c:v>
                </c:pt>
                <c:pt idx="71">
                  <c:v>5.6085114677110302E-8</c:v>
                </c:pt>
                <c:pt idx="72">
                  <c:v>5.3122682696347602E-8</c:v>
                </c:pt>
                <c:pt idx="73">
                  <c:v>5.0344245165972102E-8</c:v>
                </c:pt>
                <c:pt idx="74">
                  <c:v>4.7736716450760204E-8</c:v>
                </c:pt>
                <c:pt idx="75">
                  <c:v>4.52880689044275E-8</c:v>
                </c:pt>
                <c:pt idx="76">
                  <c:v>4.2987236402115705E-8</c:v>
                </c:pt>
                <c:pt idx="77">
                  <c:v>4.0824027686497606E-8</c:v>
                </c:pt>
                <c:pt idx="78">
                  <c:v>3.8789048433440801E-8</c:v>
                </c:pt>
                <c:pt idx="79">
                  <c:v>3.6873631062515903E-8</c:v>
                </c:pt>
                <c:pt idx="80">
                  <c:v>3.5069771442828202E-8</c:v>
                </c:pt>
                <c:pt idx="81">
                  <c:v>3.3370071746661303E-8</c:v>
                </c:pt>
                <c:pt idx="82">
                  <c:v>3.17676887915952E-8</c:v>
                </c:pt>
                <c:pt idx="83">
                  <c:v>3.0256287289049403E-8</c:v>
                </c:pt>
                <c:pt idx="84">
                  <c:v>2.8829997484618598E-8</c:v>
                </c:pt>
                <c:pt idx="85">
                  <c:v>2.7483376734458403E-8</c:v>
                </c:pt>
                <c:pt idx="86">
                  <c:v>2.6211374613858302E-8</c:v>
                </c:pt>
                <c:pt idx="87">
                  <c:v>2.5009301202041001E-8</c:v>
                </c:pt>
                <c:pt idx="88">
                  <c:v>2.3872798221454802E-8</c:v>
                </c:pt>
                <c:pt idx="89">
                  <c:v>2.2797812746459001E-8</c:v>
                </c:pt>
                <c:pt idx="90">
                  <c:v>2.1780573237352999E-8</c:v>
                </c:pt>
                <c:pt idx="91">
                  <c:v>2.08175676598263E-8</c:v>
                </c:pt>
                <c:pt idx="92">
                  <c:v>1.9905523504189503E-8</c:v>
                </c:pt>
                <c:pt idx="93">
                  <c:v>1.9041389509723099E-8</c:v>
                </c:pt>
                <c:pt idx="94">
                  <c:v>1.8222318941953201E-8</c:v>
                </c:pt>
                <c:pt idx="95">
                  <c:v>1.7445654275345502E-8</c:v>
                </c:pt>
                <c:pt idx="96">
                  <c:v>1.6708913148645901E-8</c:v>
                </c:pt>
                <c:pt idx="97">
                  <c:v>1.6009775479442E-8</c:v>
                </c:pt>
                <c:pt idx="98">
                  <c:v>1.5346071631404303E-8</c:v>
                </c:pt>
                <c:pt idx="99">
                  <c:v>1.4715771539304101E-8</c:v>
                </c:pt>
                <c:pt idx="100">
                  <c:v>1.4116974706498099E-8</c:v>
                </c:pt>
                <c:pt idx="101">
                  <c:v>1.3547900997827001E-8</c:v>
                </c:pt>
                <c:pt idx="102">
                  <c:v>1.30068821582881E-8</c:v>
                </c:pt>
                <c:pt idx="103">
                  <c:v>1.2492353994475599E-8</c:v>
                </c:pt>
                <c:pt idx="104">
                  <c:v>1.20028491617471E-8</c:v>
                </c:pt>
                <c:pt idx="105">
                  <c:v>1.15369905054254E-8</c:v>
                </c:pt>
                <c:pt idx="106">
                  <c:v>1.1093484909158302E-8</c:v>
                </c:pt>
                <c:pt idx="107">
                  <c:v>1.0671117607945101E-8</c:v>
                </c:pt>
                <c:pt idx="108">
                  <c:v>1.0268746927791E-8</c:v>
                </c:pt>
                <c:pt idx="109">
                  <c:v>9.8852994157117696E-9</c:v>
                </c:pt>
                <c:pt idx="110">
                  <c:v>9.5197653282531312E-9</c:v>
                </c:pt>
                <c:pt idx="111">
                  <c:v>9.1711944514266498E-9</c:v>
                </c:pt>
                <c:pt idx="112">
                  <c:v>8.8386922226896305E-9</c:v>
                </c:pt>
                <c:pt idx="113">
                  <c:v>8.5214161320748209E-9</c:v>
                </c:pt>
                <c:pt idx="114">
                  <c:v>8.2185723817747015E-9</c:v>
                </c:pt>
                <c:pt idx="115">
                  <c:v>7.9294127803589606E-9</c:v>
                </c:pt>
                <c:pt idx="116">
                  <c:v>7.65323185783069E-9</c:v>
                </c:pt>
                <c:pt idx="117">
                  <c:v>7.3893641801898402E-9</c:v>
                </c:pt>
                <c:pt idx="118">
                  <c:v>7.1371818511709698E-9</c:v>
                </c:pt>
                <c:pt idx="119">
                  <c:v>6.8960921860159706E-9</c:v>
                </c:pt>
                <c:pt idx="120">
                  <c:v>6.6655355430459802E-9</c:v>
                </c:pt>
                <c:pt idx="121">
                  <c:v>6.4449833034119302E-9</c:v>
                </c:pt>
                <c:pt idx="122">
                  <c:v>6.2339359865415002E-9</c:v>
                </c:pt>
                <c:pt idx="123">
                  <c:v>6.03192149114374E-9</c:v>
                </c:pt>
                <c:pt idx="124">
                  <c:v>5.8384934533783504E-9</c:v>
                </c:pt>
                <c:pt idx="125">
                  <c:v>5.6532297132456901E-9</c:v>
                </c:pt>
                <c:pt idx="126">
                  <c:v>5.4757308813664009E-9</c:v>
                </c:pt>
                <c:pt idx="127">
                  <c:v>5.30561899888299E-9</c:v>
                </c:pt>
                <c:pt idx="128">
                  <c:v>5.1425362839388305E-9</c:v>
                </c:pt>
                <c:pt idx="129">
                  <c:v>4.9861439586208304E-9</c:v>
                </c:pt>
                <c:pt idx="130">
                  <c:v>4.8361211506633997E-9</c:v>
                </c:pt>
                <c:pt idx="131">
                  <c:v>4.6921638646942499E-9</c:v>
                </c:pt>
                <c:pt idx="132">
                  <c:v>4.5539840181984496E-9</c:v>
                </c:pt>
                <c:pt idx="133">
                  <c:v>4.4213085377406302E-9</c:v>
                </c:pt>
                <c:pt idx="134">
                  <c:v>4.2938785113190605E-9</c:v>
                </c:pt>
                <c:pt idx="135">
                  <c:v>4.1714483930322702E-9</c:v>
                </c:pt>
                <c:pt idx="136">
                  <c:v>4.0537852565377904E-9</c:v>
                </c:pt>
                <c:pt idx="137">
                  <c:v>3.9406680940453902E-9</c:v>
                </c:pt>
                <c:pt idx="138">
                  <c:v>3.83188715772697E-9</c:v>
                </c:pt>
                <c:pt idx="139">
                  <c:v>3.7272433407777905E-9</c:v>
                </c:pt>
                <c:pt idx="140">
                  <c:v>3.6265475955146302E-9</c:v>
                </c:pt>
                <c:pt idx="141">
                  <c:v>3.5296203861474302E-9</c:v>
                </c:pt>
                <c:pt idx="142">
                  <c:v>3.4362911740433899E-9</c:v>
                </c:pt>
                <c:pt idx="143">
                  <c:v>3.3463979329510202E-9</c:v>
                </c:pt>
                <c:pt idx="144">
                  <c:v>3.2597866926426E-9</c:v>
                </c:pt>
                <c:pt idx="145">
                  <c:v>3.1763111094362499E-9</c:v>
                </c:pt>
                <c:pt idx="146">
                  <c:v>3.0958320611342397E-9</c:v>
                </c:pt>
                <c:pt idx="147">
                  <c:v>3.0182172652032102E-9</c:v>
                </c:pt>
                <c:pt idx="148">
                  <c:v>2.9433409193697602E-9</c:v>
                </c:pt>
                <c:pt idx="149">
                  <c:v>2.8710833617913602E-9</c:v>
                </c:pt>
                <c:pt idx="150">
                  <c:v>2.80133075118411E-9</c:v>
                </c:pt>
                <c:pt idx="151">
                  <c:v>2.73397476449509E-9</c:v>
                </c:pt>
                <c:pt idx="152">
                  <c:v>2.6689123116194002E-9</c:v>
                </c:pt>
                <c:pt idx="153">
                  <c:v>2.6060452660579003E-9</c:v>
                </c:pt>
                <c:pt idx="154">
                  <c:v>2.5452802103357402E-9</c:v>
                </c:pt>
                <c:pt idx="155">
                  <c:v>2.4865281955312799E-9</c:v>
                </c:pt>
                <c:pt idx="156">
                  <c:v>2.4297045140477802E-9</c:v>
                </c:pt>
                <c:pt idx="157">
                  <c:v>2.3747284844569699E-9</c:v>
                </c:pt>
                <c:pt idx="158">
                  <c:v>2.3215232485677201E-9</c:v>
                </c:pt>
                <c:pt idx="159">
                  <c:v>2.2700155787700301E-9</c:v>
                </c:pt>
                <c:pt idx="160">
                  <c:v>2.2201356962758898E-9</c:v>
                </c:pt>
                <c:pt idx="161">
                  <c:v>2.1718170988710601E-9</c:v>
                </c:pt>
                <c:pt idx="162">
                  <c:v>2.1249963976555804E-9</c:v>
                </c:pt>
                <c:pt idx="163">
                  <c:v>2.0796131627368801E-9</c:v>
                </c:pt>
                <c:pt idx="164">
                  <c:v>2.0356097769246802E-9</c:v>
                </c:pt>
                <c:pt idx="165">
                  <c:v>1.9929312969779002E-9</c:v>
                </c:pt>
                <c:pt idx="166">
                  <c:v>1.9515253222329001E-9</c:v>
                </c:pt>
                <c:pt idx="167">
                  <c:v>1.9113418700983001E-9</c:v>
                </c:pt>
                <c:pt idx="168">
                  <c:v>1.87233325789654E-9</c:v>
                </c:pt>
                <c:pt idx="169">
                  <c:v>1.8344539907942601E-9</c:v>
                </c:pt>
                <c:pt idx="170">
                  <c:v>1.7976606555258403E-9</c:v>
                </c:pt>
                <c:pt idx="171">
                  <c:v>1.7619118195439001E-9</c:v>
                </c:pt>
                <c:pt idx="172">
                  <c:v>1.7271679353036902E-9</c:v>
                </c:pt>
                <c:pt idx="173">
                  <c:v>1.69339124938984E-9</c:v>
                </c:pt>
                <c:pt idx="174">
                  <c:v>1.6605457162171802E-9</c:v>
                </c:pt>
                <c:pt idx="175">
                  <c:v>1.62859691608502E-9</c:v>
                </c:pt>
                <c:pt idx="176">
                  <c:v>1.5975119773365102E-9</c:v>
                </c:pt>
                <c:pt idx="177">
                  <c:v>1.5672595024014702E-9</c:v>
                </c:pt>
                <c:pt idx="178">
                  <c:v>1.5378094975155903E-9</c:v>
                </c:pt>
                <c:pt idx="179">
                  <c:v>1.5091333059209201E-9</c:v>
                </c:pt>
                <c:pt idx="180">
                  <c:v>1.4812035443634601E-9</c:v>
                </c:pt>
                <c:pt idx="181">
                  <c:v>1.4539940427144499E-9</c:v>
                </c:pt>
                <c:pt idx="182">
                  <c:v>1.42747978655164E-9</c:v>
                </c:pt>
                <c:pt idx="183">
                  <c:v>1.4016368625459902E-9</c:v>
                </c:pt>
                <c:pt idx="184">
                  <c:v>1.37644240650839E-9</c:v>
                </c:pt>
                <c:pt idx="185">
                  <c:v>1.3518745539584701E-9</c:v>
                </c:pt>
                <c:pt idx="186">
                  <c:v>1.3279123930858601E-9</c:v>
                </c:pt>
                <c:pt idx="187">
                  <c:v>1.30453591998128E-9</c:v>
                </c:pt>
                <c:pt idx="188">
                  <c:v>1.2817259960214201E-9</c:v>
                </c:pt>
                <c:pt idx="189">
                  <c:v>1.2594643072983602E-9</c:v>
                </c:pt>
                <c:pt idx="190">
                  <c:v>1.2377333259922801E-9</c:v>
                </c:pt>
                <c:pt idx="191">
                  <c:v>1.2165162735938801E-9</c:v>
                </c:pt>
                <c:pt idx="192">
                  <c:v>1.1957970858661599E-9</c:v>
                </c:pt>
                <c:pt idx="193">
                  <c:v>1.1755603794713001E-9</c:v>
                </c:pt>
                <c:pt idx="194">
                  <c:v>1.1557914201796199E-9</c:v>
                </c:pt>
                <c:pt idx="195">
                  <c:v>1.1364760925810001E-9</c:v>
                </c:pt>
                <c:pt idx="196">
                  <c:v>1.1176008712359099E-9</c:v>
                </c:pt>
                <c:pt idx="197">
                  <c:v>1.0991527931930602E-9</c:v>
                </c:pt>
                <c:pt idx="198">
                  <c:v>1.0811194317606902E-9</c:v>
                </c:pt>
                <c:pt idx="199">
                  <c:v>1.0634888715211499E-9</c:v>
                </c:pt>
                <c:pt idx="200">
                  <c:v>1.0462496845288099E-9</c:v>
                </c:pt>
                <c:pt idx="201">
                  <c:v>1.0293909076508999E-9</c:v>
                </c:pt>
                <c:pt idx="202">
                  <c:v>1.0129020208981099E-9</c:v>
                </c:pt>
                <c:pt idx="203">
                  <c:v>9.9677292678057613E-10</c:v>
                </c:pt>
                <c:pt idx="204">
                  <c:v>9.8099393067977917E-10</c:v>
                </c:pt>
                <c:pt idx="205">
                  <c:v>9.6555572210215305E-10</c:v>
                </c:pt>
                <c:pt idx="206">
                  <c:v>9.5044935674722805E-10</c:v>
                </c:pt>
                <c:pt idx="207">
                  <c:v>9.356662394978221E-10</c:v>
                </c:pt>
                <c:pt idx="208">
                  <c:v>9.2119810817797499E-10</c:v>
                </c:pt>
                <c:pt idx="209">
                  <c:v>9.0703701798277011E-10</c:v>
                </c:pt>
                <c:pt idx="210">
                  <c:v>8.93175326755818E-10</c:v>
                </c:pt>
                <c:pt idx="211">
                  <c:v>8.7960568086653705E-10</c:v>
                </c:pt>
                <c:pt idx="212">
                  <c:v>8.6632100172484401E-10</c:v>
                </c:pt>
                <c:pt idx="213">
                  <c:v>8.5331447303232303E-10</c:v>
                </c:pt>
                <c:pt idx="214">
                  <c:v>8.405795284647811E-10</c:v>
                </c:pt>
                <c:pt idx="215">
                  <c:v>8.2810984007371498E-10</c:v>
                </c:pt>
                <c:pt idx="216">
                  <c:v>8.1589930712670302E-10</c:v>
                </c:pt>
                <c:pt idx="217">
                  <c:v>8.0394204550117604E-10</c:v>
                </c:pt>
                <c:pt idx="218">
                  <c:v>7.9223237759268709E-10</c:v>
                </c:pt>
                <c:pt idx="219">
                  <c:v>7.8076482262454406E-10</c:v>
                </c:pt>
                <c:pt idx="220">
                  <c:v>7.6953408750509304E-10</c:v>
                </c:pt>
                <c:pt idx="221">
                  <c:v>7.5853505799690012E-10</c:v>
                </c:pt>
                <c:pt idx="222">
                  <c:v>7.4776279041718609E-10</c:v>
                </c:pt>
                <c:pt idx="223">
                  <c:v>7.3721250360812001E-10</c:v>
                </c:pt>
                <c:pt idx="224">
                  <c:v>7.2687957139129207E-10</c:v>
                </c:pt>
                <c:pt idx="225">
                  <c:v>7.1675951528213903E-10</c:v>
                </c:pt>
                <c:pt idx="226">
                  <c:v>7.0684799761808605E-10</c:v>
                </c:pt>
                <c:pt idx="227">
                  <c:v>6.9714081496659601E-10</c:v>
                </c:pt>
                <c:pt idx="228">
                  <c:v>6.8763389185371805E-10</c:v>
                </c:pt>
                <c:pt idx="229">
                  <c:v>6.7832327481533307E-10</c:v>
                </c:pt>
                <c:pt idx="230">
                  <c:v>6.6920512667262403E-10</c:v>
                </c:pt>
                <c:pt idx="231">
                  <c:v>6.6027572115707997E-10</c:v>
                </c:pt>
                <c:pt idx="232">
                  <c:v>6.5153143771567407E-10</c:v>
                </c:pt>
                <c:pt idx="233">
                  <c:v>6.4296875661647505E-10</c:v>
                </c:pt>
                <c:pt idx="234">
                  <c:v>6.3458425427742395E-10</c:v>
                </c:pt>
                <c:pt idx="235">
                  <c:v>6.2637459879459798E-10</c:v>
                </c:pt>
                <c:pt idx="236">
                  <c:v>6.183365457314E-10</c:v>
                </c:pt>
                <c:pt idx="237">
                  <c:v>6.104669340771831E-10</c:v>
                </c:pt>
                <c:pt idx="238">
                  <c:v>6.0276268240936799E-10</c:v>
                </c:pt>
                <c:pt idx="239">
                  <c:v>5.9522078526534405E-10</c:v>
                </c:pt>
                <c:pt idx="240">
                  <c:v>5.8783830966709302E-10</c:v>
                </c:pt>
                <c:pt idx="241">
                  <c:v>5.8061239182611599E-10</c:v>
                </c:pt>
                <c:pt idx="242">
                  <c:v>5.7354023402477606E-10</c:v>
                </c:pt>
                <c:pt idx="243">
                  <c:v>5.6661910163982898E-10</c:v>
                </c:pt>
                <c:pt idx="244">
                  <c:v>5.5984632031709703E-10</c:v>
                </c:pt>
                <c:pt idx="245">
                  <c:v>5.5321927329709605E-10</c:v>
                </c:pt>
                <c:pt idx="246">
                  <c:v>5.4673539887510499E-10</c:v>
                </c:pt>
                <c:pt idx="247">
                  <c:v>5.4039218798579098E-10</c:v>
                </c:pt>
                <c:pt idx="248">
                  <c:v>5.3418718191775801E-10</c:v>
                </c:pt>
                <c:pt idx="249">
                  <c:v>5.2811797014851199E-10</c:v>
                </c:pt>
                <c:pt idx="250">
                  <c:v>5.22182188291351E-10</c:v>
                </c:pt>
                <c:pt idx="251">
                  <c:v>5.1637751614950604E-10</c:v>
                </c:pt>
                <c:pt idx="252">
                  <c:v>5.1070167587620101E-10</c:v>
                </c:pt>
                <c:pt idx="253">
                  <c:v>5.0515243023384099E-10</c:v>
                </c:pt>
                <c:pt idx="254">
                  <c:v>4.9972758094752708E-10</c:v>
                </c:pt>
                <c:pt idx="255">
                  <c:v>4.94424967148213E-10</c:v>
                </c:pt>
                <c:pt idx="256">
                  <c:v>4.8924246390262299E-10</c:v>
                </c:pt>
                <c:pt idx="257">
                  <c:v>4.8417798082550596E-10</c:v>
                </c:pt>
                <c:pt idx="258">
                  <c:v>4.7922946077020801E-10</c:v>
                </c:pt>
                <c:pt idx="259">
                  <c:v>4.7439487859374899E-10</c:v>
                </c:pt>
                <c:pt idx="260">
                  <c:v>4.6967223999315399E-10</c:v>
                </c:pt>
                <c:pt idx="261">
                  <c:v>4.6505958041012099E-10</c:v>
                </c:pt>
                <c:pt idx="262">
                  <c:v>4.6055496400027005E-10</c:v>
                </c:pt>
                <c:pt idx="263">
                  <c:v>4.5615648266399197E-10</c:v>
                </c:pt>
                <c:pt idx="264">
                  <c:v>4.5186225513596502E-10</c:v>
                </c:pt>
                <c:pt idx="265">
                  <c:v>4.47670426130537E-10</c:v>
                </c:pt>
                <c:pt idx="266">
                  <c:v>4.4357916554021706E-10</c:v>
                </c:pt>
                <c:pt idx="267">
                  <c:v>4.3958666768461603E-10</c:v>
                </c:pt>
                <c:pt idx="268">
                  <c:v>4.3569115060772208E-10</c:v>
                </c:pt>
                <c:pt idx="269">
                  <c:v>4.3189085542080997E-10</c:v>
                </c:pt>
                <c:pt idx="270">
                  <c:v>4.2818404568862402E-10</c:v>
                </c:pt>
                <c:pt idx="271">
                  <c:v>4.2456900685671698E-10</c:v>
                </c:pt>
                <c:pt idx="272">
                  <c:v>4.2104404571785805E-10</c:v>
                </c:pt>
                <c:pt idx="273">
                  <c:v>4.1760748991545103E-10</c:v>
                </c:pt>
                <c:pt idx="274">
                  <c:v>4.1425768748204502E-10</c:v>
                </c:pt>
                <c:pt idx="275">
                  <c:v>4.1099300641106599E-10</c:v>
                </c:pt>
                <c:pt idx="276">
                  <c:v>4.0781183425997503E-10</c:v>
                </c:pt>
                <c:pt idx="277">
                  <c:v>4.0471257778315204E-10</c:v>
                </c:pt>
                <c:pt idx="278">
                  <c:v>4.0169366259284303E-10</c:v>
                </c:pt>
                <c:pt idx="279">
                  <c:v>3.98753532846598E-10</c:v>
                </c:pt>
                <c:pt idx="280">
                  <c:v>3.9589065095969605E-10</c:v>
                </c:pt>
                <c:pt idx="281">
                  <c:v>3.9310349734109404E-10</c:v>
                </c:pt>
                <c:pt idx="282">
                  <c:v>3.9039057015151099E-10</c:v>
                </c:pt>
                <c:pt idx="283">
                  <c:v>3.8775038508232307E-10</c:v>
                </c:pt>
                <c:pt idx="284">
                  <c:v>3.8518147515397301E-10</c:v>
                </c:pt>
                <c:pt idx="285">
                  <c:v>3.8268239053268706E-10</c:v>
                </c:pt>
                <c:pt idx="286">
                  <c:v>3.8025169836431902E-10</c:v>
                </c:pt>
                <c:pt idx="287">
                  <c:v>3.77887982624189E-10</c:v>
                </c:pt>
                <c:pt idx="288">
                  <c:v>3.7558984398185102E-10</c:v>
                </c:pt>
                <c:pt idx="289">
                  <c:v>3.7335589967975302E-10</c:v>
                </c:pt>
                <c:pt idx="290">
                  <c:v>3.7118478342479703E-10</c:v>
                </c:pt>
                <c:pt idx="291">
                  <c:v>3.6907514529185803E-10</c:v>
                </c:pt>
                <c:pt idx="292">
                  <c:v>3.6702565163835805E-10</c:v>
                </c:pt>
                <c:pt idx="293">
                  <c:v>3.65034985029022E-10</c:v>
                </c:pt>
                <c:pt idx="294">
                  <c:v>3.6310184416998998E-10</c:v>
                </c:pt>
                <c:pt idx="295">
                  <c:v>3.61224943851492E-10</c:v>
                </c:pt>
                <c:pt idx="296">
                  <c:v>3.5940301489831103E-10</c:v>
                </c:pt>
                <c:pt idx="297">
                  <c:v>3.5763480412718103E-10</c:v>
                </c:pt>
                <c:pt idx="298">
                  <c:v>3.5591907431077405E-10</c:v>
                </c:pt>
                <c:pt idx="299">
                  <c:v>3.5425460414749699E-10</c:v>
                </c:pt>
                <c:pt idx="300">
                  <c:v>3.5264018823627604E-10</c:v>
                </c:pt>
                <c:pt idx="301">
                  <c:v>3.5107463705585901E-10</c:v>
                </c:pt>
                <c:pt idx="302">
                  <c:v>3.4955677694803003E-10</c:v>
                </c:pt>
                <c:pt idx="303">
                  <c:v>3.4808545010419501E-10</c:v>
                </c:pt>
                <c:pt idx="304">
                  <c:v>3.4665951455480703E-10</c:v>
                </c:pt>
                <c:pt idx="305">
                  <c:v>3.4527784416096505E-10</c:v>
                </c:pt>
                <c:pt idx="306">
                  <c:v>3.43939328608158E-10</c:v>
                </c:pt>
                <c:pt idx="307">
                  <c:v>3.4264287340174799E-10</c:v>
                </c:pt>
                <c:pt idx="308">
                  <c:v>3.4138739986317703E-10</c:v>
                </c:pt>
                <c:pt idx="309">
                  <c:v>3.4017184512677502E-10</c:v>
                </c:pt>
                <c:pt idx="310">
                  <c:v>3.3899516213676905E-10</c:v>
                </c:pt>
                <c:pt idx="311">
                  <c:v>3.3785631964413403E-10</c:v>
                </c:pt>
                <c:pt idx="312">
                  <c:v>3.3675430220327402E-10</c:v>
                </c:pt>
                <c:pt idx="313">
                  <c:v>3.3568811016798902E-10</c:v>
                </c:pt>
                <c:pt idx="314">
                  <c:v>3.3465675968608299E-10</c:v>
                </c:pt>
                <c:pt idx="315">
                  <c:v>3.3365928269251302E-10</c:v>
                </c:pt>
                <c:pt idx="316">
                  <c:v>3.3269472690109004E-10</c:v>
                </c:pt>
                <c:pt idx="317">
                  <c:v>3.3176215579495504E-10</c:v>
                </c:pt>
                <c:pt idx="318">
                  <c:v>3.3086064861408099E-10</c:v>
                </c:pt>
                <c:pt idx="319">
                  <c:v>3.2998930034032004E-10</c:v>
                </c:pt>
                <c:pt idx="320">
                  <c:v>3.2914722167995401E-10</c:v>
                </c:pt>
                <c:pt idx="321">
                  <c:v>3.2833353904502799E-10</c:v>
                </c:pt>
                <c:pt idx="322">
                  <c:v>3.27547394530934E-10</c:v>
                </c:pt>
                <c:pt idx="323">
                  <c:v>3.2678794588934102E-10</c:v>
                </c:pt>
                <c:pt idx="324">
                  <c:v>3.26054366498588E-10</c:v>
                </c:pt>
                <c:pt idx="325">
                  <c:v>3.2534584533320998E-10</c:v>
                </c:pt>
                <c:pt idx="326">
                  <c:v>3.24661586929163E-10</c:v>
                </c:pt>
                <c:pt idx="327">
                  <c:v>3.24000811341705E-10</c:v>
                </c:pt>
                <c:pt idx="328">
                  <c:v>3.2336275410157001E-10</c:v>
                </c:pt>
                <c:pt idx="329">
                  <c:v>3.2274666617225501E-10</c:v>
                </c:pt>
                <c:pt idx="330">
                  <c:v>3.2215181389864602E-10</c:v>
                </c:pt>
                <c:pt idx="331">
                  <c:v>3.2157747894839803E-10</c:v>
                </c:pt>
                <c:pt idx="332">
                  <c:v>3.2102295825466002E-10</c:v>
                </c:pt>
                <c:pt idx="333">
                  <c:v>3.20487563959617E-10</c:v>
                </c:pt>
                <c:pt idx="334">
                  <c:v>3.1997062334123505E-10</c:v>
                </c:pt>
                <c:pt idx="335">
                  <c:v>3.1947147874024804E-10</c:v>
                </c:pt>
                <c:pt idx="336">
                  <c:v>3.1898948749409501E-10</c:v>
                </c:pt>
                <c:pt idx="337">
                  <c:v>3.1852402185403303E-10</c:v>
                </c:pt>
                <c:pt idx="338">
                  <c:v>3.1807446889500202E-10</c:v>
                </c:pt>
                <c:pt idx="339">
                  <c:v>3.1764023043772701E-10</c:v>
                </c:pt>
                <c:pt idx="340">
                  <c:v>3.17220722957306E-10</c:v>
                </c:pt>
                <c:pt idx="341">
                  <c:v>3.1681537747624899E-10</c:v>
                </c:pt>
                <c:pt idx="342">
                  <c:v>3.1642363947550004E-10</c:v>
                </c:pt>
                <c:pt idx="343">
                  <c:v>3.1604496879224304E-10</c:v>
                </c:pt>
                <c:pt idx="344">
                  <c:v>3.1567883949744703E-10</c:v>
                </c:pt>
                <c:pt idx="345">
                  <c:v>3.1532473979853802E-10</c:v>
                </c:pt>
                <c:pt idx="346">
                  <c:v>3.1498217192194798E-10</c:v>
                </c:pt>
                <c:pt idx="347">
                  <c:v>3.1465065197814199E-10</c:v>
                </c:pt>
                <c:pt idx="348">
                  <c:v>3.14329709858844E-10</c:v>
                </c:pt>
                <c:pt idx="349">
                  <c:v>3.14018889097951E-10</c:v>
                </c:pt>
                <c:pt idx="350">
                  <c:v>3.1371774673165098E-10</c:v>
                </c:pt>
                <c:pt idx="351">
                  <c:v>3.1342585318758701E-10</c:v>
                </c:pt>
                <c:pt idx="352">
                  <c:v>3.1314279212049201E-10</c:v>
                </c:pt>
                <c:pt idx="353">
                  <c:v>3.1286816028076604E-10</c:v>
                </c:pt>
                <c:pt idx="354">
                  <c:v>3.1260156737851704E-10</c:v>
                </c:pt>
                <c:pt idx="355">
                  <c:v>3.1234263590751601E-10</c:v>
                </c:pt>
                <c:pt idx="356">
                  <c:v>3.1209100102441802E-10</c:v>
                </c:pt>
                <c:pt idx="357">
                  <c:v>3.1184631036969898E-10</c:v>
                </c:pt>
                <c:pt idx="358">
                  <c:v>3.1160822391267602E-10</c:v>
                </c:pt>
                <c:pt idx="359">
                  <c:v>3.1137641380652801E-10</c:v>
                </c:pt>
                <c:pt idx="360">
                  <c:v>3.1115056419036502E-10</c:v>
                </c:pt>
                <c:pt idx="361">
                  <c:v>3.1093037106017301E-10</c:v>
                </c:pt>
                <c:pt idx="362">
                  <c:v>3.1071554206442802E-10</c:v>
                </c:pt>
                <c:pt idx="363">
                  <c:v>3.1050579635016E-10</c:v>
                </c:pt>
                <c:pt idx="364">
                  <c:v>3.1030086438628904E-10</c:v>
                </c:pt>
                <c:pt idx="365">
                  <c:v>3.1010048776737703E-10</c:v>
                </c:pt>
                <c:pt idx="366">
                  <c:v>3.0990441906634002E-10</c:v>
                </c:pt>
                <c:pt idx="367">
                  <c:v>3.0971242160835203E-10</c:v>
                </c:pt>
                <c:pt idx="368">
                  <c:v>3.0952426933230201E-10</c:v>
                </c:pt>
                <c:pt idx="369">
                  <c:v>3.0933974656021302E-10</c:v>
                </c:pt>
                <c:pt idx="370">
                  <c:v>3.0915864784408301E-10</c:v>
                </c:pt>
                <c:pt idx="371">
                  <c:v>3.0898077775007304E-10</c:v>
                </c:pt>
                <c:pt idx="372">
                  <c:v>3.0880595067948203E-10</c:v>
                </c:pt>
                <c:pt idx="373">
                  <c:v>3.08633990673261E-10</c:v>
                </c:pt>
                <c:pt idx="374">
                  <c:v>3.0846473120739203E-10</c:v>
                </c:pt>
                <c:pt idx="375">
                  <c:v>3.0829801501504203E-10</c:v>
                </c:pt>
                <c:pt idx="376">
                  <c:v>3.0813369386195304E-10</c:v>
                </c:pt>
                <c:pt idx="377">
                  <c:v>3.0797162838062799E-10</c:v>
                </c:pt>
                <c:pt idx="378">
                  <c:v>3.0781168783243403E-10</c:v>
                </c:pt>
                <c:pt idx="379">
                  <c:v>3.0765374994839202E-10</c:v>
                </c:pt>
                <c:pt idx="380">
                  <c:v>3.07497700683726E-10</c:v>
                </c:pt>
                <c:pt idx="381">
                  <c:v>3.0734343406120702E-10</c:v>
                </c:pt>
                <c:pt idx="382">
                  <c:v>3.0719085192239604E-10</c:v>
                </c:pt>
                <c:pt idx="383">
                  <c:v>3.0703986377080902E-10</c:v>
                </c:pt>
                <c:pt idx="384">
                  <c:v>3.0689038652314E-10</c:v>
                </c:pt>
                <c:pt idx="385">
                  <c:v>3.0674234435000103E-10</c:v>
                </c:pt>
                <c:pt idx="386">
                  <c:v>3.0659566843041E-10</c:v>
                </c:pt>
                <c:pt idx="387">
                  <c:v>3.0645029678737604E-10</c:v>
                </c:pt>
                <c:pt idx="388">
                  <c:v>3.0630617404980199E-10</c:v>
                </c:pt>
                <c:pt idx="389">
                  <c:v>3.0616325127906804E-10</c:v>
                </c:pt>
                <c:pt idx="390">
                  <c:v>3.0602148574360398E-10</c:v>
                </c:pt>
                <c:pt idx="391">
                  <c:v>3.0588084073177402E-10</c:v>
                </c:pt>
                <c:pt idx="392">
                  <c:v>3.0574128534466104E-10</c:v>
                </c:pt>
                <c:pt idx="393">
                  <c:v>3.05602794291086E-10</c:v>
                </c:pt>
                <c:pt idx="394">
                  <c:v>3.0546534770241604E-10</c:v>
                </c:pt>
                <c:pt idx="395">
                  <c:v>3.0532893090880101E-10</c:v>
                </c:pt>
                <c:pt idx="396">
                  <c:v>3.0519353427468599E-10</c:v>
                </c:pt>
                <c:pt idx="397">
                  <c:v>3.0505915296260601E-10</c:v>
                </c:pt>
                <c:pt idx="398">
                  <c:v>3.0492578677883401E-10</c:v>
                </c:pt>
                <c:pt idx="399">
                  <c:v>3.0479343994109999E-10</c:v>
                </c:pt>
                <c:pt idx="400">
                  <c:v>3.0466212091522199E-10</c:v>
                </c:pt>
                <c:pt idx="401">
                  <c:v>3.0453184220678404E-10</c:v>
                </c:pt>
                <c:pt idx="402">
                  <c:v>3.0440262017331299E-10</c:v>
                </c:pt>
                <c:pt idx="403">
                  <c:v>3.0427447484918404E-10</c:v>
                </c:pt>
                <c:pt idx="404">
                  <c:v>3.04147429734144E-10</c:v>
                </c:pt>
                <c:pt idx="405">
                  <c:v>3.0402151164051702E-10</c:v>
                </c:pt>
                <c:pt idx="406">
                  <c:v>3.03896750480393E-10</c:v>
                </c:pt>
                <c:pt idx="407">
                  <c:v>3.0377317910607602E-10</c:v>
                </c:pt>
                <c:pt idx="408">
                  <c:v>3.0365083312493104E-10</c:v>
                </c:pt>
                <c:pt idx="409">
                  <c:v>3.0352975071444904E-10</c:v>
                </c:pt>
                <c:pt idx="410">
                  <c:v>3.0340997246875803E-10</c:v>
                </c:pt>
                <c:pt idx="411">
                  <c:v>3.0329154120249803E-10</c:v>
                </c:pt>
                <c:pt idx="412">
                  <c:v>3.0317450180072105E-10</c:v>
                </c:pt>
                <c:pt idx="413">
                  <c:v>3.0305890104460002E-10</c:v>
                </c:pt>
                <c:pt idx="414">
                  <c:v>3.0294478744067002E-10</c:v>
                </c:pt>
                <c:pt idx="415">
                  <c:v>3.0283221107553104E-10</c:v>
                </c:pt>
                <c:pt idx="416">
                  <c:v>3.0272122343884801E-10</c:v>
                </c:pt>
                <c:pt idx="417">
                  <c:v>3.0261187727750604E-10</c:v>
                </c:pt>
                <c:pt idx="418">
                  <c:v>3.0250422644267401E-10</c:v>
                </c:pt>
                <c:pt idx="419">
                  <c:v>3.0239832572892401E-10</c:v>
                </c:pt>
                <c:pt idx="420">
                  <c:v>3.0229423073911299E-10</c:v>
                </c:pt>
                <c:pt idx="421">
                  <c:v>3.0219199773113398E-10</c:v>
                </c:pt>
                <c:pt idx="422">
                  <c:v>3.0209168347500403E-10</c:v>
                </c:pt>
                <c:pt idx="423">
                  <c:v>3.0199334512154397E-10</c:v>
                </c:pt>
                <c:pt idx="424">
                  <c:v>3.0189704005783002E-10</c:v>
                </c:pt>
                <c:pt idx="425">
                  <c:v>3.0180282577757004E-10</c:v>
                </c:pt>
                <c:pt idx="426">
                  <c:v>3.0171075975386001E-10</c:v>
                </c:pt>
                <c:pt idx="427">
                  <c:v>3.0162089930727301E-10</c:v>
                </c:pt>
                <c:pt idx="428">
                  <c:v>3.0153330148565098E-10</c:v>
                </c:pt>
                <c:pt idx="429">
                  <c:v>3.01448022943866E-10</c:v>
                </c:pt>
                <c:pt idx="430">
                  <c:v>3.0136511982463201E-10</c:v>
                </c:pt>
                <c:pt idx="431">
                  <c:v>3.0128464764638201E-10</c:v>
                </c:pt>
                <c:pt idx="432">
                  <c:v>3.0120666119212401E-10</c:v>
                </c:pt>
                <c:pt idx="433">
                  <c:v>3.01131214402331E-10</c:v>
                </c:pt>
                <c:pt idx="434">
                  <c:v>3.0105836027093699E-10</c:v>
                </c:pt>
                <c:pt idx="435">
                  <c:v>3.0098815074398603E-10</c:v>
                </c:pt>
                <c:pt idx="436">
                  <c:v>3.0092063662425301E-10</c:v>
                </c:pt>
                <c:pt idx="437">
                  <c:v>3.0085586747615598E-10</c:v>
                </c:pt>
                <c:pt idx="438">
                  <c:v>3.0079389153362601E-10</c:v>
                </c:pt>
                <c:pt idx="439">
                  <c:v>3.0073475561647899E-10</c:v>
                </c:pt>
                <c:pt idx="440">
                  <c:v>3.00678505045564E-10</c:v>
                </c:pt>
                <c:pt idx="441">
                  <c:v>3.0062518355860504E-10</c:v>
                </c:pt>
                <c:pt idx="442">
                  <c:v>3.0057483323812298E-10</c:v>
                </c:pt>
                <c:pt idx="443">
                  <c:v>3.0052749443825302E-10</c:v>
                </c:pt>
                <c:pt idx="444">
                  <c:v>3.0048320570834602E-10</c:v>
                </c:pt>
                <c:pt idx="445">
                  <c:v>3.0044200373052301E-10</c:v>
                </c:pt>
                <c:pt idx="446">
                  <c:v>3.0040392325917697E-10</c:v>
                </c:pt>
                <c:pt idx="447">
                  <c:v>3.0036899705514201E-10</c:v>
                </c:pt>
                <c:pt idx="448">
                  <c:v>3.0033725582820703E-10</c:v>
                </c:pt>
                <c:pt idx="449">
                  <c:v>3.00308728189973E-10</c:v>
                </c:pt>
                <c:pt idx="450">
                  <c:v>3.0028344060208098E-10</c:v>
                </c:pt>
                <c:pt idx="451">
                  <c:v>3.0026141732169399E-10</c:v>
                </c:pt>
                <c:pt idx="452">
                  <c:v>3.0024268036479299E-10</c:v>
                </c:pt>
                <c:pt idx="453">
                  <c:v>3.0022724946849904E-10</c:v>
                </c:pt>
                <c:pt idx="454">
                  <c:v>3.00215142048191E-10</c:v>
                </c:pt>
                <c:pt idx="455">
                  <c:v>3.0020637316046201E-10</c:v>
                </c:pt>
                <c:pt idx="456">
                  <c:v>3.00200955480231E-10</c:v>
                </c:pt>
                <c:pt idx="457">
                  <c:v>3.0019889927333302E-10</c:v>
                </c:pt>
                <c:pt idx="458">
                  <c:v>3.0020021236398103E-10</c:v>
                </c:pt>
                <c:pt idx="459">
                  <c:v>3.0020490011481103E-10</c:v>
                </c:pt>
                <c:pt idx="460">
                  <c:v>3.0021296541476998E-10</c:v>
                </c:pt>
                <c:pt idx="461">
                  <c:v>3.0022440866297501E-10</c:v>
                </c:pt>
                <c:pt idx="462">
                  <c:v>3.0023922774779101E-10</c:v>
                </c:pt>
                <c:pt idx="463">
                  <c:v>3.0025741804047705E-10</c:v>
                </c:pt>
                <c:pt idx="464">
                  <c:v>3.0027897239389397E-10</c:v>
                </c:pt>
                <c:pt idx="465">
                  <c:v>3.0030388113802501E-10</c:v>
                </c:pt>
                <c:pt idx="466">
                  <c:v>3.0033213207112202E-10</c:v>
                </c:pt>
                <c:pt idx="467">
                  <c:v>3.0036371046316098E-10</c:v>
                </c:pt>
                <c:pt idx="468">
                  <c:v>3.0039859906608402E-10</c:v>
                </c:pt>
                <c:pt idx="469">
                  <c:v>3.0043677812067101E-10</c:v>
                </c:pt>
                <c:pt idx="470">
                  <c:v>3.0047822536072202E-10</c:v>
                </c:pt>
                <c:pt idx="471">
                  <c:v>3.0052291602241702E-10</c:v>
                </c:pt>
                <c:pt idx="472">
                  <c:v>3.0057082286620601E-10</c:v>
                </c:pt>
                <c:pt idx="473">
                  <c:v>3.0062191619437301E-10</c:v>
                </c:pt>
                <c:pt idx="474">
                  <c:v>3.0067616386887902E-10</c:v>
                </c:pt>
                <c:pt idx="475">
                  <c:v>3.00733531326152E-10</c:v>
                </c:pt>
                <c:pt idx="476">
                  <c:v>3.0079398160652604E-10</c:v>
                </c:pt>
                <c:pt idx="477">
                  <c:v>3.0085747538347701E-10</c:v>
                </c:pt>
                <c:pt idx="478">
                  <c:v>3.0092397099191305E-10</c:v>
                </c:pt>
                <c:pt idx="479">
                  <c:v>3.0099342445570101E-10</c:v>
                </c:pt>
                <c:pt idx="480">
                  <c:v>3.0106578951604903E-10</c:v>
                </c:pt>
                <c:pt idx="481">
                  <c:v>3.01141017672423E-10</c:v>
                </c:pt>
                <c:pt idx="482">
                  <c:v>3.0121905822012898E-10</c:v>
                </c:pt>
                <c:pt idx="483">
                  <c:v>3.0129985828861401E-10</c:v>
                </c:pt>
                <c:pt idx="484">
                  <c:v>3.0138336287909701E-10</c:v>
                </c:pt>
                <c:pt idx="485">
                  <c:v>3.0146951490322401E-10</c:v>
                </c:pt>
                <c:pt idx="486">
                  <c:v>3.01558255232253E-10</c:v>
                </c:pt>
                <c:pt idx="487">
                  <c:v>3.0164952274326501E-10</c:v>
                </c:pt>
                <c:pt idx="488">
                  <c:v>3.0174325436603503E-10</c:v>
                </c:pt>
                <c:pt idx="489">
                  <c:v>3.01839385130597E-10</c:v>
                </c:pt>
                <c:pt idx="490">
                  <c:v>3.0193784821308399E-10</c:v>
                </c:pt>
                <c:pt idx="491">
                  <c:v>3.02038574990609E-10</c:v>
                </c:pt>
                <c:pt idx="492">
                  <c:v>3.0214149509584298E-10</c:v>
                </c:pt>
                <c:pt idx="493">
                  <c:v>3.0224653647091401E-10</c:v>
                </c:pt>
                <c:pt idx="494">
                  <c:v>3.0235362542251798E-10</c:v>
                </c:pt>
                <c:pt idx="495">
                  <c:v>3.0246268667663102E-10</c:v>
                </c:pt>
                <c:pt idx="496">
                  <c:v>3.0257364343394002E-10</c:v>
                </c:pt>
                <c:pt idx="497">
                  <c:v>3.0268641743183001E-10</c:v>
                </c:pt>
                <c:pt idx="498">
                  <c:v>3.0280092900435401E-10</c:v>
                </c:pt>
                <c:pt idx="499">
                  <c:v>3.0291709714243802E-10</c:v>
                </c:pt>
              </c:numCache>
            </c:numRef>
          </c:yVal>
          <c:smooth val="1"/>
        </c:ser>
        <c:ser>
          <c:idx val="9"/>
          <c:order val="8"/>
          <c:spPr>
            <a:ln w="28575">
              <a:noFill/>
            </a:ln>
          </c:spPr>
          <c:marker>
            <c:symbol val="star"/>
            <c:size val="6"/>
            <c:spPr>
              <a:noFill/>
              <a:ln>
                <a:solidFill>
                  <a:srgbClr val="FF6600"/>
                </a:solidFill>
                <a:prstDash val="solid"/>
              </a:ln>
            </c:spPr>
          </c:marker>
          <c:xVal>
            <c:numRef>
              <c:f>Data!$AK$13:$AK$512</c:f>
              <c:numCache>
                <c:formatCode>0.00E+00</c:formatCode>
                <c:ptCount val="500"/>
                <c:pt idx="0">
                  <c:v>1.0149999999999999E-2</c:v>
                </c:pt>
                <c:pt idx="1">
                  <c:v>1.04545E-2</c:v>
                </c:pt>
                <c:pt idx="2" formatCode="General">
                  <c:v>1.0768099999999999E-2</c:v>
                </c:pt>
                <c:pt idx="3" formatCode="General">
                  <c:v>1.1091200000000001E-2</c:v>
                </c:pt>
                <c:pt idx="4" formatCode="General">
                  <c:v>1.1423900000000001E-2</c:v>
                </c:pt>
                <c:pt idx="5" formatCode="General">
                  <c:v>1.17666E-2</c:v>
                </c:pt>
                <c:pt idx="6" formatCode="General">
                  <c:v>1.2119599999999999E-2</c:v>
                </c:pt>
                <c:pt idx="7" formatCode="General">
                  <c:v>1.24832E-2</c:v>
                </c:pt>
                <c:pt idx="8" formatCode="General">
                  <c:v>1.28577E-2</c:v>
                </c:pt>
                <c:pt idx="9" formatCode="General">
                  <c:v>1.3243400000000001E-2</c:v>
                </c:pt>
                <c:pt idx="10" formatCode="General">
                  <c:v>1.36408E-2</c:v>
                </c:pt>
                <c:pt idx="11" formatCode="General">
                  <c:v>1.405E-2</c:v>
                </c:pt>
                <c:pt idx="12" formatCode="General">
                  <c:v>1.44715E-2</c:v>
                </c:pt>
                <c:pt idx="13" formatCode="General">
                  <c:v>1.49056E-2</c:v>
                </c:pt>
                <c:pt idx="14" formatCode="General">
                  <c:v>1.53528E-2</c:v>
                </c:pt>
                <c:pt idx="15" formatCode="General">
                  <c:v>1.5813399999999998E-2</c:v>
                </c:pt>
                <c:pt idx="16" formatCode="General">
                  <c:v>1.6287800000000002E-2</c:v>
                </c:pt>
                <c:pt idx="17" formatCode="General">
                  <c:v>1.67764E-2</c:v>
                </c:pt>
                <c:pt idx="18" formatCode="General">
                  <c:v>1.7279699999999999E-2</c:v>
                </c:pt>
                <c:pt idx="19" formatCode="General">
                  <c:v>1.7798100000000001E-2</c:v>
                </c:pt>
                <c:pt idx="20" formatCode="General">
                  <c:v>1.8332000000000001E-2</c:v>
                </c:pt>
                <c:pt idx="21" formatCode="General">
                  <c:v>1.8881999999999999E-2</c:v>
                </c:pt>
                <c:pt idx="22" formatCode="General">
                  <c:v>1.9448400000000001E-2</c:v>
                </c:pt>
                <c:pt idx="23" formatCode="General">
                  <c:v>2.0031899999999998E-2</c:v>
                </c:pt>
                <c:pt idx="24" formatCode="General">
                  <c:v>2.0632899999999999E-2</c:v>
                </c:pt>
                <c:pt idx="25" formatCode="General">
                  <c:v>2.1251800000000001E-2</c:v>
                </c:pt>
                <c:pt idx="26" formatCode="General">
                  <c:v>2.18894E-2</c:v>
                </c:pt>
                <c:pt idx="27" formatCode="General">
                  <c:v>2.2546099999999999E-2</c:v>
                </c:pt>
                <c:pt idx="28" formatCode="General">
                  <c:v>2.32225E-2</c:v>
                </c:pt>
                <c:pt idx="29" formatCode="General">
                  <c:v>2.3919099999999999E-2</c:v>
                </c:pt>
                <c:pt idx="30" formatCode="General">
                  <c:v>2.4636700000000001E-2</c:v>
                </c:pt>
                <c:pt idx="31" formatCode="General">
                  <c:v>2.53758E-2</c:v>
                </c:pt>
                <c:pt idx="32" formatCode="General">
                  <c:v>2.61371E-2</c:v>
                </c:pt>
                <c:pt idx="33" formatCode="General">
                  <c:v>2.6921199999999999E-2</c:v>
                </c:pt>
                <c:pt idx="34" formatCode="General">
                  <c:v>2.7728800000000001E-2</c:v>
                </c:pt>
                <c:pt idx="35" formatCode="General">
                  <c:v>2.8560700000000001E-2</c:v>
                </c:pt>
                <c:pt idx="36" formatCode="General">
                  <c:v>2.9417499999999999E-2</c:v>
                </c:pt>
                <c:pt idx="37" formatCode="General">
                  <c:v>3.03001E-2</c:v>
                </c:pt>
                <c:pt idx="38" formatCode="General">
                  <c:v>3.12091E-2</c:v>
                </c:pt>
                <c:pt idx="39" formatCode="General">
                  <c:v>3.2145300000000002E-2</c:v>
                </c:pt>
                <c:pt idx="40" formatCode="General">
                  <c:v>3.3109699999999999E-2</c:v>
                </c:pt>
                <c:pt idx="41" formatCode="General">
                  <c:v>3.4103000000000001E-2</c:v>
                </c:pt>
                <c:pt idx="42" formatCode="General">
                  <c:v>3.51261E-2</c:v>
                </c:pt>
                <c:pt idx="43" formatCode="General">
                  <c:v>3.6179799999999998E-2</c:v>
                </c:pt>
                <c:pt idx="44" formatCode="General">
                  <c:v>3.7265199999999998E-2</c:v>
                </c:pt>
                <c:pt idx="45" formatCode="General">
                  <c:v>3.8383199999999999E-2</c:v>
                </c:pt>
                <c:pt idx="46" formatCode="General">
                  <c:v>3.9534699999999999E-2</c:v>
                </c:pt>
                <c:pt idx="47" formatCode="General">
                  <c:v>4.0720699999999999E-2</c:v>
                </c:pt>
                <c:pt idx="48" formatCode="General">
                  <c:v>4.1942399999999998E-2</c:v>
                </c:pt>
                <c:pt idx="49" formatCode="General">
                  <c:v>4.3200599999999999E-2</c:v>
                </c:pt>
                <c:pt idx="50" formatCode="General">
                  <c:v>4.4496599999999997E-2</c:v>
                </c:pt>
                <c:pt idx="51" formatCode="General">
                  <c:v>4.5831499999999997E-2</c:v>
                </c:pt>
                <c:pt idx="52" formatCode="General">
                  <c:v>4.7206499999999998E-2</c:v>
                </c:pt>
                <c:pt idx="53" formatCode="General">
                  <c:v>4.8622699999999998E-2</c:v>
                </c:pt>
                <c:pt idx="54" formatCode="General">
                  <c:v>5.0081399999999998E-2</c:v>
                </c:pt>
                <c:pt idx="55" formatCode="General">
                  <c:v>5.1583799999999999E-2</c:v>
                </c:pt>
                <c:pt idx="56" formatCode="General">
                  <c:v>5.3131299999999999E-2</c:v>
                </c:pt>
                <c:pt idx="57" formatCode="General">
                  <c:v>5.4725299999999998E-2</c:v>
                </c:pt>
                <c:pt idx="58" formatCode="General">
                  <c:v>5.6367E-2</c:v>
                </c:pt>
                <c:pt idx="59" formatCode="General">
                  <c:v>5.8057999999999998E-2</c:v>
                </c:pt>
                <c:pt idx="60" formatCode="General">
                  <c:v>5.97998E-2</c:v>
                </c:pt>
                <c:pt idx="61" formatCode="General">
                  <c:v>6.1593799999999997E-2</c:v>
                </c:pt>
                <c:pt idx="62" formatCode="General">
                  <c:v>6.3441600000000001E-2</c:v>
                </c:pt>
                <c:pt idx="63" formatCode="General">
                  <c:v>6.5344799999999995E-2</c:v>
                </c:pt>
                <c:pt idx="64" formatCode="General">
                  <c:v>6.7305199999999996E-2</c:v>
                </c:pt>
                <c:pt idx="65" formatCode="General">
                  <c:v>6.9324300000000005E-2</c:v>
                </c:pt>
                <c:pt idx="66" formatCode="General">
                  <c:v>7.1404099999999998E-2</c:v>
                </c:pt>
                <c:pt idx="67" formatCode="General">
                  <c:v>7.3546200000000006E-2</c:v>
                </c:pt>
                <c:pt idx="68" formatCode="General">
                  <c:v>7.5752600000000003E-2</c:v>
                </c:pt>
                <c:pt idx="69" formatCode="General">
                  <c:v>7.80251E-2</c:v>
                </c:pt>
                <c:pt idx="70" formatCode="General">
                  <c:v>8.0365900000000004E-2</c:v>
                </c:pt>
                <c:pt idx="71" formatCode="General">
                  <c:v>8.27769E-2</c:v>
                </c:pt>
                <c:pt idx="72" formatCode="General">
                  <c:v>8.5260199999999994E-2</c:v>
                </c:pt>
                <c:pt idx="73" formatCode="General">
                  <c:v>8.7817999999999993E-2</c:v>
                </c:pt>
                <c:pt idx="74" formatCode="General">
                  <c:v>9.0452500000000005E-2</c:v>
                </c:pt>
                <c:pt idx="75" formatCode="General">
                  <c:v>9.3166100000000002E-2</c:v>
                </c:pt>
                <c:pt idx="76" formatCode="General">
                  <c:v>9.5961099999999994E-2</c:v>
                </c:pt>
                <c:pt idx="77" formatCode="General">
                  <c:v>9.8839899999999994E-2</c:v>
                </c:pt>
                <c:pt idx="78" formatCode="General">
                  <c:v>0.10180500000000001</c:v>
                </c:pt>
                <c:pt idx="79" formatCode="General">
                  <c:v>0.10485899999999999</c:v>
                </c:pt>
                <c:pt idx="80" formatCode="General">
                  <c:v>0.108005</c:v>
                </c:pt>
                <c:pt idx="81" formatCode="General">
                  <c:v>0.111245</c:v>
                </c:pt>
                <c:pt idx="82" formatCode="General">
                  <c:v>0.114583</c:v>
                </c:pt>
                <c:pt idx="83" formatCode="General">
                  <c:v>0.11802</c:v>
                </c:pt>
                <c:pt idx="84" formatCode="General">
                  <c:v>0.121561</c:v>
                </c:pt>
                <c:pt idx="85" formatCode="General">
                  <c:v>0.12520700000000001</c:v>
                </c:pt>
                <c:pt idx="86" formatCode="General">
                  <c:v>0.128964</c:v>
                </c:pt>
                <c:pt idx="87" formatCode="General">
                  <c:v>0.13283300000000001</c:v>
                </c:pt>
                <c:pt idx="88" formatCode="General">
                  <c:v>0.136818</c:v>
                </c:pt>
                <c:pt idx="89" formatCode="General">
                  <c:v>0.14092199999999999</c:v>
                </c:pt>
                <c:pt idx="90" formatCode="General">
                  <c:v>0.14515</c:v>
                </c:pt>
                <c:pt idx="91" formatCode="General">
                  <c:v>0.149504</c:v>
                </c:pt>
                <c:pt idx="92" formatCode="General">
                  <c:v>0.15398899999999999</c:v>
                </c:pt>
                <c:pt idx="93" formatCode="General">
                  <c:v>0.158609</c:v>
                </c:pt>
                <c:pt idx="94" formatCode="General">
                  <c:v>0.16336700000000001</c:v>
                </c:pt>
                <c:pt idx="95" formatCode="General">
                  <c:v>0.168268</c:v>
                </c:pt>
                <c:pt idx="96" formatCode="General">
                  <c:v>0.173316</c:v>
                </c:pt>
                <c:pt idx="97" formatCode="General">
                  <c:v>0.17851600000000001</c:v>
                </c:pt>
                <c:pt idx="98" formatCode="General">
                  <c:v>0.18387100000000001</c:v>
                </c:pt>
                <c:pt idx="99" formatCode="General">
                  <c:v>0.189387</c:v>
                </c:pt>
                <c:pt idx="100" formatCode="General">
                  <c:v>0.19506899999999999</c:v>
                </c:pt>
                <c:pt idx="101" formatCode="General">
                  <c:v>0.20092099999999999</c:v>
                </c:pt>
                <c:pt idx="102" formatCode="General">
                  <c:v>0.20694899999999999</c:v>
                </c:pt>
                <c:pt idx="103" formatCode="General">
                  <c:v>0.21315700000000001</c:v>
                </c:pt>
                <c:pt idx="104" formatCode="General">
                  <c:v>0.219552</c:v>
                </c:pt>
                <c:pt idx="105" formatCode="General">
                  <c:v>0.22613900000000001</c:v>
                </c:pt>
                <c:pt idx="106" formatCode="General">
                  <c:v>0.23292299999999999</c:v>
                </c:pt>
                <c:pt idx="107" formatCode="General">
                  <c:v>0.23991000000000001</c:v>
                </c:pt>
                <c:pt idx="108" formatCode="General">
                  <c:v>0.24710799999999999</c:v>
                </c:pt>
                <c:pt idx="109" formatCode="General">
                  <c:v>0.254521</c:v>
                </c:pt>
                <c:pt idx="110" formatCode="General">
                  <c:v>0.26215699999999997</c:v>
                </c:pt>
                <c:pt idx="111" formatCode="General">
                  <c:v>0.27002100000000001</c:v>
                </c:pt>
                <c:pt idx="112" formatCode="General">
                  <c:v>0.27812199999999998</c:v>
                </c:pt>
                <c:pt idx="113" formatCode="General">
                  <c:v>0.286466</c:v>
                </c:pt>
                <c:pt idx="114" formatCode="General">
                  <c:v>0.29535</c:v>
                </c:pt>
              </c:numCache>
            </c:numRef>
          </c:xVal>
          <c:yVal>
            <c:numRef>
              <c:f>Data!$AL$13:$AL$512</c:f>
              <c:numCache>
                <c:formatCode>General</c:formatCode>
                <c:ptCount val="500"/>
                <c:pt idx="0">
                  <c:v>9.0037100000000012E-5</c:v>
                </c:pt>
                <c:pt idx="1">
                  <c:v>8.6242900000000001E-5</c:v>
                </c:pt>
                <c:pt idx="2">
                  <c:v>8.4741300000000001E-5</c:v>
                </c:pt>
                <c:pt idx="3">
                  <c:v>9.0875100000000007E-5</c:v>
                </c:pt>
                <c:pt idx="4">
                  <c:v>9.1723000000000003E-5</c:v>
                </c:pt>
                <c:pt idx="5">
                  <c:v>9.9293800000000001E-5</c:v>
                </c:pt>
                <c:pt idx="6">
                  <c:v>9.5793399999999997E-5</c:v>
                </c:pt>
                <c:pt idx="7">
                  <c:v>1.02876E-4</c:v>
                </c:pt>
                <c:pt idx="8">
                  <c:v>1.00352E-4</c:v>
                </c:pt>
                <c:pt idx="9">
                  <c:v>9.8677899999999999E-5</c:v>
                </c:pt>
                <c:pt idx="10">
                  <c:v>9.7936000000000006E-5</c:v>
                </c:pt>
                <c:pt idx="11">
                  <c:v>9.0802499999999997E-5</c:v>
                </c:pt>
                <c:pt idx="12">
                  <c:v>5.8922000000000003E-5</c:v>
                </c:pt>
                <c:pt idx="13">
                  <c:v>3.14042E-5</c:v>
                </c:pt>
                <c:pt idx="14">
                  <c:v>1.9661200000000001E-5</c:v>
                </c:pt>
                <c:pt idx="15">
                  <c:v>1.49784E-5</c:v>
                </c:pt>
                <c:pt idx="16">
                  <c:v>1.15548E-5</c:v>
                </c:pt>
                <c:pt idx="17">
                  <c:v>9.0667599999999999E-6</c:v>
                </c:pt>
                <c:pt idx="18">
                  <c:v>7.1372400000000003E-6</c:v>
                </c:pt>
                <c:pt idx="19">
                  <c:v>5.5740900000000007E-6</c:v>
                </c:pt>
                <c:pt idx="20">
                  <c:v>4.7385999999999998E-6</c:v>
                </c:pt>
                <c:pt idx="21">
                  <c:v>3.8704100000000001E-6</c:v>
                </c:pt>
                <c:pt idx="22">
                  <c:v>3.1271399999999999E-6</c:v>
                </c:pt>
                <c:pt idx="23">
                  <c:v>2.7343200000000004E-6</c:v>
                </c:pt>
                <c:pt idx="24">
                  <c:v>2.3305900000000003E-6</c:v>
                </c:pt>
                <c:pt idx="25">
                  <c:v>1.91706E-6</c:v>
                </c:pt>
                <c:pt idx="26">
                  <c:v>1.6214400000000001E-6</c:v>
                </c:pt>
                <c:pt idx="27">
                  <c:v>1.4401600000000002E-6</c:v>
                </c:pt>
                <c:pt idx="28">
                  <c:v>1.25048E-6</c:v>
                </c:pt>
                <c:pt idx="29">
                  <c:v>1.0472699999999999E-6</c:v>
                </c:pt>
                <c:pt idx="30">
                  <c:v>8.6118100000000001E-7</c:v>
                </c:pt>
                <c:pt idx="31">
                  <c:v>7.4577500000000007E-7</c:v>
                </c:pt>
                <c:pt idx="32">
                  <c:v>7.1387300000000006E-7</c:v>
                </c:pt>
                <c:pt idx="33">
                  <c:v>5.3002800000000004E-7</c:v>
                </c:pt>
                <c:pt idx="34">
                  <c:v>4.7017999999999999E-7</c:v>
                </c:pt>
                <c:pt idx="35">
                  <c:v>4.1113299999999998E-7</c:v>
                </c:pt>
                <c:pt idx="36">
                  <c:v>3.8142500000000002E-7</c:v>
                </c:pt>
                <c:pt idx="37">
                  <c:v>2.9003700000000004E-7</c:v>
                </c:pt>
                <c:pt idx="38">
                  <c:v>2.7287200000000004E-7</c:v>
                </c:pt>
                <c:pt idx="39">
                  <c:v>2.5302599999999998E-7</c:v>
                </c:pt>
                <c:pt idx="40">
                  <c:v>1.8972800000000002E-7</c:v>
                </c:pt>
                <c:pt idx="41">
                  <c:v>1.9189600000000001E-7</c:v>
                </c:pt>
                <c:pt idx="42">
                  <c:v>1.5447799999999999E-7</c:v>
                </c:pt>
                <c:pt idx="43">
                  <c:v>1.42889E-7</c:v>
                </c:pt>
                <c:pt idx="44">
                  <c:v>1.17363E-7</c:v>
                </c:pt>
                <c:pt idx="45">
                  <c:v>1.0610000000000002E-7</c:v>
                </c:pt>
                <c:pt idx="46">
                  <c:v>9.5006200000000008E-8</c:v>
                </c:pt>
                <c:pt idx="47">
                  <c:v>7.5933999999999997E-8</c:v>
                </c:pt>
                <c:pt idx="48">
                  <c:v>6.9430299999999997E-8</c:v>
                </c:pt>
                <c:pt idx="49">
                  <c:v>5.2000100000000001E-8</c:v>
                </c:pt>
                <c:pt idx="50">
                  <c:v>4.6874800000000004E-8</c:v>
                </c:pt>
                <c:pt idx="51">
                  <c:v>4.53505E-8</c:v>
                </c:pt>
                <c:pt idx="52">
                  <c:v>3.4581700000000002E-8</c:v>
                </c:pt>
                <c:pt idx="53">
                  <c:v>3.0003900000000003E-8</c:v>
                </c:pt>
                <c:pt idx="54">
                  <c:v>2.7370400000000001E-8</c:v>
                </c:pt>
                <c:pt idx="55">
                  <c:v>2.6308800000000003E-8</c:v>
                </c:pt>
                <c:pt idx="56">
                  <c:v>1.8536200000000002E-8</c:v>
                </c:pt>
                <c:pt idx="57">
                  <c:v>1.6833300000000002E-8</c:v>
                </c:pt>
                <c:pt idx="58">
                  <c:v>1.7540700000000002E-8</c:v>
                </c:pt>
                <c:pt idx="59">
                  <c:v>1.5169200000000003E-8</c:v>
                </c:pt>
                <c:pt idx="60">
                  <c:v>1.2372E-8</c:v>
                </c:pt>
                <c:pt idx="61">
                  <c:v>1.13316E-8</c:v>
                </c:pt>
                <c:pt idx="62">
                  <c:v>9.8191200000000003E-9</c:v>
                </c:pt>
                <c:pt idx="63">
                  <c:v>8.1509100000000008E-9</c:v>
                </c:pt>
                <c:pt idx="64">
                  <c:v>7.5081300000000002E-9</c:v>
                </c:pt>
                <c:pt idx="65">
                  <c:v>5.9592300000000003E-9</c:v>
                </c:pt>
                <c:pt idx="66">
                  <c:v>5.5909100000000005E-9</c:v>
                </c:pt>
                <c:pt idx="67">
                  <c:v>4.8828600000000007E-9</c:v>
                </c:pt>
                <c:pt idx="68">
                  <c:v>4.4200400000000004E-9</c:v>
                </c:pt>
                <c:pt idx="69">
                  <c:v>3.6902200000000001E-9</c:v>
                </c:pt>
                <c:pt idx="70">
                  <c:v>2.9156000000000001E-9</c:v>
                </c:pt>
                <c:pt idx="71">
                  <c:v>2.9705100000000003E-9</c:v>
                </c:pt>
                <c:pt idx="72">
                  <c:v>2.5645800000000003E-9</c:v>
                </c:pt>
                <c:pt idx="73">
                  <c:v>2.48138E-9</c:v>
                </c:pt>
                <c:pt idx="74">
                  <c:v>2.3197700000000001E-9</c:v>
                </c:pt>
                <c:pt idx="75">
                  <c:v>1.8346000000000001E-9</c:v>
                </c:pt>
                <c:pt idx="76">
                  <c:v>1.5697099999999999E-9</c:v>
                </c:pt>
                <c:pt idx="77">
                  <c:v>1.6886599999999998E-9</c:v>
                </c:pt>
                <c:pt idx="78">
                  <c:v>1.56743E-9</c:v>
                </c:pt>
                <c:pt idx="79">
                  <c:v>1.2881500000000001E-9</c:v>
                </c:pt>
                <c:pt idx="80">
                  <c:v>9.7334700000000003E-10</c:v>
                </c:pt>
                <c:pt idx="81">
                  <c:v>7.809040000000001E-10</c:v>
                </c:pt>
                <c:pt idx="82">
                  <c:v>7.8169600000000007E-10</c:v>
                </c:pt>
                <c:pt idx="83">
                  <c:v>8.3134800000000001E-10</c:v>
                </c:pt>
                <c:pt idx="84">
                  <c:v>7.26811E-10</c:v>
                </c:pt>
                <c:pt idx="85">
                  <c:v>6.1274E-10</c:v>
                </c:pt>
                <c:pt idx="86">
                  <c:v>5.9124300000000004E-10</c:v>
                </c:pt>
                <c:pt idx="87">
                  <c:v>5.8735499999999998E-10</c:v>
                </c:pt>
                <c:pt idx="88">
                  <c:v>4.4248200000000002E-10</c:v>
                </c:pt>
                <c:pt idx="89">
                  <c:v>4.1651000000000004E-10</c:v>
                </c:pt>
                <c:pt idx="90">
                  <c:v>4.0311299999999999E-10</c:v>
                </c:pt>
                <c:pt idx="91">
                  <c:v>3.6983700000000001E-10</c:v>
                </c:pt>
                <c:pt idx="92">
                  <c:v>3.8913000000000003E-10</c:v>
                </c:pt>
                <c:pt idx="93">
                  <c:v>4.0171299999999998E-10</c:v>
                </c:pt>
                <c:pt idx="94">
                  <c:v>3.7217100000000003E-10</c:v>
                </c:pt>
                <c:pt idx="95">
                  <c:v>3.28819E-10</c:v>
                </c:pt>
                <c:pt idx="96">
                  <c:v>3.4742500000000002E-10</c:v>
                </c:pt>
                <c:pt idx="97">
                  <c:v>4.0753700000000005E-10</c:v>
                </c:pt>
                <c:pt idx="98">
                  <c:v>3.53359E-10</c:v>
                </c:pt>
                <c:pt idx="99">
                  <c:v>2.6593600000000003E-10</c:v>
                </c:pt>
                <c:pt idx="100">
                  <c:v>2.1062500000000001E-10</c:v>
                </c:pt>
                <c:pt idx="101">
                  <c:v>2.26434E-10</c:v>
                </c:pt>
                <c:pt idx="102">
                  <c:v>3.8433200000000002E-10</c:v>
                </c:pt>
                <c:pt idx="103">
                  <c:v>3.5472600000000004E-10</c:v>
                </c:pt>
                <c:pt idx="104">
                  <c:v>3.1848500000000001E-10</c:v>
                </c:pt>
                <c:pt idx="105">
                  <c:v>3.2481100000000005E-10</c:v>
                </c:pt>
                <c:pt idx="106">
                  <c:v>3.0033900000000001E-10</c:v>
                </c:pt>
                <c:pt idx="107">
                  <c:v>2.91636E-10</c:v>
                </c:pt>
                <c:pt idx="108">
                  <c:v>3.7700400000000002E-10</c:v>
                </c:pt>
                <c:pt idx="109">
                  <c:v>3.7854100000000003E-10</c:v>
                </c:pt>
                <c:pt idx="110">
                  <c:v>2.9902100000000003E-10</c:v>
                </c:pt>
                <c:pt idx="111">
                  <c:v>3.1313500000000003E-10</c:v>
                </c:pt>
                <c:pt idx="112">
                  <c:v>3.7206999999999999E-10</c:v>
                </c:pt>
                <c:pt idx="113">
                  <c:v>4.2115200000000001E-10</c:v>
                </c:pt>
                <c:pt idx="114">
                  <c:v>4.4862999999999998E-10</c:v>
                </c:pt>
              </c:numCache>
            </c:numRef>
          </c:yVal>
          <c:smooth val="1"/>
        </c:ser>
        <c:ser>
          <c:idx val="3"/>
          <c:order val="9"/>
          <c:spPr>
            <a:ln w="28575">
              <a:noFill/>
            </a:ln>
          </c:spPr>
          <c:marker>
            <c:symbol val="diamond"/>
            <c:size val="5"/>
            <c:spPr>
              <a:noFill/>
              <a:ln>
                <a:solidFill>
                  <a:srgbClr val="333333"/>
                </a:solidFill>
                <a:prstDash val="solid"/>
              </a:ln>
            </c:spPr>
          </c:marker>
          <c:xVal>
            <c:numRef>
              <c:f>Data!$M$13:$M$150</c:f>
              <c:numCache>
                <c:formatCode>0.00E+00</c:formatCode>
                <c:ptCount val="138"/>
                <c:pt idx="0">
                  <c:v>9.4090500000000004E-3</c:v>
                </c:pt>
                <c:pt idx="1">
                  <c:v>9.6913199999999998E-3</c:v>
                </c:pt>
                <c:pt idx="2">
                  <c:v>9.9820599999999992E-3</c:v>
                </c:pt>
                <c:pt idx="3">
                  <c:v>1.0281500000000001E-2</c:v>
                </c:pt>
                <c:pt idx="4">
                  <c:v>1.059E-2</c:v>
                </c:pt>
                <c:pt idx="5">
                  <c:v>1.0907699999999999E-2</c:v>
                </c:pt>
                <c:pt idx="6">
                  <c:v>1.1234900000000001E-2</c:v>
                </c:pt>
                <c:pt idx="7">
                  <c:v>1.15719E-2</c:v>
                </c:pt>
                <c:pt idx="8">
                  <c:v>1.19191E-2</c:v>
                </c:pt>
                <c:pt idx="9">
                  <c:v>1.22767E-2</c:v>
                </c:pt>
                <c:pt idx="10">
                  <c:v>1.2645E-2</c:v>
                </c:pt>
                <c:pt idx="11">
                  <c:v>1.3024300000000001E-2</c:v>
                </c:pt>
                <c:pt idx="12">
                  <c:v>1.3415099999999999E-2</c:v>
                </c:pt>
                <c:pt idx="13">
                  <c:v>1.38175E-2</c:v>
                </c:pt>
                <c:pt idx="14">
                  <c:v>1.4232E-2</c:v>
                </c:pt>
                <c:pt idx="15">
                  <c:v>1.4659E-2</c:v>
                </c:pt>
                <c:pt idx="16">
                  <c:v>1.5098800000000001E-2</c:v>
                </c:pt>
                <c:pt idx="17">
                  <c:v>1.55517E-2</c:v>
                </c:pt>
                <c:pt idx="18">
                  <c:v>1.6018299999999999E-2</c:v>
                </c:pt>
                <c:pt idx="19">
                  <c:v>1.6498800000000001E-2</c:v>
                </c:pt>
                <c:pt idx="20">
                  <c:v>1.69938E-2</c:v>
                </c:pt>
                <c:pt idx="21">
                  <c:v>1.7503600000000001E-2</c:v>
                </c:pt>
                <c:pt idx="22">
                  <c:v>1.8028700000000002E-2</c:v>
                </c:pt>
                <c:pt idx="23">
                  <c:v>1.8569599999999999E-2</c:v>
                </c:pt>
                <c:pt idx="24">
                  <c:v>1.91267E-2</c:v>
                </c:pt>
                <c:pt idx="25">
                  <c:v>1.9700499999999999E-2</c:v>
                </c:pt>
                <c:pt idx="26">
                  <c:v>2.0291500000000001E-2</c:v>
                </c:pt>
                <c:pt idx="27">
                  <c:v>2.0900200000000001E-2</c:v>
                </c:pt>
                <c:pt idx="28">
                  <c:v>2.15272E-2</c:v>
                </c:pt>
                <c:pt idx="29">
                  <c:v>2.2172999999999998E-2</c:v>
                </c:pt>
                <c:pt idx="30">
                  <c:v>2.2838199999999999E-2</c:v>
                </c:pt>
                <c:pt idx="31">
                  <c:v>2.35234E-2</c:v>
                </c:pt>
                <c:pt idx="32">
                  <c:v>2.42291E-2</c:v>
                </c:pt>
                <c:pt idx="33">
                  <c:v>2.4955999999999999E-2</c:v>
                </c:pt>
                <c:pt idx="34">
                  <c:v>2.5704600000000001E-2</c:v>
                </c:pt>
                <c:pt idx="35">
                  <c:v>2.6475800000000001E-2</c:v>
                </c:pt>
                <c:pt idx="36">
                  <c:v>2.7269999999999999E-2</c:v>
                </c:pt>
                <c:pt idx="37">
                  <c:v>2.8088100000000001E-2</c:v>
                </c:pt>
                <c:pt idx="38">
                  <c:v>2.89308E-2</c:v>
                </c:pt>
                <c:pt idx="39">
                  <c:v>2.9798700000000001E-2</c:v>
                </c:pt>
                <c:pt idx="40">
                  <c:v>3.06927E-2</c:v>
                </c:pt>
                <c:pt idx="41">
                  <c:v>3.1613500000000003E-2</c:v>
                </c:pt>
                <c:pt idx="42">
                  <c:v>3.2561899999999998E-2</c:v>
                </c:pt>
                <c:pt idx="43">
                  <c:v>3.3538699999999998E-2</c:v>
                </c:pt>
                <c:pt idx="44">
                  <c:v>3.4544900000000003E-2</c:v>
                </c:pt>
                <c:pt idx="45">
                  <c:v>3.55812E-2</c:v>
                </c:pt>
                <c:pt idx="46">
                  <c:v>3.6648699999999999E-2</c:v>
                </c:pt>
                <c:pt idx="47">
                  <c:v>3.77481E-2</c:v>
                </c:pt>
                <c:pt idx="48">
                  <c:v>3.8880600000000001E-2</c:v>
                </c:pt>
                <c:pt idx="49">
                  <c:v>4.0046999999999999E-2</c:v>
                </c:pt>
                <c:pt idx="50">
                  <c:v>4.1248399999999998E-2</c:v>
                </c:pt>
                <c:pt idx="51">
                  <c:v>4.2485799999999997E-2</c:v>
                </c:pt>
                <c:pt idx="52">
                  <c:v>4.3760399999999998E-2</c:v>
                </c:pt>
                <c:pt idx="53">
                  <c:v>4.5073200000000001E-2</c:v>
                </c:pt>
                <c:pt idx="54">
                  <c:v>4.6425399999999999E-2</c:v>
                </c:pt>
                <c:pt idx="55">
                  <c:v>4.7818199999999998E-2</c:v>
                </c:pt>
                <c:pt idx="56">
                  <c:v>4.9252700000000003E-2</c:v>
                </c:pt>
                <c:pt idx="57">
                  <c:v>5.0730299999999999E-2</c:v>
                </c:pt>
                <c:pt idx="58">
                  <c:v>5.2252199999999999E-2</c:v>
                </c:pt>
                <c:pt idx="59">
                  <c:v>5.3819800000000001E-2</c:v>
                </c:pt>
                <c:pt idx="60">
                  <c:v>5.5434400000000002E-2</c:v>
                </c:pt>
                <c:pt idx="61">
                  <c:v>5.70974E-2</c:v>
                </c:pt>
                <c:pt idx="62">
                  <c:v>5.8810300000000003E-2</c:v>
                </c:pt>
                <c:pt idx="63">
                  <c:v>6.0574700000000002E-2</c:v>
                </c:pt>
                <c:pt idx="64">
                  <c:v>6.23919E-2</c:v>
                </c:pt>
                <c:pt idx="65">
                  <c:v>6.4263600000000004E-2</c:v>
                </c:pt>
                <c:pt idx="66">
                  <c:v>6.6191600000000003E-2</c:v>
                </c:pt>
                <c:pt idx="67">
                  <c:v>6.8177299999999996E-2</c:v>
                </c:pt>
                <c:pt idx="68">
                  <c:v>7.0222599999999996E-2</c:v>
                </c:pt>
                <c:pt idx="69">
                  <c:v>7.2329299999999999E-2</c:v>
                </c:pt>
                <c:pt idx="70">
                  <c:v>7.4499200000000002E-2</c:v>
                </c:pt>
                <c:pt idx="71">
                  <c:v>7.6734200000000002E-2</c:v>
                </c:pt>
                <c:pt idx="72">
                  <c:v>7.9036200000000001E-2</c:v>
                </c:pt>
                <c:pt idx="73">
                  <c:v>8.1407300000000002E-2</c:v>
                </c:pt>
                <c:pt idx="74">
                  <c:v>8.3849499999999993E-2</c:v>
                </c:pt>
                <c:pt idx="75">
                  <c:v>8.6364999999999997E-2</c:v>
                </c:pt>
                <c:pt idx="76">
                  <c:v>8.8955900000000004E-2</c:v>
                </c:pt>
                <c:pt idx="77">
                  <c:v>9.16246E-2</c:v>
                </c:pt>
                <c:pt idx="78">
                  <c:v>9.4373299999999993E-2</c:v>
                </c:pt>
                <c:pt idx="79">
                  <c:v>9.7204499999999999E-2</c:v>
                </c:pt>
                <c:pt idx="80">
                  <c:v>0.100121</c:v>
                </c:pt>
                <c:pt idx="81">
                  <c:v>0.10312399999999999</c:v>
                </c:pt>
                <c:pt idx="82">
                  <c:v>0.10621800000000001</c:v>
                </c:pt>
                <c:pt idx="83">
                  <c:v>0.109405</c:v>
                </c:pt>
                <c:pt idx="84">
                  <c:v>0.112687</c:v>
                </c:pt>
                <c:pt idx="85">
                  <c:v>0.116067</c:v>
                </c:pt>
                <c:pt idx="86" formatCode="General">
                  <c:v>0.119549</c:v>
                </c:pt>
                <c:pt idx="87" formatCode="General">
                  <c:v>0.123136</c:v>
                </c:pt>
                <c:pt idx="88" formatCode="General">
                  <c:v>0.12683</c:v>
                </c:pt>
                <c:pt idx="89" formatCode="General">
                  <c:v>0.130635</c:v>
                </c:pt>
                <c:pt idx="90" formatCode="General">
                  <c:v>0.13455400000000001</c:v>
                </c:pt>
                <c:pt idx="91" formatCode="General">
                  <c:v>0.13858999999999999</c:v>
                </c:pt>
                <c:pt idx="92" formatCode="General">
                  <c:v>0.14274800000000001</c:v>
                </c:pt>
                <c:pt idx="93" formatCode="General">
                  <c:v>0.147031</c:v>
                </c:pt>
                <c:pt idx="94" formatCode="General">
                  <c:v>0.15144099999999999</c:v>
                </c:pt>
                <c:pt idx="95" formatCode="General">
                  <c:v>0.15598500000000001</c:v>
                </c:pt>
                <c:pt idx="96" formatCode="General">
                  <c:v>0.160664</c:v>
                </c:pt>
                <c:pt idx="97" formatCode="General">
                  <c:v>0.16548399999999999</c:v>
                </c:pt>
                <c:pt idx="98" formatCode="General">
                  <c:v>0.17044899999999999</c:v>
                </c:pt>
                <c:pt idx="99" formatCode="General">
                  <c:v>0.175562</c:v>
                </c:pt>
                <c:pt idx="100" formatCode="General">
                  <c:v>0.18082899999999999</c:v>
                </c:pt>
                <c:pt idx="101" formatCode="General">
                  <c:v>0.186254</c:v>
                </c:pt>
                <c:pt idx="102" formatCode="General">
                  <c:v>0.19184200000000001</c:v>
                </c:pt>
                <c:pt idx="103" formatCode="General">
                  <c:v>0.19759699999999999</c:v>
                </c:pt>
                <c:pt idx="104" formatCode="General">
                  <c:v>0.20352500000000001</c:v>
                </c:pt>
                <c:pt idx="105" formatCode="General">
                  <c:v>0.20963000000000001</c:v>
                </c:pt>
                <c:pt idx="106" formatCode="General">
                  <c:v>0.215919</c:v>
                </c:pt>
                <c:pt idx="107" formatCode="General">
                  <c:v>0.22239700000000001</c:v>
                </c:pt>
                <c:pt idx="108" formatCode="General">
                  <c:v>0.22906899999999999</c:v>
                </c:pt>
                <c:pt idx="109" formatCode="General">
                  <c:v>0.23594100000000001</c:v>
                </c:pt>
                <c:pt idx="110" formatCode="General">
                  <c:v>0.24301900000000001</c:v>
                </c:pt>
                <c:pt idx="111" formatCode="General">
                  <c:v>0.25030999999999998</c:v>
                </c:pt>
                <c:pt idx="112" formatCode="General">
                  <c:v>0.25781900000000002</c:v>
                </c:pt>
                <c:pt idx="113" formatCode="General">
                  <c:v>0.26555400000000001</c:v>
                </c:pt>
                <c:pt idx="114" formatCode="General">
                  <c:v>0.27351999999999999</c:v>
                </c:pt>
                <c:pt idx="115" formatCode="General">
                  <c:v>0.28172599999999998</c:v>
                </c:pt>
                <c:pt idx="116" formatCode="General">
                  <c:v>0.29017799999999999</c:v>
                </c:pt>
                <c:pt idx="117" formatCode="General">
                  <c:v>0.29723300000000002</c:v>
                </c:pt>
              </c:numCache>
            </c:numRef>
          </c:xVal>
          <c:yVal>
            <c:numRef>
              <c:f>Data!$N$13:$N$150</c:f>
              <c:numCache>
                <c:formatCode>General</c:formatCode>
                <c:ptCount val="138"/>
                <c:pt idx="0">
                  <c:v>8.8036500000000004E-2</c:v>
                </c:pt>
                <c:pt idx="1">
                  <c:v>9.1294700000000006E-2</c:v>
                </c:pt>
                <c:pt idx="2">
                  <c:v>9.0860700000000016E-2</c:v>
                </c:pt>
                <c:pt idx="3">
                  <c:v>9.1315800000000003E-2</c:v>
                </c:pt>
                <c:pt idx="4">
                  <c:v>9.4174800000000003E-2</c:v>
                </c:pt>
                <c:pt idx="5">
                  <c:v>9.5233700000000004E-2</c:v>
                </c:pt>
                <c:pt idx="6">
                  <c:v>0.10009300000000002</c:v>
                </c:pt>
                <c:pt idx="7">
                  <c:v>9.6920000000000006E-2</c:v>
                </c:pt>
                <c:pt idx="8">
                  <c:v>9.8046800000000003E-2</c:v>
                </c:pt>
                <c:pt idx="9">
                  <c:v>0.10073399999999999</c:v>
                </c:pt>
                <c:pt idx="10">
                  <c:v>9.8294900000000004E-2</c:v>
                </c:pt>
                <c:pt idx="11">
                  <c:v>9.7995600000000016E-2</c:v>
                </c:pt>
                <c:pt idx="12">
                  <c:v>0.100368</c:v>
                </c:pt>
                <c:pt idx="13">
                  <c:v>0.10037000000000001</c:v>
                </c:pt>
                <c:pt idx="14">
                  <c:v>9.4611500000000015E-2</c:v>
                </c:pt>
                <c:pt idx="15">
                  <c:v>7.0397600000000005E-2</c:v>
                </c:pt>
                <c:pt idx="16">
                  <c:v>4.1691300000000001E-2</c:v>
                </c:pt>
                <c:pt idx="17">
                  <c:v>2.5206000000000003E-2</c:v>
                </c:pt>
                <c:pt idx="18">
                  <c:v>1.8240300000000001E-2</c:v>
                </c:pt>
                <c:pt idx="19">
                  <c:v>1.39507E-2</c:v>
                </c:pt>
                <c:pt idx="20">
                  <c:v>1.0876800000000001E-2</c:v>
                </c:pt>
                <c:pt idx="21">
                  <c:v>7.97988E-3</c:v>
                </c:pt>
                <c:pt idx="22">
                  <c:v>6.5632600000000004E-3</c:v>
                </c:pt>
                <c:pt idx="23">
                  <c:v>5.6557200000000004E-3</c:v>
                </c:pt>
                <c:pt idx="24">
                  <c:v>4.3591200000000002E-3</c:v>
                </c:pt>
                <c:pt idx="25">
                  <c:v>3.7520000000000001E-3</c:v>
                </c:pt>
                <c:pt idx="26">
                  <c:v>2.9236700000000002E-3</c:v>
                </c:pt>
                <c:pt idx="27">
                  <c:v>2.6073699999999999E-3</c:v>
                </c:pt>
                <c:pt idx="28">
                  <c:v>2.1793900000000002E-3</c:v>
                </c:pt>
                <c:pt idx="29">
                  <c:v>1.8892500000000001E-3</c:v>
                </c:pt>
                <c:pt idx="30">
                  <c:v>1.61024E-3</c:v>
                </c:pt>
                <c:pt idx="31">
                  <c:v>1.2591700000000002E-3</c:v>
                </c:pt>
                <c:pt idx="32">
                  <c:v>1.0937499999999999E-3</c:v>
                </c:pt>
                <c:pt idx="33">
                  <c:v>9.5468800000000009E-4</c:v>
                </c:pt>
                <c:pt idx="34">
                  <c:v>7.8613999999999995E-4</c:v>
                </c:pt>
                <c:pt idx="35">
                  <c:v>6.6535600000000009E-4</c:v>
                </c:pt>
                <c:pt idx="36">
                  <c:v>6.0566600000000004E-4</c:v>
                </c:pt>
                <c:pt idx="37">
                  <c:v>5.0640700000000006E-4</c:v>
                </c:pt>
                <c:pt idx="38">
                  <c:v>4.2182599999999998E-4</c:v>
                </c:pt>
                <c:pt idx="39">
                  <c:v>3.90393E-4</c:v>
                </c:pt>
                <c:pt idx="40">
                  <c:v>3.1953600000000004E-4</c:v>
                </c:pt>
                <c:pt idx="41">
                  <c:v>2.6273900000000001E-4</c:v>
                </c:pt>
                <c:pt idx="42">
                  <c:v>2.3051199999999999E-4</c:v>
                </c:pt>
                <c:pt idx="43">
                  <c:v>2.0314900000000002E-4</c:v>
                </c:pt>
                <c:pt idx="44">
                  <c:v>1.4642100000000001E-4</c:v>
                </c:pt>
                <c:pt idx="45">
                  <c:v>1.3341399999999999E-4</c:v>
                </c:pt>
                <c:pt idx="46">
                  <c:v>1.0183099999999999E-4</c:v>
                </c:pt>
                <c:pt idx="47">
                  <c:v>9.4635699999999999E-5</c:v>
                </c:pt>
                <c:pt idx="48">
                  <c:v>8.9242000000000011E-5</c:v>
                </c:pt>
                <c:pt idx="49">
                  <c:v>7.0680300000000002E-5</c:v>
                </c:pt>
                <c:pt idx="50">
                  <c:v>6.8086100000000005E-5</c:v>
                </c:pt>
                <c:pt idx="51">
                  <c:v>5.1329100000000003E-5</c:v>
                </c:pt>
                <c:pt idx="52">
                  <c:v>4.2486600000000001E-5</c:v>
                </c:pt>
                <c:pt idx="53">
                  <c:v>3.85678E-5</c:v>
                </c:pt>
                <c:pt idx="54">
                  <c:v>3.8374900000000004E-5</c:v>
                </c:pt>
                <c:pt idx="55">
                  <c:v>2.5595099999999998E-5</c:v>
                </c:pt>
                <c:pt idx="56">
                  <c:v>2.63251E-5</c:v>
                </c:pt>
                <c:pt idx="57">
                  <c:v>1.77095E-5</c:v>
                </c:pt>
                <c:pt idx="58">
                  <c:v>1.5962000000000001E-5</c:v>
                </c:pt>
                <c:pt idx="59">
                  <c:v>1.2465400000000001E-5</c:v>
                </c:pt>
                <c:pt idx="60">
                  <c:v>1.05707E-5</c:v>
                </c:pt>
                <c:pt idx="61">
                  <c:v>7.1655500000000004E-6</c:v>
                </c:pt>
                <c:pt idx="62">
                  <c:v>5.3939200000000007E-6</c:v>
                </c:pt>
                <c:pt idx="63">
                  <c:v>7.0864400000000007E-6</c:v>
                </c:pt>
                <c:pt idx="64">
                  <c:v>4.2764000000000003E-6</c:v>
                </c:pt>
                <c:pt idx="65">
                  <c:v>5.3738900000000005E-6</c:v>
                </c:pt>
                <c:pt idx="66">
                  <c:v>4.6170500000000001E-6</c:v>
                </c:pt>
                <c:pt idx="67">
                  <c:v>3.6323400000000002E-6</c:v>
                </c:pt>
                <c:pt idx="68">
                  <c:v>2.3782700000000002E-6</c:v>
                </c:pt>
                <c:pt idx="69">
                  <c:v>2.72274E-6</c:v>
                </c:pt>
                <c:pt idx="70">
                  <c:v>2.5951700000000002E-6</c:v>
                </c:pt>
                <c:pt idx="71">
                  <c:v>2.02825E-6</c:v>
                </c:pt>
                <c:pt idx="72">
                  <c:v>2.0670000000000003E-6</c:v>
                </c:pt>
                <c:pt idx="73">
                  <c:v>2.1434300000000001E-6</c:v>
                </c:pt>
                <c:pt idx="74">
                  <c:v>1.5214299999999999E-6</c:v>
                </c:pt>
                <c:pt idx="75">
                  <c:v>1.3808000000000002E-6</c:v>
                </c:pt>
                <c:pt idx="76">
                  <c:v>1.5883200000000002E-6</c:v>
                </c:pt>
                <c:pt idx="77">
                  <c:v>1.1424099999999999E-6</c:v>
                </c:pt>
                <c:pt idx="78">
                  <c:v>1.0292E-6</c:v>
                </c:pt>
                <c:pt idx="79">
                  <c:v>1.3304300000000002E-6</c:v>
                </c:pt>
                <c:pt idx="80">
                  <c:v>9.9221600000000002E-7</c:v>
                </c:pt>
                <c:pt idx="81">
                  <c:v>8.9563300000000001E-7</c:v>
                </c:pt>
                <c:pt idx="82">
                  <c:v>9.7888899999999997E-7</c:v>
                </c:pt>
                <c:pt idx="83">
                  <c:v>8.4194200000000014E-7</c:v>
                </c:pt>
                <c:pt idx="84">
                  <c:v>8.9467200000000006E-7</c:v>
                </c:pt>
                <c:pt idx="85">
                  <c:v>7.8507200000000008E-7</c:v>
                </c:pt>
                <c:pt idx="86">
                  <c:v>9.2588300000000006E-7</c:v>
                </c:pt>
                <c:pt idx="87">
                  <c:v>7.5012800000000006E-7</c:v>
                </c:pt>
                <c:pt idx="88">
                  <c:v>6.0236400000000001E-7</c:v>
                </c:pt>
                <c:pt idx="89">
                  <c:v>8.213160000000001E-7</c:v>
                </c:pt>
                <c:pt idx="90">
                  <c:v>5.808110000000001E-7</c:v>
                </c:pt>
                <c:pt idx="91">
                  <c:v>6.3781900000000005E-7</c:v>
                </c:pt>
                <c:pt idx="92">
                  <c:v>6.30414E-7</c:v>
                </c:pt>
                <c:pt idx="93">
                  <c:v>5.0322999999999999E-7</c:v>
                </c:pt>
                <c:pt idx="94">
                  <c:v>6.2027400000000004E-7</c:v>
                </c:pt>
                <c:pt idx="95">
                  <c:v>4.3628700000000002E-7</c:v>
                </c:pt>
                <c:pt idx="96">
                  <c:v>4.3201000000000007E-7</c:v>
                </c:pt>
                <c:pt idx="97">
                  <c:v>4.8611600000000001E-7</c:v>
                </c:pt>
                <c:pt idx="98">
                  <c:v>4.8036000000000005E-7</c:v>
                </c:pt>
                <c:pt idx="99">
                  <c:v>4.6085600000000001E-7</c:v>
                </c:pt>
                <c:pt idx="100">
                  <c:v>4.9979199999999995E-7</c:v>
                </c:pt>
                <c:pt idx="101">
                  <c:v>4.4029100000000001E-7</c:v>
                </c:pt>
                <c:pt idx="102">
                  <c:v>4.3515599999999998E-7</c:v>
                </c:pt>
                <c:pt idx="103">
                  <c:v>4.30947E-7</c:v>
                </c:pt>
                <c:pt idx="104">
                  <c:v>4.8858700000000003E-7</c:v>
                </c:pt>
                <c:pt idx="105">
                  <c:v>4.6883E-7</c:v>
                </c:pt>
                <c:pt idx="106">
                  <c:v>4.4826500000000005E-7</c:v>
                </c:pt>
                <c:pt idx="107">
                  <c:v>4.3538200000000003E-7</c:v>
                </c:pt>
                <c:pt idx="108">
                  <c:v>3.9998800000000002E-7</c:v>
                </c:pt>
                <c:pt idx="109">
                  <c:v>6.3899800000000009E-7</c:v>
                </c:pt>
                <c:pt idx="110">
                  <c:v>3.5344600000000003E-7</c:v>
                </c:pt>
                <c:pt idx="111">
                  <c:v>4.66479E-7</c:v>
                </c:pt>
                <c:pt idx="112">
                  <c:v>3.0585300000000003E-7</c:v>
                </c:pt>
                <c:pt idx="113">
                  <c:v>4.1048200000000001E-7</c:v>
                </c:pt>
                <c:pt idx="114">
                  <c:v>3.2103000000000001E-7</c:v>
                </c:pt>
                <c:pt idx="115">
                  <c:v>3.9911599999999999E-7</c:v>
                </c:pt>
                <c:pt idx="116">
                  <c:v>6.5167000000000006E-7</c:v>
                </c:pt>
                <c:pt idx="117">
                  <c:v>3.57791E-7</c:v>
                </c:pt>
              </c:numCache>
            </c:numRef>
          </c:yVal>
          <c:smooth val="1"/>
        </c:ser>
        <c:dLbls>
          <c:showLegendKey val="0"/>
          <c:showVal val="0"/>
          <c:showCatName val="0"/>
          <c:showSerName val="0"/>
          <c:showPercent val="0"/>
          <c:showBubbleSize val="0"/>
        </c:dLbls>
        <c:axId val="478893048"/>
        <c:axId val="478895792"/>
      </c:scatterChart>
      <c:valAx>
        <c:axId val="478893048"/>
        <c:scaling>
          <c:orientation val="minMax"/>
          <c:max val="0.2"/>
        </c:scaling>
        <c:delete val="0"/>
        <c:axPos val="b"/>
        <c:title>
          <c:tx>
            <c:rich>
              <a:bodyPr/>
              <a:lstStyle/>
              <a:p>
                <a:pPr>
                  <a:defRPr sz="1100" b="0" i="0" u="none" strike="noStrike" baseline="0">
                    <a:solidFill>
                      <a:srgbClr val="000000"/>
                    </a:solidFill>
                    <a:latin typeface="Calibri"/>
                    <a:ea typeface="Calibri"/>
                    <a:cs typeface="Calibri"/>
                  </a:defRPr>
                </a:pPr>
                <a:r>
                  <a:rPr lang="en-GB" sz="1000" b="1" i="0" u="none" strike="noStrike" baseline="0">
                    <a:solidFill>
                      <a:srgbClr val="000000"/>
                    </a:solidFill>
                    <a:latin typeface="Arial"/>
                    <a:cs typeface="Arial"/>
                  </a:rPr>
                  <a:t>Q/ Å</a:t>
                </a:r>
                <a:r>
                  <a:rPr lang="en-GB" sz="1000" b="1" i="0" u="none" strike="noStrike" baseline="30000">
                    <a:solidFill>
                      <a:srgbClr val="000000"/>
                    </a:solidFill>
                    <a:latin typeface="Arial"/>
                    <a:cs typeface="Arial"/>
                  </a:rPr>
                  <a:t>-1</a:t>
                </a:r>
              </a:p>
            </c:rich>
          </c:tx>
          <c:layout>
            <c:manualLayout>
              <c:xMode val="edge"/>
              <c:yMode val="edge"/>
              <c:x val="0.53051766416521884"/>
              <c:y val="0.88505988475578479"/>
            </c:manualLayout>
          </c:layout>
          <c:overlay val="0"/>
          <c:spPr>
            <a:noFill/>
            <a:ln w="25400">
              <a:noFill/>
            </a:ln>
          </c:spPr>
        </c:title>
        <c:numFmt formatCode="General"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78895792"/>
        <c:crossesAt val="1E-10"/>
        <c:crossBetween val="midCat"/>
      </c:valAx>
      <c:valAx>
        <c:axId val="478895792"/>
        <c:scaling>
          <c:logBase val="10"/>
          <c:orientation val="minMax"/>
          <c:max val="1"/>
          <c:min val="1E-10"/>
        </c:scaling>
        <c:delete val="0"/>
        <c:axPos val="l"/>
        <c:title>
          <c:tx>
            <c:rich>
              <a:bodyPr/>
              <a:lstStyle/>
              <a:p>
                <a:pPr>
                  <a:defRPr sz="1000" b="1" i="0" u="none" strike="noStrike" baseline="0">
                    <a:solidFill>
                      <a:srgbClr val="000000"/>
                    </a:solidFill>
                    <a:latin typeface="Arial"/>
                    <a:ea typeface="Arial"/>
                    <a:cs typeface="Arial"/>
                  </a:defRPr>
                </a:pPr>
                <a:r>
                  <a:rPr lang="en-GB"/>
                  <a:t>Reflectivity</a:t>
                </a:r>
              </a:p>
            </c:rich>
          </c:tx>
          <c:layout>
            <c:manualLayout>
              <c:xMode val="edge"/>
              <c:yMode val="edge"/>
              <c:x val="3.7558685446009391E-2"/>
              <c:y val="0.32758711195583312"/>
            </c:manualLayout>
          </c:layout>
          <c:overlay val="0"/>
          <c:spPr>
            <a:noFill/>
            <a:ln w="25400">
              <a:noFill/>
            </a:ln>
          </c:spPr>
        </c:title>
        <c:numFmt formatCode="0.E+0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78893048"/>
        <c:crosses val="autoZero"/>
        <c:crossBetween val="midCat"/>
      </c:valAx>
      <c:spPr>
        <a:noFill/>
        <a:ln w="12700">
          <a:solidFill>
            <a:srgbClr val="000000"/>
          </a:solidFill>
          <a:prstDash val="solid"/>
        </a:ln>
      </c:spPr>
    </c:plotArea>
    <c:plotVisOnly val="1"/>
    <c:dispBlanksAs val="gap"/>
    <c:showDLblsOverMax val="0"/>
  </c:chart>
  <c:spPr>
    <a:noFill/>
    <a:ln w="9525">
      <a:noFill/>
    </a:ln>
  </c:spPr>
  <c:txPr>
    <a:bodyPr/>
    <a:lstStyle/>
    <a:p>
      <a:pPr>
        <a:defRPr sz="800" b="0" i="0" u="none" strike="noStrike" baseline="0">
          <a:solidFill>
            <a:srgbClr val="000000"/>
          </a:solidFill>
          <a:latin typeface="Verdana"/>
          <a:ea typeface="Verdana"/>
          <a:cs typeface="Verdana"/>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13056643188609"/>
          <c:y val="1.7828213063090115E-2"/>
          <c:w val="0.83287168923958588"/>
          <c:h val="0.81088367812898798"/>
        </c:manualLayout>
      </c:layout>
      <c:scatterChart>
        <c:scatterStyle val="lineMarker"/>
        <c:varyColors val="0"/>
        <c:ser>
          <c:idx val="0"/>
          <c:order val="1"/>
          <c:tx>
            <c:v>SF 5-30 kDa</c:v>
          </c:tx>
          <c:spPr>
            <a:ln w="25400">
              <a:noFill/>
            </a:ln>
          </c:spPr>
          <c:marker>
            <c:spPr>
              <a:noFill/>
              <a:ln w="19050">
                <a:solidFill>
                  <a:schemeClr val="tx1"/>
                </a:solidFill>
              </a:ln>
            </c:spPr>
          </c:marker>
          <c:errBars>
            <c:errDir val="y"/>
            <c:errBarType val="both"/>
            <c:errValType val="cust"/>
            <c:noEndCap val="0"/>
            <c:plus>
              <c:numRef>
                <c:f>Salt!$M$60:$M$65</c:f>
                <c:numCache>
                  <c:formatCode>General</c:formatCode>
                  <c:ptCount val="6"/>
                  <c:pt idx="0">
                    <c:v>0.2</c:v>
                  </c:pt>
                  <c:pt idx="1">
                    <c:v>0.23334523779156074</c:v>
                  </c:pt>
                  <c:pt idx="2">
                    <c:v>0.1234233905438242</c:v>
                  </c:pt>
                  <c:pt idx="3">
                    <c:v>0.24748737341529137</c:v>
                  </c:pt>
                  <c:pt idx="4">
                    <c:v>0.14730919862656236</c:v>
                  </c:pt>
                  <c:pt idx="5">
                    <c:v>0.14294521094927701</c:v>
                  </c:pt>
                </c:numCache>
              </c:numRef>
            </c:plus>
            <c:minus>
              <c:numRef>
                <c:f>Salt!$M$60:$M$65</c:f>
                <c:numCache>
                  <c:formatCode>General</c:formatCode>
                  <c:ptCount val="6"/>
                  <c:pt idx="0">
                    <c:v>0.2</c:v>
                  </c:pt>
                  <c:pt idx="1">
                    <c:v>0.23334523779156074</c:v>
                  </c:pt>
                  <c:pt idx="2">
                    <c:v>0.1234233905438242</c:v>
                  </c:pt>
                  <c:pt idx="3">
                    <c:v>0.24748737341529137</c:v>
                  </c:pt>
                  <c:pt idx="4">
                    <c:v>0.14730919862656236</c:v>
                  </c:pt>
                  <c:pt idx="5">
                    <c:v>0.14294521094927701</c:v>
                  </c:pt>
                </c:numCache>
              </c:numRef>
            </c:minus>
          </c:errBars>
          <c:xVal>
            <c:numRef>
              <c:f>Salt!$H$60:$H$65</c:f>
              <c:numCache>
                <c:formatCode>General</c:formatCode>
                <c:ptCount val="6"/>
                <c:pt idx="0">
                  <c:v>0</c:v>
                </c:pt>
                <c:pt idx="1">
                  <c:v>5</c:v>
                </c:pt>
                <c:pt idx="2">
                  <c:v>20</c:v>
                </c:pt>
                <c:pt idx="3">
                  <c:v>50</c:v>
                </c:pt>
                <c:pt idx="4">
                  <c:v>150</c:v>
                </c:pt>
                <c:pt idx="5">
                  <c:v>500</c:v>
                </c:pt>
              </c:numCache>
            </c:numRef>
          </c:xVal>
          <c:yVal>
            <c:numRef>
              <c:f>Salt!$L$60:$L$65</c:f>
              <c:numCache>
                <c:formatCode>General</c:formatCode>
                <c:ptCount val="6"/>
                <c:pt idx="0">
                  <c:v>3.1</c:v>
                </c:pt>
                <c:pt idx="1">
                  <c:v>3.0649999999999999</c:v>
                </c:pt>
                <c:pt idx="2">
                  <c:v>2.8666666666666667</c:v>
                </c:pt>
                <c:pt idx="3">
                  <c:v>2.375</c:v>
                </c:pt>
                <c:pt idx="4">
                  <c:v>1.83</c:v>
                </c:pt>
                <c:pt idx="5">
                  <c:v>0.59666666666666668</c:v>
                </c:pt>
              </c:numCache>
            </c:numRef>
          </c:yVal>
          <c:smooth val="0"/>
        </c:ser>
        <c:ser>
          <c:idx val="2"/>
          <c:order val="2"/>
          <c:tx>
            <c:v>SF 30-300k</c:v>
          </c:tx>
          <c:spPr>
            <a:ln w="28575">
              <a:noFill/>
            </a:ln>
          </c:spPr>
          <c:marker>
            <c:spPr>
              <a:noFill/>
              <a:ln w="19050">
                <a:solidFill>
                  <a:schemeClr val="tx1"/>
                </a:solidFill>
              </a:ln>
            </c:spPr>
          </c:marker>
          <c:errBars>
            <c:errDir val="y"/>
            <c:errBarType val="both"/>
            <c:errValType val="cust"/>
            <c:noEndCap val="0"/>
            <c:plus>
              <c:numRef>
                <c:f>'[SF5B 30_300kDa data.xlsx]NaCl'!$G$41:$G$46</c:f>
                <c:numCache>
                  <c:formatCode>General</c:formatCode>
                  <c:ptCount val="6"/>
                  <c:pt idx="0">
                    <c:v>0</c:v>
                  </c:pt>
                  <c:pt idx="1">
                    <c:v>0.14142135623730931</c:v>
                  </c:pt>
                  <c:pt idx="2">
                    <c:v>7.0710678118654821E-2</c:v>
                  </c:pt>
                  <c:pt idx="3">
                    <c:v>7.0710678118654821E-2</c:v>
                  </c:pt>
                  <c:pt idx="5">
                    <c:v>0.25</c:v>
                  </c:pt>
                </c:numCache>
              </c:numRef>
            </c:plus>
            <c:minus>
              <c:numRef>
                <c:f>'[SF5B 30_300kDa data.xlsx]NaCl'!$G$41:$G$46</c:f>
                <c:numCache>
                  <c:formatCode>General</c:formatCode>
                  <c:ptCount val="6"/>
                  <c:pt idx="0">
                    <c:v>0</c:v>
                  </c:pt>
                  <c:pt idx="1">
                    <c:v>0.14142135623730931</c:v>
                  </c:pt>
                  <c:pt idx="2">
                    <c:v>7.0710678118654821E-2</c:v>
                  </c:pt>
                  <c:pt idx="3">
                    <c:v>7.0710678118654821E-2</c:v>
                  </c:pt>
                  <c:pt idx="5">
                    <c:v>0.25</c:v>
                  </c:pt>
                </c:numCache>
              </c:numRef>
            </c:minus>
          </c:errBars>
          <c:errBars>
            <c:errDir val="x"/>
            <c:errBarType val="both"/>
            <c:errValType val="fixedVal"/>
            <c:noEndCap val="0"/>
            <c:val val="1"/>
          </c:errBars>
          <c:xVal>
            <c:numRef>
              <c:f>'[SF5B 30_300kDa data.xlsx]NaCl'!$A$41:$A$46</c:f>
              <c:numCache>
                <c:formatCode>General</c:formatCode>
                <c:ptCount val="6"/>
                <c:pt idx="0">
                  <c:v>0</c:v>
                </c:pt>
                <c:pt idx="1">
                  <c:v>5</c:v>
                </c:pt>
                <c:pt idx="2">
                  <c:v>20</c:v>
                </c:pt>
                <c:pt idx="3">
                  <c:v>50</c:v>
                </c:pt>
                <c:pt idx="4">
                  <c:v>150</c:v>
                </c:pt>
                <c:pt idx="5">
                  <c:v>500</c:v>
                </c:pt>
              </c:numCache>
            </c:numRef>
          </c:xVal>
          <c:yVal>
            <c:numRef>
              <c:f>'[SF5B 30_300kDa data.xlsx]NaCl'!$F$41:$F$46</c:f>
              <c:numCache>
                <c:formatCode>General</c:formatCode>
                <c:ptCount val="6"/>
                <c:pt idx="0">
                  <c:v>3.2</c:v>
                </c:pt>
                <c:pt idx="1">
                  <c:v>2.8</c:v>
                </c:pt>
                <c:pt idx="2">
                  <c:v>2.5499999999999998</c:v>
                </c:pt>
                <c:pt idx="3">
                  <c:v>2.3499999999999996</c:v>
                </c:pt>
                <c:pt idx="4">
                  <c:v>2</c:v>
                </c:pt>
                <c:pt idx="5">
                  <c:v>0.7</c:v>
                </c:pt>
              </c:numCache>
            </c:numRef>
          </c:yVal>
          <c:smooth val="0"/>
        </c:ser>
        <c:ser>
          <c:idx val="1"/>
          <c:order val="0"/>
          <c:tx>
            <c:v>SF &gt;300k</c:v>
          </c:tx>
          <c:spPr>
            <a:ln w="28575">
              <a:noFill/>
            </a:ln>
          </c:spPr>
          <c:marker>
            <c:spPr>
              <a:noFill/>
              <a:ln w="19050">
                <a:solidFill>
                  <a:schemeClr val="tx1"/>
                </a:solidFill>
              </a:ln>
            </c:spPr>
          </c:marker>
          <c:errBars>
            <c:errDir val="y"/>
            <c:errBarType val="both"/>
            <c:errValType val="cust"/>
            <c:noEndCap val="0"/>
            <c:plus>
              <c:numRef>
                <c:f>'[SF5B over 300kDa data.xlsx]NaCl'!$G$40:$G$45</c:f>
                <c:numCache>
                  <c:formatCode>General</c:formatCode>
                  <c:ptCount val="6"/>
                  <c:pt idx="0">
                    <c:v>0.2</c:v>
                  </c:pt>
                  <c:pt idx="1">
                    <c:v>0.35355339059327379</c:v>
                  </c:pt>
                  <c:pt idx="2">
                    <c:v>0.14142135623730964</c:v>
                  </c:pt>
                  <c:pt idx="3">
                    <c:v>0.14142135623730964</c:v>
                  </c:pt>
                  <c:pt idx="4">
                    <c:v>0.25</c:v>
                  </c:pt>
                  <c:pt idx="5">
                    <c:v>7.0710678118654655E-2</c:v>
                  </c:pt>
                </c:numCache>
              </c:numRef>
            </c:plus>
            <c:minus>
              <c:numRef>
                <c:f>'[SF5B over 300kDa data.xlsx]NaCl'!$G$40:$G$45</c:f>
                <c:numCache>
                  <c:formatCode>General</c:formatCode>
                  <c:ptCount val="6"/>
                  <c:pt idx="0">
                    <c:v>0.2</c:v>
                  </c:pt>
                  <c:pt idx="1">
                    <c:v>0.35355339059327379</c:v>
                  </c:pt>
                  <c:pt idx="2">
                    <c:v>0.14142135623730964</c:v>
                  </c:pt>
                  <c:pt idx="3">
                    <c:v>0.14142135623730964</c:v>
                  </c:pt>
                  <c:pt idx="4">
                    <c:v>0.25</c:v>
                  </c:pt>
                  <c:pt idx="5">
                    <c:v>7.0710678118654655E-2</c:v>
                  </c:pt>
                </c:numCache>
              </c:numRef>
            </c:minus>
          </c:errBars>
          <c:errBars>
            <c:errDir val="x"/>
            <c:errBarType val="both"/>
            <c:errValType val="fixedVal"/>
            <c:noEndCap val="0"/>
            <c:val val="1"/>
          </c:errBars>
          <c:xVal>
            <c:numRef>
              <c:f>'[SF5B over 300kDa data.xlsx]NaCl'!$A$40:$A$45</c:f>
              <c:numCache>
                <c:formatCode>General</c:formatCode>
                <c:ptCount val="6"/>
                <c:pt idx="0">
                  <c:v>0</c:v>
                </c:pt>
                <c:pt idx="1">
                  <c:v>5</c:v>
                </c:pt>
                <c:pt idx="2">
                  <c:v>20</c:v>
                </c:pt>
                <c:pt idx="3">
                  <c:v>50</c:v>
                </c:pt>
                <c:pt idx="4">
                  <c:v>150</c:v>
                </c:pt>
                <c:pt idx="5">
                  <c:v>500</c:v>
                </c:pt>
              </c:numCache>
            </c:numRef>
          </c:xVal>
          <c:yVal>
            <c:numRef>
              <c:f>'[SF5B over 300kDa data.xlsx]NaCl'!$F$40:$F$45</c:f>
              <c:numCache>
                <c:formatCode>General</c:formatCode>
                <c:ptCount val="6"/>
                <c:pt idx="0">
                  <c:v>3.2</c:v>
                </c:pt>
                <c:pt idx="1">
                  <c:v>3.05</c:v>
                </c:pt>
                <c:pt idx="2">
                  <c:v>3.1</c:v>
                </c:pt>
                <c:pt idx="3">
                  <c:v>3.1</c:v>
                </c:pt>
                <c:pt idx="4">
                  <c:v>2.9333333333333336</c:v>
                </c:pt>
                <c:pt idx="5">
                  <c:v>1.35</c:v>
                </c:pt>
              </c:numCache>
            </c:numRef>
          </c:yVal>
          <c:smooth val="0"/>
        </c:ser>
        <c:dLbls>
          <c:showLegendKey val="0"/>
          <c:showVal val="0"/>
          <c:showCatName val="0"/>
          <c:showSerName val="0"/>
          <c:showPercent val="0"/>
          <c:showBubbleSize val="0"/>
        </c:dLbls>
        <c:axId val="478893440"/>
        <c:axId val="484234632"/>
      </c:scatterChart>
      <c:valAx>
        <c:axId val="478893440"/>
        <c:scaling>
          <c:orientation val="minMax"/>
          <c:min val="0"/>
        </c:scaling>
        <c:delete val="0"/>
        <c:axPos val="b"/>
        <c:title>
          <c:tx>
            <c:rich>
              <a:bodyPr/>
              <a:lstStyle/>
              <a:p>
                <a:pPr>
                  <a:defRPr/>
                </a:pPr>
                <a:r>
                  <a:rPr lang="en-US"/>
                  <a:t>NaCl Concentration (mM)</a:t>
                </a:r>
              </a:p>
            </c:rich>
          </c:tx>
          <c:overlay val="0"/>
        </c:title>
        <c:numFmt formatCode="General" sourceLinked="1"/>
        <c:majorTickMark val="out"/>
        <c:minorTickMark val="none"/>
        <c:tickLblPos val="nextTo"/>
        <c:spPr>
          <a:ln>
            <a:solidFill>
              <a:schemeClr val="tx1"/>
            </a:solidFill>
          </a:ln>
        </c:spPr>
        <c:crossAx val="484234632"/>
        <c:crosses val="autoZero"/>
        <c:crossBetween val="midCat"/>
      </c:valAx>
      <c:valAx>
        <c:axId val="484234632"/>
        <c:scaling>
          <c:orientation val="minMax"/>
          <c:max val="4"/>
        </c:scaling>
        <c:delete val="0"/>
        <c:axPos val="l"/>
        <c:title>
          <c:tx>
            <c:rich>
              <a:bodyPr rot="-5400000" vert="horz"/>
              <a:lstStyle/>
              <a:p>
                <a:pPr>
                  <a:defRPr/>
                </a:pPr>
                <a:r>
                  <a:rPr lang="en-US"/>
                  <a:t>Surface Excess (mg/m</a:t>
                </a:r>
                <a:r>
                  <a:rPr lang="en-US" baseline="30000"/>
                  <a:t>2</a:t>
                </a:r>
                <a:r>
                  <a:rPr lang="en-US"/>
                  <a:t>)</a:t>
                </a:r>
              </a:p>
            </c:rich>
          </c:tx>
          <c:overlay val="0"/>
        </c:title>
        <c:numFmt formatCode="General" sourceLinked="1"/>
        <c:majorTickMark val="out"/>
        <c:minorTickMark val="none"/>
        <c:tickLblPos val="nextTo"/>
        <c:spPr>
          <a:ln>
            <a:solidFill>
              <a:schemeClr val="tx1"/>
            </a:solidFill>
          </a:ln>
        </c:spPr>
        <c:crossAx val="478893440"/>
        <c:crosses val="autoZero"/>
        <c:crossBetween val="midCat"/>
        <c:majorUnit val="1"/>
      </c:valAx>
      <c:spPr>
        <a:noFill/>
        <a:ln>
          <a:solidFill>
            <a:schemeClr val="tx1"/>
          </a:solidFill>
        </a:ln>
      </c:spPr>
    </c:plotArea>
    <c:legend>
      <c:legendPos val="r"/>
      <c:layout>
        <c:manualLayout>
          <c:xMode val="edge"/>
          <c:yMode val="edge"/>
          <c:x val="0.71728382915828015"/>
          <c:y val="0.21762336536126817"/>
          <c:w val="0.19861733070518911"/>
          <c:h val="0.16249291188171683"/>
        </c:manualLayout>
      </c:layout>
      <c:overlay val="1"/>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5D0800-0A1C-4FF7-A170-1F60267B7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2</Pages>
  <Words>9551</Words>
  <Characters>5444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on Zhao</cp:lastModifiedBy>
  <cp:revision>12</cp:revision>
  <cp:lastPrinted>2015-12-07T09:52:00Z</cp:lastPrinted>
  <dcterms:created xsi:type="dcterms:W3CDTF">2016-07-12T15:42:00Z</dcterms:created>
  <dcterms:modified xsi:type="dcterms:W3CDTF">2016-07-25T09:49:00Z</dcterms:modified>
</cp:coreProperties>
</file>